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FFA4DD" w14:textId="5B5ADC8F" w:rsidR="000E10F0" w:rsidRDefault="00BF61C3" w:rsidP="000E10F0">
      <w:pPr>
        <w:jc w:val="center"/>
      </w:pPr>
      <w:r>
        <w:t>NIST Net-Zero Energy Residential Test Facility</w:t>
      </w:r>
    </w:p>
    <w:p w14:paraId="47CC4BFD" w14:textId="39DFAF84" w:rsidR="00BF61C3" w:rsidRDefault="00BF61C3" w:rsidP="000E10F0">
      <w:pPr>
        <w:jc w:val="center"/>
      </w:pPr>
      <w:r>
        <w:t>Data Description</w:t>
      </w:r>
    </w:p>
    <w:p w14:paraId="31AEFD34" w14:textId="21348BDC" w:rsidR="00FB6065" w:rsidRDefault="00FB6065" w:rsidP="000E10F0">
      <w:pPr>
        <w:jc w:val="center"/>
      </w:pPr>
    </w:p>
    <w:p w14:paraId="77E633D6" w14:textId="7FD41E95" w:rsidR="00FB6065" w:rsidRDefault="00FB6065" w:rsidP="00FB6065">
      <w:r>
        <w:t>Overview</w:t>
      </w:r>
    </w:p>
    <w:p w14:paraId="6CB37952" w14:textId="5E8DF05A" w:rsidR="00FB6065" w:rsidRDefault="00FB6065" w:rsidP="00FB6065">
      <w:pPr>
        <w:ind w:firstLine="720"/>
      </w:pPr>
      <w:r>
        <w:t xml:space="preserve">In 2012, the National Institute of Standards and Technology (NIST) completed construction of the Net-Zero Energy Residential Test Facility, a testbed designed as a single family house to develop measurement science for assessing equipment and strategies for achieving energy efficient homes with good indoor environmental quality </w:t>
      </w:r>
      <w:r>
        <w:fldChar w:fldCharType="begin"/>
      </w:r>
      <w:r>
        <w:instrText xml:space="preserve"> ADDIN ZOTERO_ITEM CSL_CITATION {"citationID":"VPspAuF9","properties":{"formattedCitation":"(Pettit et al. 2014)","plainCitation":"(Pettit et al. 2014)"},"citationItems":[{"id":428,"uris":["http://zotero.org/users/1075695/items/T8EW4PNK"],"uri":["http://zotero.org/users/1075695/items/T8EW4PNK"],"itemData":{"id":428,"type":"report","title":"Design Challenges of the NIST Net Zero Energy Residential Test Facility","publisher":"National Institute of Standards and Technology","genre":"NIST Technical Note","number":"1847","author":[{"family":"Pettit","given":"Betsy"},{"family":"Gates","given":"Cathy"},{"family":"Fanney","given":"A. Hunter"},{"family":"Healy","given":"William"}],"issued":{"date-parts":[["2014",9]]}}}],"schema":"https://github.com/citation-style-language/schema/raw/master/csl-citation.json"} </w:instrText>
      </w:r>
      <w:r>
        <w:fldChar w:fldCharType="separate"/>
      </w:r>
      <w:r w:rsidRPr="00FB6065">
        <w:rPr>
          <w:rFonts w:ascii="Calibri" w:hAnsi="Calibri"/>
        </w:rPr>
        <w:t>(Pettit et al. 2014)</w:t>
      </w:r>
      <w:r>
        <w:fldChar w:fldCharType="end"/>
      </w:r>
      <w:r>
        <w:t>.  After extensive instrumentation and planning, NI</w:t>
      </w:r>
      <w:r w:rsidR="00BF61C3">
        <w:t>ST began a one-</w:t>
      </w:r>
      <w:r>
        <w:t>year test period on July 1, 2013 to assess whether the building could achieve net-zero operation, meaning that</w:t>
      </w:r>
      <w:r w:rsidR="00BF61C3">
        <w:t xml:space="preserve"> the amount of </w:t>
      </w:r>
      <w:r>
        <w:t xml:space="preserve">energy consumed by the home </w:t>
      </w:r>
      <w:r w:rsidR="00BF61C3">
        <w:t xml:space="preserve">over the course of a year </w:t>
      </w:r>
      <w:r>
        <w:t xml:space="preserve">would be </w:t>
      </w:r>
      <w:r w:rsidR="00BF61C3">
        <w:t xml:space="preserve">less than that </w:t>
      </w:r>
      <w:r>
        <w:t xml:space="preserve">generated by the photovoltaic (PV) system located on the roof of the facility.  The house was operated in an all-electric configuration with a simulated family of four that carried out all activities that would be expected in a typical American household.  The home did indeed achieve net-zero status during this year, with the PV system generating 13 523 kWh of electricity compared to the 13 039 kWh consumed by the house </w:t>
      </w:r>
      <w:r>
        <w:fldChar w:fldCharType="begin"/>
      </w:r>
      <w:r>
        <w:instrText xml:space="preserve"> ADDIN ZOTERO_ITEM CSL_CITATION {"citationID":"38o0lq1o","properties":{"formattedCitation":"(Fanney et al. 2015)","plainCitation":"(Fanney et al. 2015)"},"citationItems":[{"id":484,"uris":["http://zotero.org/users/1075695/items/WJZZDVE5"],"uri":["http://zotero.org/users/1075695/items/WJZZDVE5"],"itemData":{"id":484,"type":"article-journal","title":"Net-zero and beyond! Design and performance of NIST's net-zero energy residential test facility","container-title":"Energy and Buildings","page":"95-109","volume":"101","source":"ScienceDirect","abstract":"A Net-Zero Energy Residential Test Facility has been constructed at the National Institute of Standards and Technology to demonstrate that a home similar in size, aesthetics, and amenities to those in the surrounding communities can achieve net-zero while meeting the needs of a four member family. The home incorporates a vast array of renewable energy and energy efficient technologies, a subset of which was used during the first year of operation, including an air-to-air heat pump system, a solar photovoltaic system, a solar thermal hot water system, and a heat recovery ventilation system (HRV). The solar photovoltaic system generated 13,523 kW h of energy, exceeding the home's annual energy consumption by 484 kW h during the 12-month test interval. The solar thermal hot water system provided 54% of the energy required to meet the hot water load. Use of the heat recovery ventilator, used to provide ventilation air to the home, resulted in 1965 kW h of energy consumption, 514 kW h to power the HRV and 1451 of energy used by the heat pump system to meet the additional sensible and thermal loads. This paper describes the facility and presents performance data for the first year of operation.","DOI":"10.1016/j.enbuild.2015.05.002","ISSN":"0378-7788","journalAbbreviation":"Energy and Buildings","author":[{"family":"Fanney","given":"A. Hunter"},{"family":"Payne","given":"Vance"},{"family":"Ullah","given":"Tania"},{"family":"Ng","given":"Lisa"},{"family":"Boyd","given":"Matthew"},{"family":"Omar","given":"Farhad"},{"family":"Davis","given":"Mark"},{"family":"Skye","given":"Harrison"},{"family":"Dougherty","given":"Brian"},{"family":"Polidoro","given":"Brian"},{"family":"Healy","given":"William"},{"family":"Kneifel","given":"Joshua"},{"family":"Pettit","given":"Betsy"}],"issued":{"date-parts":[["2015",8,15]]}}}],"schema":"https://github.com/citation-style-language/schema/raw/master/csl-citation.json"} </w:instrText>
      </w:r>
      <w:r>
        <w:fldChar w:fldCharType="separate"/>
      </w:r>
      <w:r w:rsidRPr="00FB6065">
        <w:rPr>
          <w:rFonts w:ascii="Calibri" w:hAnsi="Calibri"/>
        </w:rPr>
        <w:t>(Fanney et al. 2015)</w:t>
      </w:r>
      <w:r>
        <w:fldChar w:fldCharType="end"/>
      </w:r>
      <w:r>
        <w:t xml:space="preserve">.  Following that first year of operation, NIST embarked on a second year of operation starting on February 1, 2015 to assess performance after making some changes to operational control schemes.  </w:t>
      </w:r>
    </w:p>
    <w:p w14:paraId="55D41DBA" w14:textId="309C329B" w:rsidR="007D07AE" w:rsidRDefault="0019388F" w:rsidP="00FB6065">
      <w:pPr>
        <w:ind w:firstLine="720"/>
      </w:pPr>
      <w:r>
        <w:t>NIST</w:t>
      </w:r>
      <w:r w:rsidR="00B371A1">
        <w:t>, in conjunction with the U.S. Department of Commerce Data Service,</w:t>
      </w:r>
      <w:r>
        <w:t xml:space="preserve"> is making available data from the operation of the facility during these test phases.  The purpose of this document is to describe the configuration of the house along with the contents of each data channel that is reported.  </w:t>
      </w:r>
    </w:p>
    <w:p w14:paraId="734E3A06" w14:textId="27317142" w:rsidR="00065CED" w:rsidRDefault="00737264" w:rsidP="00FB6065">
      <w:pPr>
        <w:ind w:firstLine="720"/>
      </w:pPr>
      <w:r>
        <w:t xml:space="preserve">Data were recorded on a minutely basis from a range of sensors that monitored electricity usage, equipment performance, indoor conditions, and outdoor conditions.  Data indicate whether or not loads are activated and the amount of heat that those loads are introducing into the space. While every effort has been made to minimize disruptions in data flow, there were times during the test phase when data are not available or particular subsystems within the house are not operating properly.  A log of such instances are maintained on the website where the data can be accessed.  </w:t>
      </w:r>
      <w:bookmarkStart w:id="0" w:name="_GoBack"/>
      <w:bookmarkEnd w:id="0"/>
    </w:p>
    <w:p w14:paraId="1D343507" w14:textId="29A5E129" w:rsidR="007D07AE" w:rsidRDefault="007D07AE" w:rsidP="00FB6065">
      <w:pPr>
        <w:ind w:firstLine="720"/>
      </w:pPr>
      <w:r>
        <w:t xml:space="preserve">The reader is referred to the following resources for details on the construction and operation of the test facility: </w:t>
      </w:r>
    </w:p>
    <w:p w14:paraId="74B14C6C" w14:textId="71730C11" w:rsidR="007D07AE" w:rsidRDefault="007D07AE" w:rsidP="007D07AE">
      <w:pPr>
        <w:ind w:firstLine="720"/>
      </w:pPr>
      <w:r>
        <w:t xml:space="preserve">General Information:  NZERTF webste at </w:t>
      </w:r>
      <w:r w:rsidRPr="007D07AE">
        <w:t>http://www.nist.gov/el/nzertf/</w:t>
      </w:r>
    </w:p>
    <w:p w14:paraId="311C3810" w14:textId="79C9C6A4" w:rsidR="007D07AE" w:rsidRDefault="007D07AE" w:rsidP="007D07AE">
      <w:pPr>
        <w:ind w:firstLine="720"/>
      </w:pPr>
      <w:r>
        <w:t xml:space="preserve">Design and construction, specifications: </w:t>
      </w:r>
      <w:r>
        <w:fldChar w:fldCharType="begin"/>
      </w:r>
      <w:r>
        <w:instrText xml:space="preserve"> ADDIN ZOTERO_ITEM CSL_CITATION {"citationID":"D9cJC41T","properties":{"formattedCitation":"(Pettit et al. 2014)","plainCitation":"(Pettit et al. 2014)"},"citationItems":[{"id":428,"uris":["http://zotero.org/users/1075695/items/T8EW4PNK"],"uri":["http://zotero.org/users/1075695/items/T8EW4PNK"],"itemData":{"id":428,"type":"report","title":"Design Challenges of the NIST Net Zero Energy Residential Test Facility","publisher":"National Institute of Standards and Technology","genre":"NIST Technical Note","number":"1847","author":[{"family":"Pettit","given":"Betsy"},{"family":"Gates","given":"Cathy"},{"family":"Fanney","given":"A. Hunter"},{"family":"Healy","given":"William"}],"issued":{"date-parts":[["2014",9]]}}}],"schema":"https://github.com/citation-style-language/schema/raw/master/csl-citation.json"} </w:instrText>
      </w:r>
      <w:r>
        <w:fldChar w:fldCharType="separate"/>
      </w:r>
      <w:r w:rsidRPr="007D07AE">
        <w:rPr>
          <w:rFonts w:ascii="Calibri" w:hAnsi="Calibri"/>
        </w:rPr>
        <w:t>Pettit et al. 2014</w:t>
      </w:r>
      <w:r>
        <w:fldChar w:fldCharType="end"/>
      </w:r>
      <w:r>
        <w:t xml:space="preserve">, </w:t>
      </w:r>
      <w:r>
        <w:fldChar w:fldCharType="begin"/>
      </w:r>
      <w:r>
        <w:instrText xml:space="preserve"> ADDIN ZOTERO_ITEM CSL_CITATION {"citationID":"wejxTMJt","properties":{"formattedCitation":"(Kneifel 2012)","plainCitation":"(Kneifel 2012)"},"citationItems":[{"id":664,"uris":["http://zotero.org/users/1075695/items/MS55F2PC"],"uri":["http://zotero.org/users/1075695/items/MS55F2PC"],"itemData":{"id":664,"type":"report","title":"Annual Whole Building Energy Simulation of the NIST Net Zero Energy Residential Test Facility Design","publisher":"National Institute of Standards and Technology","publisher-place":"Gaithersburg, MD","source":"CrossRef","event-place":"Gaithersburg, MD","URL":"http://nvlpubs.nist.gov/nistpubs/TechnicalNotes/NIST.TN.1767.pdf","number":"NIST TN 1767","language":"en","author":[{"family":"Kneifel","given":"Joshua"}],"issued":{"date-parts":[["2012",10]]},"accessed":{"date-parts":[["2016",7,13]]}}}],"schema":"https://github.com/citation-style-language/schema/raw/master/csl-citation.json"} </w:instrText>
      </w:r>
      <w:r>
        <w:fldChar w:fldCharType="separate"/>
      </w:r>
      <w:r w:rsidRPr="007D07AE">
        <w:rPr>
          <w:rFonts w:ascii="Calibri" w:hAnsi="Calibri"/>
        </w:rPr>
        <w:t>Kneifel 2012</w:t>
      </w:r>
      <w:r>
        <w:fldChar w:fldCharType="end"/>
      </w:r>
    </w:p>
    <w:p w14:paraId="751A91F2" w14:textId="77777777" w:rsidR="007D07AE" w:rsidRDefault="007D07AE" w:rsidP="007D07AE">
      <w:pPr>
        <w:ind w:firstLine="720"/>
      </w:pPr>
      <w:r>
        <w:t xml:space="preserve">Architectural Plans: NZERTF webste at </w:t>
      </w:r>
      <w:r w:rsidRPr="007D07AE">
        <w:t>http://www.nist.gov/el/nzertf/</w:t>
      </w:r>
    </w:p>
    <w:p w14:paraId="49E2E87A" w14:textId="2B792F68" w:rsidR="007D07AE" w:rsidRDefault="007D07AE" w:rsidP="00FB6065">
      <w:pPr>
        <w:ind w:firstLine="720"/>
      </w:pPr>
      <w:r>
        <w:t xml:space="preserve">Simulation of occupancy and use: </w:t>
      </w:r>
      <w:r>
        <w:fldChar w:fldCharType="begin"/>
      </w:r>
      <w:r>
        <w:instrText xml:space="preserve"> ADDIN ZOTERO_ITEM CSL_CITATION {"citationID":"7cTKqzqP","properties":{"formattedCitation":"(Omar and Bushby 2013)","plainCitation":"(Omar and Bushby 2013)"},"citationItems":[{"id":31,"uris":["http://zotero.org/users/1075695/items/7JH4V3Q2"],"uri":["http://zotero.org/users/1075695/items/7JH4V3Q2"],"itemData":{"id":31,"type":"report","title":"Simulating Occupancy in The NIST Net-Zero Energy Residential Test Facility","publisher":"National Institute of Standards and Technology","genre":"NIST Technical Note","URL":"http://www.nist.gov/customcf/get_pdf.cfm?pub_id=914650","number":"1817","author":[{"family":"Omar","given":"Farhad"},{"family":"Bushby","given":"Steven"}],"issued":{"date-parts":[["2013",11]]},"accessed":{"date-parts":[["2014",4,3]]}}}],"schema":"https://github.com/citation-style-language/schema/raw/master/csl-citation.json"} </w:instrText>
      </w:r>
      <w:r>
        <w:fldChar w:fldCharType="separate"/>
      </w:r>
      <w:r w:rsidRPr="007D07AE">
        <w:rPr>
          <w:rFonts w:ascii="Calibri" w:hAnsi="Calibri"/>
        </w:rPr>
        <w:t>Omar and Bushby 2013</w:t>
      </w:r>
      <w:r>
        <w:fldChar w:fldCharType="end"/>
      </w:r>
    </w:p>
    <w:p w14:paraId="1E047A77" w14:textId="77777777" w:rsidR="007D07AE" w:rsidRDefault="007D07AE" w:rsidP="007D07AE">
      <w:pPr>
        <w:ind w:left="720"/>
      </w:pPr>
      <w:r>
        <w:t>M</w:t>
      </w:r>
      <w:r w:rsidR="0019388F">
        <w:t>easurement approaches employed in the facility, including uncertainty budgets on all measured quantities</w:t>
      </w:r>
      <w:r>
        <w:t>:</w:t>
      </w:r>
      <w:r w:rsidR="0019388F">
        <w:t xml:space="preserve"> </w:t>
      </w:r>
      <w:r w:rsidR="0019388F">
        <w:fldChar w:fldCharType="begin"/>
      </w:r>
      <w:r w:rsidR="0019388F">
        <w:instrText xml:space="preserve"> ADDIN ZOTERO_ITEM CSL_CITATION {"citationID":"jDGQk8Xc","properties":{"formattedCitation":"(Davis et al. 2014)","plainCitation":"(Davis et al. 2014)"},"citationItems":[{"id":501,"uris":["http://zotero.org/users/1075695/items/4855TZRJ"],"uri":["http://zotero.org/users/1075695/items/4855TZRJ"],"itemData":{"id":501,"type":"report","title":"Monitoring Techniques for the Net-Zero Energy Residential Test Facility","publisher":"National Institute of Standards and Technology","publisher-place":"Gaithersburg, MD","genre":"NIST Technical Note","event-place":"Gaithersburg, MD","number":"1854","author":[{"family":"Davis","given":"Mark"},{"family":"Healy","given":"William"},{"family":"Boyd","given":"Matthew"},{"family":"Ng","given":"Lisa"},{"family":"Payne","given":"Vance"},{"family":"Skye","given":"Harrison"},{"family":"Ullah","given":"Tania"}],"issued":{"date-parts":[["2014",12]]}}}],"schema":"https://github.com/citation-style-language/schema/raw/master/csl-citation.json"} </w:instrText>
      </w:r>
      <w:r w:rsidR="0019388F">
        <w:fldChar w:fldCharType="separate"/>
      </w:r>
      <w:r w:rsidR="0019388F" w:rsidRPr="0019388F">
        <w:rPr>
          <w:rFonts w:ascii="Calibri" w:hAnsi="Calibri"/>
        </w:rPr>
        <w:t xml:space="preserve">Davis et al. </w:t>
      </w:r>
      <w:r w:rsidR="0019388F">
        <w:rPr>
          <w:rFonts w:ascii="Calibri" w:hAnsi="Calibri"/>
        </w:rPr>
        <w:t>(</w:t>
      </w:r>
      <w:r w:rsidR="0019388F" w:rsidRPr="0019388F">
        <w:rPr>
          <w:rFonts w:ascii="Calibri" w:hAnsi="Calibri"/>
        </w:rPr>
        <w:t>2014)</w:t>
      </w:r>
      <w:r w:rsidR="0019388F">
        <w:fldChar w:fldCharType="end"/>
      </w:r>
    </w:p>
    <w:p w14:paraId="49D3875A" w14:textId="3A7597E8" w:rsidR="007D07AE" w:rsidRDefault="007D07AE" w:rsidP="007D07AE"/>
    <w:p w14:paraId="4C518123" w14:textId="6D706255" w:rsidR="007D07AE" w:rsidRDefault="007D07AE" w:rsidP="007D07AE">
      <w:r>
        <w:lastRenderedPageBreak/>
        <w:t xml:space="preserve">Appendix 1 of this document lists a table of characteristics of the NZERTF that is consistent with the taxonomy provided the U.S. Department of Energy’s Building Energy Performance Taxonomy, Version 2.1 </w:t>
      </w:r>
      <w:r>
        <w:fldChar w:fldCharType="begin"/>
      </w:r>
      <w:r>
        <w:instrText xml:space="preserve"> ADDIN ZOTERO_ITEM CSL_CITATION {"citationID":"2PvluRem","properties":{"formattedCitation":"(United States Department of Energy 2012)","plainCitation":"(United States Department of Energy 2012)"},"citationItems":[{"id":663,"uris":["http://zotero.org/users/1075695/items/2K4RFKA8"],"uri":["http://zotero.org/users/1075695/items/2K4RFKA8"],"itemData":{"id":663,"type":"webpage","title":"DOE Building Energy Performance Taxonomy","URL":"https://www1.eere.energy.gov/buildings/commercial/pdfs/doe_building_energy_performance_taxonomy.pdf","author":[{"literal":"United States Department of Energy"}],"issued":{"date-parts":[["2012",5,4]]},"accessed":{"date-parts":[["2016",7,13]]}}}],"schema":"https://github.com/citation-style-language/schema/raw/master/csl-citation.json"} </w:instrText>
      </w:r>
      <w:r>
        <w:fldChar w:fldCharType="separate"/>
      </w:r>
      <w:r w:rsidRPr="007D07AE">
        <w:rPr>
          <w:rFonts w:ascii="Calibri" w:hAnsi="Calibri"/>
        </w:rPr>
        <w:t>(United States Department of Energy 2012)</w:t>
      </w:r>
      <w:r>
        <w:fldChar w:fldCharType="end"/>
      </w:r>
      <w:r>
        <w:t xml:space="preserve">.  </w:t>
      </w:r>
    </w:p>
    <w:p w14:paraId="0B7941A8" w14:textId="7A16EF5F" w:rsidR="007D07AE" w:rsidRDefault="007D07AE" w:rsidP="007D07AE">
      <w:r>
        <w:t xml:space="preserve">Appendix 2 of this document provides a description of each data channel available in the database.  </w:t>
      </w:r>
    </w:p>
    <w:p w14:paraId="36A6DCE9" w14:textId="77777777" w:rsidR="007D07AE" w:rsidRDefault="007D07AE" w:rsidP="007D07AE"/>
    <w:p w14:paraId="2AB1F24B" w14:textId="5BBBAC72" w:rsidR="00FB6065" w:rsidRDefault="007D07AE" w:rsidP="007D07AE">
      <w:r>
        <w:t>BIBLIOGR</w:t>
      </w:r>
      <w:r w:rsidR="00FB6065">
        <w:t>APHY</w:t>
      </w:r>
    </w:p>
    <w:p w14:paraId="6FD68824" w14:textId="77777777" w:rsidR="007D07AE" w:rsidRPr="007D07AE" w:rsidRDefault="00FB6065" w:rsidP="007D07AE">
      <w:pPr>
        <w:pStyle w:val="Bibliography"/>
        <w:rPr>
          <w:rFonts w:ascii="Calibri" w:hAnsi="Calibri"/>
        </w:rPr>
      </w:pPr>
      <w:r>
        <w:fldChar w:fldCharType="begin"/>
      </w:r>
      <w:r w:rsidR="0019388F">
        <w:instrText xml:space="preserve"> ADDIN ZOTERO_BIBL {"custom":[]} CSL_BIBLIOGRAPHY </w:instrText>
      </w:r>
      <w:r>
        <w:fldChar w:fldCharType="separate"/>
      </w:r>
      <w:r w:rsidR="007D07AE" w:rsidRPr="007D07AE">
        <w:rPr>
          <w:rFonts w:ascii="Calibri" w:hAnsi="Calibri"/>
        </w:rPr>
        <w:t>Davis, Mark, William Healy, Matthew Boyd, Lisa Ng, Vance Payne, Harrison Skye, and Tania Ullah. 2014. “Monitoring Techniques for the Net-Zero Energy Residential Test Facility.” NIST Technical Note 1854. Gaithersburg, MD: National Institute of Standards and Technology.</w:t>
      </w:r>
    </w:p>
    <w:p w14:paraId="1431B96D" w14:textId="77777777" w:rsidR="007D07AE" w:rsidRPr="007D07AE" w:rsidRDefault="007D07AE" w:rsidP="007D07AE">
      <w:pPr>
        <w:pStyle w:val="Bibliography"/>
        <w:rPr>
          <w:rFonts w:ascii="Calibri" w:hAnsi="Calibri"/>
        </w:rPr>
      </w:pPr>
      <w:r w:rsidRPr="007D07AE">
        <w:rPr>
          <w:rFonts w:ascii="Calibri" w:hAnsi="Calibri"/>
        </w:rPr>
        <w:t xml:space="preserve">Fanney, A. Hunter, Vance Payne, Tania Ullah, Lisa Ng, Matthew Boyd, Farhad Omar, Mark Davis, et al. 2015. “Net-Zero and beyond! Design and Performance of NIST’s Net-Zero Energy Residential Test Facility.” </w:t>
      </w:r>
      <w:r w:rsidRPr="007D07AE">
        <w:rPr>
          <w:rFonts w:ascii="Calibri" w:hAnsi="Calibri"/>
          <w:i/>
          <w:iCs/>
        </w:rPr>
        <w:t>Energy and Buildings</w:t>
      </w:r>
      <w:r w:rsidRPr="007D07AE">
        <w:rPr>
          <w:rFonts w:ascii="Calibri" w:hAnsi="Calibri"/>
        </w:rPr>
        <w:t xml:space="preserve"> 101 (August): 95–109. doi:10.1016/j.enbuild.2015.05.002.</w:t>
      </w:r>
    </w:p>
    <w:p w14:paraId="52A35740" w14:textId="77777777" w:rsidR="007D07AE" w:rsidRPr="007D07AE" w:rsidRDefault="007D07AE" w:rsidP="007D07AE">
      <w:pPr>
        <w:pStyle w:val="Bibliography"/>
        <w:rPr>
          <w:rFonts w:ascii="Calibri" w:hAnsi="Calibri"/>
        </w:rPr>
      </w:pPr>
      <w:r w:rsidRPr="007D07AE">
        <w:rPr>
          <w:rFonts w:ascii="Calibri" w:hAnsi="Calibri"/>
        </w:rPr>
        <w:t>Kneifel, Joshua. 2012. “Annual Whole Building Energy Simulation of the NIST Net Zero Energy Residential Test Facility Design.” NIST TN 1767. Gaithersburg, MD: National Institute of Standards and Technology. http://nvlpubs.nist.gov/nistpubs/TechnicalNotes/NIST.TN.1767.pdf.</w:t>
      </w:r>
    </w:p>
    <w:p w14:paraId="5F57051E" w14:textId="77777777" w:rsidR="007D07AE" w:rsidRPr="007D07AE" w:rsidRDefault="007D07AE" w:rsidP="007D07AE">
      <w:pPr>
        <w:pStyle w:val="Bibliography"/>
        <w:rPr>
          <w:rFonts w:ascii="Calibri" w:hAnsi="Calibri"/>
        </w:rPr>
      </w:pPr>
      <w:r w:rsidRPr="007D07AE">
        <w:rPr>
          <w:rFonts w:ascii="Calibri" w:hAnsi="Calibri"/>
        </w:rPr>
        <w:t>Omar, Farhad, and Steven Bushby. 2013. “Simulating Occupancy in The NIST Net-Zero Energy Residential Test Facility.” NIST Technical Note 1817. National Institute of Standards and Technology. http://www.nist.gov/customcf/get_pdf.cfm?pub_id=914650.</w:t>
      </w:r>
    </w:p>
    <w:p w14:paraId="286C4C0E" w14:textId="77777777" w:rsidR="007D07AE" w:rsidRPr="007D07AE" w:rsidRDefault="007D07AE" w:rsidP="007D07AE">
      <w:pPr>
        <w:pStyle w:val="Bibliography"/>
        <w:rPr>
          <w:rFonts w:ascii="Calibri" w:hAnsi="Calibri"/>
        </w:rPr>
      </w:pPr>
      <w:r w:rsidRPr="007D07AE">
        <w:rPr>
          <w:rFonts w:ascii="Calibri" w:hAnsi="Calibri"/>
        </w:rPr>
        <w:t>Pettit, Betsy, Cathy Gates, A. Hunter Fanney, and William Healy. 2014. “Design Challenges of the NIST Net Zero Energy Residential Test Facility.” NIST Technical Note 1847. National Institute of Standards and Technology.</w:t>
      </w:r>
    </w:p>
    <w:p w14:paraId="5DAE8E19" w14:textId="77777777" w:rsidR="007D07AE" w:rsidRPr="007D07AE" w:rsidRDefault="007D07AE" w:rsidP="007D07AE">
      <w:pPr>
        <w:pStyle w:val="Bibliography"/>
        <w:rPr>
          <w:rFonts w:ascii="Calibri" w:hAnsi="Calibri"/>
        </w:rPr>
      </w:pPr>
      <w:r w:rsidRPr="007D07AE">
        <w:rPr>
          <w:rFonts w:ascii="Calibri" w:hAnsi="Calibri"/>
        </w:rPr>
        <w:t>United States Department of Energy. 2012. “DOE Building Energy Performance Taxonomy.” May 4. https://www1.eere.energy.gov/buildings/commercial/pdfs/doe_building_energy_performance_taxonomy.pdf.</w:t>
      </w:r>
    </w:p>
    <w:p w14:paraId="4CEF1335" w14:textId="685298FA" w:rsidR="00D514F5" w:rsidRDefault="00FB6065" w:rsidP="00FB6065">
      <w:r>
        <w:fldChar w:fldCharType="end"/>
      </w:r>
    </w:p>
    <w:p w14:paraId="43C3AAD4" w14:textId="77777777" w:rsidR="00D514F5" w:rsidRDefault="00D514F5">
      <w:r>
        <w:br w:type="page"/>
      </w:r>
    </w:p>
    <w:p w14:paraId="78EAF1FE" w14:textId="36E7A1CD" w:rsidR="00FB6065" w:rsidRDefault="00D514F5" w:rsidP="00D514F5">
      <w:pPr>
        <w:jc w:val="center"/>
      </w:pPr>
      <w:r>
        <w:lastRenderedPageBreak/>
        <w:t>Appendix 1.  Taxonomy of Building Characteristics</w:t>
      </w:r>
    </w:p>
    <w:p w14:paraId="3621B5DB" w14:textId="77777777" w:rsidR="00D514F5" w:rsidRDefault="00D514F5" w:rsidP="00FB6065"/>
    <w:p w14:paraId="6F36FE3A" w14:textId="6A395FEB" w:rsidR="00D514F5" w:rsidRDefault="00D514F5" w:rsidP="00FB6065">
      <w:r>
        <w:t xml:space="preserve">This taxonomy is intended to follow that provided by the Department of Energy in its “Building Energy Performance TAXONOMY, Version 2.1.” </w:t>
      </w:r>
    </w:p>
    <w:p w14:paraId="629D1444" w14:textId="71FB8098" w:rsidR="00D514F5" w:rsidRDefault="00D514F5" w:rsidP="00FB6065">
      <w:r>
        <w:t xml:space="preserve">Underlined parameters are those that are listed as optional in the taxonomy. </w:t>
      </w:r>
    </w:p>
    <w:p w14:paraId="58813330" w14:textId="2E5ABE0A" w:rsidR="00D514F5" w:rsidRDefault="00D514F5" w:rsidP="00FB6065">
      <w:r>
        <w:t xml:space="preserve">Italicized parameters are not included in the taxonomy but are provided to clarify characteristics of the NZERTF. </w:t>
      </w:r>
    </w:p>
    <w:p w14:paraId="3F333C13" w14:textId="01FAD074" w:rsidR="00D514F5" w:rsidRDefault="00D514F5"/>
    <w:tbl>
      <w:tblPr>
        <w:tblStyle w:val="TableGrid"/>
        <w:tblW w:w="0" w:type="auto"/>
        <w:tblLook w:val="04A0" w:firstRow="1" w:lastRow="0" w:firstColumn="1" w:lastColumn="0" w:noHBand="0" w:noVBand="1"/>
      </w:tblPr>
      <w:tblGrid>
        <w:gridCol w:w="1160"/>
        <w:gridCol w:w="4417"/>
        <w:gridCol w:w="2479"/>
        <w:gridCol w:w="1294"/>
      </w:tblGrid>
      <w:tr w:rsidR="00D514F5" w:rsidRPr="00D514F5" w14:paraId="3C3A512B" w14:textId="77777777" w:rsidTr="00833D0E">
        <w:trPr>
          <w:trHeight w:val="300"/>
        </w:trPr>
        <w:tc>
          <w:tcPr>
            <w:tcW w:w="1165" w:type="dxa"/>
            <w:noWrap/>
            <w:hideMark/>
          </w:tcPr>
          <w:p w14:paraId="1DB81991" w14:textId="77777777" w:rsidR="00D514F5" w:rsidRPr="00D514F5" w:rsidRDefault="00D514F5">
            <w:pPr>
              <w:rPr>
                <w:b/>
                <w:bCs/>
                <w:u w:val="single"/>
              </w:rPr>
            </w:pPr>
            <w:r w:rsidRPr="00D514F5">
              <w:rPr>
                <w:b/>
                <w:bCs/>
                <w:u w:val="single"/>
              </w:rPr>
              <w:t>Topic</w:t>
            </w:r>
          </w:p>
        </w:tc>
        <w:tc>
          <w:tcPr>
            <w:tcW w:w="4436" w:type="dxa"/>
            <w:noWrap/>
            <w:hideMark/>
          </w:tcPr>
          <w:p w14:paraId="3AB98E2B" w14:textId="77777777" w:rsidR="00D514F5" w:rsidRPr="00D514F5" w:rsidRDefault="00D514F5">
            <w:pPr>
              <w:rPr>
                <w:b/>
                <w:bCs/>
                <w:u w:val="single"/>
              </w:rPr>
            </w:pPr>
            <w:r w:rsidRPr="00D514F5">
              <w:rPr>
                <w:b/>
                <w:bCs/>
                <w:u w:val="single"/>
              </w:rPr>
              <w:t>Parameter</w:t>
            </w:r>
          </w:p>
        </w:tc>
        <w:tc>
          <w:tcPr>
            <w:tcW w:w="2489" w:type="dxa"/>
            <w:noWrap/>
            <w:hideMark/>
          </w:tcPr>
          <w:p w14:paraId="7B8FCDD3" w14:textId="77777777" w:rsidR="00D514F5" w:rsidRPr="00D514F5" w:rsidRDefault="00D514F5">
            <w:pPr>
              <w:rPr>
                <w:b/>
                <w:bCs/>
                <w:u w:val="single"/>
              </w:rPr>
            </w:pPr>
            <w:r w:rsidRPr="00D514F5">
              <w:rPr>
                <w:b/>
                <w:bCs/>
                <w:u w:val="single"/>
              </w:rPr>
              <w:t>Value</w:t>
            </w:r>
          </w:p>
        </w:tc>
        <w:tc>
          <w:tcPr>
            <w:tcW w:w="1260" w:type="dxa"/>
            <w:noWrap/>
            <w:hideMark/>
          </w:tcPr>
          <w:p w14:paraId="56D81F6C" w14:textId="77777777" w:rsidR="00D514F5" w:rsidRPr="00D514F5" w:rsidRDefault="00D514F5">
            <w:pPr>
              <w:rPr>
                <w:b/>
                <w:bCs/>
                <w:u w:val="single"/>
              </w:rPr>
            </w:pPr>
            <w:r w:rsidRPr="00D514F5">
              <w:rPr>
                <w:b/>
                <w:bCs/>
                <w:u w:val="single"/>
              </w:rPr>
              <w:t>Unit</w:t>
            </w:r>
          </w:p>
        </w:tc>
      </w:tr>
      <w:tr w:rsidR="00D514F5" w:rsidRPr="00D514F5" w14:paraId="32461C3C" w14:textId="77777777" w:rsidTr="00833D0E">
        <w:trPr>
          <w:trHeight w:val="300"/>
        </w:trPr>
        <w:tc>
          <w:tcPr>
            <w:tcW w:w="1165" w:type="dxa"/>
            <w:noWrap/>
            <w:hideMark/>
          </w:tcPr>
          <w:p w14:paraId="2448BDC8" w14:textId="77777777" w:rsidR="00D514F5" w:rsidRPr="00D514F5" w:rsidRDefault="00D514F5">
            <w:pPr>
              <w:rPr>
                <w:b/>
                <w:bCs/>
              </w:rPr>
            </w:pPr>
            <w:r w:rsidRPr="00D514F5">
              <w:rPr>
                <w:b/>
                <w:bCs/>
              </w:rPr>
              <w:t xml:space="preserve">SITE </w:t>
            </w:r>
          </w:p>
        </w:tc>
        <w:tc>
          <w:tcPr>
            <w:tcW w:w="4436" w:type="dxa"/>
            <w:noWrap/>
            <w:hideMark/>
          </w:tcPr>
          <w:p w14:paraId="15A56F5C" w14:textId="77777777" w:rsidR="00D514F5" w:rsidRPr="00D514F5" w:rsidRDefault="00D514F5">
            <w:pPr>
              <w:rPr>
                <w:b/>
                <w:bCs/>
              </w:rPr>
            </w:pPr>
          </w:p>
        </w:tc>
        <w:tc>
          <w:tcPr>
            <w:tcW w:w="2489" w:type="dxa"/>
            <w:noWrap/>
            <w:hideMark/>
          </w:tcPr>
          <w:p w14:paraId="06ADDDC3" w14:textId="77777777" w:rsidR="00D514F5" w:rsidRPr="00D514F5" w:rsidRDefault="00D514F5"/>
        </w:tc>
        <w:tc>
          <w:tcPr>
            <w:tcW w:w="1260" w:type="dxa"/>
            <w:noWrap/>
            <w:hideMark/>
          </w:tcPr>
          <w:p w14:paraId="5721444D" w14:textId="77777777" w:rsidR="00D514F5" w:rsidRPr="00D514F5" w:rsidRDefault="00D514F5"/>
        </w:tc>
      </w:tr>
      <w:tr w:rsidR="00D514F5" w:rsidRPr="00D514F5" w14:paraId="10AE2C0D" w14:textId="77777777" w:rsidTr="00833D0E">
        <w:trPr>
          <w:trHeight w:val="300"/>
        </w:trPr>
        <w:tc>
          <w:tcPr>
            <w:tcW w:w="1165" w:type="dxa"/>
            <w:noWrap/>
            <w:hideMark/>
          </w:tcPr>
          <w:p w14:paraId="46B5F09B" w14:textId="77777777" w:rsidR="00D514F5" w:rsidRPr="00D514F5" w:rsidRDefault="00D514F5"/>
        </w:tc>
        <w:tc>
          <w:tcPr>
            <w:tcW w:w="4436" w:type="dxa"/>
            <w:noWrap/>
            <w:hideMark/>
          </w:tcPr>
          <w:p w14:paraId="4CDC36BC" w14:textId="77777777" w:rsidR="00D514F5" w:rsidRPr="00D514F5" w:rsidRDefault="00D514F5">
            <w:r w:rsidRPr="00D514F5">
              <w:t>City</w:t>
            </w:r>
          </w:p>
        </w:tc>
        <w:tc>
          <w:tcPr>
            <w:tcW w:w="2489" w:type="dxa"/>
            <w:noWrap/>
            <w:hideMark/>
          </w:tcPr>
          <w:p w14:paraId="372CAEA0" w14:textId="77777777" w:rsidR="00D514F5" w:rsidRPr="00D514F5" w:rsidRDefault="00D514F5">
            <w:r w:rsidRPr="00D514F5">
              <w:t>Gaithersburg</w:t>
            </w:r>
          </w:p>
        </w:tc>
        <w:tc>
          <w:tcPr>
            <w:tcW w:w="1260" w:type="dxa"/>
            <w:noWrap/>
            <w:hideMark/>
          </w:tcPr>
          <w:p w14:paraId="48341248" w14:textId="77777777" w:rsidR="00D514F5" w:rsidRPr="00D514F5" w:rsidRDefault="00D514F5"/>
        </w:tc>
      </w:tr>
      <w:tr w:rsidR="00D514F5" w:rsidRPr="00D514F5" w14:paraId="60530282" w14:textId="77777777" w:rsidTr="00833D0E">
        <w:trPr>
          <w:trHeight w:val="300"/>
        </w:trPr>
        <w:tc>
          <w:tcPr>
            <w:tcW w:w="1165" w:type="dxa"/>
            <w:noWrap/>
            <w:hideMark/>
          </w:tcPr>
          <w:p w14:paraId="04DCA4AD" w14:textId="77777777" w:rsidR="00D514F5" w:rsidRPr="00D514F5" w:rsidRDefault="00D514F5"/>
        </w:tc>
        <w:tc>
          <w:tcPr>
            <w:tcW w:w="4436" w:type="dxa"/>
            <w:noWrap/>
            <w:hideMark/>
          </w:tcPr>
          <w:p w14:paraId="1FA62BEF" w14:textId="77777777" w:rsidR="00D514F5" w:rsidRPr="00D514F5" w:rsidRDefault="00D514F5">
            <w:r w:rsidRPr="00D514F5">
              <w:t>State</w:t>
            </w:r>
          </w:p>
        </w:tc>
        <w:tc>
          <w:tcPr>
            <w:tcW w:w="2489" w:type="dxa"/>
            <w:noWrap/>
            <w:hideMark/>
          </w:tcPr>
          <w:p w14:paraId="44F0344F" w14:textId="77777777" w:rsidR="00D514F5" w:rsidRPr="00D514F5" w:rsidRDefault="00D514F5">
            <w:r w:rsidRPr="00D514F5">
              <w:t>Maryland</w:t>
            </w:r>
          </w:p>
        </w:tc>
        <w:tc>
          <w:tcPr>
            <w:tcW w:w="1260" w:type="dxa"/>
            <w:noWrap/>
            <w:hideMark/>
          </w:tcPr>
          <w:p w14:paraId="4E139549" w14:textId="77777777" w:rsidR="00D514F5" w:rsidRPr="00D514F5" w:rsidRDefault="00D514F5"/>
        </w:tc>
      </w:tr>
      <w:tr w:rsidR="00D514F5" w:rsidRPr="00D514F5" w14:paraId="037AFF0D" w14:textId="77777777" w:rsidTr="00833D0E">
        <w:trPr>
          <w:trHeight w:val="300"/>
        </w:trPr>
        <w:tc>
          <w:tcPr>
            <w:tcW w:w="1165" w:type="dxa"/>
            <w:noWrap/>
            <w:hideMark/>
          </w:tcPr>
          <w:p w14:paraId="6B943221" w14:textId="77777777" w:rsidR="00D514F5" w:rsidRPr="00D514F5" w:rsidRDefault="00D514F5"/>
        </w:tc>
        <w:tc>
          <w:tcPr>
            <w:tcW w:w="4436" w:type="dxa"/>
            <w:noWrap/>
            <w:hideMark/>
          </w:tcPr>
          <w:p w14:paraId="2F541453" w14:textId="77777777" w:rsidR="00D514F5" w:rsidRPr="00D514F5" w:rsidRDefault="00D514F5">
            <w:r w:rsidRPr="00D514F5">
              <w:t>Postal Code</w:t>
            </w:r>
          </w:p>
        </w:tc>
        <w:tc>
          <w:tcPr>
            <w:tcW w:w="2489" w:type="dxa"/>
            <w:noWrap/>
            <w:hideMark/>
          </w:tcPr>
          <w:p w14:paraId="479C8334" w14:textId="77777777" w:rsidR="00D514F5" w:rsidRPr="00D514F5" w:rsidRDefault="00D514F5" w:rsidP="00D514F5">
            <w:r w:rsidRPr="00D514F5">
              <w:t>20899</w:t>
            </w:r>
          </w:p>
        </w:tc>
        <w:tc>
          <w:tcPr>
            <w:tcW w:w="1260" w:type="dxa"/>
            <w:noWrap/>
            <w:hideMark/>
          </w:tcPr>
          <w:p w14:paraId="5A622D91" w14:textId="77777777" w:rsidR="00D514F5" w:rsidRPr="00D514F5" w:rsidRDefault="00D514F5" w:rsidP="00D514F5"/>
        </w:tc>
      </w:tr>
      <w:tr w:rsidR="00D514F5" w:rsidRPr="00D514F5" w14:paraId="7DC7F050" w14:textId="77777777" w:rsidTr="00833D0E">
        <w:trPr>
          <w:trHeight w:val="300"/>
        </w:trPr>
        <w:tc>
          <w:tcPr>
            <w:tcW w:w="1165" w:type="dxa"/>
            <w:noWrap/>
            <w:hideMark/>
          </w:tcPr>
          <w:p w14:paraId="2097545D" w14:textId="77777777" w:rsidR="00D514F5" w:rsidRPr="00D514F5" w:rsidRDefault="00D514F5"/>
        </w:tc>
        <w:tc>
          <w:tcPr>
            <w:tcW w:w="4436" w:type="dxa"/>
            <w:noWrap/>
            <w:hideMark/>
          </w:tcPr>
          <w:p w14:paraId="688C47ED" w14:textId="77777777" w:rsidR="00D514F5" w:rsidRPr="00D514F5" w:rsidRDefault="00D514F5">
            <w:r w:rsidRPr="00D514F5">
              <w:t>County</w:t>
            </w:r>
          </w:p>
        </w:tc>
        <w:tc>
          <w:tcPr>
            <w:tcW w:w="2489" w:type="dxa"/>
            <w:noWrap/>
            <w:hideMark/>
          </w:tcPr>
          <w:p w14:paraId="68B04EA0" w14:textId="77777777" w:rsidR="00D514F5" w:rsidRPr="00D514F5" w:rsidRDefault="00D514F5">
            <w:r w:rsidRPr="00D514F5">
              <w:t>Montgomery</w:t>
            </w:r>
          </w:p>
        </w:tc>
        <w:tc>
          <w:tcPr>
            <w:tcW w:w="1260" w:type="dxa"/>
            <w:noWrap/>
            <w:hideMark/>
          </w:tcPr>
          <w:p w14:paraId="4EC52FCF" w14:textId="77777777" w:rsidR="00D514F5" w:rsidRPr="00D514F5" w:rsidRDefault="00D514F5"/>
        </w:tc>
      </w:tr>
      <w:tr w:rsidR="00D514F5" w:rsidRPr="00D514F5" w14:paraId="22651783" w14:textId="77777777" w:rsidTr="00833D0E">
        <w:trPr>
          <w:trHeight w:val="300"/>
        </w:trPr>
        <w:tc>
          <w:tcPr>
            <w:tcW w:w="1165" w:type="dxa"/>
            <w:noWrap/>
            <w:hideMark/>
          </w:tcPr>
          <w:p w14:paraId="7A5B1E47" w14:textId="77777777" w:rsidR="00D514F5" w:rsidRPr="00D514F5" w:rsidRDefault="00D514F5"/>
        </w:tc>
        <w:tc>
          <w:tcPr>
            <w:tcW w:w="4436" w:type="dxa"/>
            <w:noWrap/>
            <w:hideMark/>
          </w:tcPr>
          <w:p w14:paraId="14A57551" w14:textId="77777777" w:rsidR="00D514F5" w:rsidRPr="00D514F5" w:rsidRDefault="00D514F5">
            <w:r w:rsidRPr="00D514F5">
              <w:t>Country</w:t>
            </w:r>
          </w:p>
        </w:tc>
        <w:tc>
          <w:tcPr>
            <w:tcW w:w="2489" w:type="dxa"/>
            <w:noWrap/>
            <w:hideMark/>
          </w:tcPr>
          <w:p w14:paraId="2A927114" w14:textId="77777777" w:rsidR="00D514F5" w:rsidRPr="00D514F5" w:rsidRDefault="00D514F5">
            <w:r w:rsidRPr="00D514F5">
              <w:t>United States</w:t>
            </w:r>
          </w:p>
        </w:tc>
        <w:tc>
          <w:tcPr>
            <w:tcW w:w="1260" w:type="dxa"/>
            <w:noWrap/>
            <w:hideMark/>
          </w:tcPr>
          <w:p w14:paraId="4F08DF23" w14:textId="77777777" w:rsidR="00D514F5" w:rsidRPr="00D514F5" w:rsidRDefault="00D514F5"/>
        </w:tc>
      </w:tr>
      <w:tr w:rsidR="00D514F5" w:rsidRPr="00D514F5" w14:paraId="7824A284" w14:textId="77777777" w:rsidTr="00833D0E">
        <w:trPr>
          <w:trHeight w:val="300"/>
        </w:trPr>
        <w:tc>
          <w:tcPr>
            <w:tcW w:w="1165" w:type="dxa"/>
            <w:noWrap/>
            <w:hideMark/>
          </w:tcPr>
          <w:p w14:paraId="1B43AF3E" w14:textId="77777777" w:rsidR="00D514F5" w:rsidRPr="00D514F5" w:rsidRDefault="00D514F5"/>
        </w:tc>
        <w:tc>
          <w:tcPr>
            <w:tcW w:w="4436" w:type="dxa"/>
            <w:noWrap/>
            <w:hideMark/>
          </w:tcPr>
          <w:p w14:paraId="0EA6AF46" w14:textId="77777777" w:rsidR="00D514F5" w:rsidRPr="00D514F5" w:rsidRDefault="00D514F5">
            <w:r w:rsidRPr="00D514F5">
              <w:t>Climate Zone</w:t>
            </w:r>
          </w:p>
        </w:tc>
        <w:tc>
          <w:tcPr>
            <w:tcW w:w="2489" w:type="dxa"/>
            <w:noWrap/>
            <w:hideMark/>
          </w:tcPr>
          <w:p w14:paraId="2B9ECA6D" w14:textId="77777777" w:rsidR="00D514F5" w:rsidRPr="00D514F5" w:rsidRDefault="00D514F5">
            <w:r w:rsidRPr="00D514F5">
              <w:t>4A, Mixed - Humid</w:t>
            </w:r>
          </w:p>
        </w:tc>
        <w:tc>
          <w:tcPr>
            <w:tcW w:w="1260" w:type="dxa"/>
            <w:noWrap/>
            <w:hideMark/>
          </w:tcPr>
          <w:p w14:paraId="05C881B5" w14:textId="77777777" w:rsidR="00D514F5" w:rsidRPr="00D514F5" w:rsidRDefault="00D514F5"/>
        </w:tc>
      </w:tr>
      <w:tr w:rsidR="00D514F5" w:rsidRPr="00D514F5" w14:paraId="0E0AEBF4" w14:textId="77777777" w:rsidTr="00833D0E">
        <w:trPr>
          <w:trHeight w:val="300"/>
        </w:trPr>
        <w:tc>
          <w:tcPr>
            <w:tcW w:w="1165" w:type="dxa"/>
            <w:noWrap/>
            <w:hideMark/>
          </w:tcPr>
          <w:p w14:paraId="307B90C6" w14:textId="77777777" w:rsidR="00D514F5" w:rsidRPr="00D514F5" w:rsidRDefault="00D514F5"/>
        </w:tc>
        <w:tc>
          <w:tcPr>
            <w:tcW w:w="4436" w:type="dxa"/>
            <w:noWrap/>
            <w:hideMark/>
          </w:tcPr>
          <w:p w14:paraId="0F6DC849" w14:textId="77777777" w:rsidR="00D514F5" w:rsidRPr="00D514F5" w:rsidRDefault="00D514F5">
            <w:r w:rsidRPr="00D514F5">
              <w:t>Elevation</w:t>
            </w:r>
          </w:p>
        </w:tc>
        <w:tc>
          <w:tcPr>
            <w:tcW w:w="2489" w:type="dxa"/>
            <w:noWrap/>
            <w:hideMark/>
          </w:tcPr>
          <w:p w14:paraId="01A94F85" w14:textId="77777777" w:rsidR="00D514F5" w:rsidRPr="00D514F5" w:rsidRDefault="00D514F5" w:rsidP="00D514F5">
            <w:r w:rsidRPr="00D514F5">
              <w:t>460</w:t>
            </w:r>
          </w:p>
        </w:tc>
        <w:tc>
          <w:tcPr>
            <w:tcW w:w="1260" w:type="dxa"/>
            <w:noWrap/>
            <w:hideMark/>
          </w:tcPr>
          <w:p w14:paraId="575C613B" w14:textId="77777777" w:rsidR="00D514F5" w:rsidRPr="00D514F5" w:rsidRDefault="00D514F5">
            <w:r w:rsidRPr="00D514F5">
              <w:t>ft</w:t>
            </w:r>
          </w:p>
        </w:tc>
      </w:tr>
      <w:tr w:rsidR="00D514F5" w:rsidRPr="00D514F5" w14:paraId="4FC8912A" w14:textId="77777777" w:rsidTr="00833D0E">
        <w:trPr>
          <w:trHeight w:val="300"/>
        </w:trPr>
        <w:tc>
          <w:tcPr>
            <w:tcW w:w="1165" w:type="dxa"/>
            <w:noWrap/>
            <w:hideMark/>
          </w:tcPr>
          <w:p w14:paraId="540AB493" w14:textId="77777777" w:rsidR="00D514F5" w:rsidRPr="00D514F5" w:rsidRDefault="00D514F5"/>
        </w:tc>
        <w:tc>
          <w:tcPr>
            <w:tcW w:w="4436" w:type="dxa"/>
            <w:noWrap/>
            <w:hideMark/>
          </w:tcPr>
          <w:p w14:paraId="39BE4970" w14:textId="77777777" w:rsidR="00D514F5" w:rsidRPr="00D514F5" w:rsidRDefault="00D514F5">
            <w:r w:rsidRPr="00D514F5">
              <w:t>Site Type</w:t>
            </w:r>
          </w:p>
        </w:tc>
        <w:tc>
          <w:tcPr>
            <w:tcW w:w="2489" w:type="dxa"/>
            <w:noWrap/>
            <w:hideMark/>
          </w:tcPr>
          <w:p w14:paraId="541425F4" w14:textId="77777777" w:rsidR="00D514F5" w:rsidRPr="00D514F5" w:rsidRDefault="00D514F5">
            <w:r w:rsidRPr="00D514F5">
              <w:t>Suburban</w:t>
            </w:r>
          </w:p>
        </w:tc>
        <w:tc>
          <w:tcPr>
            <w:tcW w:w="1260" w:type="dxa"/>
            <w:noWrap/>
            <w:hideMark/>
          </w:tcPr>
          <w:p w14:paraId="2400DA6F" w14:textId="77777777" w:rsidR="00D514F5" w:rsidRPr="00D514F5" w:rsidRDefault="00D514F5"/>
        </w:tc>
      </w:tr>
      <w:tr w:rsidR="00D514F5" w:rsidRPr="00D514F5" w14:paraId="3200E519" w14:textId="77777777" w:rsidTr="00833D0E">
        <w:trPr>
          <w:trHeight w:val="300"/>
        </w:trPr>
        <w:tc>
          <w:tcPr>
            <w:tcW w:w="1165" w:type="dxa"/>
            <w:noWrap/>
            <w:hideMark/>
          </w:tcPr>
          <w:p w14:paraId="5C75E4FA" w14:textId="77777777" w:rsidR="00D514F5" w:rsidRPr="00D514F5" w:rsidRDefault="00D514F5"/>
        </w:tc>
        <w:tc>
          <w:tcPr>
            <w:tcW w:w="4436" w:type="dxa"/>
            <w:noWrap/>
            <w:hideMark/>
          </w:tcPr>
          <w:p w14:paraId="31DE3A2A" w14:textId="77777777" w:rsidR="00D514F5" w:rsidRPr="00D514F5" w:rsidRDefault="00D514F5">
            <w:r w:rsidRPr="00D514F5">
              <w:t>Number of Facilities</w:t>
            </w:r>
          </w:p>
        </w:tc>
        <w:tc>
          <w:tcPr>
            <w:tcW w:w="2489" w:type="dxa"/>
            <w:noWrap/>
            <w:hideMark/>
          </w:tcPr>
          <w:p w14:paraId="356A33F3" w14:textId="77777777" w:rsidR="00D514F5" w:rsidRPr="00D514F5" w:rsidRDefault="00D514F5" w:rsidP="00D514F5">
            <w:r w:rsidRPr="00D514F5">
              <w:t>1</w:t>
            </w:r>
          </w:p>
        </w:tc>
        <w:tc>
          <w:tcPr>
            <w:tcW w:w="1260" w:type="dxa"/>
            <w:noWrap/>
            <w:hideMark/>
          </w:tcPr>
          <w:p w14:paraId="4657D12F" w14:textId="77777777" w:rsidR="00D514F5" w:rsidRPr="00D514F5" w:rsidRDefault="00D514F5" w:rsidP="00D514F5"/>
        </w:tc>
      </w:tr>
      <w:tr w:rsidR="00D514F5" w:rsidRPr="00D514F5" w14:paraId="0A8C3334" w14:textId="77777777" w:rsidTr="00833D0E">
        <w:trPr>
          <w:trHeight w:val="300"/>
        </w:trPr>
        <w:tc>
          <w:tcPr>
            <w:tcW w:w="5601" w:type="dxa"/>
            <w:gridSpan w:val="2"/>
            <w:noWrap/>
            <w:hideMark/>
          </w:tcPr>
          <w:p w14:paraId="6761AE92" w14:textId="77777777" w:rsidR="00D514F5" w:rsidRPr="00D514F5" w:rsidRDefault="00D514F5">
            <w:pPr>
              <w:rPr>
                <w:b/>
                <w:bCs/>
              </w:rPr>
            </w:pPr>
            <w:r w:rsidRPr="00D514F5">
              <w:rPr>
                <w:b/>
                <w:bCs/>
              </w:rPr>
              <w:t>RESIDENTIAL FACILITY</w:t>
            </w:r>
          </w:p>
        </w:tc>
        <w:tc>
          <w:tcPr>
            <w:tcW w:w="2489" w:type="dxa"/>
            <w:noWrap/>
            <w:hideMark/>
          </w:tcPr>
          <w:p w14:paraId="2973039D" w14:textId="77777777" w:rsidR="00D514F5" w:rsidRPr="00D514F5" w:rsidRDefault="00D514F5">
            <w:pPr>
              <w:rPr>
                <w:b/>
                <w:bCs/>
              </w:rPr>
            </w:pPr>
          </w:p>
        </w:tc>
        <w:tc>
          <w:tcPr>
            <w:tcW w:w="1260" w:type="dxa"/>
            <w:noWrap/>
            <w:hideMark/>
          </w:tcPr>
          <w:p w14:paraId="3C5E5914" w14:textId="77777777" w:rsidR="00D514F5" w:rsidRPr="00D514F5" w:rsidRDefault="00D514F5"/>
        </w:tc>
      </w:tr>
      <w:tr w:rsidR="00D514F5" w:rsidRPr="00D514F5" w14:paraId="7F823DA3" w14:textId="77777777" w:rsidTr="00833D0E">
        <w:trPr>
          <w:trHeight w:val="300"/>
        </w:trPr>
        <w:tc>
          <w:tcPr>
            <w:tcW w:w="1165" w:type="dxa"/>
            <w:noWrap/>
            <w:hideMark/>
          </w:tcPr>
          <w:p w14:paraId="3F950AB0" w14:textId="77777777" w:rsidR="00D514F5" w:rsidRPr="00D514F5" w:rsidRDefault="00D514F5"/>
        </w:tc>
        <w:tc>
          <w:tcPr>
            <w:tcW w:w="4436" w:type="dxa"/>
            <w:noWrap/>
            <w:hideMark/>
          </w:tcPr>
          <w:p w14:paraId="53C7CFA3" w14:textId="77777777" w:rsidR="00D514F5" w:rsidRPr="00D514F5" w:rsidRDefault="00D514F5">
            <w:r w:rsidRPr="00D514F5">
              <w:t>Residential Facility Type</w:t>
            </w:r>
          </w:p>
        </w:tc>
        <w:tc>
          <w:tcPr>
            <w:tcW w:w="2489" w:type="dxa"/>
            <w:noWrap/>
            <w:hideMark/>
          </w:tcPr>
          <w:p w14:paraId="337587EB" w14:textId="77777777" w:rsidR="00D514F5" w:rsidRPr="00D514F5" w:rsidRDefault="00D514F5">
            <w:r w:rsidRPr="00D514F5">
              <w:t>Single Family</w:t>
            </w:r>
          </w:p>
        </w:tc>
        <w:tc>
          <w:tcPr>
            <w:tcW w:w="1260" w:type="dxa"/>
            <w:noWrap/>
            <w:hideMark/>
          </w:tcPr>
          <w:p w14:paraId="3EEC04D5" w14:textId="77777777" w:rsidR="00D514F5" w:rsidRPr="00D514F5" w:rsidRDefault="00D514F5"/>
        </w:tc>
      </w:tr>
      <w:tr w:rsidR="00D514F5" w:rsidRPr="00D514F5" w14:paraId="59DDC988" w14:textId="77777777" w:rsidTr="00833D0E">
        <w:trPr>
          <w:trHeight w:val="300"/>
        </w:trPr>
        <w:tc>
          <w:tcPr>
            <w:tcW w:w="1165" w:type="dxa"/>
            <w:noWrap/>
            <w:hideMark/>
          </w:tcPr>
          <w:p w14:paraId="42838363" w14:textId="77777777" w:rsidR="00D514F5" w:rsidRPr="00D514F5" w:rsidRDefault="00D514F5"/>
        </w:tc>
        <w:tc>
          <w:tcPr>
            <w:tcW w:w="4436" w:type="dxa"/>
            <w:noWrap/>
            <w:hideMark/>
          </w:tcPr>
          <w:p w14:paraId="4A543977" w14:textId="77777777" w:rsidR="00D514F5" w:rsidRPr="00D514F5" w:rsidRDefault="00D514F5">
            <w:r w:rsidRPr="00D514F5">
              <w:t>Year Completed</w:t>
            </w:r>
          </w:p>
        </w:tc>
        <w:tc>
          <w:tcPr>
            <w:tcW w:w="2489" w:type="dxa"/>
            <w:noWrap/>
            <w:hideMark/>
          </w:tcPr>
          <w:p w14:paraId="1C2D7588" w14:textId="77777777" w:rsidR="00D514F5" w:rsidRPr="00D514F5" w:rsidRDefault="00D514F5" w:rsidP="00D514F5">
            <w:r w:rsidRPr="00D514F5">
              <w:t>2012</w:t>
            </w:r>
          </w:p>
        </w:tc>
        <w:tc>
          <w:tcPr>
            <w:tcW w:w="1260" w:type="dxa"/>
            <w:noWrap/>
            <w:hideMark/>
          </w:tcPr>
          <w:p w14:paraId="17029A15" w14:textId="77777777" w:rsidR="00D514F5" w:rsidRPr="00D514F5" w:rsidRDefault="00D514F5" w:rsidP="00D514F5"/>
        </w:tc>
      </w:tr>
      <w:tr w:rsidR="00D514F5" w:rsidRPr="00D514F5" w14:paraId="67CF53F7" w14:textId="77777777" w:rsidTr="00833D0E">
        <w:trPr>
          <w:trHeight w:val="300"/>
        </w:trPr>
        <w:tc>
          <w:tcPr>
            <w:tcW w:w="1165" w:type="dxa"/>
            <w:noWrap/>
            <w:hideMark/>
          </w:tcPr>
          <w:p w14:paraId="2C893F33" w14:textId="77777777" w:rsidR="00D514F5" w:rsidRPr="00D514F5" w:rsidRDefault="00D514F5"/>
        </w:tc>
        <w:tc>
          <w:tcPr>
            <w:tcW w:w="4436" w:type="dxa"/>
            <w:noWrap/>
            <w:hideMark/>
          </w:tcPr>
          <w:p w14:paraId="284A445F" w14:textId="77777777" w:rsidR="00D514F5" w:rsidRPr="00D514F5" w:rsidRDefault="00D514F5">
            <w:r w:rsidRPr="00D514F5">
              <w:t>Year Occupied</w:t>
            </w:r>
          </w:p>
        </w:tc>
        <w:tc>
          <w:tcPr>
            <w:tcW w:w="2489" w:type="dxa"/>
            <w:noWrap/>
            <w:hideMark/>
          </w:tcPr>
          <w:p w14:paraId="442DB6DF" w14:textId="77777777" w:rsidR="00D514F5" w:rsidRPr="00D514F5" w:rsidRDefault="00D514F5" w:rsidP="00D514F5">
            <w:r w:rsidRPr="00D514F5">
              <w:t>2013</w:t>
            </w:r>
          </w:p>
        </w:tc>
        <w:tc>
          <w:tcPr>
            <w:tcW w:w="1260" w:type="dxa"/>
            <w:noWrap/>
            <w:hideMark/>
          </w:tcPr>
          <w:p w14:paraId="28CD51FE" w14:textId="77777777" w:rsidR="00D514F5" w:rsidRPr="00D514F5" w:rsidRDefault="00D514F5" w:rsidP="00D514F5"/>
        </w:tc>
      </w:tr>
      <w:tr w:rsidR="00D514F5" w:rsidRPr="00D514F5" w14:paraId="6E37ECDB" w14:textId="77777777" w:rsidTr="00833D0E">
        <w:trPr>
          <w:trHeight w:val="300"/>
        </w:trPr>
        <w:tc>
          <w:tcPr>
            <w:tcW w:w="1165" w:type="dxa"/>
            <w:noWrap/>
            <w:hideMark/>
          </w:tcPr>
          <w:p w14:paraId="17D50AA4" w14:textId="77777777" w:rsidR="00D514F5" w:rsidRPr="00D514F5" w:rsidRDefault="00D514F5"/>
        </w:tc>
        <w:tc>
          <w:tcPr>
            <w:tcW w:w="4436" w:type="dxa"/>
            <w:noWrap/>
            <w:hideMark/>
          </w:tcPr>
          <w:p w14:paraId="6305FC3C" w14:textId="77777777" w:rsidR="00D514F5" w:rsidRPr="00D514F5" w:rsidRDefault="00D514F5">
            <w:r w:rsidRPr="00D514F5">
              <w:t>Surroundings</w:t>
            </w:r>
          </w:p>
        </w:tc>
        <w:tc>
          <w:tcPr>
            <w:tcW w:w="2489" w:type="dxa"/>
            <w:noWrap/>
            <w:hideMark/>
          </w:tcPr>
          <w:p w14:paraId="77AA6EA6" w14:textId="77777777" w:rsidR="00D514F5" w:rsidRPr="00D514F5" w:rsidRDefault="00D514F5">
            <w:r w:rsidRPr="00D514F5">
              <w:t>Stand-alone</w:t>
            </w:r>
          </w:p>
        </w:tc>
        <w:tc>
          <w:tcPr>
            <w:tcW w:w="1260" w:type="dxa"/>
            <w:noWrap/>
            <w:hideMark/>
          </w:tcPr>
          <w:p w14:paraId="6063C2E0" w14:textId="77777777" w:rsidR="00D514F5" w:rsidRPr="00D514F5" w:rsidRDefault="00D514F5"/>
        </w:tc>
      </w:tr>
      <w:tr w:rsidR="00D514F5" w:rsidRPr="00D514F5" w14:paraId="7CD69F6B" w14:textId="77777777" w:rsidTr="00833D0E">
        <w:trPr>
          <w:trHeight w:val="300"/>
        </w:trPr>
        <w:tc>
          <w:tcPr>
            <w:tcW w:w="1165" w:type="dxa"/>
            <w:noWrap/>
            <w:hideMark/>
          </w:tcPr>
          <w:p w14:paraId="72867375" w14:textId="77777777" w:rsidR="00D514F5" w:rsidRPr="00D514F5" w:rsidRDefault="00D514F5"/>
        </w:tc>
        <w:tc>
          <w:tcPr>
            <w:tcW w:w="4436" w:type="dxa"/>
            <w:noWrap/>
            <w:hideMark/>
          </w:tcPr>
          <w:p w14:paraId="2B0850E8" w14:textId="77777777" w:rsidR="00D514F5" w:rsidRPr="00D514F5" w:rsidRDefault="00D514F5">
            <w:r w:rsidRPr="00D514F5">
              <w:t>Orientation</w:t>
            </w:r>
          </w:p>
        </w:tc>
        <w:tc>
          <w:tcPr>
            <w:tcW w:w="2489" w:type="dxa"/>
            <w:noWrap/>
            <w:hideMark/>
          </w:tcPr>
          <w:p w14:paraId="7914A26E" w14:textId="77777777" w:rsidR="00D514F5" w:rsidRPr="00D514F5" w:rsidRDefault="00D514F5">
            <w:r w:rsidRPr="00D514F5">
              <w:t>East-West</w:t>
            </w:r>
          </w:p>
        </w:tc>
        <w:tc>
          <w:tcPr>
            <w:tcW w:w="1260" w:type="dxa"/>
            <w:noWrap/>
            <w:hideMark/>
          </w:tcPr>
          <w:p w14:paraId="27A8411C" w14:textId="77777777" w:rsidR="00D514F5" w:rsidRPr="00D514F5" w:rsidRDefault="00D514F5"/>
        </w:tc>
      </w:tr>
      <w:tr w:rsidR="00D514F5" w:rsidRPr="00D514F5" w14:paraId="0AB5CD2B" w14:textId="77777777" w:rsidTr="00833D0E">
        <w:trPr>
          <w:trHeight w:val="300"/>
        </w:trPr>
        <w:tc>
          <w:tcPr>
            <w:tcW w:w="1165" w:type="dxa"/>
            <w:noWrap/>
            <w:hideMark/>
          </w:tcPr>
          <w:p w14:paraId="50AEBA51" w14:textId="77777777" w:rsidR="00D514F5" w:rsidRPr="00D514F5" w:rsidRDefault="00D514F5"/>
        </w:tc>
        <w:tc>
          <w:tcPr>
            <w:tcW w:w="4436" w:type="dxa"/>
            <w:noWrap/>
            <w:hideMark/>
          </w:tcPr>
          <w:p w14:paraId="5A2E855F" w14:textId="77777777" w:rsidR="00D514F5" w:rsidRPr="00D514F5" w:rsidRDefault="00D514F5">
            <w:r w:rsidRPr="00D514F5">
              <w:t>Building Footprint Area</w:t>
            </w:r>
          </w:p>
        </w:tc>
        <w:tc>
          <w:tcPr>
            <w:tcW w:w="2489" w:type="dxa"/>
            <w:noWrap/>
            <w:hideMark/>
          </w:tcPr>
          <w:p w14:paraId="45BF8672" w14:textId="77777777" w:rsidR="00D514F5" w:rsidRPr="00D514F5" w:rsidRDefault="00D514F5" w:rsidP="00D514F5">
            <w:r w:rsidRPr="00D514F5">
              <w:t>1454</w:t>
            </w:r>
          </w:p>
        </w:tc>
        <w:tc>
          <w:tcPr>
            <w:tcW w:w="1260" w:type="dxa"/>
            <w:noWrap/>
            <w:hideMark/>
          </w:tcPr>
          <w:p w14:paraId="5F95A3B2" w14:textId="77777777" w:rsidR="00D514F5" w:rsidRPr="00D514F5" w:rsidRDefault="00D514F5">
            <w:r w:rsidRPr="00D514F5">
              <w:t>ft^2</w:t>
            </w:r>
          </w:p>
        </w:tc>
      </w:tr>
      <w:tr w:rsidR="00D514F5" w:rsidRPr="00D514F5" w14:paraId="457E94CF" w14:textId="77777777" w:rsidTr="00833D0E">
        <w:trPr>
          <w:trHeight w:val="300"/>
        </w:trPr>
        <w:tc>
          <w:tcPr>
            <w:tcW w:w="1165" w:type="dxa"/>
            <w:noWrap/>
            <w:hideMark/>
          </w:tcPr>
          <w:p w14:paraId="7B8C9481" w14:textId="77777777" w:rsidR="00D514F5" w:rsidRPr="00D514F5" w:rsidRDefault="00D514F5"/>
        </w:tc>
        <w:tc>
          <w:tcPr>
            <w:tcW w:w="4436" w:type="dxa"/>
            <w:noWrap/>
            <w:hideMark/>
          </w:tcPr>
          <w:p w14:paraId="5B2A074E" w14:textId="77777777" w:rsidR="00D514F5" w:rsidRPr="00D514F5" w:rsidRDefault="00D514F5">
            <w:r w:rsidRPr="00D514F5">
              <w:t>Footprint Shape</w:t>
            </w:r>
          </w:p>
        </w:tc>
        <w:tc>
          <w:tcPr>
            <w:tcW w:w="2489" w:type="dxa"/>
            <w:noWrap/>
            <w:hideMark/>
          </w:tcPr>
          <w:p w14:paraId="766731A5" w14:textId="77777777" w:rsidR="00D514F5" w:rsidRPr="00D514F5" w:rsidRDefault="00D514F5">
            <w:r w:rsidRPr="00D514F5">
              <w:t>Rectangular</w:t>
            </w:r>
          </w:p>
        </w:tc>
        <w:tc>
          <w:tcPr>
            <w:tcW w:w="1260" w:type="dxa"/>
            <w:noWrap/>
            <w:hideMark/>
          </w:tcPr>
          <w:p w14:paraId="6FE87FE0" w14:textId="77777777" w:rsidR="00D514F5" w:rsidRPr="00D514F5" w:rsidRDefault="00D514F5"/>
        </w:tc>
      </w:tr>
      <w:tr w:rsidR="00D514F5" w:rsidRPr="00D514F5" w14:paraId="2E22B901" w14:textId="77777777" w:rsidTr="00833D0E">
        <w:trPr>
          <w:trHeight w:val="300"/>
        </w:trPr>
        <w:tc>
          <w:tcPr>
            <w:tcW w:w="1165" w:type="dxa"/>
            <w:noWrap/>
            <w:hideMark/>
          </w:tcPr>
          <w:p w14:paraId="241F9A59" w14:textId="77777777" w:rsidR="00D514F5" w:rsidRPr="00D514F5" w:rsidRDefault="00D514F5"/>
        </w:tc>
        <w:tc>
          <w:tcPr>
            <w:tcW w:w="4436" w:type="dxa"/>
            <w:noWrap/>
            <w:hideMark/>
          </w:tcPr>
          <w:p w14:paraId="6B71174E" w14:textId="77777777" w:rsidR="00D514F5" w:rsidRPr="00D514F5" w:rsidRDefault="00D514F5">
            <w:r w:rsidRPr="00D514F5">
              <w:t>Perimeter</w:t>
            </w:r>
          </w:p>
        </w:tc>
        <w:tc>
          <w:tcPr>
            <w:tcW w:w="2489" w:type="dxa"/>
            <w:noWrap/>
            <w:hideMark/>
          </w:tcPr>
          <w:p w14:paraId="6C97F668" w14:textId="77777777" w:rsidR="00D514F5" w:rsidRPr="00D514F5" w:rsidRDefault="00D514F5"/>
        </w:tc>
        <w:tc>
          <w:tcPr>
            <w:tcW w:w="1260" w:type="dxa"/>
            <w:noWrap/>
            <w:hideMark/>
          </w:tcPr>
          <w:p w14:paraId="1CD4E35A" w14:textId="77777777" w:rsidR="00D514F5" w:rsidRPr="00D514F5" w:rsidRDefault="00D514F5"/>
        </w:tc>
      </w:tr>
      <w:tr w:rsidR="00D514F5" w:rsidRPr="00D514F5" w14:paraId="212F3C79" w14:textId="77777777" w:rsidTr="00833D0E">
        <w:trPr>
          <w:trHeight w:val="300"/>
        </w:trPr>
        <w:tc>
          <w:tcPr>
            <w:tcW w:w="1165" w:type="dxa"/>
            <w:noWrap/>
            <w:hideMark/>
          </w:tcPr>
          <w:p w14:paraId="052035E1" w14:textId="77777777" w:rsidR="00D514F5" w:rsidRPr="00D514F5" w:rsidRDefault="00D514F5"/>
        </w:tc>
        <w:tc>
          <w:tcPr>
            <w:tcW w:w="4436" w:type="dxa"/>
            <w:noWrap/>
            <w:hideMark/>
          </w:tcPr>
          <w:p w14:paraId="3FBFBC66" w14:textId="77777777" w:rsidR="00D514F5" w:rsidRPr="00D514F5" w:rsidRDefault="00D514F5">
            <w:r w:rsidRPr="00D514F5">
              <w:t>Gross Floor Area</w:t>
            </w:r>
          </w:p>
        </w:tc>
        <w:tc>
          <w:tcPr>
            <w:tcW w:w="2489" w:type="dxa"/>
            <w:noWrap/>
            <w:hideMark/>
          </w:tcPr>
          <w:p w14:paraId="39AB6FB8" w14:textId="77777777" w:rsidR="00D514F5" w:rsidRPr="00D514F5" w:rsidRDefault="00D514F5"/>
        </w:tc>
        <w:tc>
          <w:tcPr>
            <w:tcW w:w="1260" w:type="dxa"/>
            <w:noWrap/>
            <w:hideMark/>
          </w:tcPr>
          <w:p w14:paraId="00E9B772" w14:textId="77777777" w:rsidR="00D514F5" w:rsidRPr="00D514F5" w:rsidRDefault="00D514F5"/>
        </w:tc>
      </w:tr>
      <w:tr w:rsidR="00D514F5" w:rsidRPr="00D514F5" w14:paraId="0FA8E669" w14:textId="77777777" w:rsidTr="00833D0E">
        <w:trPr>
          <w:trHeight w:val="300"/>
        </w:trPr>
        <w:tc>
          <w:tcPr>
            <w:tcW w:w="1165" w:type="dxa"/>
            <w:noWrap/>
            <w:hideMark/>
          </w:tcPr>
          <w:p w14:paraId="2C2FC04E" w14:textId="77777777" w:rsidR="00D514F5" w:rsidRPr="00D514F5" w:rsidRDefault="00D514F5"/>
        </w:tc>
        <w:tc>
          <w:tcPr>
            <w:tcW w:w="4436" w:type="dxa"/>
            <w:noWrap/>
            <w:hideMark/>
          </w:tcPr>
          <w:p w14:paraId="3EF14737" w14:textId="77777777" w:rsidR="00D514F5" w:rsidRPr="00D514F5" w:rsidRDefault="00D514F5">
            <w:r w:rsidRPr="00D514F5">
              <w:t>Net Floor Area</w:t>
            </w:r>
          </w:p>
        </w:tc>
        <w:tc>
          <w:tcPr>
            <w:tcW w:w="2489" w:type="dxa"/>
            <w:noWrap/>
            <w:hideMark/>
          </w:tcPr>
          <w:p w14:paraId="4945E721" w14:textId="77777777" w:rsidR="00D514F5" w:rsidRPr="00D514F5" w:rsidRDefault="00D514F5" w:rsidP="00D514F5">
            <w:r w:rsidRPr="00D514F5">
              <w:t>4165</w:t>
            </w:r>
          </w:p>
        </w:tc>
        <w:tc>
          <w:tcPr>
            <w:tcW w:w="1260" w:type="dxa"/>
            <w:noWrap/>
            <w:hideMark/>
          </w:tcPr>
          <w:p w14:paraId="19C0AC91" w14:textId="77777777" w:rsidR="00D514F5" w:rsidRPr="00D514F5" w:rsidRDefault="00D514F5">
            <w:r w:rsidRPr="00D514F5">
              <w:t>ft^2</w:t>
            </w:r>
          </w:p>
        </w:tc>
      </w:tr>
      <w:tr w:rsidR="00D514F5" w:rsidRPr="00D514F5" w14:paraId="523A4DCA" w14:textId="77777777" w:rsidTr="00833D0E">
        <w:trPr>
          <w:trHeight w:val="300"/>
        </w:trPr>
        <w:tc>
          <w:tcPr>
            <w:tcW w:w="1165" w:type="dxa"/>
            <w:noWrap/>
            <w:hideMark/>
          </w:tcPr>
          <w:p w14:paraId="5D9BF24E" w14:textId="77777777" w:rsidR="00D514F5" w:rsidRPr="00D514F5" w:rsidRDefault="00D514F5"/>
        </w:tc>
        <w:tc>
          <w:tcPr>
            <w:tcW w:w="4436" w:type="dxa"/>
            <w:noWrap/>
            <w:hideMark/>
          </w:tcPr>
          <w:p w14:paraId="42AB81F6" w14:textId="77777777" w:rsidR="00D514F5" w:rsidRPr="00D514F5" w:rsidRDefault="00D514F5">
            <w:r w:rsidRPr="00D514F5">
              <w:t>Rentable Floor Area</w:t>
            </w:r>
          </w:p>
        </w:tc>
        <w:tc>
          <w:tcPr>
            <w:tcW w:w="2489" w:type="dxa"/>
            <w:noWrap/>
            <w:hideMark/>
          </w:tcPr>
          <w:p w14:paraId="48A59C39" w14:textId="77777777" w:rsidR="00D514F5" w:rsidRPr="00D514F5" w:rsidRDefault="00D514F5">
            <w:r w:rsidRPr="00D514F5">
              <w:t>n/a</w:t>
            </w:r>
          </w:p>
        </w:tc>
        <w:tc>
          <w:tcPr>
            <w:tcW w:w="1260" w:type="dxa"/>
            <w:noWrap/>
            <w:hideMark/>
          </w:tcPr>
          <w:p w14:paraId="14671917" w14:textId="77777777" w:rsidR="00D514F5" w:rsidRPr="00D514F5" w:rsidRDefault="00D514F5"/>
        </w:tc>
      </w:tr>
      <w:tr w:rsidR="00D514F5" w:rsidRPr="00D514F5" w14:paraId="5F51D765" w14:textId="77777777" w:rsidTr="00833D0E">
        <w:trPr>
          <w:trHeight w:val="300"/>
        </w:trPr>
        <w:tc>
          <w:tcPr>
            <w:tcW w:w="1165" w:type="dxa"/>
            <w:noWrap/>
            <w:hideMark/>
          </w:tcPr>
          <w:p w14:paraId="21C70E55" w14:textId="77777777" w:rsidR="00D514F5" w:rsidRPr="00D514F5" w:rsidRDefault="00D514F5"/>
        </w:tc>
        <w:tc>
          <w:tcPr>
            <w:tcW w:w="4436" w:type="dxa"/>
            <w:noWrap/>
            <w:hideMark/>
          </w:tcPr>
          <w:p w14:paraId="6C7DA573" w14:textId="77777777" w:rsidR="00D514F5" w:rsidRPr="00D514F5" w:rsidRDefault="00D514F5">
            <w:r w:rsidRPr="00D514F5">
              <w:t>Occupied Floor Area</w:t>
            </w:r>
          </w:p>
        </w:tc>
        <w:tc>
          <w:tcPr>
            <w:tcW w:w="2489" w:type="dxa"/>
            <w:noWrap/>
            <w:hideMark/>
          </w:tcPr>
          <w:p w14:paraId="2B410D10" w14:textId="77777777" w:rsidR="00D514F5" w:rsidRPr="00D514F5" w:rsidRDefault="00D514F5" w:rsidP="00D514F5">
            <w:r w:rsidRPr="00D514F5">
              <w:t>4165</w:t>
            </w:r>
          </w:p>
        </w:tc>
        <w:tc>
          <w:tcPr>
            <w:tcW w:w="1260" w:type="dxa"/>
            <w:noWrap/>
            <w:hideMark/>
          </w:tcPr>
          <w:p w14:paraId="799EE205" w14:textId="77777777" w:rsidR="00D514F5" w:rsidRPr="00D514F5" w:rsidRDefault="00D514F5">
            <w:r w:rsidRPr="00D514F5">
              <w:t>ft^2</w:t>
            </w:r>
          </w:p>
        </w:tc>
      </w:tr>
      <w:tr w:rsidR="00D514F5" w:rsidRPr="00D514F5" w14:paraId="46A951E8" w14:textId="77777777" w:rsidTr="00833D0E">
        <w:trPr>
          <w:trHeight w:val="300"/>
        </w:trPr>
        <w:tc>
          <w:tcPr>
            <w:tcW w:w="1165" w:type="dxa"/>
            <w:noWrap/>
            <w:hideMark/>
          </w:tcPr>
          <w:p w14:paraId="61C12803" w14:textId="77777777" w:rsidR="00D514F5" w:rsidRPr="00D514F5" w:rsidRDefault="00D514F5"/>
        </w:tc>
        <w:tc>
          <w:tcPr>
            <w:tcW w:w="4436" w:type="dxa"/>
            <w:noWrap/>
            <w:hideMark/>
          </w:tcPr>
          <w:p w14:paraId="4A28F1A0" w14:textId="77777777" w:rsidR="00D514F5" w:rsidRPr="00D514F5" w:rsidRDefault="00D514F5">
            <w:r w:rsidRPr="00D514F5">
              <w:t>Percentage of Common Space</w:t>
            </w:r>
          </w:p>
        </w:tc>
        <w:tc>
          <w:tcPr>
            <w:tcW w:w="2489" w:type="dxa"/>
            <w:noWrap/>
            <w:hideMark/>
          </w:tcPr>
          <w:p w14:paraId="1FCA6E9A" w14:textId="77777777" w:rsidR="00D514F5" w:rsidRPr="00D514F5" w:rsidRDefault="00D514F5"/>
        </w:tc>
        <w:tc>
          <w:tcPr>
            <w:tcW w:w="1260" w:type="dxa"/>
            <w:noWrap/>
            <w:hideMark/>
          </w:tcPr>
          <w:p w14:paraId="3401DDDE" w14:textId="77777777" w:rsidR="00D514F5" w:rsidRPr="00D514F5" w:rsidRDefault="00D514F5"/>
        </w:tc>
      </w:tr>
      <w:tr w:rsidR="00D514F5" w:rsidRPr="00D514F5" w14:paraId="511B4AAD" w14:textId="77777777" w:rsidTr="00833D0E">
        <w:trPr>
          <w:trHeight w:val="300"/>
        </w:trPr>
        <w:tc>
          <w:tcPr>
            <w:tcW w:w="1165" w:type="dxa"/>
            <w:noWrap/>
            <w:hideMark/>
          </w:tcPr>
          <w:p w14:paraId="68B81D53" w14:textId="77777777" w:rsidR="00D514F5" w:rsidRPr="00D514F5" w:rsidRDefault="00D514F5"/>
        </w:tc>
        <w:tc>
          <w:tcPr>
            <w:tcW w:w="4436" w:type="dxa"/>
            <w:noWrap/>
            <w:hideMark/>
          </w:tcPr>
          <w:p w14:paraId="7A49F681" w14:textId="77777777" w:rsidR="00D514F5" w:rsidRPr="00D514F5" w:rsidRDefault="00D514F5">
            <w:r w:rsidRPr="00D514F5">
              <w:t>Lighted Floor Area</w:t>
            </w:r>
          </w:p>
        </w:tc>
        <w:tc>
          <w:tcPr>
            <w:tcW w:w="2489" w:type="dxa"/>
            <w:noWrap/>
            <w:hideMark/>
          </w:tcPr>
          <w:p w14:paraId="0282AEA6" w14:textId="77777777" w:rsidR="00D514F5" w:rsidRPr="00D514F5" w:rsidRDefault="00D514F5" w:rsidP="00D514F5">
            <w:r w:rsidRPr="00D514F5">
              <w:t>4165</w:t>
            </w:r>
          </w:p>
        </w:tc>
        <w:tc>
          <w:tcPr>
            <w:tcW w:w="1260" w:type="dxa"/>
            <w:noWrap/>
            <w:hideMark/>
          </w:tcPr>
          <w:p w14:paraId="6A72CC7A" w14:textId="77777777" w:rsidR="00D514F5" w:rsidRPr="00D514F5" w:rsidRDefault="00D514F5">
            <w:r w:rsidRPr="00D514F5">
              <w:t>ft2</w:t>
            </w:r>
          </w:p>
        </w:tc>
      </w:tr>
      <w:tr w:rsidR="00D514F5" w:rsidRPr="00D514F5" w14:paraId="4BB0889E" w14:textId="77777777" w:rsidTr="00833D0E">
        <w:trPr>
          <w:trHeight w:val="300"/>
        </w:trPr>
        <w:tc>
          <w:tcPr>
            <w:tcW w:w="1165" w:type="dxa"/>
            <w:noWrap/>
            <w:hideMark/>
          </w:tcPr>
          <w:p w14:paraId="1F0C9DF9" w14:textId="77777777" w:rsidR="00D514F5" w:rsidRPr="00D514F5" w:rsidRDefault="00D514F5"/>
        </w:tc>
        <w:tc>
          <w:tcPr>
            <w:tcW w:w="4436" w:type="dxa"/>
            <w:noWrap/>
            <w:hideMark/>
          </w:tcPr>
          <w:p w14:paraId="42152C1A" w14:textId="77777777" w:rsidR="00D514F5" w:rsidRPr="00D514F5" w:rsidRDefault="00D514F5">
            <w:r w:rsidRPr="00D514F5">
              <w:t>Heated Floor Area</w:t>
            </w:r>
          </w:p>
        </w:tc>
        <w:tc>
          <w:tcPr>
            <w:tcW w:w="2489" w:type="dxa"/>
            <w:noWrap/>
            <w:hideMark/>
          </w:tcPr>
          <w:p w14:paraId="4149C8B2" w14:textId="77777777" w:rsidR="00D514F5" w:rsidRPr="00D514F5" w:rsidRDefault="00D514F5" w:rsidP="00D514F5">
            <w:r w:rsidRPr="00D514F5">
              <w:t>4165</w:t>
            </w:r>
          </w:p>
        </w:tc>
        <w:tc>
          <w:tcPr>
            <w:tcW w:w="1260" w:type="dxa"/>
            <w:noWrap/>
            <w:hideMark/>
          </w:tcPr>
          <w:p w14:paraId="46A53A0B" w14:textId="77777777" w:rsidR="00D514F5" w:rsidRPr="00D514F5" w:rsidRDefault="00D514F5">
            <w:r w:rsidRPr="00D514F5">
              <w:t>ft2</w:t>
            </w:r>
          </w:p>
        </w:tc>
      </w:tr>
      <w:tr w:rsidR="00D514F5" w:rsidRPr="00D514F5" w14:paraId="473DFAA1" w14:textId="77777777" w:rsidTr="00833D0E">
        <w:trPr>
          <w:trHeight w:val="300"/>
        </w:trPr>
        <w:tc>
          <w:tcPr>
            <w:tcW w:w="1165" w:type="dxa"/>
            <w:noWrap/>
            <w:hideMark/>
          </w:tcPr>
          <w:p w14:paraId="4E760052" w14:textId="77777777" w:rsidR="00D514F5" w:rsidRPr="00D514F5" w:rsidRDefault="00D514F5"/>
        </w:tc>
        <w:tc>
          <w:tcPr>
            <w:tcW w:w="4436" w:type="dxa"/>
            <w:noWrap/>
            <w:hideMark/>
          </w:tcPr>
          <w:p w14:paraId="1FF72B59" w14:textId="77777777" w:rsidR="00D514F5" w:rsidRPr="00D514F5" w:rsidRDefault="00D514F5">
            <w:r w:rsidRPr="00D514F5">
              <w:t>Cooled Floor Area</w:t>
            </w:r>
          </w:p>
        </w:tc>
        <w:tc>
          <w:tcPr>
            <w:tcW w:w="2489" w:type="dxa"/>
            <w:noWrap/>
            <w:hideMark/>
          </w:tcPr>
          <w:p w14:paraId="6846BBD6" w14:textId="77777777" w:rsidR="00D514F5" w:rsidRPr="00D514F5" w:rsidRDefault="00D514F5" w:rsidP="00D514F5">
            <w:r w:rsidRPr="00D514F5">
              <w:t>4165</w:t>
            </w:r>
          </w:p>
        </w:tc>
        <w:tc>
          <w:tcPr>
            <w:tcW w:w="1260" w:type="dxa"/>
            <w:noWrap/>
            <w:hideMark/>
          </w:tcPr>
          <w:p w14:paraId="7CA0FE05" w14:textId="77777777" w:rsidR="00D514F5" w:rsidRPr="00D514F5" w:rsidRDefault="00D514F5">
            <w:r w:rsidRPr="00D514F5">
              <w:t>ft2</w:t>
            </w:r>
          </w:p>
        </w:tc>
      </w:tr>
      <w:tr w:rsidR="00D514F5" w:rsidRPr="00D514F5" w14:paraId="44825139" w14:textId="77777777" w:rsidTr="00833D0E">
        <w:trPr>
          <w:trHeight w:val="300"/>
        </w:trPr>
        <w:tc>
          <w:tcPr>
            <w:tcW w:w="1165" w:type="dxa"/>
            <w:noWrap/>
            <w:hideMark/>
          </w:tcPr>
          <w:p w14:paraId="2FC4D339" w14:textId="77777777" w:rsidR="00D514F5" w:rsidRPr="00D514F5" w:rsidRDefault="00D514F5"/>
        </w:tc>
        <w:tc>
          <w:tcPr>
            <w:tcW w:w="4436" w:type="dxa"/>
            <w:noWrap/>
            <w:hideMark/>
          </w:tcPr>
          <w:p w14:paraId="2CE7F84A" w14:textId="77777777" w:rsidR="00D514F5" w:rsidRPr="00D514F5" w:rsidRDefault="00D514F5">
            <w:r w:rsidRPr="00D514F5">
              <w:t>Unconditioned Floor Area</w:t>
            </w:r>
          </w:p>
        </w:tc>
        <w:tc>
          <w:tcPr>
            <w:tcW w:w="2489" w:type="dxa"/>
            <w:noWrap/>
            <w:hideMark/>
          </w:tcPr>
          <w:p w14:paraId="5A2D0CC4" w14:textId="77777777" w:rsidR="00D514F5" w:rsidRPr="00D514F5" w:rsidRDefault="00D514F5" w:rsidP="00D514F5">
            <w:r w:rsidRPr="00D514F5">
              <w:t>0</w:t>
            </w:r>
          </w:p>
        </w:tc>
        <w:tc>
          <w:tcPr>
            <w:tcW w:w="1260" w:type="dxa"/>
            <w:noWrap/>
            <w:hideMark/>
          </w:tcPr>
          <w:p w14:paraId="0D4FABE6" w14:textId="77777777" w:rsidR="00D514F5" w:rsidRPr="00D514F5" w:rsidRDefault="00D514F5" w:rsidP="00D514F5"/>
        </w:tc>
      </w:tr>
      <w:tr w:rsidR="00D514F5" w:rsidRPr="00D514F5" w14:paraId="7821756D" w14:textId="77777777" w:rsidTr="00833D0E">
        <w:trPr>
          <w:trHeight w:val="300"/>
        </w:trPr>
        <w:tc>
          <w:tcPr>
            <w:tcW w:w="1165" w:type="dxa"/>
            <w:noWrap/>
            <w:hideMark/>
          </w:tcPr>
          <w:p w14:paraId="5672DA29" w14:textId="77777777" w:rsidR="00D514F5" w:rsidRPr="00D514F5" w:rsidRDefault="00D514F5"/>
        </w:tc>
        <w:tc>
          <w:tcPr>
            <w:tcW w:w="4436" w:type="dxa"/>
            <w:noWrap/>
            <w:hideMark/>
          </w:tcPr>
          <w:p w14:paraId="0F284AA9" w14:textId="77777777" w:rsidR="00D514F5" w:rsidRPr="00D514F5" w:rsidRDefault="00D514F5">
            <w:r w:rsidRPr="00D514F5">
              <w:t>Basement Floor Area</w:t>
            </w:r>
          </w:p>
        </w:tc>
        <w:tc>
          <w:tcPr>
            <w:tcW w:w="2489" w:type="dxa"/>
            <w:noWrap/>
            <w:hideMark/>
          </w:tcPr>
          <w:p w14:paraId="17C5013A" w14:textId="77777777" w:rsidR="00D514F5" w:rsidRPr="00D514F5" w:rsidRDefault="00D514F5" w:rsidP="00D514F5">
            <w:r w:rsidRPr="00D514F5">
              <w:t>1453</w:t>
            </w:r>
          </w:p>
        </w:tc>
        <w:tc>
          <w:tcPr>
            <w:tcW w:w="1260" w:type="dxa"/>
            <w:noWrap/>
            <w:hideMark/>
          </w:tcPr>
          <w:p w14:paraId="7BCCBAA6" w14:textId="77777777" w:rsidR="00D514F5" w:rsidRPr="00D514F5" w:rsidRDefault="00D514F5">
            <w:r w:rsidRPr="00D514F5">
              <w:t>ft^2</w:t>
            </w:r>
          </w:p>
        </w:tc>
      </w:tr>
      <w:tr w:rsidR="00D514F5" w:rsidRPr="00D514F5" w14:paraId="12E89FA7" w14:textId="77777777" w:rsidTr="00833D0E">
        <w:trPr>
          <w:trHeight w:val="300"/>
        </w:trPr>
        <w:tc>
          <w:tcPr>
            <w:tcW w:w="1165" w:type="dxa"/>
            <w:noWrap/>
            <w:hideMark/>
          </w:tcPr>
          <w:p w14:paraId="36A2D201" w14:textId="77777777" w:rsidR="00D514F5" w:rsidRPr="00D514F5" w:rsidRDefault="00D514F5"/>
        </w:tc>
        <w:tc>
          <w:tcPr>
            <w:tcW w:w="4436" w:type="dxa"/>
            <w:noWrap/>
            <w:hideMark/>
          </w:tcPr>
          <w:p w14:paraId="1F5F5080" w14:textId="77777777" w:rsidR="00D514F5" w:rsidRPr="00D514F5" w:rsidRDefault="00D514F5">
            <w:r w:rsidRPr="00D514F5">
              <w:t>Basement Heated Floor Area</w:t>
            </w:r>
          </w:p>
        </w:tc>
        <w:tc>
          <w:tcPr>
            <w:tcW w:w="2489" w:type="dxa"/>
            <w:noWrap/>
            <w:hideMark/>
          </w:tcPr>
          <w:p w14:paraId="269FF3B3" w14:textId="77777777" w:rsidR="00D514F5" w:rsidRPr="00D514F5" w:rsidRDefault="00D514F5" w:rsidP="00D514F5">
            <w:r w:rsidRPr="00D514F5">
              <w:t>1453</w:t>
            </w:r>
          </w:p>
        </w:tc>
        <w:tc>
          <w:tcPr>
            <w:tcW w:w="1260" w:type="dxa"/>
            <w:noWrap/>
            <w:hideMark/>
          </w:tcPr>
          <w:p w14:paraId="6154F284" w14:textId="77777777" w:rsidR="00D514F5" w:rsidRPr="00D514F5" w:rsidRDefault="00D514F5">
            <w:r w:rsidRPr="00D514F5">
              <w:t>ft^2</w:t>
            </w:r>
          </w:p>
        </w:tc>
      </w:tr>
      <w:tr w:rsidR="00D514F5" w:rsidRPr="00D514F5" w14:paraId="27DB825C" w14:textId="77777777" w:rsidTr="00833D0E">
        <w:trPr>
          <w:trHeight w:val="300"/>
        </w:trPr>
        <w:tc>
          <w:tcPr>
            <w:tcW w:w="1165" w:type="dxa"/>
            <w:noWrap/>
            <w:hideMark/>
          </w:tcPr>
          <w:p w14:paraId="01417A27" w14:textId="77777777" w:rsidR="00D514F5" w:rsidRPr="00D514F5" w:rsidRDefault="00D514F5"/>
        </w:tc>
        <w:tc>
          <w:tcPr>
            <w:tcW w:w="4436" w:type="dxa"/>
            <w:noWrap/>
            <w:hideMark/>
          </w:tcPr>
          <w:p w14:paraId="47F7CB49" w14:textId="77777777" w:rsidR="00D514F5" w:rsidRPr="00D514F5" w:rsidRDefault="00D514F5">
            <w:r w:rsidRPr="00D514F5">
              <w:t>Basement Air-Conditioned Floor Area</w:t>
            </w:r>
          </w:p>
        </w:tc>
        <w:tc>
          <w:tcPr>
            <w:tcW w:w="2489" w:type="dxa"/>
            <w:noWrap/>
            <w:hideMark/>
          </w:tcPr>
          <w:p w14:paraId="083E944E" w14:textId="77777777" w:rsidR="00D514F5" w:rsidRPr="00D514F5" w:rsidRDefault="00D514F5" w:rsidP="00D514F5">
            <w:r w:rsidRPr="00D514F5">
              <w:t>1453</w:t>
            </w:r>
          </w:p>
        </w:tc>
        <w:tc>
          <w:tcPr>
            <w:tcW w:w="1260" w:type="dxa"/>
            <w:noWrap/>
            <w:hideMark/>
          </w:tcPr>
          <w:p w14:paraId="63CC18AD" w14:textId="77777777" w:rsidR="00D514F5" w:rsidRPr="00D514F5" w:rsidRDefault="00D514F5">
            <w:r w:rsidRPr="00D514F5">
              <w:t>ft^2</w:t>
            </w:r>
          </w:p>
        </w:tc>
      </w:tr>
      <w:tr w:rsidR="00D514F5" w:rsidRPr="00D514F5" w14:paraId="1BCC4C5C" w14:textId="77777777" w:rsidTr="00833D0E">
        <w:trPr>
          <w:trHeight w:val="300"/>
        </w:trPr>
        <w:tc>
          <w:tcPr>
            <w:tcW w:w="1165" w:type="dxa"/>
            <w:noWrap/>
            <w:hideMark/>
          </w:tcPr>
          <w:p w14:paraId="2B24D146" w14:textId="77777777" w:rsidR="00D514F5" w:rsidRPr="00D514F5" w:rsidRDefault="00D514F5"/>
        </w:tc>
        <w:tc>
          <w:tcPr>
            <w:tcW w:w="4436" w:type="dxa"/>
            <w:noWrap/>
            <w:hideMark/>
          </w:tcPr>
          <w:p w14:paraId="3E7D39B4" w14:textId="77777777" w:rsidR="00D514F5" w:rsidRPr="00D514F5" w:rsidRDefault="00D514F5">
            <w:r w:rsidRPr="00D514F5">
              <w:t>Attic Floor Area</w:t>
            </w:r>
          </w:p>
        </w:tc>
        <w:tc>
          <w:tcPr>
            <w:tcW w:w="2489" w:type="dxa"/>
            <w:noWrap/>
            <w:hideMark/>
          </w:tcPr>
          <w:p w14:paraId="651B8EF9" w14:textId="77777777" w:rsidR="00D514F5" w:rsidRPr="00D514F5" w:rsidRDefault="00D514F5"/>
        </w:tc>
        <w:tc>
          <w:tcPr>
            <w:tcW w:w="1260" w:type="dxa"/>
            <w:noWrap/>
            <w:hideMark/>
          </w:tcPr>
          <w:p w14:paraId="6D48C577" w14:textId="77777777" w:rsidR="00D514F5" w:rsidRPr="00D514F5" w:rsidRDefault="00D514F5"/>
        </w:tc>
      </w:tr>
      <w:tr w:rsidR="00D514F5" w:rsidRPr="00D514F5" w14:paraId="1EE031B2" w14:textId="77777777" w:rsidTr="00833D0E">
        <w:trPr>
          <w:trHeight w:val="300"/>
        </w:trPr>
        <w:tc>
          <w:tcPr>
            <w:tcW w:w="1165" w:type="dxa"/>
            <w:noWrap/>
            <w:hideMark/>
          </w:tcPr>
          <w:p w14:paraId="079A2F15" w14:textId="77777777" w:rsidR="00D514F5" w:rsidRPr="00D514F5" w:rsidRDefault="00D514F5"/>
        </w:tc>
        <w:tc>
          <w:tcPr>
            <w:tcW w:w="4436" w:type="dxa"/>
            <w:noWrap/>
            <w:hideMark/>
          </w:tcPr>
          <w:p w14:paraId="410CDAF2" w14:textId="77777777" w:rsidR="00D514F5" w:rsidRPr="00D514F5" w:rsidRDefault="00D514F5">
            <w:r w:rsidRPr="00D514F5">
              <w:t>Attic Heated Floor Area</w:t>
            </w:r>
          </w:p>
        </w:tc>
        <w:tc>
          <w:tcPr>
            <w:tcW w:w="2489" w:type="dxa"/>
            <w:noWrap/>
            <w:hideMark/>
          </w:tcPr>
          <w:p w14:paraId="25385719" w14:textId="77777777" w:rsidR="00D514F5" w:rsidRPr="00D514F5" w:rsidRDefault="00D514F5"/>
        </w:tc>
        <w:tc>
          <w:tcPr>
            <w:tcW w:w="1260" w:type="dxa"/>
            <w:noWrap/>
            <w:hideMark/>
          </w:tcPr>
          <w:p w14:paraId="7D72241C" w14:textId="77777777" w:rsidR="00D514F5" w:rsidRPr="00D514F5" w:rsidRDefault="00D514F5"/>
        </w:tc>
      </w:tr>
      <w:tr w:rsidR="00D514F5" w:rsidRPr="00D514F5" w14:paraId="544C5112" w14:textId="77777777" w:rsidTr="00833D0E">
        <w:trPr>
          <w:trHeight w:val="300"/>
        </w:trPr>
        <w:tc>
          <w:tcPr>
            <w:tcW w:w="1165" w:type="dxa"/>
            <w:noWrap/>
            <w:hideMark/>
          </w:tcPr>
          <w:p w14:paraId="19DF4652" w14:textId="77777777" w:rsidR="00D514F5" w:rsidRPr="00D514F5" w:rsidRDefault="00D514F5"/>
        </w:tc>
        <w:tc>
          <w:tcPr>
            <w:tcW w:w="4436" w:type="dxa"/>
            <w:noWrap/>
            <w:hideMark/>
          </w:tcPr>
          <w:p w14:paraId="2599644C" w14:textId="77777777" w:rsidR="00D514F5" w:rsidRPr="00D514F5" w:rsidRDefault="00D514F5">
            <w:r w:rsidRPr="00D514F5">
              <w:t>Attic Air-Conditioned Floor Area</w:t>
            </w:r>
          </w:p>
        </w:tc>
        <w:tc>
          <w:tcPr>
            <w:tcW w:w="2489" w:type="dxa"/>
            <w:noWrap/>
            <w:hideMark/>
          </w:tcPr>
          <w:p w14:paraId="08A98D68" w14:textId="77777777" w:rsidR="00D514F5" w:rsidRPr="00D514F5" w:rsidRDefault="00D514F5"/>
        </w:tc>
        <w:tc>
          <w:tcPr>
            <w:tcW w:w="1260" w:type="dxa"/>
            <w:noWrap/>
            <w:hideMark/>
          </w:tcPr>
          <w:p w14:paraId="6BA2816E" w14:textId="77777777" w:rsidR="00D514F5" w:rsidRPr="00D514F5" w:rsidRDefault="00D514F5"/>
        </w:tc>
      </w:tr>
      <w:tr w:rsidR="00D514F5" w:rsidRPr="00D514F5" w14:paraId="398DF65D" w14:textId="77777777" w:rsidTr="00833D0E">
        <w:trPr>
          <w:trHeight w:val="300"/>
        </w:trPr>
        <w:tc>
          <w:tcPr>
            <w:tcW w:w="1165" w:type="dxa"/>
            <w:noWrap/>
            <w:hideMark/>
          </w:tcPr>
          <w:p w14:paraId="0ECEFFFA" w14:textId="77777777" w:rsidR="00D514F5" w:rsidRPr="00D514F5" w:rsidRDefault="00D514F5"/>
        </w:tc>
        <w:tc>
          <w:tcPr>
            <w:tcW w:w="4436" w:type="dxa"/>
            <w:noWrap/>
            <w:hideMark/>
          </w:tcPr>
          <w:p w14:paraId="363EC488" w14:textId="77777777" w:rsidR="00D514F5" w:rsidRPr="00D514F5" w:rsidRDefault="00D514F5">
            <w:r w:rsidRPr="00D514F5">
              <w:t>Garage Floor Area</w:t>
            </w:r>
          </w:p>
        </w:tc>
        <w:tc>
          <w:tcPr>
            <w:tcW w:w="2489" w:type="dxa"/>
            <w:noWrap/>
            <w:hideMark/>
          </w:tcPr>
          <w:p w14:paraId="21065D6A" w14:textId="77777777" w:rsidR="00D514F5" w:rsidRPr="00D514F5" w:rsidRDefault="00D514F5">
            <w:r w:rsidRPr="00D514F5">
              <w:t>n/a</w:t>
            </w:r>
          </w:p>
        </w:tc>
        <w:tc>
          <w:tcPr>
            <w:tcW w:w="1260" w:type="dxa"/>
            <w:noWrap/>
            <w:hideMark/>
          </w:tcPr>
          <w:p w14:paraId="0C3A7457" w14:textId="77777777" w:rsidR="00D514F5" w:rsidRPr="00D514F5" w:rsidRDefault="00D514F5"/>
        </w:tc>
      </w:tr>
      <w:tr w:rsidR="00D514F5" w:rsidRPr="00D514F5" w14:paraId="79B8FAF2" w14:textId="77777777" w:rsidTr="00833D0E">
        <w:trPr>
          <w:trHeight w:val="300"/>
        </w:trPr>
        <w:tc>
          <w:tcPr>
            <w:tcW w:w="1165" w:type="dxa"/>
            <w:noWrap/>
            <w:hideMark/>
          </w:tcPr>
          <w:p w14:paraId="16310F93" w14:textId="77777777" w:rsidR="00D514F5" w:rsidRPr="00D514F5" w:rsidRDefault="00D514F5"/>
        </w:tc>
        <w:tc>
          <w:tcPr>
            <w:tcW w:w="4436" w:type="dxa"/>
            <w:noWrap/>
            <w:hideMark/>
          </w:tcPr>
          <w:p w14:paraId="732F404F" w14:textId="77777777" w:rsidR="00D514F5" w:rsidRPr="00D514F5" w:rsidRDefault="00D514F5">
            <w:r w:rsidRPr="00D514F5">
              <w:t>Garage Heated Floor Area</w:t>
            </w:r>
          </w:p>
        </w:tc>
        <w:tc>
          <w:tcPr>
            <w:tcW w:w="2489" w:type="dxa"/>
            <w:noWrap/>
            <w:hideMark/>
          </w:tcPr>
          <w:p w14:paraId="76C30298" w14:textId="77777777" w:rsidR="00D514F5" w:rsidRPr="00D514F5" w:rsidRDefault="00D514F5">
            <w:r w:rsidRPr="00D514F5">
              <w:t>n/a</w:t>
            </w:r>
          </w:p>
        </w:tc>
        <w:tc>
          <w:tcPr>
            <w:tcW w:w="1260" w:type="dxa"/>
            <w:noWrap/>
            <w:hideMark/>
          </w:tcPr>
          <w:p w14:paraId="324770A3" w14:textId="77777777" w:rsidR="00D514F5" w:rsidRPr="00D514F5" w:rsidRDefault="00D514F5"/>
        </w:tc>
      </w:tr>
      <w:tr w:rsidR="00D514F5" w:rsidRPr="00D514F5" w14:paraId="17EEEC40" w14:textId="77777777" w:rsidTr="00833D0E">
        <w:trPr>
          <w:trHeight w:val="300"/>
        </w:trPr>
        <w:tc>
          <w:tcPr>
            <w:tcW w:w="1165" w:type="dxa"/>
            <w:noWrap/>
            <w:hideMark/>
          </w:tcPr>
          <w:p w14:paraId="48801F08" w14:textId="77777777" w:rsidR="00D514F5" w:rsidRPr="00D514F5" w:rsidRDefault="00D514F5"/>
        </w:tc>
        <w:tc>
          <w:tcPr>
            <w:tcW w:w="4436" w:type="dxa"/>
            <w:noWrap/>
            <w:hideMark/>
          </w:tcPr>
          <w:p w14:paraId="76335F54" w14:textId="77777777" w:rsidR="00D514F5" w:rsidRPr="00D514F5" w:rsidRDefault="00D514F5">
            <w:r w:rsidRPr="00D514F5">
              <w:t>Garage Air-Conditioned Floor Area</w:t>
            </w:r>
          </w:p>
        </w:tc>
        <w:tc>
          <w:tcPr>
            <w:tcW w:w="2489" w:type="dxa"/>
            <w:noWrap/>
            <w:hideMark/>
          </w:tcPr>
          <w:p w14:paraId="2BDD0929" w14:textId="77777777" w:rsidR="00D514F5" w:rsidRPr="00D514F5" w:rsidRDefault="00D514F5">
            <w:r w:rsidRPr="00D514F5">
              <w:t>n/a</w:t>
            </w:r>
          </w:p>
        </w:tc>
        <w:tc>
          <w:tcPr>
            <w:tcW w:w="1260" w:type="dxa"/>
            <w:noWrap/>
            <w:hideMark/>
          </w:tcPr>
          <w:p w14:paraId="59B5363F" w14:textId="77777777" w:rsidR="00D514F5" w:rsidRPr="00D514F5" w:rsidRDefault="00D514F5"/>
        </w:tc>
      </w:tr>
      <w:tr w:rsidR="00D514F5" w:rsidRPr="00D514F5" w14:paraId="2BA449CE" w14:textId="77777777" w:rsidTr="00833D0E">
        <w:trPr>
          <w:trHeight w:val="300"/>
        </w:trPr>
        <w:tc>
          <w:tcPr>
            <w:tcW w:w="1165" w:type="dxa"/>
            <w:noWrap/>
            <w:hideMark/>
          </w:tcPr>
          <w:p w14:paraId="43EA132A" w14:textId="77777777" w:rsidR="00D514F5" w:rsidRPr="00D514F5" w:rsidRDefault="00D514F5"/>
        </w:tc>
        <w:tc>
          <w:tcPr>
            <w:tcW w:w="4436" w:type="dxa"/>
            <w:noWrap/>
            <w:hideMark/>
          </w:tcPr>
          <w:p w14:paraId="05EE09C7" w14:textId="77777777" w:rsidR="00D514F5" w:rsidRPr="00D514F5" w:rsidRDefault="00D514F5">
            <w:r w:rsidRPr="00D514F5">
              <w:t>Volume</w:t>
            </w:r>
          </w:p>
        </w:tc>
        <w:tc>
          <w:tcPr>
            <w:tcW w:w="2489" w:type="dxa"/>
            <w:noWrap/>
            <w:hideMark/>
          </w:tcPr>
          <w:p w14:paraId="17F9D0C4" w14:textId="77777777" w:rsidR="00D514F5" w:rsidRPr="00D514F5" w:rsidRDefault="00D514F5"/>
        </w:tc>
        <w:tc>
          <w:tcPr>
            <w:tcW w:w="1260" w:type="dxa"/>
            <w:noWrap/>
            <w:hideMark/>
          </w:tcPr>
          <w:p w14:paraId="65CAAEE4" w14:textId="77777777" w:rsidR="00D514F5" w:rsidRPr="00D514F5" w:rsidRDefault="00D514F5"/>
        </w:tc>
      </w:tr>
      <w:tr w:rsidR="00D514F5" w:rsidRPr="00D514F5" w14:paraId="4B6C643B" w14:textId="77777777" w:rsidTr="00833D0E">
        <w:trPr>
          <w:trHeight w:val="300"/>
        </w:trPr>
        <w:tc>
          <w:tcPr>
            <w:tcW w:w="1165" w:type="dxa"/>
            <w:noWrap/>
            <w:hideMark/>
          </w:tcPr>
          <w:p w14:paraId="58B029AB" w14:textId="77777777" w:rsidR="00D514F5" w:rsidRPr="00D514F5" w:rsidRDefault="00D514F5"/>
        </w:tc>
        <w:tc>
          <w:tcPr>
            <w:tcW w:w="4436" w:type="dxa"/>
            <w:noWrap/>
            <w:hideMark/>
          </w:tcPr>
          <w:p w14:paraId="793B6A0C" w14:textId="77777777" w:rsidR="00D514F5" w:rsidRPr="00D514F5" w:rsidRDefault="00D514F5">
            <w:r w:rsidRPr="00D514F5">
              <w:t>Conditioned Building Volume</w:t>
            </w:r>
          </w:p>
        </w:tc>
        <w:tc>
          <w:tcPr>
            <w:tcW w:w="2489" w:type="dxa"/>
            <w:noWrap/>
            <w:hideMark/>
          </w:tcPr>
          <w:p w14:paraId="776041E5" w14:textId="77777777" w:rsidR="00D514F5" w:rsidRPr="00D514F5" w:rsidRDefault="00D514F5"/>
        </w:tc>
        <w:tc>
          <w:tcPr>
            <w:tcW w:w="1260" w:type="dxa"/>
            <w:noWrap/>
            <w:hideMark/>
          </w:tcPr>
          <w:p w14:paraId="42CCF1FE" w14:textId="77777777" w:rsidR="00D514F5" w:rsidRPr="00D514F5" w:rsidRDefault="00D514F5"/>
        </w:tc>
      </w:tr>
      <w:tr w:rsidR="00D514F5" w:rsidRPr="00D514F5" w14:paraId="664BAA6D" w14:textId="77777777" w:rsidTr="00833D0E">
        <w:trPr>
          <w:trHeight w:val="300"/>
        </w:trPr>
        <w:tc>
          <w:tcPr>
            <w:tcW w:w="1165" w:type="dxa"/>
            <w:noWrap/>
            <w:hideMark/>
          </w:tcPr>
          <w:p w14:paraId="184E05CD" w14:textId="77777777" w:rsidR="00D514F5" w:rsidRPr="00D514F5" w:rsidRDefault="00D514F5"/>
        </w:tc>
        <w:tc>
          <w:tcPr>
            <w:tcW w:w="4436" w:type="dxa"/>
            <w:noWrap/>
            <w:hideMark/>
          </w:tcPr>
          <w:p w14:paraId="04413F33" w14:textId="77777777" w:rsidR="00D514F5" w:rsidRPr="00D514F5" w:rsidRDefault="00D514F5">
            <w:r w:rsidRPr="00D514F5">
              <w:t>Number of Dwelling Units</w:t>
            </w:r>
          </w:p>
        </w:tc>
        <w:tc>
          <w:tcPr>
            <w:tcW w:w="2489" w:type="dxa"/>
            <w:noWrap/>
            <w:hideMark/>
          </w:tcPr>
          <w:p w14:paraId="56224412" w14:textId="77777777" w:rsidR="00D514F5" w:rsidRPr="00D514F5" w:rsidRDefault="00D514F5" w:rsidP="00D514F5">
            <w:r w:rsidRPr="00D514F5">
              <w:t>1</w:t>
            </w:r>
          </w:p>
        </w:tc>
        <w:tc>
          <w:tcPr>
            <w:tcW w:w="1260" w:type="dxa"/>
            <w:noWrap/>
            <w:hideMark/>
          </w:tcPr>
          <w:p w14:paraId="7B9A3762" w14:textId="77777777" w:rsidR="00D514F5" w:rsidRPr="00D514F5" w:rsidRDefault="00D514F5" w:rsidP="00D514F5"/>
        </w:tc>
      </w:tr>
      <w:tr w:rsidR="00D514F5" w:rsidRPr="00D514F5" w14:paraId="08AB91B5" w14:textId="77777777" w:rsidTr="00833D0E">
        <w:trPr>
          <w:trHeight w:val="300"/>
        </w:trPr>
        <w:tc>
          <w:tcPr>
            <w:tcW w:w="1165" w:type="dxa"/>
            <w:noWrap/>
            <w:hideMark/>
          </w:tcPr>
          <w:p w14:paraId="7FD6134D" w14:textId="77777777" w:rsidR="00D514F5" w:rsidRPr="00D514F5" w:rsidRDefault="00D514F5"/>
        </w:tc>
        <w:tc>
          <w:tcPr>
            <w:tcW w:w="4436" w:type="dxa"/>
            <w:noWrap/>
            <w:hideMark/>
          </w:tcPr>
          <w:p w14:paraId="52AF6CE7" w14:textId="77777777" w:rsidR="00D514F5" w:rsidRPr="00D514F5" w:rsidRDefault="00D514F5">
            <w:r w:rsidRPr="00D514F5">
              <w:t>Aspect Ratio</w:t>
            </w:r>
          </w:p>
        </w:tc>
        <w:tc>
          <w:tcPr>
            <w:tcW w:w="2489" w:type="dxa"/>
            <w:noWrap/>
            <w:hideMark/>
          </w:tcPr>
          <w:p w14:paraId="2EF1C48B" w14:textId="77777777" w:rsidR="00D514F5" w:rsidRPr="00D514F5" w:rsidRDefault="00D514F5"/>
        </w:tc>
        <w:tc>
          <w:tcPr>
            <w:tcW w:w="1260" w:type="dxa"/>
            <w:noWrap/>
            <w:hideMark/>
          </w:tcPr>
          <w:p w14:paraId="0C0DCE2F" w14:textId="77777777" w:rsidR="00D514F5" w:rsidRPr="00D514F5" w:rsidRDefault="00D514F5"/>
        </w:tc>
      </w:tr>
      <w:tr w:rsidR="00D514F5" w:rsidRPr="00D514F5" w14:paraId="6AF41918" w14:textId="77777777" w:rsidTr="00833D0E">
        <w:trPr>
          <w:trHeight w:val="300"/>
        </w:trPr>
        <w:tc>
          <w:tcPr>
            <w:tcW w:w="1165" w:type="dxa"/>
            <w:noWrap/>
            <w:hideMark/>
          </w:tcPr>
          <w:p w14:paraId="39017BCF" w14:textId="77777777" w:rsidR="00D514F5" w:rsidRPr="00D514F5" w:rsidRDefault="00D514F5"/>
        </w:tc>
        <w:tc>
          <w:tcPr>
            <w:tcW w:w="4436" w:type="dxa"/>
            <w:noWrap/>
            <w:hideMark/>
          </w:tcPr>
          <w:p w14:paraId="08F790BD" w14:textId="77777777" w:rsidR="00D514F5" w:rsidRPr="00D514F5" w:rsidRDefault="00D514F5">
            <w:r w:rsidRPr="00D514F5">
              <w:t>Number of Floors</w:t>
            </w:r>
          </w:p>
        </w:tc>
        <w:tc>
          <w:tcPr>
            <w:tcW w:w="2489" w:type="dxa"/>
            <w:noWrap/>
            <w:hideMark/>
          </w:tcPr>
          <w:p w14:paraId="1C7862A7" w14:textId="77777777" w:rsidR="00D514F5" w:rsidRPr="00D514F5" w:rsidRDefault="00D514F5" w:rsidP="00D514F5">
            <w:r w:rsidRPr="00D514F5">
              <w:t>3</w:t>
            </w:r>
          </w:p>
        </w:tc>
        <w:tc>
          <w:tcPr>
            <w:tcW w:w="1260" w:type="dxa"/>
            <w:noWrap/>
            <w:hideMark/>
          </w:tcPr>
          <w:p w14:paraId="516D58CA" w14:textId="77777777" w:rsidR="00D514F5" w:rsidRPr="00D514F5" w:rsidRDefault="00D514F5" w:rsidP="00D514F5"/>
        </w:tc>
      </w:tr>
      <w:tr w:rsidR="00D514F5" w:rsidRPr="00D514F5" w14:paraId="796A29A3" w14:textId="77777777" w:rsidTr="00833D0E">
        <w:trPr>
          <w:trHeight w:val="300"/>
        </w:trPr>
        <w:tc>
          <w:tcPr>
            <w:tcW w:w="1165" w:type="dxa"/>
            <w:noWrap/>
            <w:hideMark/>
          </w:tcPr>
          <w:p w14:paraId="31739426" w14:textId="77777777" w:rsidR="00D514F5" w:rsidRPr="00D514F5" w:rsidRDefault="00D514F5"/>
        </w:tc>
        <w:tc>
          <w:tcPr>
            <w:tcW w:w="4436" w:type="dxa"/>
            <w:noWrap/>
            <w:hideMark/>
          </w:tcPr>
          <w:p w14:paraId="3A0734F8" w14:textId="77777777" w:rsidR="00D514F5" w:rsidRPr="00D514F5" w:rsidRDefault="00D514F5">
            <w:r w:rsidRPr="00D514F5">
              <w:t>Floors Above Ground</w:t>
            </w:r>
          </w:p>
        </w:tc>
        <w:tc>
          <w:tcPr>
            <w:tcW w:w="2489" w:type="dxa"/>
            <w:noWrap/>
            <w:hideMark/>
          </w:tcPr>
          <w:p w14:paraId="4187ECA7" w14:textId="77777777" w:rsidR="00D514F5" w:rsidRPr="00D514F5" w:rsidRDefault="00D514F5" w:rsidP="00D514F5">
            <w:r w:rsidRPr="00D514F5">
              <w:t>2</w:t>
            </w:r>
          </w:p>
        </w:tc>
        <w:tc>
          <w:tcPr>
            <w:tcW w:w="1260" w:type="dxa"/>
            <w:noWrap/>
            <w:hideMark/>
          </w:tcPr>
          <w:p w14:paraId="168EA55A" w14:textId="77777777" w:rsidR="00D514F5" w:rsidRPr="00D514F5" w:rsidRDefault="00D514F5" w:rsidP="00D514F5"/>
        </w:tc>
      </w:tr>
      <w:tr w:rsidR="00D514F5" w:rsidRPr="00D514F5" w14:paraId="53973D69" w14:textId="77777777" w:rsidTr="00833D0E">
        <w:trPr>
          <w:trHeight w:val="300"/>
        </w:trPr>
        <w:tc>
          <w:tcPr>
            <w:tcW w:w="1165" w:type="dxa"/>
            <w:noWrap/>
            <w:hideMark/>
          </w:tcPr>
          <w:p w14:paraId="78CC380A" w14:textId="77777777" w:rsidR="00D514F5" w:rsidRPr="00D514F5" w:rsidRDefault="00D514F5"/>
        </w:tc>
        <w:tc>
          <w:tcPr>
            <w:tcW w:w="4436" w:type="dxa"/>
            <w:noWrap/>
            <w:hideMark/>
          </w:tcPr>
          <w:p w14:paraId="4D8ED224" w14:textId="77777777" w:rsidR="00D514F5" w:rsidRPr="00D514F5" w:rsidRDefault="00D514F5">
            <w:r w:rsidRPr="00D514F5">
              <w:t>Floors Below Ground</w:t>
            </w:r>
          </w:p>
        </w:tc>
        <w:tc>
          <w:tcPr>
            <w:tcW w:w="2489" w:type="dxa"/>
            <w:noWrap/>
            <w:hideMark/>
          </w:tcPr>
          <w:p w14:paraId="7B208850" w14:textId="77777777" w:rsidR="00D514F5" w:rsidRPr="00D514F5" w:rsidRDefault="00D514F5" w:rsidP="00D514F5">
            <w:r w:rsidRPr="00D514F5">
              <w:t>1</w:t>
            </w:r>
          </w:p>
        </w:tc>
        <w:tc>
          <w:tcPr>
            <w:tcW w:w="1260" w:type="dxa"/>
            <w:noWrap/>
            <w:hideMark/>
          </w:tcPr>
          <w:p w14:paraId="2A1A7214" w14:textId="77777777" w:rsidR="00D514F5" w:rsidRPr="00D514F5" w:rsidRDefault="00D514F5" w:rsidP="00D514F5"/>
        </w:tc>
      </w:tr>
      <w:tr w:rsidR="00D514F5" w:rsidRPr="00D514F5" w14:paraId="3CF455E0" w14:textId="77777777" w:rsidTr="00833D0E">
        <w:trPr>
          <w:trHeight w:val="300"/>
        </w:trPr>
        <w:tc>
          <w:tcPr>
            <w:tcW w:w="1165" w:type="dxa"/>
            <w:noWrap/>
            <w:hideMark/>
          </w:tcPr>
          <w:p w14:paraId="6C1BBE4F" w14:textId="77777777" w:rsidR="00D514F5" w:rsidRPr="00D514F5" w:rsidRDefault="00D514F5"/>
        </w:tc>
        <w:tc>
          <w:tcPr>
            <w:tcW w:w="4436" w:type="dxa"/>
            <w:noWrap/>
            <w:hideMark/>
          </w:tcPr>
          <w:p w14:paraId="7F60BC61" w14:textId="77777777" w:rsidR="00D514F5" w:rsidRPr="00D514F5" w:rsidRDefault="00D514F5">
            <w:r w:rsidRPr="00D514F5">
              <w:t>Number of Residents</w:t>
            </w:r>
          </w:p>
        </w:tc>
        <w:tc>
          <w:tcPr>
            <w:tcW w:w="2489" w:type="dxa"/>
            <w:noWrap/>
            <w:hideMark/>
          </w:tcPr>
          <w:p w14:paraId="3D27D3CB" w14:textId="77777777" w:rsidR="00D514F5" w:rsidRPr="00D514F5" w:rsidRDefault="00D514F5" w:rsidP="00D514F5">
            <w:r w:rsidRPr="00D514F5">
              <w:t>4</w:t>
            </w:r>
          </w:p>
        </w:tc>
        <w:tc>
          <w:tcPr>
            <w:tcW w:w="1260" w:type="dxa"/>
            <w:noWrap/>
            <w:hideMark/>
          </w:tcPr>
          <w:p w14:paraId="3BF4E4A5" w14:textId="77777777" w:rsidR="00D514F5" w:rsidRPr="00D514F5" w:rsidRDefault="00D514F5" w:rsidP="00D514F5"/>
        </w:tc>
      </w:tr>
      <w:tr w:rsidR="00D514F5" w:rsidRPr="00D514F5" w14:paraId="024E7287" w14:textId="77777777" w:rsidTr="00833D0E">
        <w:trPr>
          <w:trHeight w:val="300"/>
        </w:trPr>
        <w:tc>
          <w:tcPr>
            <w:tcW w:w="1165" w:type="dxa"/>
            <w:noWrap/>
            <w:hideMark/>
          </w:tcPr>
          <w:p w14:paraId="048F343E" w14:textId="77777777" w:rsidR="00D514F5" w:rsidRPr="00D514F5" w:rsidRDefault="00D514F5"/>
        </w:tc>
        <w:tc>
          <w:tcPr>
            <w:tcW w:w="4436" w:type="dxa"/>
            <w:noWrap/>
            <w:hideMark/>
          </w:tcPr>
          <w:p w14:paraId="04D3D50A" w14:textId="77777777" w:rsidR="00D514F5" w:rsidRPr="00D514F5" w:rsidRDefault="00D514F5">
            <w:r w:rsidRPr="00D514F5">
              <w:t>Number of Bedrooms</w:t>
            </w:r>
          </w:p>
        </w:tc>
        <w:tc>
          <w:tcPr>
            <w:tcW w:w="2489" w:type="dxa"/>
            <w:noWrap/>
            <w:hideMark/>
          </w:tcPr>
          <w:p w14:paraId="4DA0A20B" w14:textId="77777777" w:rsidR="00D514F5" w:rsidRPr="00D514F5" w:rsidRDefault="00D514F5" w:rsidP="00D514F5">
            <w:r w:rsidRPr="00D514F5">
              <w:t>4</w:t>
            </w:r>
          </w:p>
        </w:tc>
        <w:tc>
          <w:tcPr>
            <w:tcW w:w="1260" w:type="dxa"/>
            <w:noWrap/>
            <w:hideMark/>
          </w:tcPr>
          <w:p w14:paraId="26756FCA" w14:textId="77777777" w:rsidR="00D514F5" w:rsidRPr="00D514F5" w:rsidRDefault="00D514F5" w:rsidP="00D514F5"/>
        </w:tc>
      </w:tr>
      <w:tr w:rsidR="00D514F5" w:rsidRPr="00D514F5" w14:paraId="17A597D6" w14:textId="77777777" w:rsidTr="00833D0E">
        <w:trPr>
          <w:trHeight w:val="300"/>
        </w:trPr>
        <w:tc>
          <w:tcPr>
            <w:tcW w:w="1165" w:type="dxa"/>
            <w:noWrap/>
            <w:hideMark/>
          </w:tcPr>
          <w:p w14:paraId="168C45DD" w14:textId="77777777" w:rsidR="00D514F5" w:rsidRPr="00D514F5" w:rsidRDefault="00D514F5"/>
        </w:tc>
        <w:tc>
          <w:tcPr>
            <w:tcW w:w="4436" w:type="dxa"/>
            <w:noWrap/>
            <w:hideMark/>
          </w:tcPr>
          <w:p w14:paraId="1E60F832" w14:textId="77777777" w:rsidR="00D514F5" w:rsidRPr="00D514F5" w:rsidRDefault="00D514F5">
            <w:r w:rsidRPr="00D514F5">
              <w:t>Number of Complete Baths</w:t>
            </w:r>
          </w:p>
        </w:tc>
        <w:tc>
          <w:tcPr>
            <w:tcW w:w="2489" w:type="dxa"/>
            <w:noWrap/>
            <w:hideMark/>
          </w:tcPr>
          <w:p w14:paraId="091E5688" w14:textId="77777777" w:rsidR="00D514F5" w:rsidRPr="00D514F5" w:rsidRDefault="00D514F5" w:rsidP="00D514F5">
            <w:r w:rsidRPr="00D514F5">
              <w:t>3</w:t>
            </w:r>
          </w:p>
        </w:tc>
        <w:tc>
          <w:tcPr>
            <w:tcW w:w="1260" w:type="dxa"/>
            <w:noWrap/>
            <w:hideMark/>
          </w:tcPr>
          <w:p w14:paraId="6BEA5401" w14:textId="77777777" w:rsidR="00D514F5" w:rsidRPr="00D514F5" w:rsidRDefault="00D514F5" w:rsidP="00D514F5"/>
        </w:tc>
      </w:tr>
      <w:tr w:rsidR="00D514F5" w:rsidRPr="00D514F5" w14:paraId="7D4EDA00" w14:textId="77777777" w:rsidTr="00833D0E">
        <w:trPr>
          <w:trHeight w:val="300"/>
        </w:trPr>
        <w:tc>
          <w:tcPr>
            <w:tcW w:w="1165" w:type="dxa"/>
            <w:noWrap/>
            <w:hideMark/>
          </w:tcPr>
          <w:p w14:paraId="46BEAEC1" w14:textId="77777777" w:rsidR="00D514F5" w:rsidRPr="00D514F5" w:rsidRDefault="00D514F5"/>
        </w:tc>
        <w:tc>
          <w:tcPr>
            <w:tcW w:w="4436" w:type="dxa"/>
            <w:noWrap/>
            <w:hideMark/>
          </w:tcPr>
          <w:p w14:paraId="1C42FCEE" w14:textId="77777777" w:rsidR="00D514F5" w:rsidRPr="00D514F5" w:rsidRDefault="00D514F5">
            <w:r w:rsidRPr="00D514F5">
              <w:t>Number of Half Baths</w:t>
            </w:r>
          </w:p>
        </w:tc>
        <w:tc>
          <w:tcPr>
            <w:tcW w:w="2489" w:type="dxa"/>
            <w:noWrap/>
            <w:hideMark/>
          </w:tcPr>
          <w:p w14:paraId="50EDEFA1" w14:textId="77777777" w:rsidR="00D514F5" w:rsidRPr="00D514F5" w:rsidRDefault="00D514F5" w:rsidP="00D514F5">
            <w:r w:rsidRPr="00D514F5">
              <w:t>0</w:t>
            </w:r>
          </w:p>
        </w:tc>
        <w:tc>
          <w:tcPr>
            <w:tcW w:w="1260" w:type="dxa"/>
            <w:noWrap/>
            <w:hideMark/>
          </w:tcPr>
          <w:p w14:paraId="530EE408" w14:textId="77777777" w:rsidR="00D514F5" w:rsidRPr="00D514F5" w:rsidRDefault="00D514F5" w:rsidP="00D514F5"/>
        </w:tc>
      </w:tr>
      <w:tr w:rsidR="00D514F5" w:rsidRPr="00D514F5" w14:paraId="194CC454" w14:textId="77777777" w:rsidTr="00833D0E">
        <w:trPr>
          <w:trHeight w:val="300"/>
        </w:trPr>
        <w:tc>
          <w:tcPr>
            <w:tcW w:w="1165" w:type="dxa"/>
            <w:noWrap/>
            <w:hideMark/>
          </w:tcPr>
          <w:p w14:paraId="550E1CB2" w14:textId="77777777" w:rsidR="00D514F5" w:rsidRPr="00D514F5" w:rsidRDefault="00D514F5"/>
        </w:tc>
        <w:tc>
          <w:tcPr>
            <w:tcW w:w="4436" w:type="dxa"/>
            <w:noWrap/>
            <w:hideMark/>
          </w:tcPr>
          <w:p w14:paraId="196FCBAF" w14:textId="77777777" w:rsidR="00D514F5" w:rsidRPr="00D514F5" w:rsidRDefault="00D514F5">
            <w:r w:rsidRPr="00D514F5">
              <w:t>Number of Rooms</w:t>
            </w:r>
          </w:p>
        </w:tc>
        <w:tc>
          <w:tcPr>
            <w:tcW w:w="2489" w:type="dxa"/>
            <w:noWrap/>
            <w:hideMark/>
          </w:tcPr>
          <w:p w14:paraId="70E5A514" w14:textId="77777777" w:rsidR="00D514F5" w:rsidRPr="00D514F5" w:rsidRDefault="00D514F5" w:rsidP="00D514F5">
            <w:r w:rsidRPr="00D514F5">
              <w:t>7</w:t>
            </w:r>
          </w:p>
        </w:tc>
        <w:tc>
          <w:tcPr>
            <w:tcW w:w="1260" w:type="dxa"/>
            <w:noWrap/>
            <w:hideMark/>
          </w:tcPr>
          <w:p w14:paraId="34FAEC6C" w14:textId="77777777" w:rsidR="00D514F5" w:rsidRPr="00D514F5" w:rsidRDefault="00D514F5" w:rsidP="00D514F5"/>
        </w:tc>
      </w:tr>
      <w:tr w:rsidR="00D514F5" w:rsidRPr="00D514F5" w14:paraId="5CE36EAB" w14:textId="77777777" w:rsidTr="00833D0E">
        <w:trPr>
          <w:trHeight w:val="300"/>
        </w:trPr>
        <w:tc>
          <w:tcPr>
            <w:tcW w:w="1165" w:type="dxa"/>
            <w:noWrap/>
            <w:hideMark/>
          </w:tcPr>
          <w:p w14:paraId="31147CDE" w14:textId="77777777" w:rsidR="00D514F5" w:rsidRPr="00D514F5" w:rsidRDefault="00D514F5"/>
        </w:tc>
        <w:tc>
          <w:tcPr>
            <w:tcW w:w="4436" w:type="dxa"/>
            <w:noWrap/>
            <w:hideMark/>
          </w:tcPr>
          <w:p w14:paraId="7A072CE2" w14:textId="77777777" w:rsidR="00D514F5" w:rsidRPr="00D514F5" w:rsidRDefault="00D514F5">
            <w:r w:rsidRPr="00D514F5">
              <w:t>Building Certification Type</w:t>
            </w:r>
          </w:p>
        </w:tc>
        <w:tc>
          <w:tcPr>
            <w:tcW w:w="3749" w:type="dxa"/>
            <w:gridSpan w:val="2"/>
            <w:noWrap/>
            <w:hideMark/>
          </w:tcPr>
          <w:p w14:paraId="0051CAF3" w14:textId="77777777" w:rsidR="00D514F5" w:rsidRPr="00D514F5" w:rsidRDefault="00D514F5">
            <w:r w:rsidRPr="00D514F5">
              <w:t>USGBC LEED Certification for Homes</w:t>
            </w:r>
          </w:p>
        </w:tc>
      </w:tr>
      <w:tr w:rsidR="00D514F5" w:rsidRPr="00D514F5" w14:paraId="422186F1" w14:textId="77777777" w:rsidTr="00833D0E">
        <w:trPr>
          <w:trHeight w:val="300"/>
        </w:trPr>
        <w:tc>
          <w:tcPr>
            <w:tcW w:w="1165" w:type="dxa"/>
            <w:noWrap/>
            <w:hideMark/>
          </w:tcPr>
          <w:p w14:paraId="1C197E47" w14:textId="77777777" w:rsidR="00D514F5" w:rsidRPr="00D514F5" w:rsidRDefault="00D514F5"/>
        </w:tc>
        <w:tc>
          <w:tcPr>
            <w:tcW w:w="4436" w:type="dxa"/>
            <w:noWrap/>
            <w:hideMark/>
          </w:tcPr>
          <w:p w14:paraId="190E17BA" w14:textId="77777777" w:rsidR="00D514F5" w:rsidRPr="00D514F5" w:rsidRDefault="00D514F5">
            <w:r w:rsidRPr="00D514F5">
              <w:t>Building Certification Value</w:t>
            </w:r>
          </w:p>
        </w:tc>
        <w:tc>
          <w:tcPr>
            <w:tcW w:w="2489" w:type="dxa"/>
            <w:noWrap/>
            <w:hideMark/>
          </w:tcPr>
          <w:p w14:paraId="4CB0FB4F" w14:textId="77777777" w:rsidR="00D514F5" w:rsidRPr="00D514F5" w:rsidRDefault="00D514F5">
            <w:r w:rsidRPr="00D514F5">
              <w:t>Platinum</w:t>
            </w:r>
          </w:p>
        </w:tc>
        <w:tc>
          <w:tcPr>
            <w:tcW w:w="1260" w:type="dxa"/>
            <w:noWrap/>
            <w:hideMark/>
          </w:tcPr>
          <w:p w14:paraId="3CA5DD24" w14:textId="77777777" w:rsidR="00D514F5" w:rsidRPr="00D514F5" w:rsidRDefault="00D514F5"/>
        </w:tc>
      </w:tr>
      <w:tr w:rsidR="00D514F5" w:rsidRPr="00D514F5" w14:paraId="15BFF7C8" w14:textId="77777777" w:rsidTr="00833D0E">
        <w:trPr>
          <w:trHeight w:val="300"/>
        </w:trPr>
        <w:tc>
          <w:tcPr>
            <w:tcW w:w="1165" w:type="dxa"/>
            <w:noWrap/>
            <w:hideMark/>
          </w:tcPr>
          <w:p w14:paraId="1B42B5BA" w14:textId="77777777" w:rsidR="00D514F5" w:rsidRPr="00D514F5" w:rsidRDefault="00D514F5"/>
        </w:tc>
        <w:tc>
          <w:tcPr>
            <w:tcW w:w="4436" w:type="dxa"/>
            <w:noWrap/>
            <w:hideMark/>
          </w:tcPr>
          <w:p w14:paraId="694262CE" w14:textId="77777777" w:rsidR="00D514F5" w:rsidRPr="00D514F5" w:rsidRDefault="00D514F5">
            <w:r w:rsidRPr="00D514F5">
              <w:t>Certification Year</w:t>
            </w:r>
          </w:p>
        </w:tc>
        <w:tc>
          <w:tcPr>
            <w:tcW w:w="2489" w:type="dxa"/>
            <w:noWrap/>
            <w:hideMark/>
          </w:tcPr>
          <w:p w14:paraId="32D5688E" w14:textId="77777777" w:rsidR="00D514F5" w:rsidRPr="00D514F5" w:rsidRDefault="00D514F5" w:rsidP="00D514F5">
            <w:r w:rsidRPr="00D514F5">
              <w:t>2012</w:t>
            </w:r>
          </w:p>
        </w:tc>
        <w:tc>
          <w:tcPr>
            <w:tcW w:w="1260" w:type="dxa"/>
            <w:noWrap/>
            <w:hideMark/>
          </w:tcPr>
          <w:p w14:paraId="4018E2C2" w14:textId="77777777" w:rsidR="00D514F5" w:rsidRPr="00D514F5" w:rsidRDefault="00D514F5" w:rsidP="00D514F5"/>
        </w:tc>
      </w:tr>
      <w:tr w:rsidR="00D514F5" w:rsidRPr="00D514F5" w14:paraId="050C625C" w14:textId="77777777" w:rsidTr="00833D0E">
        <w:trPr>
          <w:trHeight w:val="300"/>
        </w:trPr>
        <w:tc>
          <w:tcPr>
            <w:tcW w:w="1165" w:type="dxa"/>
            <w:noWrap/>
            <w:hideMark/>
          </w:tcPr>
          <w:p w14:paraId="00917C31" w14:textId="77777777" w:rsidR="00D514F5" w:rsidRPr="00D514F5" w:rsidRDefault="00D514F5"/>
        </w:tc>
        <w:tc>
          <w:tcPr>
            <w:tcW w:w="4436" w:type="dxa"/>
            <w:noWrap/>
            <w:hideMark/>
          </w:tcPr>
          <w:p w14:paraId="685610AE" w14:textId="77777777" w:rsidR="00D514F5" w:rsidRPr="00D514F5" w:rsidRDefault="00D514F5">
            <w:r w:rsidRPr="00D514F5">
              <w:t>Year of Last Remodel</w:t>
            </w:r>
          </w:p>
        </w:tc>
        <w:tc>
          <w:tcPr>
            <w:tcW w:w="2489" w:type="dxa"/>
            <w:noWrap/>
            <w:hideMark/>
          </w:tcPr>
          <w:p w14:paraId="48CADBD9" w14:textId="77777777" w:rsidR="00D514F5" w:rsidRPr="00D514F5" w:rsidRDefault="00D514F5" w:rsidP="00D514F5">
            <w:r w:rsidRPr="00D514F5">
              <w:t>2012</w:t>
            </w:r>
          </w:p>
        </w:tc>
        <w:tc>
          <w:tcPr>
            <w:tcW w:w="1260" w:type="dxa"/>
            <w:noWrap/>
            <w:hideMark/>
          </w:tcPr>
          <w:p w14:paraId="2960E3B5" w14:textId="77777777" w:rsidR="00D514F5" w:rsidRPr="00D514F5" w:rsidRDefault="00D514F5" w:rsidP="00D514F5"/>
        </w:tc>
      </w:tr>
      <w:tr w:rsidR="00D514F5" w:rsidRPr="00D514F5" w14:paraId="0FFA2981" w14:textId="77777777" w:rsidTr="00833D0E">
        <w:trPr>
          <w:trHeight w:val="300"/>
        </w:trPr>
        <w:tc>
          <w:tcPr>
            <w:tcW w:w="1165" w:type="dxa"/>
            <w:noWrap/>
            <w:hideMark/>
          </w:tcPr>
          <w:p w14:paraId="47262176" w14:textId="77777777" w:rsidR="00D514F5" w:rsidRPr="00D514F5" w:rsidRDefault="00D514F5"/>
        </w:tc>
        <w:tc>
          <w:tcPr>
            <w:tcW w:w="4436" w:type="dxa"/>
            <w:noWrap/>
            <w:hideMark/>
          </w:tcPr>
          <w:p w14:paraId="1CDE94FE" w14:textId="77777777" w:rsidR="00D514F5" w:rsidRPr="00D514F5" w:rsidRDefault="00D514F5">
            <w:pPr>
              <w:rPr>
                <w:u w:val="single"/>
              </w:rPr>
            </w:pPr>
            <w:r w:rsidRPr="00D514F5">
              <w:rPr>
                <w:u w:val="single"/>
              </w:rPr>
              <w:t>Floor-to-Floor Height</w:t>
            </w:r>
          </w:p>
        </w:tc>
        <w:tc>
          <w:tcPr>
            <w:tcW w:w="2489" w:type="dxa"/>
            <w:noWrap/>
            <w:hideMark/>
          </w:tcPr>
          <w:p w14:paraId="2206A80C" w14:textId="77777777" w:rsidR="00D514F5" w:rsidRPr="00D514F5" w:rsidRDefault="00D514F5">
            <w:pPr>
              <w:rPr>
                <w:u w:val="single"/>
              </w:rPr>
            </w:pPr>
          </w:p>
        </w:tc>
        <w:tc>
          <w:tcPr>
            <w:tcW w:w="1260" w:type="dxa"/>
            <w:noWrap/>
            <w:hideMark/>
          </w:tcPr>
          <w:p w14:paraId="74698AAE" w14:textId="77777777" w:rsidR="00D514F5" w:rsidRPr="00D514F5" w:rsidRDefault="00D514F5">
            <w:r w:rsidRPr="00D514F5">
              <w:t>ft</w:t>
            </w:r>
          </w:p>
        </w:tc>
      </w:tr>
      <w:tr w:rsidR="00D514F5" w:rsidRPr="00D514F5" w14:paraId="27C1B204" w14:textId="77777777" w:rsidTr="00833D0E">
        <w:trPr>
          <w:trHeight w:val="300"/>
        </w:trPr>
        <w:tc>
          <w:tcPr>
            <w:tcW w:w="1165" w:type="dxa"/>
            <w:noWrap/>
            <w:hideMark/>
          </w:tcPr>
          <w:p w14:paraId="0B16E9BF" w14:textId="77777777" w:rsidR="00D514F5" w:rsidRPr="00D514F5" w:rsidRDefault="00D514F5"/>
        </w:tc>
        <w:tc>
          <w:tcPr>
            <w:tcW w:w="4436" w:type="dxa"/>
            <w:noWrap/>
            <w:hideMark/>
          </w:tcPr>
          <w:p w14:paraId="0911FA7D" w14:textId="77777777" w:rsidR="00D514F5" w:rsidRPr="00D514F5" w:rsidRDefault="00D514F5">
            <w:pPr>
              <w:rPr>
                <w:u w:val="single"/>
              </w:rPr>
            </w:pPr>
            <w:r w:rsidRPr="00D514F5">
              <w:rPr>
                <w:u w:val="single"/>
              </w:rPr>
              <w:t>Household Type</w:t>
            </w:r>
          </w:p>
        </w:tc>
        <w:tc>
          <w:tcPr>
            <w:tcW w:w="2489" w:type="dxa"/>
            <w:noWrap/>
            <w:hideMark/>
          </w:tcPr>
          <w:p w14:paraId="11C3466F" w14:textId="77777777" w:rsidR="00D514F5" w:rsidRPr="00D514F5" w:rsidRDefault="00D514F5">
            <w:r w:rsidRPr="00D514F5">
              <w:t>Family household</w:t>
            </w:r>
          </w:p>
        </w:tc>
        <w:tc>
          <w:tcPr>
            <w:tcW w:w="1260" w:type="dxa"/>
            <w:noWrap/>
            <w:hideMark/>
          </w:tcPr>
          <w:p w14:paraId="0B71CC92" w14:textId="77777777" w:rsidR="00D514F5" w:rsidRPr="00D514F5" w:rsidRDefault="00D514F5"/>
        </w:tc>
      </w:tr>
      <w:tr w:rsidR="00D514F5" w:rsidRPr="00D514F5" w14:paraId="0F028957" w14:textId="77777777" w:rsidTr="00833D0E">
        <w:trPr>
          <w:trHeight w:val="300"/>
        </w:trPr>
        <w:tc>
          <w:tcPr>
            <w:tcW w:w="1165" w:type="dxa"/>
            <w:noWrap/>
            <w:hideMark/>
          </w:tcPr>
          <w:p w14:paraId="4CD7070A" w14:textId="77777777" w:rsidR="00D514F5" w:rsidRPr="00D514F5" w:rsidRDefault="00D514F5"/>
        </w:tc>
        <w:tc>
          <w:tcPr>
            <w:tcW w:w="4436" w:type="dxa"/>
            <w:noWrap/>
            <w:hideMark/>
          </w:tcPr>
          <w:p w14:paraId="7035DE53" w14:textId="77777777" w:rsidR="00D514F5" w:rsidRPr="00D514F5" w:rsidRDefault="00D514F5">
            <w:pPr>
              <w:rPr>
                <w:u w:val="single"/>
              </w:rPr>
            </w:pPr>
            <w:r w:rsidRPr="00D514F5">
              <w:rPr>
                <w:u w:val="single"/>
              </w:rPr>
              <w:t>Number of Adults</w:t>
            </w:r>
          </w:p>
        </w:tc>
        <w:tc>
          <w:tcPr>
            <w:tcW w:w="2489" w:type="dxa"/>
            <w:noWrap/>
            <w:hideMark/>
          </w:tcPr>
          <w:p w14:paraId="5D9F123B" w14:textId="77777777" w:rsidR="00D514F5" w:rsidRPr="00D514F5" w:rsidRDefault="00D514F5" w:rsidP="00D514F5">
            <w:r w:rsidRPr="00D514F5">
              <w:t>2</w:t>
            </w:r>
          </w:p>
        </w:tc>
        <w:tc>
          <w:tcPr>
            <w:tcW w:w="1260" w:type="dxa"/>
            <w:noWrap/>
            <w:hideMark/>
          </w:tcPr>
          <w:p w14:paraId="3A8B59D8" w14:textId="77777777" w:rsidR="00D514F5" w:rsidRPr="00D514F5" w:rsidRDefault="00D514F5" w:rsidP="00D514F5"/>
        </w:tc>
      </w:tr>
      <w:tr w:rsidR="00D514F5" w:rsidRPr="00D514F5" w14:paraId="4004F11A" w14:textId="77777777" w:rsidTr="00833D0E">
        <w:trPr>
          <w:trHeight w:val="300"/>
        </w:trPr>
        <w:tc>
          <w:tcPr>
            <w:tcW w:w="1165" w:type="dxa"/>
            <w:noWrap/>
            <w:hideMark/>
          </w:tcPr>
          <w:p w14:paraId="6F5B8839" w14:textId="77777777" w:rsidR="00D514F5" w:rsidRPr="00D514F5" w:rsidRDefault="00D514F5"/>
        </w:tc>
        <w:tc>
          <w:tcPr>
            <w:tcW w:w="4436" w:type="dxa"/>
            <w:noWrap/>
            <w:hideMark/>
          </w:tcPr>
          <w:p w14:paraId="2585E6B3" w14:textId="77777777" w:rsidR="00D514F5" w:rsidRPr="00D514F5" w:rsidRDefault="00D514F5">
            <w:pPr>
              <w:rPr>
                <w:u w:val="single"/>
              </w:rPr>
            </w:pPr>
            <w:r w:rsidRPr="00D514F5">
              <w:rPr>
                <w:u w:val="single"/>
              </w:rPr>
              <w:t>Number of Children</w:t>
            </w:r>
          </w:p>
        </w:tc>
        <w:tc>
          <w:tcPr>
            <w:tcW w:w="2489" w:type="dxa"/>
            <w:noWrap/>
            <w:hideMark/>
          </w:tcPr>
          <w:p w14:paraId="1CF01B66" w14:textId="77777777" w:rsidR="00D514F5" w:rsidRPr="00D514F5" w:rsidRDefault="00D514F5" w:rsidP="00D514F5">
            <w:r w:rsidRPr="00D514F5">
              <w:t>2</w:t>
            </w:r>
          </w:p>
        </w:tc>
        <w:tc>
          <w:tcPr>
            <w:tcW w:w="1260" w:type="dxa"/>
            <w:noWrap/>
            <w:hideMark/>
          </w:tcPr>
          <w:p w14:paraId="4257DEA3" w14:textId="77777777" w:rsidR="00D514F5" w:rsidRPr="00D514F5" w:rsidRDefault="00D514F5" w:rsidP="00D514F5"/>
        </w:tc>
      </w:tr>
      <w:tr w:rsidR="00D514F5" w:rsidRPr="00D514F5" w14:paraId="3E67E70E" w14:textId="77777777" w:rsidTr="00833D0E">
        <w:trPr>
          <w:trHeight w:val="300"/>
        </w:trPr>
        <w:tc>
          <w:tcPr>
            <w:tcW w:w="5601" w:type="dxa"/>
            <w:gridSpan w:val="2"/>
            <w:noWrap/>
            <w:hideMark/>
          </w:tcPr>
          <w:p w14:paraId="18A23CC7" w14:textId="77777777" w:rsidR="00D514F5" w:rsidRPr="00D514F5" w:rsidRDefault="00D514F5">
            <w:pPr>
              <w:rPr>
                <w:b/>
                <w:bCs/>
              </w:rPr>
            </w:pPr>
            <w:r w:rsidRPr="00D514F5">
              <w:rPr>
                <w:b/>
                <w:bCs/>
              </w:rPr>
              <w:t>SYSTEMS: Lighting</w:t>
            </w:r>
          </w:p>
        </w:tc>
        <w:tc>
          <w:tcPr>
            <w:tcW w:w="2489" w:type="dxa"/>
            <w:noWrap/>
            <w:hideMark/>
          </w:tcPr>
          <w:p w14:paraId="230258F7" w14:textId="77777777" w:rsidR="00D514F5" w:rsidRPr="00D514F5" w:rsidRDefault="00D514F5">
            <w:pPr>
              <w:rPr>
                <w:b/>
                <w:bCs/>
              </w:rPr>
            </w:pPr>
          </w:p>
        </w:tc>
        <w:tc>
          <w:tcPr>
            <w:tcW w:w="1260" w:type="dxa"/>
            <w:noWrap/>
            <w:hideMark/>
          </w:tcPr>
          <w:p w14:paraId="2C1BB7D3" w14:textId="77777777" w:rsidR="00D514F5" w:rsidRPr="00D514F5" w:rsidRDefault="00D514F5"/>
        </w:tc>
      </w:tr>
      <w:tr w:rsidR="00D514F5" w:rsidRPr="00D514F5" w14:paraId="05BD8630" w14:textId="77777777" w:rsidTr="00833D0E">
        <w:trPr>
          <w:trHeight w:val="300"/>
        </w:trPr>
        <w:tc>
          <w:tcPr>
            <w:tcW w:w="1165" w:type="dxa"/>
            <w:noWrap/>
            <w:hideMark/>
          </w:tcPr>
          <w:p w14:paraId="3317CFEA" w14:textId="77777777" w:rsidR="00D514F5" w:rsidRPr="00D514F5" w:rsidRDefault="00D514F5"/>
        </w:tc>
        <w:tc>
          <w:tcPr>
            <w:tcW w:w="4436" w:type="dxa"/>
            <w:noWrap/>
            <w:hideMark/>
          </w:tcPr>
          <w:p w14:paraId="339016F4" w14:textId="77777777" w:rsidR="00D514F5" w:rsidRPr="00D514F5" w:rsidRDefault="00D514F5">
            <w:r w:rsidRPr="00D514F5">
              <w:t>Lighting Type</w:t>
            </w:r>
          </w:p>
        </w:tc>
        <w:tc>
          <w:tcPr>
            <w:tcW w:w="2489" w:type="dxa"/>
            <w:noWrap/>
            <w:hideMark/>
          </w:tcPr>
          <w:p w14:paraId="39CD6B67" w14:textId="77777777" w:rsidR="00D514F5" w:rsidRPr="00D514F5" w:rsidRDefault="00D514F5">
            <w:r w:rsidRPr="00D514F5">
              <w:t>Compact Fluorescent</w:t>
            </w:r>
          </w:p>
        </w:tc>
        <w:tc>
          <w:tcPr>
            <w:tcW w:w="1260" w:type="dxa"/>
            <w:noWrap/>
            <w:hideMark/>
          </w:tcPr>
          <w:p w14:paraId="189E2351" w14:textId="77777777" w:rsidR="00D514F5" w:rsidRPr="00D514F5" w:rsidRDefault="00D514F5"/>
        </w:tc>
      </w:tr>
      <w:tr w:rsidR="00D514F5" w:rsidRPr="00D514F5" w14:paraId="5AEB0C7F" w14:textId="77777777" w:rsidTr="00833D0E">
        <w:trPr>
          <w:trHeight w:val="300"/>
        </w:trPr>
        <w:tc>
          <w:tcPr>
            <w:tcW w:w="1165" w:type="dxa"/>
            <w:noWrap/>
            <w:hideMark/>
          </w:tcPr>
          <w:p w14:paraId="52D195E9" w14:textId="77777777" w:rsidR="00D514F5" w:rsidRPr="00D514F5" w:rsidRDefault="00D514F5"/>
        </w:tc>
        <w:tc>
          <w:tcPr>
            <w:tcW w:w="4436" w:type="dxa"/>
            <w:noWrap/>
            <w:hideMark/>
          </w:tcPr>
          <w:p w14:paraId="4D70E782" w14:textId="77777777" w:rsidR="00D514F5" w:rsidRPr="00D514F5" w:rsidRDefault="00D514F5"/>
        </w:tc>
        <w:tc>
          <w:tcPr>
            <w:tcW w:w="2489" w:type="dxa"/>
            <w:noWrap/>
            <w:hideMark/>
          </w:tcPr>
          <w:p w14:paraId="7F6E3439" w14:textId="77777777" w:rsidR="00D514F5" w:rsidRPr="00D514F5" w:rsidRDefault="00D514F5">
            <w:r w:rsidRPr="00D514F5">
              <w:t>LED</w:t>
            </w:r>
          </w:p>
        </w:tc>
        <w:tc>
          <w:tcPr>
            <w:tcW w:w="1260" w:type="dxa"/>
            <w:noWrap/>
            <w:hideMark/>
          </w:tcPr>
          <w:p w14:paraId="41D67248" w14:textId="77777777" w:rsidR="00D514F5" w:rsidRPr="00D514F5" w:rsidRDefault="00D514F5"/>
        </w:tc>
      </w:tr>
      <w:tr w:rsidR="00D514F5" w:rsidRPr="00D514F5" w14:paraId="4193F406" w14:textId="77777777" w:rsidTr="00833D0E">
        <w:trPr>
          <w:trHeight w:val="300"/>
        </w:trPr>
        <w:tc>
          <w:tcPr>
            <w:tcW w:w="1165" w:type="dxa"/>
            <w:noWrap/>
            <w:hideMark/>
          </w:tcPr>
          <w:p w14:paraId="064B43E6" w14:textId="77777777" w:rsidR="00D514F5" w:rsidRPr="00D514F5" w:rsidRDefault="00D514F5"/>
        </w:tc>
        <w:tc>
          <w:tcPr>
            <w:tcW w:w="4436" w:type="dxa"/>
            <w:noWrap/>
            <w:hideMark/>
          </w:tcPr>
          <w:p w14:paraId="10788747" w14:textId="77777777" w:rsidR="00D514F5" w:rsidRPr="00D514F5" w:rsidRDefault="00D514F5">
            <w:r w:rsidRPr="00D514F5">
              <w:t>Ballast Type</w:t>
            </w:r>
          </w:p>
        </w:tc>
        <w:tc>
          <w:tcPr>
            <w:tcW w:w="2489" w:type="dxa"/>
            <w:noWrap/>
            <w:hideMark/>
          </w:tcPr>
          <w:p w14:paraId="7AEA7586" w14:textId="77777777" w:rsidR="00D514F5" w:rsidRPr="00D514F5" w:rsidRDefault="00D514F5"/>
        </w:tc>
        <w:tc>
          <w:tcPr>
            <w:tcW w:w="1260" w:type="dxa"/>
            <w:noWrap/>
            <w:hideMark/>
          </w:tcPr>
          <w:p w14:paraId="0FAB8181" w14:textId="77777777" w:rsidR="00D514F5" w:rsidRPr="00D514F5" w:rsidRDefault="00D514F5"/>
        </w:tc>
      </w:tr>
      <w:tr w:rsidR="00D514F5" w:rsidRPr="00D514F5" w14:paraId="16206436" w14:textId="77777777" w:rsidTr="00833D0E">
        <w:trPr>
          <w:trHeight w:val="300"/>
        </w:trPr>
        <w:tc>
          <w:tcPr>
            <w:tcW w:w="1165" w:type="dxa"/>
            <w:noWrap/>
            <w:hideMark/>
          </w:tcPr>
          <w:p w14:paraId="640572ED" w14:textId="77777777" w:rsidR="00D514F5" w:rsidRPr="00D514F5" w:rsidRDefault="00D514F5"/>
        </w:tc>
        <w:tc>
          <w:tcPr>
            <w:tcW w:w="4436" w:type="dxa"/>
            <w:noWrap/>
            <w:hideMark/>
          </w:tcPr>
          <w:p w14:paraId="4016EBC1" w14:textId="77777777" w:rsidR="00D514F5" w:rsidRPr="00D514F5" w:rsidRDefault="00D514F5">
            <w:r w:rsidRPr="00D514F5">
              <w:t>Lighting Control Type</w:t>
            </w:r>
          </w:p>
        </w:tc>
        <w:tc>
          <w:tcPr>
            <w:tcW w:w="2489" w:type="dxa"/>
            <w:noWrap/>
            <w:hideMark/>
          </w:tcPr>
          <w:p w14:paraId="4A5F160B" w14:textId="77777777" w:rsidR="00D514F5" w:rsidRPr="00D514F5" w:rsidRDefault="00D514F5">
            <w:r w:rsidRPr="00D514F5">
              <w:t>Manual</w:t>
            </w:r>
          </w:p>
        </w:tc>
        <w:tc>
          <w:tcPr>
            <w:tcW w:w="1260" w:type="dxa"/>
            <w:noWrap/>
            <w:hideMark/>
          </w:tcPr>
          <w:p w14:paraId="3CDD700D" w14:textId="77777777" w:rsidR="00D514F5" w:rsidRPr="00D514F5" w:rsidRDefault="00D514F5"/>
        </w:tc>
      </w:tr>
      <w:tr w:rsidR="00D514F5" w:rsidRPr="00D514F5" w14:paraId="04F8F599" w14:textId="77777777" w:rsidTr="00833D0E">
        <w:trPr>
          <w:trHeight w:val="300"/>
        </w:trPr>
        <w:tc>
          <w:tcPr>
            <w:tcW w:w="1165" w:type="dxa"/>
            <w:noWrap/>
            <w:hideMark/>
          </w:tcPr>
          <w:p w14:paraId="73B13C03" w14:textId="77777777" w:rsidR="00D514F5" w:rsidRPr="00D514F5" w:rsidRDefault="00D514F5"/>
        </w:tc>
        <w:tc>
          <w:tcPr>
            <w:tcW w:w="4436" w:type="dxa"/>
            <w:noWrap/>
            <w:hideMark/>
          </w:tcPr>
          <w:p w14:paraId="71583B78" w14:textId="77777777" w:rsidR="00D514F5" w:rsidRPr="00D514F5" w:rsidRDefault="00D514F5">
            <w:r w:rsidRPr="00D514F5">
              <w:t>Installed Power</w:t>
            </w:r>
          </w:p>
        </w:tc>
        <w:tc>
          <w:tcPr>
            <w:tcW w:w="2489" w:type="dxa"/>
            <w:noWrap/>
            <w:hideMark/>
          </w:tcPr>
          <w:p w14:paraId="60EE5883" w14:textId="77777777" w:rsidR="00D514F5" w:rsidRPr="00D514F5" w:rsidRDefault="00D514F5"/>
        </w:tc>
        <w:tc>
          <w:tcPr>
            <w:tcW w:w="1260" w:type="dxa"/>
            <w:noWrap/>
            <w:hideMark/>
          </w:tcPr>
          <w:p w14:paraId="32C6856A" w14:textId="77777777" w:rsidR="00D514F5" w:rsidRPr="00D514F5" w:rsidRDefault="00D514F5"/>
        </w:tc>
      </w:tr>
      <w:tr w:rsidR="00D514F5" w:rsidRPr="00D514F5" w14:paraId="6297D30E" w14:textId="77777777" w:rsidTr="00833D0E">
        <w:trPr>
          <w:trHeight w:val="300"/>
        </w:trPr>
        <w:tc>
          <w:tcPr>
            <w:tcW w:w="1165" w:type="dxa"/>
            <w:noWrap/>
            <w:hideMark/>
          </w:tcPr>
          <w:p w14:paraId="5DF2AA00" w14:textId="77777777" w:rsidR="00D514F5" w:rsidRPr="00D514F5" w:rsidRDefault="00D514F5"/>
        </w:tc>
        <w:tc>
          <w:tcPr>
            <w:tcW w:w="4436" w:type="dxa"/>
            <w:noWrap/>
            <w:hideMark/>
          </w:tcPr>
          <w:p w14:paraId="41709D6A" w14:textId="77777777" w:rsidR="00D514F5" w:rsidRPr="00D514F5" w:rsidRDefault="00D514F5">
            <w:r w:rsidRPr="00D514F5">
              <w:t>Percentage of Total Installed Power</w:t>
            </w:r>
          </w:p>
        </w:tc>
        <w:tc>
          <w:tcPr>
            <w:tcW w:w="2489" w:type="dxa"/>
            <w:noWrap/>
            <w:hideMark/>
          </w:tcPr>
          <w:p w14:paraId="1853B610" w14:textId="77777777" w:rsidR="00D514F5" w:rsidRPr="00D514F5" w:rsidRDefault="00D514F5"/>
        </w:tc>
        <w:tc>
          <w:tcPr>
            <w:tcW w:w="1260" w:type="dxa"/>
            <w:noWrap/>
            <w:hideMark/>
          </w:tcPr>
          <w:p w14:paraId="5E7C5363" w14:textId="77777777" w:rsidR="00D514F5" w:rsidRPr="00D514F5" w:rsidRDefault="00D514F5"/>
        </w:tc>
      </w:tr>
      <w:tr w:rsidR="00D514F5" w:rsidRPr="00D514F5" w14:paraId="3DFE726F" w14:textId="77777777" w:rsidTr="00833D0E">
        <w:trPr>
          <w:trHeight w:val="300"/>
        </w:trPr>
        <w:tc>
          <w:tcPr>
            <w:tcW w:w="1165" w:type="dxa"/>
            <w:noWrap/>
            <w:hideMark/>
          </w:tcPr>
          <w:p w14:paraId="7588B4F9" w14:textId="77777777" w:rsidR="00D514F5" w:rsidRPr="00D514F5" w:rsidRDefault="00D514F5"/>
        </w:tc>
        <w:tc>
          <w:tcPr>
            <w:tcW w:w="4436" w:type="dxa"/>
            <w:noWrap/>
            <w:hideMark/>
          </w:tcPr>
          <w:p w14:paraId="18939C16" w14:textId="77777777" w:rsidR="00D514F5" w:rsidRPr="00D514F5" w:rsidRDefault="00D514F5">
            <w:r w:rsidRPr="00D514F5">
              <w:t>Percentage of Total Floor Area Served</w:t>
            </w:r>
          </w:p>
        </w:tc>
        <w:tc>
          <w:tcPr>
            <w:tcW w:w="2489" w:type="dxa"/>
            <w:noWrap/>
            <w:hideMark/>
          </w:tcPr>
          <w:p w14:paraId="71D7B38F" w14:textId="77777777" w:rsidR="00D514F5" w:rsidRPr="00D514F5" w:rsidRDefault="00D514F5" w:rsidP="00D514F5">
            <w:r w:rsidRPr="00D514F5">
              <w:t>100</w:t>
            </w:r>
          </w:p>
        </w:tc>
        <w:tc>
          <w:tcPr>
            <w:tcW w:w="1260" w:type="dxa"/>
            <w:noWrap/>
            <w:hideMark/>
          </w:tcPr>
          <w:p w14:paraId="7B105E4C" w14:textId="77777777" w:rsidR="00D514F5" w:rsidRPr="00D514F5" w:rsidRDefault="00D514F5">
            <w:r w:rsidRPr="00D514F5">
              <w:t>%</w:t>
            </w:r>
          </w:p>
        </w:tc>
      </w:tr>
      <w:tr w:rsidR="00D514F5" w:rsidRPr="00D514F5" w14:paraId="749876FF" w14:textId="77777777" w:rsidTr="00833D0E">
        <w:trPr>
          <w:trHeight w:val="300"/>
        </w:trPr>
        <w:tc>
          <w:tcPr>
            <w:tcW w:w="1165" w:type="dxa"/>
            <w:noWrap/>
            <w:hideMark/>
          </w:tcPr>
          <w:p w14:paraId="6578EAA8" w14:textId="77777777" w:rsidR="00D514F5" w:rsidRPr="00D514F5" w:rsidRDefault="00D514F5"/>
        </w:tc>
        <w:tc>
          <w:tcPr>
            <w:tcW w:w="4436" w:type="dxa"/>
            <w:noWrap/>
            <w:hideMark/>
          </w:tcPr>
          <w:p w14:paraId="6ACF232B" w14:textId="77777777" w:rsidR="00D514F5" w:rsidRPr="00D514F5" w:rsidRDefault="00D514F5">
            <w:r w:rsidRPr="00D514F5">
              <w:t>Outside Lighting</w:t>
            </w:r>
          </w:p>
        </w:tc>
        <w:tc>
          <w:tcPr>
            <w:tcW w:w="2489" w:type="dxa"/>
            <w:noWrap/>
            <w:hideMark/>
          </w:tcPr>
          <w:p w14:paraId="2785174B" w14:textId="77777777" w:rsidR="00D514F5" w:rsidRPr="00D514F5" w:rsidRDefault="00D514F5" w:rsidP="00D514F5">
            <w:r w:rsidRPr="00D514F5">
              <w:t>FALSE</w:t>
            </w:r>
          </w:p>
        </w:tc>
        <w:tc>
          <w:tcPr>
            <w:tcW w:w="1260" w:type="dxa"/>
            <w:noWrap/>
            <w:hideMark/>
          </w:tcPr>
          <w:p w14:paraId="37DB56AA" w14:textId="77777777" w:rsidR="00D514F5" w:rsidRPr="00D514F5" w:rsidRDefault="00D514F5" w:rsidP="00D514F5"/>
        </w:tc>
      </w:tr>
      <w:tr w:rsidR="00D514F5" w:rsidRPr="00D514F5" w14:paraId="6932437A" w14:textId="77777777" w:rsidTr="00833D0E">
        <w:trPr>
          <w:trHeight w:val="300"/>
        </w:trPr>
        <w:tc>
          <w:tcPr>
            <w:tcW w:w="1165" w:type="dxa"/>
            <w:noWrap/>
            <w:hideMark/>
          </w:tcPr>
          <w:p w14:paraId="1819FA2B" w14:textId="77777777" w:rsidR="00D514F5" w:rsidRPr="00D514F5" w:rsidRDefault="00D514F5">
            <w:pPr>
              <w:rPr>
                <w:b/>
                <w:bCs/>
              </w:rPr>
            </w:pPr>
            <w:r w:rsidRPr="00D514F5">
              <w:rPr>
                <w:b/>
                <w:bCs/>
              </w:rPr>
              <w:t xml:space="preserve">SYSTEMS: </w:t>
            </w:r>
          </w:p>
        </w:tc>
        <w:tc>
          <w:tcPr>
            <w:tcW w:w="8185" w:type="dxa"/>
            <w:gridSpan w:val="3"/>
            <w:noWrap/>
            <w:hideMark/>
          </w:tcPr>
          <w:p w14:paraId="379EFBE5" w14:textId="77777777" w:rsidR="00D514F5" w:rsidRPr="00D514F5" w:rsidRDefault="00D514F5">
            <w:pPr>
              <w:rPr>
                <w:b/>
                <w:bCs/>
              </w:rPr>
            </w:pPr>
            <w:r w:rsidRPr="00D514F5">
              <w:rPr>
                <w:b/>
                <w:bCs/>
              </w:rPr>
              <w:t>Air Distribution (NOTE:  refers only to dedicated ventilation system, not to air distribution attached to heat pump)</w:t>
            </w:r>
          </w:p>
        </w:tc>
      </w:tr>
      <w:tr w:rsidR="00D514F5" w:rsidRPr="00D514F5" w14:paraId="544A83B9" w14:textId="77777777" w:rsidTr="00833D0E">
        <w:trPr>
          <w:trHeight w:val="300"/>
        </w:trPr>
        <w:tc>
          <w:tcPr>
            <w:tcW w:w="1165" w:type="dxa"/>
            <w:noWrap/>
            <w:hideMark/>
          </w:tcPr>
          <w:p w14:paraId="48537D81" w14:textId="77777777" w:rsidR="00D514F5" w:rsidRPr="00D514F5" w:rsidRDefault="00D514F5">
            <w:pPr>
              <w:rPr>
                <w:b/>
                <w:bCs/>
              </w:rPr>
            </w:pPr>
          </w:p>
        </w:tc>
        <w:tc>
          <w:tcPr>
            <w:tcW w:w="4436" w:type="dxa"/>
            <w:noWrap/>
            <w:hideMark/>
          </w:tcPr>
          <w:p w14:paraId="4602A411" w14:textId="77777777" w:rsidR="00D514F5" w:rsidRPr="00D514F5" w:rsidRDefault="00D514F5">
            <w:r w:rsidRPr="00D514F5">
              <w:t>Configuration</w:t>
            </w:r>
          </w:p>
        </w:tc>
        <w:tc>
          <w:tcPr>
            <w:tcW w:w="2489" w:type="dxa"/>
            <w:noWrap/>
            <w:hideMark/>
          </w:tcPr>
          <w:p w14:paraId="6E5CF0B9" w14:textId="77777777" w:rsidR="00D514F5" w:rsidRPr="00D514F5" w:rsidRDefault="00D514F5">
            <w:r w:rsidRPr="00D514F5">
              <w:t>Packaged</w:t>
            </w:r>
          </w:p>
        </w:tc>
        <w:tc>
          <w:tcPr>
            <w:tcW w:w="1260" w:type="dxa"/>
            <w:noWrap/>
            <w:hideMark/>
          </w:tcPr>
          <w:p w14:paraId="7E8BCD28" w14:textId="77777777" w:rsidR="00D514F5" w:rsidRPr="00D514F5" w:rsidRDefault="00D514F5"/>
        </w:tc>
      </w:tr>
      <w:tr w:rsidR="00D514F5" w:rsidRPr="00D514F5" w14:paraId="7A906652" w14:textId="77777777" w:rsidTr="00833D0E">
        <w:trPr>
          <w:trHeight w:val="300"/>
        </w:trPr>
        <w:tc>
          <w:tcPr>
            <w:tcW w:w="1165" w:type="dxa"/>
            <w:noWrap/>
            <w:hideMark/>
          </w:tcPr>
          <w:p w14:paraId="49AC245A" w14:textId="77777777" w:rsidR="00D514F5" w:rsidRPr="00D514F5" w:rsidRDefault="00D514F5"/>
        </w:tc>
        <w:tc>
          <w:tcPr>
            <w:tcW w:w="4436" w:type="dxa"/>
            <w:noWrap/>
            <w:hideMark/>
          </w:tcPr>
          <w:p w14:paraId="6BFB69DC" w14:textId="77777777" w:rsidR="00D514F5" w:rsidRPr="00D514F5" w:rsidRDefault="00D514F5">
            <w:r w:rsidRPr="00D514F5">
              <w:t>Flow Control</w:t>
            </w:r>
          </w:p>
        </w:tc>
        <w:tc>
          <w:tcPr>
            <w:tcW w:w="2489" w:type="dxa"/>
            <w:noWrap/>
            <w:hideMark/>
          </w:tcPr>
          <w:p w14:paraId="2718FC9B" w14:textId="77777777" w:rsidR="00D514F5" w:rsidRPr="00D514F5" w:rsidRDefault="00D514F5">
            <w:r w:rsidRPr="00D514F5">
              <w:t>Constant Volume</w:t>
            </w:r>
          </w:p>
        </w:tc>
        <w:tc>
          <w:tcPr>
            <w:tcW w:w="1260" w:type="dxa"/>
            <w:noWrap/>
            <w:hideMark/>
          </w:tcPr>
          <w:p w14:paraId="049F9E81" w14:textId="77777777" w:rsidR="00D514F5" w:rsidRPr="00D514F5" w:rsidRDefault="00D514F5"/>
        </w:tc>
      </w:tr>
      <w:tr w:rsidR="00D514F5" w:rsidRPr="00D514F5" w14:paraId="3CCA58C3" w14:textId="77777777" w:rsidTr="00833D0E">
        <w:trPr>
          <w:trHeight w:val="300"/>
        </w:trPr>
        <w:tc>
          <w:tcPr>
            <w:tcW w:w="1165" w:type="dxa"/>
            <w:noWrap/>
            <w:hideMark/>
          </w:tcPr>
          <w:p w14:paraId="10B23F1E" w14:textId="77777777" w:rsidR="00D514F5" w:rsidRPr="00D514F5" w:rsidRDefault="00D514F5"/>
        </w:tc>
        <w:tc>
          <w:tcPr>
            <w:tcW w:w="4436" w:type="dxa"/>
            <w:noWrap/>
            <w:hideMark/>
          </w:tcPr>
          <w:p w14:paraId="212C27F5" w14:textId="77777777" w:rsidR="00D514F5" w:rsidRPr="00D514F5" w:rsidRDefault="00D514F5">
            <w:r w:rsidRPr="00D514F5">
              <w:t>Duct Configuration</w:t>
            </w:r>
          </w:p>
        </w:tc>
        <w:tc>
          <w:tcPr>
            <w:tcW w:w="2489" w:type="dxa"/>
            <w:noWrap/>
            <w:hideMark/>
          </w:tcPr>
          <w:p w14:paraId="3605B57A" w14:textId="77777777" w:rsidR="00D514F5" w:rsidRPr="00D514F5" w:rsidRDefault="00D514F5">
            <w:r w:rsidRPr="00D514F5">
              <w:t>Dual</w:t>
            </w:r>
          </w:p>
        </w:tc>
        <w:tc>
          <w:tcPr>
            <w:tcW w:w="1260" w:type="dxa"/>
            <w:noWrap/>
            <w:hideMark/>
          </w:tcPr>
          <w:p w14:paraId="140FCA23" w14:textId="77777777" w:rsidR="00D514F5" w:rsidRPr="00D514F5" w:rsidRDefault="00D514F5"/>
        </w:tc>
      </w:tr>
      <w:tr w:rsidR="00D514F5" w:rsidRPr="00D514F5" w14:paraId="252EB389" w14:textId="77777777" w:rsidTr="00833D0E">
        <w:trPr>
          <w:trHeight w:val="300"/>
        </w:trPr>
        <w:tc>
          <w:tcPr>
            <w:tcW w:w="1165" w:type="dxa"/>
            <w:noWrap/>
            <w:hideMark/>
          </w:tcPr>
          <w:p w14:paraId="39BC0596" w14:textId="77777777" w:rsidR="00D514F5" w:rsidRPr="00D514F5" w:rsidRDefault="00D514F5"/>
        </w:tc>
        <w:tc>
          <w:tcPr>
            <w:tcW w:w="4436" w:type="dxa"/>
            <w:noWrap/>
            <w:hideMark/>
          </w:tcPr>
          <w:p w14:paraId="7D2F0FAC" w14:textId="77777777" w:rsidR="00D514F5" w:rsidRPr="00D514F5" w:rsidRDefault="00D514F5">
            <w:r w:rsidRPr="00D514F5">
              <w:t>Heating Source</w:t>
            </w:r>
          </w:p>
        </w:tc>
        <w:tc>
          <w:tcPr>
            <w:tcW w:w="2489" w:type="dxa"/>
            <w:noWrap/>
            <w:hideMark/>
          </w:tcPr>
          <w:p w14:paraId="117944EE" w14:textId="77777777" w:rsidR="00D514F5" w:rsidRPr="00D514F5" w:rsidRDefault="00D514F5">
            <w:r w:rsidRPr="00D514F5">
              <w:t>None</w:t>
            </w:r>
          </w:p>
        </w:tc>
        <w:tc>
          <w:tcPr>
            <w:tcW w:w="1260" w:type="dxa"/>
            <w:noWrap/>
            <w:hideMark/>
          </w:tcPr>
          <w:p w14:paraId="74561348" w14:textId="77777777" w:rsidR="00D514F5" w:rsidRPr="00D514F5" w:rsidRDefault="00D514F5"/>
        </w:tc>
      </w:tr>
      <w:tr w:rsidR="00D514F5" w:rsidRPr="00D514F5" w14:paraId="2FF34B77" w14:textId="77777777" w:rsidTr="00833D0E">
        <w:trPr>
          <w:trHeight w:val="300"/>
        </w:trPr>
        <w:tc>
          <w:tcPr>
            <w:tcW w:w="1165" w:type="dxa"/>
            <w:noWrap/>
            <w:hideMark/>
          </w:tcPr>
          <w:p w14:paraId="0BAA4459" w14:textId="77777777" w:rsidR="00D514F5" w:rsidRPr="00D514F5" w:rsidRDefault="00D514F5"/>
        </w:tc>
        <w:tc>
          <w:tcPr>
            <w:tcW w:w="4436" w:type="dxa"/>
            <w:noWrap/>
            <w:hideMark/>
          </w:tcPr>
          <w:p w14:paraId="1E0CB8F1" w14:textId="77777777" w:rsidR="00D514F5" w:rsidRPr="00D514F5" w:rsidRDefault="00D514F5">
            <w:r w:rsidRPr="00D514F5">
              <w:t>Cooling Source</w:t>
            </w:r>
          </w:p>
        </w:tc>
        <w:tc>
          <w:tcPr>
            <w:tcW w:w="2489" w:type="dxa"/>
            <w:noWrap/>
            <w:hideMark/>
          </w:tcPr>
          <w:p w14:paraId="691FA846" w14:textId="77777777" w:rsidR="00D514F5" w:rsidRPr="00D514F5" w:rsidRDefault="00D514F5">
            <w:r w:rsidRPr="00D514F5">
              <w:t>None</w:t>
            </w:r>
          </w:p>
        </w:tc>
        <w:tc>
          <w:tcPr>
            <w:tcW w:w="1260" w:type="dxa"/>
            <w:noWrap/>
            <w:hideMark/>
          </w:tcPr>
          <w:p w14:paraId="7E878481" w14:textId="77777777" w:rsidR="00D514F5" w:rsidRPr="00D514F5" w:rsidRDefault="00D514F5"/>
        </w:tc>
      </w:tr>
      <w:tr w:rsidR="00D514F5" w:rsidRPr="00D514F5" w14:paraId="79364A1D" w14:textId="77777777" w:rsidTr="00833D0E">
        <w:trPr>
          <w:trHeight w:val="300"/>
        </w:trPr>
        <w:tc>
          <w:tcPr>
            <w:tcW w:w="1165" w:type="dxa"/>
            <w:noWrap/>
            <w:hideMark/>
          </w:tcPr>
          <w:p w14:paraId="23A2DEC9" w14:textId="77777777" w:rsidR="00D514F5" w:rsidRPr="00D514F5" w:rsidRDefault="00D514F5"/>
        </w:tc>
        <w:tc>
          <w:tcPr>
            <w:tcW w:w="4436" w:type="dxa"/>
            <w:noWrap/>
            <w:hideMark/>
          </w:tcPr>
          <w:p w14:paraId="3A499498" w14:textId="77777777" w:rsidR="00D514F5" w:rsidRPr="00D514F5" w:rsidRDefault="00D514F5">
            <w:r w:rsidRPr="00D514F5">
              <w:t>Preheat Source</w:t>
            </w:r>
          </w:p>
        </w:tc>
        <w:tc>
          <w:tcPr>
            <w:tcW w:w="2489" w:type="dxa"/>
            <w:noWrap/>
            <w:hideMark/>
          </w:tcPr>
          <w:p w14:paraId="33D66150" w14:textId="77777777" w:rsidR="00D514F5" w:rsidRPr="00D514F5" w:rsidRDefault="00D514F5">
            <w:r w:rsidRPr="00D514F5">
              <w:t>none</w:t>
            </w:r>
          </w:p>
        </w:tc>
        <w:tc>
          <w:tcPr>
            <w:tcW w:w="1260" w:type="dxa"/>
            <w:noWrap/>
            <w:hideMark/>
          </w:tcPr>
          <w:p w14:paraId="42600896" w14:textId="77777777" w:rsidR="00D514F5" w:rsidRPr="00D514F5" w:rsidRDefault="00D514F5"/>
        </w:tc>
      </w:tr>
      <w:tr w:rsidR="00D514F5" w:rsidRPr="00D514F5" w14:paraId="0FC4B2A2" w14:textId="77777777" w:rsidTr="00833D0E">
        <w:trPr>
          <w:trHeight w:val="300"/>
        </w:trPr>
        <w:tc>
          <w:tcPr>
            <w:tcW w:w="1165" w:type="dxa"/>
            <w:noWrap/>
            <w:hideMark/>
          </w:tcPr>
          <w:p w14:paraId="32C642C2" w14:textId="77777777" w:rsidR="00D514F5" w:rsidRPr="00D514F5" w:rsidRDefault="00D514F5"/>
        </w:tc>
        <w:tc>
          <w:tcPr>
            <w:tcW w:w="4436" w:type="dxa"/>
            <w:noWrap/>
            <w:hideMark/>
          </w:tcPr>
          <w:p w14:paraId="7AFBC8A4" w14:textId="77777777" w:rsidR="00D514F5" w:rsidRPr="00D514F5" w:rsidRDefault="00D514F5">
            <w:r w:rsidRPr="00D514F5">
              <w:t>Humidification</w:t>
            </w:r>
          </w:p>
        </w:tc>
        <w:tc>
          <w:tcPr>
            <w:tcW w:w="2489" w:type="dxa"/>
            <w:noWrap/>
            <w:hideMark/>
          </w:tcPr>
          <w:p w14:paraId="284D3650" w14:textId="77777777" w:rsidR="00D514F5" w:rsidRPr="00D514F5" w:rsidRDefault="00D514F5">
            <w:r w:rsidRPr="00D514F5">
              <w:t>none</w:t>
            </w:r>
          </w:p>
        </w:tc>
        <w:tc>
          <w:tcPr>
            <w:tcW w:w="1260" w:type="dxa"/>
            <w:noWrap/>
            <w:hideMark/>
          </w:tcPr>
          <w:p w14:paraId="352962EB" w14:textId="77777777" w:rsidR="00D514F5" w:rsidRPr="00D514F5" w:rsidRDefault="00D514F5"/>
        </w:tc>
      </w:tr>
      <w:tr w:rsidR="00D514F5" w:rsidRPr="00D514F5" w14:paraId="7869FDBB" w14:textId="77777777" w:rsidTr="00833D0E">
        <w:trPr>
          <w:trHeight w:val="300"/>
        </w:trPr>
        <w:tc>
          <w:tcPr>
            <w:tcW w:w="1165" w:type="dxa"/>
            <w:noWrap/>
            <w:hideMark/>
          </w:tcPr>
          <w:p w14:paraId="08059B7D" w14:textId="77777777" w:rsidR="00D514F5" w:rsidRPr="00D514F5" w:rsidRDefault="00D514F5"/>
        </w:tc>
        <w:tc>
          <w:tcPr>
            <w:tcW w:w="4436" w:type="dxa"/>
            <w:noWrap/>
            <w:hideMark/>
          </w:tcPr>
          <w:p w14:paraId="5A2ACB72" w14:textId="77777777" w:rsidR="00D514F5" w:rsidRPr="00D514F5" w:rsidRDefault="00D514F5">
            <w:r w:rsidRPr="00D514F5">
              <w:t>Dehumidification</w:t>
            </w:r>
          </w:p>
        </w:tc>
        <w:tc>
          <w:tcPr>
            <w:tcW w:w="2489" w:type="dxa"/>
            <w:noWrap/>
            <w:hideMark/>
          </w:tcPr>
          <w:p w14:paraId="36CBC7BB" w14:textId="77777777" w:rsidR="00D514F5" w:rsidRPr="00D514F5" w:rsidRDefault="00D514F5">
            <w:r w:rsidRPr="00D514F5">
              <w:t>none</w:t>
            </w:r>
          </w:p>
        </w:tc>
        <w:tc>
          <w:tcPr>
            <w:tcW w:w="1260" w:type="dxa"/>
            <w:noWrap/>
            <w:hideMark/>
          </w:tcPr>
          <w:p w14:paraId="42BA1951" w14:textId="77777777" w:rsidR="00D514F5" w:rsidRPr="00D514F5" w:rsidRDefault="00D514F5"/>
        </w:tc>
      </w:tr>
      <w:tr w:rsidR="00D514F5" w:rsidRPr="00D514F5" w14:paraId="6DBD3197" w14:textId="77777777" w:rsidTr="00833D0E">
        <w:trPr>
          <w:trHeight w:val="300"/>
        </w:trPr>
        <w:tc>
          <w:tcPr>
            <w:tcW w:w="1165" w:type="dxa"/>
            <w:noWrap/>
            <w:hideMark/>
          </w:tcPr>
          <w:p w14:paraId="1537EFD0" w14:textId="77777777" w:rsidR="00D514F5" w:rsidRPr="00D514F5" w:rsidRDefault="00D514F5"/>
        </w:tc>
        <w:tc>
          <w:tcPr>
            <w:tcW w:w="4436" w:type="dxa"/>
            <w:noWrap/>
            <w:hideMark/>
          </w:tcPr>
          <w:p w14:paraId="1DF7C23A" w14:textId="77777777" w:rsidR="00D514F5" w:rsidRPr="00D514F5" w:rsidRDefault="00D514F5">
            <w:r w:rsidRPr="00D514F5">
              <w:t>Quantity</w:t>
            </w:r>
          </w:p>
        </w:tc>
        <w:tc>
          <w:tcPr>
            <w:tcW w:w="2489" w:type="dxa"/>
            <w:noWrap/>
            <w:hideMark/>
          </w:tcPr>
          <w:p w14:paraId="44E2DF5F" w14:textId="77777777" w:rsidR="00D514F5" w:rsidRPr="00D514F5" w:rsidRDefault="00D514F5" w:rsidP="00D514F5">
            <w:r w:rsidRPr="00D514F5">
              <w:t>1</w:t>
            </w:r>
          </w:p>
        </w:tc>
        <w:tc>
          <w:tcPr>
            <w:tcW w:w="1260" w:type="dxa"/>
            <w:noWrap/>
            <w:hideMark/>
          </w:tcPr>
          <w:p w14:paraId="4EA0111C" w14:textId="77777777" w:rsidR="00D514F5" w:rsidRPr="00D514F5" w:rsidRDefault="00D514F5" w:rsidP="00D514F5"/>
        </w:tc>
      </w:tr>
      <w:tr w:rsidR="00D514F5" w:rsidRPr="00D514F5" w14:paraId="7232613F" w14:textId="77777777" w:rsidTr="00833D0E">
        <w:trPr>
          <w:trHeight w:val="300"/>
        </w:trPr>
        <w:tc>
          <w:tcPr>
            <w:tcW w:w="1165" w:type="dxa"/>
            <w:noWrap/>
            <w:hideMark/>
          </w:tcPr>
          <w:p w14:paraId="0E246691" w14:textId="77777777" w:rsidR="00D514F5" w:rsidRPr="00D514F5" w:rsidRDefault="00D514F5"/>
        </w:tc>
        <w:tc>
          <w:tcPr>
            <w:tcW w:w="4436" w:type="dxa"/>
            <w:noWrap/>
            <w:hideMark/>
          </w:tcPr>
          <w:p w14:paraId="257F9421" w14:textId="77777777" w:rsidR="00D514F5" w:rsidRPr="00D514F5" w:rsidRDefault="00D514F5">
            <w:r w:rsidRPr="00D514F5">
              <w:t>Size</w:t>
            </w:r>
          </w:p>
        </w:tc>
        <w:tc>
          <w:tcPr>
            <w:tcW w:w="2489" w:type="dxa"/>
            <w:noWrap/>
            <w:hideMark/>
          </w:tcPr>
          <w:p w14:paraId="2A628C75" w14:textId="77777777" w:rsidR="00D514F5" w:rsidRPr="00D514F5" w:rsidRDefault="00D514F5">
            <w:r w:rsidRPr="00D514F5">
              <w:t>80-100</w:t>
            </w:r>
          </w:p>
        </w:tc>
        <w:tc>
          <w:tcPr>
            <w:tcW w:w="1260" w:type="dxa"/>
            <w:noWrap/>
            <w:hideMark/>
          </w:tcPr>
          <w:p w14:paraId="21B32F82" w14:textId="77777777" w:rsidR="00D514F5" w:rsidRPr="00D514F5" w:rsidRDefault="00D514F5">
            <w:r w:rsidRPr="00D514F5">
              <w:t>cfm</w:t>
            </w:r>
          </w:p>
        </w:tc>
      </w:tr>
      <w:tr w:rsidR="00D514F5" w:rsidRPr="00D514F5" w14:paraId="6DF91033" w14:textId="77777777" w:rsidTr="00833D0E">
        <w:trPr>
          <w:trHeight w:val="300"/>
        </w:trPr>
        <w:tc>
          <w:tcPr>
            <w:tcW w:w="1165" w:type="dxa"/>
            <w:noWrap/>
            <w:hideMark/>
          </w:tcPr>
          <w:p w14:paraId="11C9919F" w14:textId="77777777" w:rsidR="00D514F5" w:rsidRPr="00D514F5" w:rsidRDefault="00D514F5"/>
        </w:tc>
        <w:tc>
          <w:tcPr>
            <w:tcW w:w="4436" w:type="dxa"/>
            <w:noWrap/>
            <w:hideMark/>
          </w:tcPr>
          <w:p w14:paraId="7CE42B3E" w14:textId="77777777" w:rsidR="00D514F5" w:rsidRPr="00D514F5" w:rsidRDefault="00D514F5">
            <w:r w:rsidRPr="00D514F5">
              <w:t>Power</w:t>
            </w:r>
          </w:p>
        </w:tc>
        <w:tc>
          <w:tcPr>
            <w:tcW w:w="2489" w:type="dxa"/>
            <w:noWrap/>
            <w:hideMark/>
          </w:tcPr>
          <w:p w14:paraId="585BE95A" w14:textId="77777777" w:rsidR="00D514F5" w:rsidRPr="00D514F5" w:rsidRDefault="00D514F5" w:rsidP="00D514F5">
            <w:r w:rsidRPr="00D514F5">
              <w:t>54</w:t>
            </w:r>
          </w:p>
        </w:tc>
        <w:tc>
          <w:tcPr>
            <w:tcW w:w="1260" w:type="dxa"/>
            <w:noWrap/>
            <w:hideMark/>
          </w:tcPr>
          <w:p w14:paraId="5913F70A" w14:textId="77777777" w:rsidR="00D514F5" w:rsidRPr="00D514F5" w:rsidRDefault="00D514F5">
            <w:r w:rsidRPr="00D514F5">
              <w:t>W</w:t>
            </w:r>
          </w:p>
        </w:tc>
      </w:tr>
      <w:tr w:rsidR="00D514F5" w:rsidRPr="00D514F5" w14:paraId="1FC22F90" w14:textId="77777777" w:rsidTr="00833D0E">
        <w:trPr>
          <w:trHeight w:val="300"/>
        </w:trPr>
        <w:tc>
          <w:tcPr>
            <w:tcW w:w="1165" w:type="dxa"/>
            <w:noWrap/>
            <w:hideMark/>
          </w:tcPr>
          <w:p w14:paraId="06EF5F01" w14:textId="77777777" w:rsidR="00D514F5" w:rsidRPr="00D514F5" w:rsidRDefault="00D514F5"/>
        </w:tc>
        <w:tc>
          <w:tcPr>
            <w:tcW w:w="4436" w:type="dxa"/>
            <w:noWrap/>
            <w:hideMark/>
          </w:tcPr>
          <w:p w14:paraId="281C6130" w14:textId="77777777" w:rsidR="00D514F5" w:rsidRPr="00D514F5" w:rsidRDefault="00D514F5">
            <w:r w:rsidRPr="00D514F5">
              <w:t>Year of Manufacture</w:t>
            </w:r>
          </w:p>
        </w:tc>
        <w:tc>
          <w:tcPr>
            <w:tcW w:w="2489" w:type="dxa"/>
            <w:noWrap/>
            <w:hideMark/>
          </w:tcPr>
          <w:p w14:paraId="63C92E46" w14:textId="77777777" w:rsidR="00D514F5" w:rsidRPr="00D514F5" w:rsidRDefault="00D514F5" w:rsidP="00D514F5">
            <w:r w:rsidRPr="00D514F5">
              <w:t>2011</w:t>
            </w:r>
          </w:p>
        </w:tc>
        <w:tc>
          <w:tcPr>
            <w:tcW w:w="1260" w:type="dxa"/>
            <w:noWrap/>
            <w:hideMark/>
          </w:tcPr>
          <w:p w14:paraId="38012A57" w14:textId="77777777" w:rsidR="00D514F5" w:rsidRPr="00D514F5" w:rsidRDefault="00D514F5" w:rsidP="00D514F5"/>
        </w:tc>
      </w:tr>
      <w:tr w:rsidR="00D514F5" w:rsidRPr="00D514F5" w14:paraId="6B047FC8" w14:textId="77777777" w:rsidTr="00833D0E">
        <w:trPr>
          <w:trHeight w:val="300"/>
        </w:trPr>
        <w:tc>
          <w:tcPr>
            <w:tcW w:w="1165" w:type="dxa"/>
            <w:noWrap/>
            <w:hideMark/>
          </w:tcPr>
          <w:p w14:paraId="77A766A0" w14:textId="77777777" w:rsidR="00D514F5" w:rsidRPr="00D514F5" w:rsidRDefault="00D514F5"/>
        </w:tc>
        <w:tc>
          <w:tcPr>
            <w:tcW w:w="4436" w:type="dxa"/>
            <w:noWrap/>
            <w:hideMark/>
          </w:tcPr>
          <w:p w14:paraId="6C18F49E" w14:textId="77777777" w:rsidR="00D514F5" w:rsidRPr="00D514F5" w:rsidRDefault="00D514F5">
            <w:r w:rsidRPr="00D514F5">
              <w:t>Primary</w:t>
            </w:r>
          </w:p>
        </w:tc>
        <w:tc>
          <w:tcPr>
            <w:tcW w:w="2489" w:type="dxa"/>
            <w:noWrap/>
            <w:hideMark/>
          </w:tcPr>
          <w:p w14:paraId="146D5234" w14:textId="77777777" w:rsidR="00D514F5" w:rsidRPr="00D514F5" w:rsidRDefault="00D514F5" w:rsidP="00D514F5">
            <w:r w:rsidRPr="00D514F5">
              <w:t>TRUE</w:t>
            </w:r>
          </w:p>
        </w:tc>
        <w:tc>
          <w:tcPr>
            <w:tcW w:w="1260" w:type="dxa"/>
            <w:noWrap/>
            <w:hideMark/>
          </w:tcPr>
          <w:p w14:paraId="40F751A8" w14:textId="77777777" w:rsidR="00D514F5" w:rsidRPr="00D514F5" w:rsidRDefault="00D514F5" w:rsidP="00D514F5"/>
        </w:tc>
      </w:tr>
      <w:tr w:rsidR="00D514F5" w:rsidRPr="00D514F5" w14:paraId="10F4DCC9" w14:textId="77777777" w:rsidTr="00833D0E">
        <w:trPr>
          <w:trHeight w:val="300"/>
        </w:trPr>
        <w:tc>
          <w:tcPr>
            <w:tcW w:w="1165" w:type="dxa"/>
            <w:noWrap/>
            <w:hideMark/>
          </w:tcPr>
          <w:p w14:paraId="26A70F1F" w14:textId="77777777" w:rsidR="00D514F5" w:rsidRPr="00D514F5" w:rsidRDefault="00D514F5"/>
        </w:tc>
        <w:tc>
          <w:tcPr>
            <w:tcW w:w="4436" w:type="dxa"/>
            <w:noWrap/>
            <w:hideMark/>
          </w:tcPr>
          <w:p w14:paraId="71FBEEA7" w14:textId="77777777" w:rsidR="00D514F5" w:rsidRPr="00D514F5" w:rsidRDefault="00D514F5">
            <w:r w:rsidRPr="00D514F5">
              <w:t>Percent of Total Installed Capacity</w:t>
            </w:r>
          </w:p>
        </w:tc>
        <w:tc>
          <w:tcPr>
            <w:tcW w:w="2489" w:type="dxa"/>
            <w:noWrap/>
            <w:hideMark/>
          </w:tcPr>
          <w:p w14:paraId="68FF6710" w14:textId="77777777" w:rsidR="00D514F5" w:rsidRPr="00D514F5" w:rsidRDefault="00D514F5" w:rsidP="00D514F5">
            <w:r w:rsidRPr="00D514F5">
              <w:t>100</w:t>
            </w:r>
          </w:p>
        </w:tc>
        <w:tc>
          <w:tcPr>
            <w:tcW w:w="1260" w:type="dxa"/>
            <w:noWrap/>
            <w:hideMark/>
          </w:tcPr>
          <w:p w14:paraId="2921CE52" w14:textId="77777777" w:rsidR="00D514F5" w:rsidRPr="00D514F5" w:rsidRDefault="00D514F5">
            <w:r w:rsidRPr="00D514F5">
              <w:t>%</w:t>
            </w:r>
          </w:p>
        </w:tc>
      </w:tr>
      <w:tr w:rsidR="00D514F5" w:rsidRPr="00D514F5" w14:paraId="221CAC14" w14:textId="77777777" w:rsidTr="00833D0E">
        <w:trPr>
          <w:trHeight w:val="300"/>
        </w:trPr>
        <w:tc>
          <w:tcPr>
            <w:tcW w:w="1165" w:type="dxa"/>
            <w:noWrap/>
            <w:hideMark/>
          </w:tcPr>
          <w:p w14:paraId="1CC6B8F4" w14:textId="77777777" w:rsidR="00D514F5" w:rsidRPr="00D514F5" w:rsidRDefault="00D514F5"/>
        </w:tc>
        <w:tc>
          <w:tcPr>
            <w:tcW w:w="4436" w:type="dxa"/>
            <w:noWrap/>
            <w:hideMark/>
          </w:tcPr>
          <w:p w14:paraId="0EB22962" w14:textId="77777777" w:rsidR="00D514F5" w:rsidRPr="00D514F5" w:rsidRDefault="00D514F5">
            <w:r w:rsidRPr="00D514F5">
              <w:t>Percent of Floor Area Served</w:t>
            </w:r>
          </w:p>
        </w:tc>
        <w:tc>
          <w:tcPr>
            <w:tcW w:w="2489" w:type="dxa"/>
            <w:noWrap/>
            <w:hideMark/>
          </w:tcPr>
          <w:p w14:paraId="63EA45AD" w14:textId="77777777" w:rsidR="00D514F5" w:rsidRPr="00D514F5" w:rsidRDefault="00D514F5" w:rsidP="00D514F5">
            <w:r w:rsidRPr="00D514F5">
              <w:t>100</w:t>
            </w:r>
          </w:p>
        </w:tc>
        <w:tc>
          <w:tcPr>
            <w:tcW w:w="1260" w:type="dxa"/>
            <w:noWrap/>
            <w:hideMark/>
          </w:tcPr>
          <w:p w14:paraId="2D7FFD14" w14:textId="77777777" w:rsidR="00D514F5" w:rsidRPr="00D514F5" w:rsidRDefault="00D514F5">
            <w:r w:rsidRPr="00D514F5">
              <w:t>%</w:t>
            </w:r>
          </w:p>
        </w:tc>
      </w:tr>
      <w:tr w:rsidR="00D514F5" w:rsidRPr="00D514F5" w14:paraId="3470A595" w14:textId="77777777" w:rsidTr="00833D0E">
        <w:trPr>
          <w:trHeight w:val="300"/>
        </w:trPr>
        <w:tc>
          <w:tcPr>
            <w:tcW w:w="1165" w:type="dxa"/>
            <w:noWrap/>
            <w:hideMark/>
          </w:tcPr>
          <w:p w14:paraId="41023D81" w14:textId="77777777" w:rsidR="00D514F5" w:rsidRPr="00D514F5" w:rsidRDefault="00D514F5"/>
        </w:tc>
        <w:tc>
          <w:tcPr>
            <w:tcW w:w="4436" w:type="dxa"/>
            <w:noWrap/>
            <w:hideMark/>
          </w:tcPr>
          <w:p w14:paraId="0DFE4739" w14:textId="77777777" w:rsidR="00D514F5" w:rsidRPr="00D514F5" w:rsidRDefault="00D514F5">
            <w:r w:rsidRPr="00D514F5">
              <w:t>Static Air Pressure Reset Control</w:t>
            </w:r>
          </w:p>
        </w:tc>
        <w:tc>
          <w:tcPr>
            <w:tcW w:w="2489" w:type="dxa"/>
            <w:noWrap/>
            <w:hideMark/>
          </w:tcPr>
          <w:p w14:paraId="6EFF0283" w14:textId="77777777" w:rsidR="00D514F5" w:rsidRPr="00D514F5" w:rsidRDefault="00D514F5" w:rsidP="00D514F5">
            <w:r w:rsidRPr="00D514F5">
              <w:t>FALSE</w:t>
            </w:r>
          </w:p>
        </w:tc>
        <w:tc>
          <w:tcPr>
            <w:tcW w:w="1260" w:type="dxa"/>
            <w:noWrap/>
            <w:hideMark/>
          </w:tcPr>
          <w:p w14:paraId="48104D42" w14:textId="77777777" w:rsidR="00D514F5" w:rsidRPr="00D514F5" w:rsidRDefault="00D514F5" w:rsidP="00D514F5"/>
        </w:tc>
      </w:tr>
      <w:tr w:rsidR="00D514F5" w:rsidRPr="00D514F5" w14:paraId="77249415" w14:textId="77777777" w:rsidTr="00833D0E">
        <w:trPr>
          <w:trHeight w:val="300"/>
        </w:trPr>
        <w:tc>
          <w:tcPr>
            <w:tcW w:w="1165" w:type="dxa"/>
            <w:noWrap/>
            <w:hideMark/>
          </w:tcPr>
          <w:p w14:paraId="608D1F57" w14:textId="77777777" w:rsidR="00D514F5" w:rsidRPr="00D514F5" w:rsidRDefault="00D514F5"/>
        </w:tc>
        <w:tc>
          <w:tcPr>
            <w:tcW w:w="4436" w:type="dxa"/>
            <w:noWrap/>
            <w:hideMark/>
          </w:tcPr>
          <w:p w14:paraId="20F8411F" w14:textId="77777777" w:rsidR="00D514F5" w:rsidRPr="00D514F5" w:rsidRDefault="00D514F5">
            <w:r w:rsidRPr="00D514F5">
              <w:t>Supply Air Temperature Reset Control</w:t>
            </w:r>
          </w:p>
        </w:tc>
        <w:tc>
          <w:tcPr>
            <w:tcW w:w="2489" w:type="dxa"/>
            <w:noWrap/>
            <w:hideMark/>
          </w:tcPr>
          <w:p w14:paraId="6EE7070B" w14:textId="77777777" w:rsidR="00D514F5" w:rsidRPr="00D514F5" w:rsidRDefault="00D514F5" w:rsidP="00D514F5">
            <w:r w:rsidRPr="00D514F5">
              <w:t>FALSE</w:t>
            </w:r>
          </w:p>
        </w:tc>
        <w:tc>
          <w:tcPr>
            <w:tcW w:w="1260" w:type="dxa"/>
            <w:noWrap/>
            <w:hideMark/>
          </w:tcPr>
          <w:p w14:paraId="30062776" w14:textId="77777777" w:rsidR="00D514F5" w:rsidRPr="00D514F5" w:rsidRDefault="00D514F5" w:rsidP="00D514F5"/>
        </w:tc>
      </w:tr>
      <w:tr w:rsidR="00D514F5" w:rsidRPr="00D514F5" w14:paraId="5FC2F50D" w14:textId="77777777" w:rsidTr="00833D0E">
        <w:trPr>
          <w:trHeight w:val="300"/>
        </w:trPr>
        <w:tc>
          <w:tcPr>
            <w:tcW w:w="1165" w:type="dxa"/>
            <w:noWrap/>
            <w:hideMark/>
          </w:tcPr>
          <w:p w14:paraId="5151EF00" w14:textId="77777777" w:rsidR="00D514F5" w:rsidRPr="00D514F5" w:rsidRDefault="00D514F5"/>
        </w:tc>
        <w:tc>
          <w:tcPr>
            <w:tcW w:w="4436" w:type="dxa"/>
            <w:noWrap/>
            <w:hideMark/>
          </w:tcPr>
          <w:p w14:paraId="4F4AB920" w14:textId="77777777" w:rsidR="00D514F5" w:rsidRPr="00D514F5" w:rsidRDefault="00D514F5">
            <w:r w:rsidRPr="00D514F5">
              <w:t>Effiiciency</w:t>
            </w:r>
          </w:p>
        </w:tc>
        <w:tc>
          <w:tcPr>
            <w:tcW w:w="2489" w:type="dxa"/>
            <w:noWrap/>
            <w:hideMark/>
          </w:tcPr>
          <w:p w14:paraId="00ACF092" w14:textId="77777777" w:rsidR="00D514F5" w:rsidRPr="00D514F5" w:rsidRDefault="00D514F5" w:rsidP="00D514F5">
            <w:r w:rsidRPr="00D514F5">
              <w:t>0.54</w:t>
            </w:r>
          </w:p>
        </w:tc>
        <w:tc>
          <w:tcPr>
            <w:tcW w:w="1260" w:type="dxa"/>
            <w:noWrap/>
            <w:hideMark/>
          </w:tcPr>
          <w:p w14:paraId="0595D2C1" w14:textId="77777777" w:rsidR="00D514F5" w:rsidRPr="00D514F5" w:rsidRDefault="00D514F5">
            <w:r w:rsidRPr="00D514F5">
              <w:t>W/cfm</w:t>
            </w:r>
          </w:p>
        </w:tc>
      </w:tr>
      <w:tr w:rsidR="00D514F5" w:rsidRPr="00D514F5" w14:paraId="5B28053A" w14:textId="77777777" w:rsidTr="00833D0E">
        <w:trPr>
          <w:trHeight w:val="300"/>
        </w:trPr>
        <w:tc>
          <w:tcPr>
            <w:tcW w:w="1165" w:type="dxa"/>
            <w:noWrap/>
            <w:hideMark/>
          </w:tcPr>
          <w:p w14:paraId="553FEF3C" w14:textId="77777777" w:rsidR="00D514F5" w:rsidRPr="00D514F5" w:rsidRDefault="00D514F5"/>
        </w:tc>
        <w:tc>
          <w:tcPr>
            <w:tcW w:w="4436" w:type="dxa"/>
            <w:noWrap/>
            <w:hideMark/>
          </w:tcPr>
          <w:p w14:paraId="10C9C6E3" w14:textId="77777777" w:rsidR="00D514F5" w:rsidRPr="00D514F5" w:rsidRDefault="00D514F5">
            <w:r w:rsidRPr="00D514F5">
              <w:t>Efficiency Unit</w:t>
            </w:r>
          </w:p>
        </w:tc>
        <w:tc>
          <w:tcPr>
            <w:tcW w:w="2489" w:type="dxa"/>
            <w:noWrap/>
            <w:hideMark/>
          </w:tcPr>
          <w:p w14:paraId="27DFB022" w14:textId="77777777" w:rsidR="00D514F5" w:rsidRPr="00D514F5" w:rsidRDefault="00D514F5">
            <w:r w:rsidRPr="00D514F5">
              <w:t>W/cfm</w:t>
            </w:r>
          </w:p>
        </w:tc>
        <w:tc>
          <w:tcPr>
            <w:tcW w:w="1260" w:type="dxa"/>
            <w:noWrap/>
            <w:hideMark/>
          </w:tcPr>
          <w:p w14:paraId="4B74CEA2" w14:textId="77777777" w:rsidR="00D514F5" w:rsidRPr="00D514F5" w:rsidRDefault="00D514F5"/>
        </w:tc>
      </w:tr>
      <w:tr w:rsidR="00D514F5" w:rsidRPr="00D514F5" w14:paraId="1557C689" w14:textId="77777777" w:rsidTr="00833D0E">
        <w:trPr>
          <w:trHeight w:val="300"/>
        </w:trPr>
        <w:tc>
          <w:tcPr>
            <w:tcW w:w="1165" w:type="dxa"/>
            <w:noWrap/>
            <w:hideMark/>
          </w:tcPr>
          <w:p w14:paraId="295D5CE3" w14:textId="77777777" w:rsidR="00D514F5" w:rsidRPr="00D514F5" w:rsidRDefault="00D514F5"/>
        </w:tc>
        <w:tc>
          <w:tcPr>
            <w:tcW w:w="4436" w:type="dxa"/>
            <w:noWrap/>
            <w:hideMark/>
          </w:tcPr>
          <w:p w14:paraId="7DC129A2" w14:textId="77777777" w:rsidR="00D514F5" w:rsidRPr="00D514F5" w:rsidRDefault="00D514F5">
            <w:r w:rsidRPr="00D514F5">
              <w:t>Fan Motor Efficiency</w:t>
            </w:r>
          </w:p>
        </w:tc>
        <w:tc>
          <w:tcPr>
            <w:tcW w:w="2489" w:type="dxa"/>
            <w:noWrap/>
            <w:hideMark/>
          </w:tcPr>
          <w:p w14:paraId="76671C64" w14:textId="77777777" w:rsidR="00D514F5" w:rsidRPr="00D514F5" w:rsidRDefault="00D514F5">
            <w:r w:rsidRPr="00D514F5">
              <w:t>unknown</w:t>
            </w:r>
          </w:p>
        </w:tc>
        <w:tc>
          <w:tcPr>
            <w:tcW w:w="1260" w:type="dxa"/>
            <w:noWrap/>
            <w:hideMark/>
          </w:tcPr>
          <w:p w14:paraId="6CB921EF" w14:textId="77777777" w:rsidR="00D514F5" w:rsidRPr="00D514F5" w:rsidRDefault="00D514F5"/>
        </w:tc>
      </w:tr>
      <w:tr w:rsidR="00D514F5" w:rsidRPr="00D514F5" w14:paraId="29638A36" w14:textId="77777777" w:rsidTr="00833D0E">
        <w:trPr>
          <w:trHeight w:val="300"/>
        </w:trPr>
        <w:tc>
          <w:tcPr>
            <w:tcW w:w="1165" w:type="dxa"/>
            <w:noWrap/>
            <w:hideMark/>
          </w:tcPr>
          <w:p w14:paraId="63684138" w14:textId="77777777" w:rsidR="00D514F5" w:rsidRPr="00D514F5" w:rsidRDefault="00D514F5"/>
        </w:tc>
        <w:tc>
          <w:tcPr>
            <w:tcW w:w="4436" w:type="dxa"/>
            <w:noWrap/>
            <w:hideMark/>
          </w:tcPr>
          <w:p w14:paraId="319AFE2D" w14:textId="77777777" w:rsidR="00D514F5" w:rsidRPr="00D514F5" w:rsidRDefault="00D514F5">
            <w:r w:rsidRPr="00D514F5">
              <w:t>Economizer</w:t>
            </w:r>
          </w:p>
        </w:tc>
        <w:tc>
          <w:tcPr>
            <w:tcW w:w="2489" w:type="dxa"/>
            <w:noWrap/>
            <w:hideMark/>
          </w:tcPr>
          <w:p w14:paraId="2215CF5A" w14:textId="77777777" w:rsidR="00D514F5" w:rsidRPr="00D514F5" w:rsidRDefault="00D514F5">
            <w:r w:rsidRPr="00D514F5">
              <w:t>None</w:t>
            </w:r>
          </w:p>
        </w:tc>
        <w:tc>
          <w:tcPr>
            <w:tcW w:w="1260" w:type="dxa"/>
            <w:noWrap/>
            <w:hideMark/>
          </w:tcPr>
          <w:p w14:paraId="39C082B7" w14:textId="77777777" w:rsidR="00D514F5" w:rsidRPr="00D514F5" w:rsidRDefault="00D514F5"/>
        </w:tc>
      </w:tr>
      <w:tr w:rsidR="00D514F5" w:rsidRPr="00D514F5" w14:paraId="1F2C7892" w14:textId="77777777" w:rsidTr="00833D0E">
        <w:trPr>
          <w:trHeight w:val="300"/>
        </w:trPr>
        <w:tc>
          <w:tcPr>
            <w:tcW w:w="1165" w:type="dxa"/>
            <w:noWrap/>
            <w:hideMark/>
          </w:tcPr>
          <w:p w14:paraId="6ABA0A63" w14:textId="77777777" w:rsidR="00D514F5" w:rsidRPr="00D514F5" w:rsidRDefault="00D514F5"/>
        </w:tc>
        <w:tc>
          <w:tcPr>
            <w:tcW w:w="4436" w:type="dxa"/>
            <w:noWrap/>
            <w:hideMark/>
          </w:tcPr>
          <w:p w14:paraId="7E2D70D2" w14:textId="77777777" w:rsidR="00D514F5" w:rsidRPr="00D514F5" w:rsidRDefault="00D514F5">
            <w:r w:rsidRPr="00D514F5">
              <w:t>Minimum Outside Air Percentage</w:t>
            </w:r>
          </w:p>
        </w:tc>
        <w:tc>
          <w:tcPr>
            <w:tcW w:w="2489" w:type="dxa"/>
            <w:noWrap/>
            <w:hideMark/>
          </w:tcPr>
          <w:p w14:paraId="304E27F8" w14:textId="77777777" w:rsidR="00D514F5" w:rsidRPr="00D514F5" w:rsidRDefault="00D514F5"/>
        </w:tc>
        <w:tc>
          <w:tcPr>
            <w:tcW w:w="1260" w:type="dxa"/>
            <w:noWrap/>
            <w:hideMark/>
          </w:tcPr>
          <w:p w14:paraId="41601C5A" w14:textId="77777777" w:rsidR="00D514F5" w:rsidRPr="00D514F5" w:rsidRDefault="00D514F5"/>
        </w:tc>
      </w:tr>
      <w:tr w:rsidR="00D514F5" w:rsidRPr="00D514F5" w14:paraId="4E6D8726" w14:textId="77777777" w:rsidTr="00833D0E">
        <w:trPr>
          <w:trHeight w:val="300"/>
        </w:trPr>
        <w:tc>
          <w:tcPr>
            <w:tcW w:w="1165" w:type="dxa"/>
            <w:noWrap/>
            <w:hideMark/>
          </w:tcPr>
          <w:p w14:paraId="081A44A5" w14:textId="77777777" w:rsidR="00D514F5" w:rsidRPr="00D514F5" w:rsidRDefault="00D514F5"/>
        </w:tc>
        <w:tc>
          <w:tcPr>
            <w:tcW w:w="4436" w:type="dxa"/>
            <w:noWrap/>
            <w:hideMark/>
          </w:tcPr>
          <w:p w14:paraId="72C82BFB" w14:textId="77777777" w:rsidR="00D514F5" w:rsidRPr="00D514F5" w:rsidRDefault="00D514F5">
            <w:r w:rsidRPr="00D514F5">
              <w:t>Fan Control Type</w:t>
            </w:r>
          </w:p>
        </w:tc>
        <w:tc>
          <w:tcPr>
            <w:tcW w:w="2489" w:type="dxa"/>
            <w:noWrap/>
            <w:hideMark/>
          </w:tcPr>
          <w:p w14:paraId="044C2550" w14:textId="77777777" w:rsidR="00D514F5" w:rsidRPr="00D514F5" w:rsidRDefault="00D514F5">
            <w:r w:rsidRPr="00D514F5">
              <w:t>Constant/Intermittent</w:t>
            </w:r>
          </w:p>
        </w:tc>
        <w:tc>
          <w:tcPr>
            <w:tcW w:w="1260" w:type="dxa"/>
            <w:noWrap/>
            <w:hideMark/>
          </w:tcPr>
          <w:p w14:paraId="78401B8A" w14:textId="77777777" w:rsidR="00D514F5" w:rsidRPr="00D514F5" w:rsidRDefault="00D514F5"/>
        </w:tc>
      </w:tr>
      <w:tr w:rsidR="00D514F5" w:rsidRPr="00D514F5" w14:paraId="05CC11A8" w14:textId="77777777" w:rsidTr="00833D0E">
        <w:trPr>
          <w:trHeight w:val="300"/>
        </w:trPr>
        <w:tc>
          <w:tcPr>
            <w:tcW w:w="1165" w:type="dxa"/>
            <w:noWrap/>
            <w:hideMark/>
          </w:tcPr>
          <w:p w14:paraId="5AE6AD1F" w14:textId="77777777" w:rsidR="00D514F5" w:rsidRPr="00D514F5" w:rsidRDefault="00D514F5"/>
        </w:tc>
        <w:tc>
          <w:tcPr>
            <w:tcW w:w="4436" w:type="dxa"/>
            <w:noWrap/>
            <w:hideMark/>
          </w:tcPr>
          <w:p w14:paraId="5E8C62D0" w14:textId="77777777" w:rsidR="00D514F5" w:rsidRPr="00D514F5" w:rsidRDefault="00D514F5">
            <w:r w:rsidRPr="00D514F5">
              <w:t>Heat Recovery Type</w:t>
            </w:r>
          </w:p>
        </w:tc>
        <w:tc>
          <w:tcPr>
            <w:tcW w:w="3749" w:type="dxa"/>
            <w:gridSpan w:val="2"/>
            <w:noWrap/>
            <w:hideMark/>
          </w:tcPr>
          <w:p w14:paraId="4AB7BCA0" w14:textId="77777777" w:rsidR="00D514F5" w:rsidRPr="00D514F5" w:rsidRDefault="00D514F5">
            <w:r w:rsidRPr="00D514F5">
              <w:t>Air-to-Air Heat Exchanger</w:t>
            </w:r>
          </w:p>
        </w:tc>
      </w:tr>
      <w:tr w:rsidR="00D514F5" w:rsidRPr="00D514F5" w14:paraId="11229180" w14:textId="77777777" w:rsidTr="00833D0E">
        <w:trPr>
          <w:trHeight w:val="300"/>
        </w:trPr>
        <w:tc>
          <w:tcPr>
            <w:tcW w:w="1165" w:type="dxa"/>
            <w:noWrap/>
            <w:hideMark/>
          </w:tcPr>
          <w:p w14:paraId="00CE111C" w14:textId="77777777" w:rsidR="00D514F5" w:rsidRPr="00D514F5" w:rsidRDefault="00D514F5"/>
        </w:tc>
        <w:tc>
          <w:tcPr>
            <w:tcW w:w="4436" w:type="dxa"/>
            <w:noWrap/>
            <w:hideMark/>
          </w:tcPr>
          <w:p w14:paraId="7C72FFB0" w14:textId="77777777" w:rsidR="00D514F5" w:rsidRPr="00D514F5" w:rsidRDefault="00D514F5">
            <w:r w:rsidRPr="00D514F5">
              <w:t>Heat Recovery Efficiency</w:t>
            </w:r>
          </w:p>
        </w:tc>
        <w:tc>
          <w:tcPr>
            <w:tcW w:w="2489" w:type="dxa"/>
            <w:noWrap/>
            <w:hideMark/>
          </w:tcPr>
          <w:p w14:paraId="62C7FCB2" w14:textId="77777777" w:rsidR="00D514F5" w:rsidRPr="00D514F5" w:rsidRDefault="00D514F5" w:rsidP="00D514F5">
            <w:r w:rsidRPr="00D514F5">
              <w:t>78</w:t>
            </w:r>
          </w:p>
        </w:tc>
        <w:tc>
          <w:tcPr>
            <w:tcW w:w="1260" w:type="dxa"/>
            <w:noWrap/>
            <w:hideMark/>
          </w:tcPr>
          <w:p w14:paraId="2D36247D" w14:textId="77777777" w:rsidR="00D514F5" w:rsidRPr="00D514F5" w:rsidRDefault="00D514F5">
            <w:r w:rsidRPr="00D514F5">
              <w:t>%</w:t>
            </w:r>
          </w:p>
        </w:tc>
      </w:tr>
      <w:tr w:rsidR="00D514F5" w:rsidRPr="00D514F5" w14:paraId="519CCBEA" w14:textId="77777777" w:rsidTr="00833D0E">
        <w:trPr>
          <w:trHeight w:val="300"/>
        </w:trPr>
        <w:tc>
          <w:tcPr>
            <w:tcW w:w="1165" w:type="dxa"/>
            <w:noWrap/>
            <w:hideMark/>
          </w:tcPr>
          <w:p w14:paraId="763496EA" w14:textId="77777777" w:rsidR="00D514F5" w:rsidRPr="00D514F5" w:rsidRDefault="00D514F5"/>
        </w:tc>
        <w:tc>
          <w:tcPr>
            <w:tcW w:w="4436" w:type="dxa"/>
            <w:noWrap/>
            <w:hideMark/>
          </w:tcPr>
          <w:p w14:paraId="5A8E90C8" w14:textId="77777777" w:rsidR="00D514F5" w:rsidRPr="00D514F5" w:rsidRDefault="00D514F5">
            <w:r w:rsidRPr="00D514F5">
              <w:t>Duct Insulation</w:t>
            </w:r>
          </w:p>
        </w:tc>
        <w:tc>
          <w:tcPr>
            <w:tcW w:w="2489" w:type="dxa"/>
            <w:noWrap/>
            <w:hideMark/>
          </w:tcPr>
          <w:p w14:paraId="2A553993" w14:textId="77777777" w:rsidR="00D514F5" w:rsidRPr="00D514F5" w:rsidRDefault="00D514F5">
            <w:r w:rsidRPr="00D514F5">
              <w:t>Excellent</w:t>
            </w:r>
          </w:p>
        </w:tc>
        <w:tc>
          <w:tcPr>
            <w:tcW w:w="1260" w:type="dxa"/>
            <w:noWrap/>
            <w:hideMark/>
          </w:tcPr>
          <w:p w14:paraId="228E8BFA" w14:textId="77777777" w:rsidR="00D514F5" w:rsidRPr="00D514F5" w:rsidRDefault="00D514F5"/>
        </w:tc>
      </w:tr>
      <w:tr w:rsidR="00D514F5" w:rsidRPr="00D514F5" w14:paraId="7DED3F23" w14:textId="77777777" w:rsidTr="00833D0E">
        <w:trPr>
          <w:trHeight w:val="300"/>
        </w:trPr>
        <w:tc>
          <w:tcPr>
            <w:tcW w:w="1165" w:type="dxa"/>
            <w:noWrap/>
            <w:hideMark/>
          </w:tcPr>
          <w:p w14:paraId="07479E89" w14:textId="77777777" w:rsidR="00D514F5" w:rsidRPr="00D514F5" w:rsidRDefault="00D514F5"/>
        </w:tc>
        <w:tc>
          <w:tcPr>
            <w:tcW w:w="4436" w:type="dxa"/>
            <w:noWrap/>
            <w:hideMark/>
          </w:tcPr>
          <w:p w14:paraId="6199AF08" w14:textId="77777777" w:rsidR="00D514F5" w:rsidRPr="00D514F5" w:rsidRDefault="00D514F5">
            <w:r w:rsidRPr="00D514F5">
              <w:t>Duct Sealing</w:t>
            </w:r>
          </w:p>
        </w:tc>
        <w:tc>
          <w:tcPr>
            <w:tcW w:w="2489" w:type="dxa"/>
            <w:noWrap/>
            <w:hideMark/>
          </w:tcPr>
          <w:p w14:paraId="5FDCA7C3" w14:textId="77777777" w:rsidR="00D514F5" w:rsidRPr="00D514F5" w:rsidRDefault="00D514F5">
            <w:r w:rsidRPr="00D514F5">
              <w:t>Excellent</w:t>
            </w:r>
          </w:p>
        </w:tc>
        <w:tc>
          <w:tcPr>
            <w:tcW w:w="1260" w:type="dxa"/>
            <w:noWrap/>
            <w:hideMark/>
          </w:tcPr>
          <w:p w14:paraId="2F1CC639" w14:textId="77777777" w:rsidR="00D514F5" w:rsidRPr="00D514F5" w:rsidRDefault="00D514F5"/>
        </w:tc>
      </w:tr>
      <w:tr w:rsidR="00D514F5" w:rsidRPr="00D514F5" w14:paraId="25AED020" w14:textId="77777777" w:rsidTr="00833D0E">
        <w:trPr>
          <w:trHeight w:val="300"/>
        </w:trPr>
        <w:tc>
          <w:tcPr>
            <w:tcW w:w="1165" w:type="dxa"/>
            <w:noWrap/>
            <w:hideMark/>
          </w:tcPr>
          <w:p w14:paraId="119C1808" w14:textId="77777777" w:rsidR="00D514F5" w:rsidRPr="00D514F5" w:rsidRDefault="00D514F5"/>
        </w:tc>
        <w:tc>
          <w:tcPr>
            <w:tcW w:w="4436" w:type="dxa"/>
            <w:noWrap/>
            <w:hideMark/>
          </w:tcPr>
          <w:p w14:paraId="2C529731" w14:textId="77777777" w:rsidR="00D514F5" w:rsidRPr="00D514F5" w:rsidRDefault="00D514F5">
            <w:r w:rsidRPr="00D514F5">
              <w:t>Duct Location</w:t>
            </w:r>
          </w:p>
        </w:tc>
        <w:tc>
          <w:tcPr>
            <w:tcW w:w="2489" w:type="dxa"/>
            <w:noWrap/>
            <w:hideMark/>
          </w:tcPr>
          <w:p w14:paraId="777EF3B0" w14:textId="77777777" w:rsidR="00D514F5" w:rsidRPr="00D514F5" w:rsidRDefault="00D514F5">
            <w:r w:rsidRPr="00D514F5">
              <w:t>Conditioned Space</w:t>
            </w:r>
          </w:p>
        </w:tc>
        <w:tc>
          <w:tcPr>
            <w:tcW w:w="1260" w:type="dxa"/>
            <w:noWrap/>
            <w:hideMark/>
          </w:tcPr>
          <w:p w14:paraId="5C578C50" w14:textId="77777777" w:rsidR="00D514F5" w:rsidRPr="00D514F5" w:rsidRDefault="00D514F5"/>
        </w:tc>
      </w:tr>
      <w:tr w:rsidR="00D514F5" w:rsidRPr="00D514F5" w14:paraId="17452660" w14:textId="77777777" w:rsidTr="00833D0E">
        <w:trPr>
          <w:trHeight w:val="300"/>
        </w:trPr>
        <w:tc>
          <w:tcPr>
            <w:tcW w:w="1165" w:type="dxa"/>
            <w:noWrap/>
            <w:hideMark/>
          </w:tcPr>
          <w:p w14:paraId="3E732727" w14:textId="77777777" w:rsidR="00D514F5" w:rsidRPr="00D514F5" w:rsidRDefault="00D514F5"/>
        </w:tc>
        <w:tc>
          <w:tcPr>
            <w:tcW w:w="4436" w:type="dxa"/>
            <w:noWrap/>
            <w:hideMark/>
          </w:tcPr>
          <w:p w14:paraId="62B1E09A" w14:textId="77777777" w:rsidR="00D514F5" w:rsidRPr="00D514F5" w:rsidRDefault="00D514F5">
            <w:r w:rsidRPr="00D514F5">
              <w:t>Duct Insulation R-Value</w:t>
            </w:r>
          </w:p>
        </w:tc>
        <w:tc>
          <w:tcPr>
            <w:tcW w:w="2489" w:type="dxa"/>
            <w:noWrap/>
            <w:hideMark/>
          </w:tcPr>
          <w:p w14:paraId="5D026130" w14:textId="77777777" w:rsidR="00D514F5" w:rsidRPr="00D514F5" w:rsidRDefault="00D514F5" w:rsidP="00D514F5">
            <w:r w:rsidRPr="00D514F5">
              <w:t>0</w:t>
            </w:r>
          </w:p>
        </w:tc>
        <w:tc>
          <w:tcPr>
            <w:tcW w:w="1260" w:type="dxa"/>
            <w:noWrap/>
            <w:hideMark/>
          </w:tcPr>
          <w:p w14:paraId="3F576832" w14:textId="77777777" w:rsidR="00D514F5" w:rsidRPr="00D514F5" w:rsidRDefault="00D514F5" w:rsidP="00D514F5"/>
        </w:tc>
      </w:tr>
      <w:tr w:rsidR="00D514F5" w:rsidRPr="00D514F5" w14:paraId="50B144DB" w14:textId="77777777" w:rsidTr="00833D0E">
        <w:trPr>
          <w:trHeight w:val="300"/>
        </w:trPr>
        <w:tc>
          <w:tcPr>
            <w:tcW w:w="1165" w:type="dxa"/>
            <w:noWrap/>
            <w:hideMark/>
          </w:tcPr>
          <w:p w14:paraId="52DDED0B" w14:textId="77777777" w:rsidR="00D514F5" w:rsidRPr="00D514F5" w:rsidRDefault="00D514F5">
            <w:pPr>
              <w:rPr>
                <w:b/>
                <w:bCs/>
              </w:rPr>
            </w:pPr>
            <w:r w:rsidRPr="00D514F5">
              <w:rPr>
                <w:b/>
                <w:bCs/>
              </w:rPr>
              <w:t xml:space="preserve">SYSTEMS: </w:t>
            </w:r>
          </w:p>
        </w:tc>
        <w:tc>
          <w:tcPr>
            <w:tcW w:w="8185" w:type="dxa"/>
            <w:gridSpan w:val="3"/>
            <w:noWrap/>
            <w:hideMark/>
          </w:tcPr>
          <w:p w14:paraId="26DB935E" w14:textId="77777777" w:rsidR="00D514F5" w:rsidRPr="00D514F5" w:rsidRDefault="00D514F5">
            <w:pPr>
              <w:rPr>
                <w:b/>
                <w:bCs/>
              </w:rPr>
            </w:pPr>
            <w:r w:rsidRPr="00D514F5">
              <w:rPr>
                <w:b/>
                <w:bCs/>
              </w:rPr>
              <w:t>Air Distribution (NOTE:  refers to air distribution attached to heat pump)</w:t>
            </w:r>
          </w:p>
        </w:tc>
      </w:tr>
      <w:tr w:rsidR="00D514F5" w:rsidRPr="00D514F5" w14:paraId="39B609DF" w14:textId="77777777" w:rsidTr="00833D0E">
        <w:trPr>
          <w:trHeight w:val="300"/>
        </w:trPr>
        <w:tc>
          <w:tcPr>
            <w:tcW w:w="1165" w:type="dxa"/>
            <w:noWrap/>
            <w:hideMark/>
          </w:tcPr>
          <w:p w14:paraId="3BAB58E1" w14:textId="77777777" w:rsidR="00D514F5" w:rsidRPr="00D514F5" w:rsidRDefault="00D514F5">
            <w:pPr>
              <w:rPr>
                <w:b/>
                <w:bCs/>
              </w:rPr>
            </w:pPr>
          </w:p>
        </w:tc>
        <w:tc>
          <w:tcPr>
            <w:tcW w:w="4436" w:type="dxa"/>
            <w:noWrap/>
            <w:hideMark/>
          </w:tcPr>
          <w:p w14:paraId="377D88FB" w14:textId="77777777" w:rsidR="00D514F5" w:rsidRPr="00D514F5" w:rsidRDefault="00D514F5">
            <w:r w:rsidRPr="00D514F5">
              <w:t>Configuration</w:t>
            </w:r>
          </w:p>
        </w:tc>
        <w:tc>
          <w:tcPr>
            <w:tcW w:w="2489" w:type="dxa"/>
            <w:noWrap/>
            <w:hideMark/>
          </w:tcPr>
          <w:p w14:paraId="65FCC578" w14:textId="77777777" w:rsidR="00D514F5" w:rsidRPr="00D514F5" w:rsidRDefault="00D514F5">
            <w:r w:rsidRPr="00D514F5">
              <w:t>Split</w:t>
            </w:r>
          </w:p>
        </w:tc>
        <w:tc>
          <w:tcPr>
            <w:tcW w:w="1260" w:type="dxa"/>
            <w:noWrap/>
            <w:hideMark/>
          </w:tcPr>
          <w:p w14:paraId="2D3086F4" w14:textId="77777777" w:rsidR="00D514F5" w:rsidRPr="00D514F5" w:rsidRDefault="00D514F5"/>
        </w:tc>
      </w:tr>
      <w:tr w:rsidR="00D514F5" w:rsidRPr="00D514F5" w14:paraId="3D9FFC1F" w14:textId="77777777" w:rsidTr="00833D0E">
        <w:trPr>
          <w:trHeight w:val="300"/>
        </w:trPr>
        <w:tc>
          <w:tcPr>
            <w:tcW w:w="1165" w:type="dxa"/>
            <w:noWrap/>
            <w:hideMark/>
          </w:tcPr>
          <w:p w14:paraId="17A57194" w14:textId="77777777" w:rsidR="00D514F5" w:rsidRPr="00D514F5" w:rsidRDefault="00D514F5"/>
        </w:tc>
        <w:tc>
          <w:tcPr>
            <w:tcW w:w="4436" w:type="dxa"/>
            <w:noWrap/>
            <w:hideMark/>
          </w:tcPr>
          <w:p w14:paraId="4102EBC5" w14:textId="77777777" w:rsidR="00D514F5" w:rsidRPr="00D514F5" w:rsidRDefault="00D514F5">
            <w:r w:rsidRPr="00D514F5">
              <w:t>Flow Control</w:t>
            </w:r>
          </w:p>
        </w:tc>
        <w:tc>
          <w:tcPr>
            <w:tcW w:w="2489" w:type="dxa"/>
            <w:noWrap/>
            <w:hideMark/>
          </w:tcPr>
          <w:p w14:paraId="281BB677" w14:textId="77777777" w:rsidR="00D514F5" w:rsidRPr="00D514F5" w:rsidRDefault="00D514F5">
            <w:r w:rsidRPr="00D514F5">
              <w:t>Variable Volume</w:t>
            </w:r>
          </w:p>
        </w:tc>
        <w:tc>
          <w:tcPr>
            <w:tcW w:w="1260" w:type="dxa"/>
            <w:noWrap/>
            <w:hideMark/>
          </w:tcPr>
          <w:p w14:paraId="4A33BB29" w14:textId="77777777" w:rsidR="00D514F5" w:rsidRPr="00D514F5" w:rsidRDefault="00D514F5"/>
        </w:tc>
      </w:tr>
      <w:tr w:rsidR="00D514F5" w:rsidRPr="00D514F5" w14:paraId="7B7B4A16" w14:textId="77777777" w:rsidTr="00833D0E">
        <w:trPr>
          <w:trHeight w:val="300"/>
        </w:trPr>
        <w:tc>
          <w:tcPr>
            <w:tcW w:w="1165" w:type="dxa"/>
            <w:noWrap/>
            <w:hideMark/>
          </w:tcPr>
          <w:p w14:paraId="3D97FE23" w14:textId="77777777" w:rsidR="00D514F5" w:rsidRPr="00D514F5" w:rsidRDefault="00D514F5"/>
        </w:tc>
        <w:tc>
          <w:tcPr>
            <w:tcW w:w="4436" w:type="dxa"/>
            <w:noWrap/>
            <w:hideMark/>
          </w:tcPr>
          <w:p w14:paraId="0AFD6C7E" w14:textId="77777777" w:rsidR="00D514F5" w:rsidRPr="00D514F5" w:rsidRDefault="00D514F5">
            <w:r w:rsidRPr="00D514F5">
              <w:t>Duct Configuration</w:t>
            </w:r>
          </w:p>
        </w:tc>
        <w:tc>
          <w:tcPr>
            <w:tcW w:w="2489" w:type="dxa"/>
            <w:noWrap/>
            <w:hideMark/>
          </w:tcPr>
          <w:p w14:paraId="3737E734" w14:textId="77777777" w:rsidR="00D514F5" w:rsidRPr="00D514F5" w:rsidRDefault="00D514F5">
            <w:r w:rsidRPr="00D514F5">
              <w:t>Dual</w:t>
            </w:r>
          </w:p>
        </w:tc>
        <w:tc>
          <w:tcPr>
            <w:tcW w:w="1260" w:type="dxa"/>
            <w:noWrap/>
            <w:hideMark/>
          </w:tcPr>
          <w:p w14:paraId="76AD9007" w14:textId="77777777" w:rsidR="00D514F5" w:rsidRPr="00D514F5" w:rsidRDefault="00D514F5"/>
        </w:tc>
      </w:tr>
      <w:tr w:rsidR="00D514F5" w:rsidRPr="00D514F5" w14:paraId="74960110" w14:textId="77777777" w:rsidTr="00833D0E">
        <w:trPr>
          <w:trHeight w:val="300"/>
        </w:trPr>
        <w:tc>
          <w:tcPr>
            <w:tcW w:w="1165" w:type="dxa"/>
            <w:noWrap/>
            <w:hideMark/>
          </w:tcPr>
          <w:p w14:paraId="43D61D69" w14:textId="77777777" w:rsidR="00D514F5" w:rsidRPr="00D514F5" w:rsidRDefault="00D514F5"/>
        </w:tc>
        <w:tc>
          <w:tcPr>
            <w:tcW w:w="4436" w:type="dxa"/>
            <w:noWrap/>
            <w:hideMark/>
          </w:tcPr>
          <w:p w14:paraId="083322E2" w14:textId="77777777" w:rsidR="00D514F5" w:rsidRPr="00D514F5" w:rsidRDefault="00D514F5">
            <w:r w:rsidRPr="00D514F5">
              <w:t>Heating Source</w:t>
            </w:r>
          </w:p>
        </w:tc>
        <w:tc>
          <w:tcPr>
            <w:tcW w:w="2489" w:type="dxa"/>
            <w:noWrap/>
            <w:hideMark/>
          </w:tcPr>
          <w:p w14:paraId="2CCDF47F" w14:textId="77777777" w:rsidR="00D514F5" w:rsidRPr="00D514F5" w:rsidRDefault="00D514F5">
            <w:r w:rsidRPr="00D514F5">
              <w:t>Electric Heat Pump</w:t>
            </w:r>
          </w:p>
        </w:tc>
        <w:tc>
          <w:tcPr>
            <w:tcW w:w="1260" w:type="dxa"/>
            <w:noWrap/>
            <w:hideMark/>
          </w:tcPr>
          <w:p w14:paraId="74296F0B" w14:textId="77777777" w:rsidR="00D514F5" w:rsidRPr="00D514F5" w:rsidRDefault="00D514F5"/>
        </w:tc>
      </w:tr>
      <w:tr w:rsidR="00D514F5" w:rsidRPr="00D514F5" w14:paraId="781CDEAC" w14:textId="77777777" w:rsidTr="00833D0E">
        <w:trPr>
          <w:trHeight w:val="300"/>
        </w:trPr>
        <w:tc>
          <w:tcPr>
            <w:tcW w:w="1165" w:type="dxa"/>
            <w:noWrap/>
            <w:hideMark/>
          </w:tcPr>
          <w:p w14:paraId="39B3BD9F" w14:textId="77777777" w:rsidR="00D514F5" w:rsidRPr="00D514F5" w:rsidRDefault="00D514F5"/>
        </w:tc>
        <w:tc>
          <w:tcPr>
            <w:tcW w:w="4436" w:type="dxa"/>
            <w:noWrap/>
            <w:hideMark/>
          </w:tcPr>
          <w:p w14:paraId="3F7E4B83" w14:textId="77777777" w:rsidR="00D514F5" w:rsidRPr="00D514F5" w:rsidRDefault="00D514F5">
            <w:r w:rsidRPr="00D514F5">
              <w:t>Cooling Source</w:t>
            </w:r>
          </w:p>
        </w:tc>
        <w:tc>
          <w:tcPr>
            <w:tcW w:w="2489" w:type="dxa"/>
            <w:noWrap/>
            <w:hideMark/>
          </w:tcPr>
          <w:p w14:paraId="6B23B6C1" w14:textId="77777777" w:rsidR="00D514F5" w:rsidRPr="00D514F5" w:rsidRDefault="00D514F5">
            <w:r w:rsidRPr="00D514F5">
              <w:t>Direct Expansion</w:t>
            </w:r>
          </w:p>
        </w:tc>
        <w:tc>
          <w:tcPr>
            <w:tcW w:w="1260" w:type="dxa"/>
            <w:noWrap/>
            <w:hideMark/>
          </w:tcPr>
          <w:p w14:paraId="542705F8" w14:textId="77777777" w:rsidR="00D514F5" w:rsidRPr="00D514F5" w:rsidRDefault="00D514F5"/>
        </w:tc>
      </w:tr>
      <w:tr w:rsidR="00D514F5" w:rsidRPr="00D514F5" w14:paraId="69D253D8" w14:textId="77777777" w:rsidTr="00833D0E">
        <w:trPr>
          <w:trHeight w:val="300"/>
        </w:trPr>
        <w:tc>
          <w:tcPr>
            <w:tcW w:w="1165" w:type="dxa"/>
            <w:noWrap/>
            <w:hideMark/>
          </w:tcPr>
          <w:p w14:paraId="069755B0" w14:textId="77777777" w:rsidR="00D514F5" w:rsidRPr="00D514F5" w:rsidRDefault="00D514F5"/>
        </w:tc>
        <w:tc>
          <w:tcPr>
            <w:tcW w:w="4436" w:type="dxa"/>
            <w:noWrap/>
            <w:hideMark/>
          </w:tcPr>
          <w:p w14:paraId="76BEF54F" w14:textId="77777777" w:rsidR="00D514F5" w:rsidRPr="00D514F5" w:rsidRDefault="00D514F5">
            <w:r w:rsidRPr="00D514F5">
              <w:t>Preheat Source</w:t>
            </w:r>
          </w:p>
        </w:tc>
        <w:tc>
          <w:tcPr>
            <w:tcW w:w="2489" w:type="dxa"/>
            <w:noWrap/>
            <w:hideMark/>
          </w:tcPr>
          <w:p w14:paraId="16D5D6A1" w14:textId="77777777" w:rsidR="00D514F5" w:rsidRPr="00D514F5" w:rsidRDefault="00D514F5">
            <w:r w:rsidRPr="00D514F5">
              <w:t>none</w:t>
            </w:r>
          </w:p>
        </w:tc>
        <w:tc>
          <w:tcPr>
            <w:tcW w:w="1260" w:type="dxa"/>
            <w:noWrap/>
            <w:hideMark/>
          </w:tcPr>
          <w:p w14:paraId="2497ACF1" w14:textId="77777777" w:rsidR="00D514F5" w:rsidRPr="00D514F5" w:rsidRDefault="00D514F5"/>
        </w:tc>
      </w:tr>
      <w:tr w:rsidR="00D514F5" w:rsidRPr="00D514F5" w14:paraId="23BD10D8" w14:textId="77777777" w:rsidTr="00833D0E">
        <w:trPr>
          <w:trHeight w:val="300"/>
        </w:trPr>
        <w:tc>
          <w:tcPr>
            <w:tcW w:w="1165" w:type="dxa"/>
            <w:noWrap/>
            <w:hideMark/>
          </w:tcPr>
          <w:p w14:paraId="44E76B72" w14:textId="77777777" w:rsidR="00D514F5" w:rsidRPr="00D514F5" w:rsidRDefault="00D514F5"/>
        </w:tc>
        <w:tc>
          <w:tcPr>
            <w:tcW w:w="4436" w:type="dxa"/>
            <w:noWrap/>
            <w:hideMark/>
          </w:tcPr>
          <w:p w14:paraId="7D11D66B" w14:textId="77777777" w:rsidR="00D514F5" w:rsidRPr="00D514F5" w:rsidRDefault="00D514F5">
            <w:r w:rsidRPr="00D514F5">
              <w:t>Humidification</w:t>
            </w:r>
          </w:p>
        </w:tc>
        <w:tc>
          <w:tcPr>
            <w:tcW w:w="2489" w:type="dxa"/>
            <w:noWrap/>
            <w:hideMark/>
          </w:tcPr>
          <w:p w14:paraId="305BB731" w14:textId="77777777" w:rsidR="00D514F5" w:rsidRPr="00D514F5" w:rsidRDefault="00D514F5">
            <w:r w:rsidRPr="00D514F5">
              <w:t>none</w:t>
            </w:r>
          </w:p>
        </w:tc>
        <w:tc>
          <w:tcPr>
            <w:tcW w:w="1260" w:type="dxa"/>
            <w:noWrap/>
            <w:hideMark/>
          </w:tcPr>
          <w:p w14:paraId="498F9111" w14:textId="77777777" w:rsidR="00D514F5" w:rsidRPr="00D514F5" w:rsidRDefault="00D514F5"/>
        </w:tc>
      </w:tr>
      <w:tr w:rsidR="00D514F5" w:rsidRPr="00D514F5" w14:paraId="0A7FEB6D" w14:textId="77777777" w:rsidTr="00833D0E">
        <w:trPr>
          <w:trHeight w:val="300"/>
        </w:trPr>
        <w:tc>
          <w:tcPr>
            <w:tcW w:w="1165" w:type="dxa"/>
            <w:noWrap/>
            <w:hideMark/>
          </w:tcPr>
          <w:p w14:paraId="273BF5E1" w14:textId="77777777" w:rsidR="00D514F5" w:rsidRPr="00D514F5" w:rsidRDefault="00D514F5"/>
        </w:tc>
        <w:tc>
          <w:tcPr>
            <w:tcW w:w="4436" w:type="dxa"/>
            <w:noWrap/>
            <w:hideMark/>
          </w:tcPr>
          <w:p w14:paraId="4254702F" w14:textId="77777777" w:rsidR="00D514F5" w:rsidRPr="00D514F5" w:rsidRDefault="00D514F5">
            <w:r w:rsidRPr="00D514F5">
              <w:t>Dehumidification</w:t>
            </w:r>
          </w:p>
        </w:tc>
        <w:tc>
          <w:tcPr>
            <w:tcW w:w="2489" w:type="dxa"/>
            <w:noWrap/>
            <w:hideMark/>
          </w:tcPr>
          <w:p w14:paraId="3C60A4CC" w14:textId="77777777" w:rsidR="00D514F5" w:rsidRPr="00D514F5" w:rsidRDefault="00D514F5">
            <w:r w:rsidRPr="00D514F5">
              <w:t>DX</w:t>
            </w:r>
          </w:p>
        </w:tc>
        <w:tc>
          <w:tcPr>
            <w:tcW w:w="1260" w:type="dxa"/>
            <w:noWrap/>
            <w:hideMark/>
          </w:tcPr>
          <w:p w14:paraId="629F0B43" w14:textId="77777777" w:rsidR="00D514F5" w:rsidRPr="00D514F5" w:rsidRDefault="00D514F5"/>
        </w:tc>
      </w:tr>
      <w:tr w:rsidR="00D514F5" w:rsidRPr="00D514F5" w14:paraId="33CBCE4D" w14:textId="77777777" w:rsidTr="00833D0E">
        <w:trPr>
          <w:trHeight w:val="300"/>
        </w:trPr>
        <w:tc>
          <w:tcPr>
            <w:tcW w:w="1165" w:type="dxa"/>
            <w:noWrap/>
            <w:hideMark/>
          </w:tcPr>
          <w:p w14:paraId="68775F28" w14:textId="77777777" w:rsidR="00D514F5" w:rsidRPr="00D514F5" w:rsidRDefault="00D514F5"/>
        </w:tc>
        <w:tc>
          <w:tcPr>
            <w:tcW w:w="4436" w:type="dxa"/>
            <w:noWrap/>
            <w:hideMark/>
          </w:tcPr>
          <w:p w14:paraId="468A61F7" w14:textId="77777777" w:rsidR="00D514F5" w:rsidRPr="00D514F5" w:rsidRDefault="00D514F5">
            <w:r w:rsidRPr="00D514F5">
              <w:t>Quantity</w:t>
            </w:r>
          </w:p>
        </w:tc>
        <w:tc>
          <w:tcPr>
            <w:tcW w:w="2489" w:type="dxa"/>
            <w:noWrap/>
            <w:hideMark/>
          </w:tcPr>
          <w:p w14:paraId="45DD11CE" w14:textId="77777777" w:rsidR="00D514F5" w:rsidRPr="00D514F5" w:rsidRDefault="00D514F5" w:rsidP="00D514F5">
            <w:r w:rsidRPr="00D514F5">
              <w:t>1</w:t>
            </w:r>
          </w:p>
        </w:tc>
        <w:tc>
          <w:tcPr>
            <w:tcW w:w="1260" w:type="dxa"/>
            <w:noWrap/>
            <w:hideMark/>
          </w:tcPr>
          <w:p w14:paraId="4D00D3D7" w14:textId="77777777" w:rsidR="00D514F5" w:rsidRPr="00D514F5" w:rsidRDefault="00D514F5" w:rsidP="00D514F5"/>
        </w:tc>
      </w:tr>
      <w:tr w:rsidR="00D514F5" w:rsidRPr="00D514F5" w14:paraId="2D1C6161" w14:textId="77777777" w:rsidTr="00833D0E">
        <w:trPr>
          <w:trHeight w:val="300"/>
        </w:trPr>
        <w:tc>
          <w:tcPr>
            <w:tcW w:w="1165" w:type="dxa"/>
            <w:noWrap/>
            <w:hideMark/>
          </w:tcPr>
          <w:p w14:paraId="2CB628BB" w14:textId="77777777" w:rsidR="00D514F5" w:rsidRPr="00D514F5" w:rsidRDefault="00D514F5"/>
        </w:tc>
        <w:tc>
          <w:tcPr>
            <w:tcW w:w="4436" w:type="dxa"/>
            <w:noWrap/>
            <w:hideMark/>
          </w:tcPr>
          <w:p w14:paraId="63454FB8" w14:textId="77777777" w:rsidR="00D514F5" w:rsidRPr="00D514F5" w:rsidRDefault="00D514F5">
            <w:r w:rsidRPr="00D514F5">
              <w:t>Size</w:t>
            </w:r>
          </w:p>
        </w:tc>
        <w:tc>
          <w:tcPr>
            <w:tcW w:w="2489" w:type="dxa"/>
            <w:noWrap/>
            <w:hideMark/>
          </w:tcPr>
          <w:p w14:paraId="7510321D" w14:textId="77777777" w:rsidR="00D514F5" w:rsidRPr="00D514F5" w:rsidRDefault="00D514F5" w:rsidP="00D514F5">
            <w:r w:rsidRPr="00D514F5">
              <w:t>1200</w:t>
            </w:r>
          </w:p>
        </w:tc>
        <w:tc>
          <w:tcPr>
            <w:tcW w:w="1260" w:type="dxa"/>
            <w:noWrap/>
            <w:hideMark/>
          </w:tcPr>
          <w:p w14:paraId="095F6E70" w14:textId="77777777" w:rsidR="00D514F5" w:rsidRPr="00D514F5" w:rsidRDefault="00D514F5">
            <w:r w:rsidRPr="00D514F5">
              <w:t>cfm</w:t>
            </w:r>
          </w:p>
        </w:tc>
      </w:tr>
      <w:tr w:rsidR="00D514F5" w:rsidRPr="00D514F5" w14:paraId="6D99F2D8" w14:textId="77777777" w:rsidTr="00833D0E">
        <w:trPr>
          <w:trHeight w:val="300"/>
        </w:trPr>
        <w:tc>
          <w:tcPr>
            <w:tcW w:w="1165" w:type="dxa"/>
            <w:noWrap/>
            <w:hideMark/>
          </w:tcPr>
          <w:p w14:paraId="34D0A3E6" w14:textId="77777777" w:rsidR="00D514F5" w:rsidRPr="00D514F5" w:rsidRDefault="00D514F5"/>
        </w:tc>
        <w:tc>
          <w:tcPr>
            <w:tcW w:w="4436" w:type="dxa"/>
            <w:noWrap/>
            <w:hideMark/>
          </w:tcPr>
          <w:p w14:paraId="432C8A58" w14:textId="77777777" w:rsidR="00D514F5" w:rsidRPr="00D514F5" w:rsidRDefault="00D514F5">
            <w:r w:rsidRPr="00D514F5">
              <w:t>Power</w:t>
            </w:r>
          </w:p>
        </w:tc>
        <w:tc>
          <w:tcPr>
            <w:tcW w:w="2489" w:type="dxa"/>
            <w:noWrap/>
            <w:hideMark/>
          </w:tcPr>
          <w:p w14:paraId="1EC41901" w14:textId="77777777" w:rsidR="00D514F5" w:rsidRPr="00D514F5" w:rsidRDefault="00D514F5"/>
        </w:tc>
        <w:tc>
          <w:tcPr>
            <w:tcW w:w="1260" w:type="dxa"/>
            <w:noWrap/>
            <w:hideMark/>
          </w:tcPr>
          <w:p w14:paraId="63FFF654" w14:textId="77777777" w:rsidR="00D514F5" w:rsidRPr="00D514F5" w:rsidRDefault="00D514F5">
            <w:r w:rsidRPr="00D514F5">
              <w:t>W</w:t>
            </w:r>
          </w:p>
        </w:tc>
      </w:tr>
      <w:tr w:rsidR="00D514F5" w:rsidRPr="00D514F5" w14:paraId="62FA6AE3" w14:textId="77777777" w:rsidTr="00833D0E">
        <w:trPr>
          <w:trHeight w:val="300"/>
        </w:trPr>
        <w:tc>
          <w:tcPr>
            <w:tcW w:w="1165" w:type="dxa"/>
            <w:noWrap/>
            <w:hideMark/>
          </w:tcPr>
          <w:p w14:paraId="46062BC0" w14:textId="77777777" w:rsidR="00D514F5" w:rsidRPr="00D514F5" w:rsidRDefault="00D514F5"/>
        </w:tc>
        <w:tc>
          <w:tcPr>
            <w:tcW w:w="4436" w:type="dxa"/>
            <w:noWrap/>
            <w:hideMark/>
          </w:tcPr>
          <w:p w14:paraId="75C93226" w14:textId="77777777" w:rsidR="00D514F5" w:rsidRPr="00D514F5" w:rsidRDefault="00D514F5">
            <w:r w:rsidRPr="00D514F5">
              <w:t>Year of Manufacture</w:t>
            </w:r>
          </w:p>
        </w:tc>
        <w:tc>
          <w:tcPr>
            <w:tcW w:w="2489" w:type="dxa"/>
            <w:noWrap/>
            <w:hideMark/>
          </w:tcPr>
          <w:p w14:paraId="4295CDFF" w14:textId="77777777" w:rsidR="00D514F5" w:rsidRPr="00D514F5" w:rsidRDefault="00D514F5" w:rsidP="00D514F5">
            <w:r w:rsidRPr="00D514F5">
              <w:t>2011</w:t>
            </w:r>
          </w:p>
        </w:tc>
        <w:tc>
          <w:tcPr>
            <w:tcW w:w="1260" w:type="dxa"/>
            <w:noWrap/>
            <w:hideMark/>
          </w:tcPr>
          <w:p w14:paraId="080C8296" w14:textId="77777777" w:rsidR="00D514F5" w:rsidRPr="00D514F5" w:rsidRDefault="00D514F5" w:rsidP="00D514F5"/>
        </w:tc>
      </w:tr>
      <w:tr w:rsidR="00D514F5" w:rsidRPr="00D514F5" w14:paraId="0DAC86F4" w14:textId="77777777" w:rsidTr="00833D0E">
        <w:trPr>
          <w:trHeight w:val="300"/>
        </w:trPr>
        <w:tc>
          <w:tcPr>
            <w:tcW w:w="1165" w:type="dxa"/>
            <w:noWrap/>
            <w:hideMark/>
          </w:tcPr>
          <w:p w14:paraId="3BE381B9" w14:textId="77777777" w:rsidR="00D514F5" w:rsidRPr="00D514F5" w:rsidRDefault="00D514F5"/>
        </w:tc>
        <w:tc>
          <w:tcPr>
            <w:tcW w:w="4436" w:type="dxa"/>
            <w:noWrap/>
            <w:hideMark/>
          </w:tcPr>
          <w:p w14:paraId="21F46855" w14:textId="77777777" w:rsidR="00D514F5" w:rsidRPr="00D514F5" w:rsidRDefault="00D514F5">
            <w:r w:rsidRPr="00D514F5">
              <w:t>Primary</w:t>
            </w:r>
          </w:p>
        </w:tc>
        <w:tc>
          <w:tcPr>
            <w:tcW w:w="2489" w:type="dxa"/>
            <w:noWrap/>
            <w:hideMark/>
          </w:tcPr>
          <w:p w14:paraId="38533B5A" w14:textId="77777777" w:rsidR="00D514F5" w:rsidRPr="00D514F5" w:rsidRDefault="00D514F5" w:rsidP="00D514F5">
            <w:r w:rsidRPr="00D514F5">
              <w:t>TRUE</w:t>
            </w:r>
          </w:p>
        </w:tc>
        <w:tc>
          <w:tcPr>
            <w:tcW w:w="1260" w:type="dxa"/>
            <w:noWrap/>
            <w:hideMark/>
          </w:tcPr>
          <w:p w14:paraId="6C18C78E" w14:textId="77777777" w:rsidR="00D514F5" w:rsidRPr="00D514F5" w:rsidRDefault="00D514F5" w:rsidP="00D514F5"/>
        </w:tc>
      </w:tr>
      <w:tr w:rsidR="00D514F5" w:rsidRPr="00D514F5" w14:paraId="28BBBE2A" w14:textId="77777777" w:rsidTr="00833D0E">
        <w:trPr>
          <w:trHeight w:val="300"/>
        </w:trPr>
        <w:tc>
          <w:tcPr>
            <w:tcW w:w="1165" w:type="dxa"/>
            <w:noWrap/>
            <w:hideMark/>
          </w:tcPr>
          <w:p w14:paraId="2EC1F590" w14:textId="77777777" w:rsidR="00D514F5" w:rsidRPr="00D514F5" w:rsidRDefault="00D514F5"/>
        </w:tc>
        <w:tc>
          <w:tcPr>
            <w:tcW w:w="4436" w:type="dxa"/>
            <w:noWrap/>
            <w:hideMark/>
          </w:tcPr>
          <w:p w14:paraId="61F6749F" w14:textId="77777777" w:rsidR="00D514F5" w:rsidRPr="00D514F5" w:rsidRDefault="00D514F5">
            <w:r w:rsidRPr="00D514F5">
              <w:t>Percent of Total Installed Capacity</w:t>
            </w:r>
          </w:p>
        </w:tc>
        <w:tc>
          <w:tcPr>
            <w:tcW w:w="2489" w:type="dxa"/>
            <w:noWrap/>
            <w:hideMark/>
          </w:tcPr>
          <w:p w14:paraId="46E4D366" w14:textId="77777777" w:rsidR="00D514F5" w:rsidRPr="00D514F5" w:rsidRDefault="00D514F5" w:rsidP="00D514F5">
            <w:r w:rsidRPr="00D514F5">
              <w:t>100</w:t>
            </w:r>
          </w:p>
        </w:tc>
        <w:tc>
          <w:tcPr>
            <w:tcW w:w="1260" w:type="dxa"/>
            <w:noWrap/>
            <w:hideMark/>
          </w:tcPr>
          <w:p w14:paraId="538ECF83" w14:textId="77777777" w:rsidR="00D514F5" w:rsidRPr="00D514F5" w:rsidRDefault="00D514F5">
            <w:r w:rsidRPr="00D514F5">
              <w:t>%</w:t>
            </w:r>
          </w:p>
        </w:tc>
      </w:tr>
      <w:tr w:rsidR="00D514F5" w:rsidRPr="00D514F5" w14:paraId="47DC1B31" w14:textId="77777777" w:rsidTr="00833D0E">
        <w:trPr>
          <w:trHeight w:val="300"/>
        </w:trPr>
        <w:tc>
          <w:tcPr>
            <w:tcW w:w="1165" w:type="dxa"/>
            <w:noWrap/>
            <w:hideMark/>
          </w:tcPr>
          <w:p w14:paraId="457B2879" w14:textId="77777777" w:rsidR="00D514F5" w:rsidRPr="00D514F5" w:rsidRDefault="00D514F5"/>
        </w:tc>
        <w:tc>
          <w:tcPr>
            <w:tcW w:w="4436" w:type="dxa"/>
            <w:noWrap/>
            <w:hideMark/>
          </w:tcPr>
          <w:p w14:paraId="20CC9448" w14:textId="77777777" w:rsidR="00D514F5" w:rsidRPr="00D514F5" w:rsidRDefault="00D514F5">
            <w:r w:rsidRPr="00D514F5">
              <w:t>Percent of Floor Area Served</w:t>
            </w:r>
          </w:p>
        </w:tc>
        <w:tc>
          <w:tcPr>
            <w:tcW w:w="2489" w:type="dxa"/>
            <w:noWrap/>
            <w:hideMark/>
          </w:tcPr>
          <w:p w14:paraId="63615E54" w14:textId="77777777" w:rsidR="00D514F5" w:rsidRPr="00D514F5" w:rsidRDefault="00D514F5" w:rsidP="00D514F5">
            <w:r w:rsidRPr="00D514F5">
              <w:t>100</w:t>
            </w:r>
          </w:p>
        </w:tc>
        <w:tc>
          <w:tcPr>
            <w:tcW w:w="1260" w:type="dxa"/>
            <w:noWrap/>
            <w:hideMark/>
          </w:tcPr>
          <w:p w14:paraId="296CA3FE" w14:textId="77777777" w:rsidR="00D514F5" w:rsidRPr="00D514F5" w:rsidRDefault="00D514F5">
            <w:r w:rsidRPr="00D514F5">
              <w:t>%</w:t>
            </w:r>
          </w:p>
        </w:tc>
      </w:tr>
      <w:tr w:rsidR="00D514F5" w:rsidRPr="00D514F5" w14:paraId="139F433F" w14:textId="77777777" w:rsidTr="00833D0E">
        <w:trPr>
          <w:trHeight w:val="300"/>
        </w:trPr>
        <w:tc>
          <w:tcPr>
            <w:tcW w:w="1165" w:type="dxa"/>
            <w:noWrap/>
            <w:hideMark/>
          </w:tcPr>
          <w:p w14:paraId="620C116C" w14:textId="77777777" w:rsidR="00D514F5" w:rsidRPr="00D514F5" w:rsidRDefault="00D514F5"/>
        </w:tc>
        <w:tc>
          <w:tcPr>
            <w:tcW w:w="4436" w:type="dxa"/>
            <w:noWrap/>
            <w:hideMark/>
          </w:tcPr>
          <w:p w14:paraId="04054849" w14:textId="77777777" w:rsidR="00D514F5" w:rsidRPr="00D514F5" w:rsidRDefault="00D514F5">
            <w:r w:rsidRPr="00D514F5">
              <w:t>Static Air Pressure Reset Control</w:t>
            </w:r>
          </w:p>
        </w:tc>
        <w:tc>
          <w:tcPr>
            <w:tcW w:w="2489" w:type="dxa"/>
            <w:noWrap/>
            <w:hideMark/>
          </w:tcPr>
          <w:p w14:paraId="59B2C926" w14:textId="77777777" w:rsidR="00D514F5" w:rsidRPr="00D514F5" w:rsidRDefault="00D514F5" w:rsidP="00D514F5">
            <w:r w:rsidRPr="00D514F5">
              <w:t>FALSE</w:t>
            </w:r>
          </w:p>
        </w:tc>
        <w:tc>
          <w:tcPr>
            <w:tcW w:w="1260" w:type="dxa"/>
            <w:noWrap/>
            <w:hideMark/>
          </w:tcPr>
          <w:p w14:paraId="3ADB8C39" w14:textId="77777777" w:rsidR="00D514F5" w:rsidRPr="00D514F5" w:rsidRDefault="00D514F5" w:rsidP="00D514F5"/>
        </w:tc>
      </w:tr>
      <w:tr w:rsidR="00D514F5" w:rsidRPr="00D514F5" w14:paraId="14BAEF40" w14:textId="77777777" w:rsidTr="00833D0E">
        <w:trPr>
          <w:trHeight w:val="300"/>
        </w:trPr>
        <w:tc>
          <w:tcPr>
            <w:tcW w:w="1165" w:type="dxa"/>
            <w:noWrap/>
            <w:hideMark/>
          </w:tcPr>
          <w:p w14:paraId="5FE387E0" w14:textId="77777777" w:rsidR="00D514F5" w:rsidRPr="00D514F5" w:rsidRDefault="00D514F5"/>
        </w:tc>
        <w:tc>
          <w:tcPr>
            <w:tcW w:w="4436" w:type="dxa"/>
            <w:noWrap/>
            <w:hideMark/>
          </w:tcPr>
          <w:p w14:paraId="36E07ADC" w14:textId="77777777" w:rsidR="00D514F5" w:rsidRPr="00D514F5" w:rsidRDefault="00D514F5">
            <w:r w:rsidRPr="00D514F5">
              <w:t>Supply Air Temperature Reset Control</w:t>
            </w:r>
          </w:p>
        </w:tc>
        <w:tc>
          <w:tcPr>
            <w:tcW w:w="2489" w:type="dxa"/>
            <w:noWrap/>
            <w:hideMark/>
          </w:tcPr>
          <w:p w14:paraId="5CD625A2" w14:textId="77777777" w:rsidR="00D514F5" w:rsidRPr="00D514F5" w:rsidRDefault="00D514F5" w:rsidP="00D514F5">
            <w:r w:rsidRPr="00D514F5">
              <w:t>FALSE</w:t>
            </w:r>
          </w:p>
        </w:tc>
        <w:tc>
          <w:tcPr>
            <w:tcW w:w="1260" w:type="dxa"/>
            <w:noWrap/>
            <w:hideMark/>
          </w:tcPr>
          <w:p w14:paraId="1E6E9E48" w14:textId="77777777" w:rsidR="00D514F5" w:rsidRPr="00D514F5" w:rsidRDefault="00D514F5" w:rsidP="00D514F5"/>
        </w:tc>
      </w:tr>
      <w:tr w:rsidR="00D514F5" w:rsidRPr="00D514F5" w14:paraId="7D922CA0" w14:textId="77777777" w:rsidTr="00833D0E">
        <w:trPr>
          <w:trHeight w:val="300"/>
        </w:trPr>
        <w:tc>
          <w:tcPr>
            <w:tcW w:w="1165" w:type="dxa"/>
            <w:noWrap/>
            <w:hideMark/>
          </w:tcPr>
          <w:p w14:paraId="62791B7A" w14:textId="77777777" w:rsidR="00D514F5" w:rsidRPr="00D514F5" w:rsidRDefault="00D514F5"/>
        </w:tc>
        <w:tc>
          <w:tcPr>
            <w:tcW w:w="4436" w:type="dxa"/>
            <w:noWrap/>
            <w:hideMark/>
          </w:tcPr>
          <w:p w14:paraId="5B1FFE1F" w14:textId="77777777" w:rsidR="00D514F5" w:rsidRPr="00D514F5" w:rsidRDefault="00D514F5">
            <w:r w:rsidRPr="00D514F5">
              <w:t>Effiiciency</w:t>
            </w:r>
          </w:p>
        </w:tc>
        <w:tc>
          <w:tcPr>
            <w:tcW w:w="2489" w:type="dxa"/>
            <w:noWrap/>
            <w:hideMark/>
          </w:tcPr>
          <w:p w14:paraId="7564CD31" w14:textId="77777777" w:rsidR="00D514F5" w:rsidRPr="00D514F5" w:rsidRDefault="00D514F5"/>
        </w:tc>
        <w:tc>
          <w:tcPr>
            <w:tcW w:w="1260" w:type="dxa"/>
            <w:noWrap/>
            <w:hideMark/>
          </w:tcPr>
          <w:p w14:paraId="3720BA27" w14:textId="77777777" w:rsidR="00D514F5" w:rsidRPr="00D514F5" w:rsidRDefault="00D514F5"/>
        </w:tc>
      </w:tr>
      <w:tr w:rsidR="00D514F5" w:rsidRPr="00D514F5" w14:paraId="7B4FE257" w14:textId="77777777" w:rsidTr="00833D0E">
        <w:trPr>
          <w:trHeight w:val="300"/>
        </w:trPr>
        <w:tc>
          <w:tcPr>
            <w:tcW w:w="1165" w:type="dxa"/>
            <w:noWrap/>
            <w:hideMark/>
          </w:tcPr>
          <w:p w14:paraId="6BC6FABF" w14:textId="77777777" w:rsidR="00D514F5" w:rsidRPr="00D514F5" w:rsidRDefault="00D514F5"/>
        </w:tc>
        <w:tc>
          <w:tcPr>
            <w:tcW w:w="4436" w:type="dxa"/>
            <w:noWrap/>
            <w:hideMark/>
          </w:tcPr>
          <w:p w14:paraId="4B8E5EB5" w14:textId="77777777" w:rsidR="00D514F5" w:rsidRPr="00D514F5" w:rsidRDefault="00D514F5">
            <w:r w:rsidRPr="00D514F5">
              <w:t>Efficiency Unit</w:t>
            </w:r>
          </w:p>
        </w:tc>
        <w:tc>
          <w:tcPr>
            <w:tcW w:w="2489" w:type="dxa"/>
            <w:noWrap/>
            <w:hideMark/>
          </w:tcPr>
          <w:p w14:paraId="2FD42032" w14:textId="77777777" w:rsidR="00D514F5" w:rsidRPr="00D514F5" w:rsidRDefault="00D514F5">
            <w:r w:rsidRPr="00D514F5">
              <w:t>W/cfm</w:t>
            </w:r>
          </w:p>
        </w:tc>
        <w:tc>
          <w:tcPr>
            <w:tcW w:w="1260" w:type="dxa"/>
            <w:noWrap/>
            <w:hideMark/>
          </w:tcPr>
          <w:p w14:paraId="77E3DADA" w14:textId="77777777" w:rsidR="00D514F5" w:rsidRPr="00D514F5" w:rsidRDefault="00D514F5"/>
        </w:tc>
      </w:tr>
      <w:tr w:rsidR="00D514F5" w:rsidRPr="00D514F5" w14:paraId="42813BD5" w14:textId="77777777" w:rsidTr="00833D0E">
        <w:trPr>
          <w:trHeight w:val="300"/>
        </w:trPr>
        <w:tc>
          <w:tcPr>
            <w:tcW w:w="1165" w:type="dxa"/>
            <w:noWrap/>
            <w:hideMark/>
          </w:tcPr>
          <w:p w14:paraId="42AB1B44" w14:textId="77777777" w:rsidR="00D514F5" w:rsidRPr="00D514F5" w:rsidRDefault="00D514F5"/>
        </w:tc>
        <w:tc>
          <w:tcPr>
            <w:tcW w:w="4436" w:type="dxa"/>
            <w:noWrap/>
            <w:hideMark/>
          </w:tcPr>
          <w:p w14:paraId="3941DCB1" w14:textId="77777777" w:rsidR="00D514F5" w:rsidRPr="00D514F5" w:rsidRDefault="00D514F5">
            <w:r w:rsidRPr="00D514F5">
              <w:t>Fan Motor Efficiency</w:t>
            </w:r>
          </w:p>
        </w:tc>
        <w:tc>
          <w:tcPr>
            <w:tcW w:w="2489" w:type="dxa"/>
            <w:noWrap/>
            <w:hideMark/>
          </w:tcPr>
          <w:p w14:paraId="2EBC35BD" w14:textId="77777777" w:rsidR="00D514F5" w:rsidRPr="00D514F5" w:rsidRDefault="00D514F5">
            <w:r w:rsidRPr="00D514F5">
              <w:t>unknown</w:t>
            </w:r>
          </w:p>
        </w:tc>
        <w:tc>
          <w:tcPr>
            <w:tcW w:w="1260" w:type="dxa"/>
            <w:noWrap/>
            <w:hideMark/>
          </w:tcPr>
          <w:p w14:paraId="0566596C" w14:textId="77777777" w:rsidR="00D514F5" w:rsidRPr="00D514F5" w:rsidRDefault="00D514F5"/>
        </w:tc>
      </w:tr>
      <w:tr w:rsidR="00D514F5" w:rsidRPr="00D514F5" w14:paraId="75929059" w14:textId="77777777" w:rsidTr="00833D0E">
        <w:trPr>
          <w:trHeight w:val="300"/>
        </w:trPr>
        <w:tc>
          <w:tcPr>
            <w:tcW w:w="1165" w:type="dxa"/>
            <w:noWrap/>
            <w:hideMark/>
          </w:tcPr>
          <w:p w14:paraId="72E12BAC" w14:textId="77777777" w:rsidR="00D514F5" w:rsidRPr="00D514F5" w:rsidRDefault="00D514F5"/>
        </w:tc>
        <w:tc>
          <w:tcPr>
            <w:tcW w:w="4436" w:type="dxa"/>
            <w:noWrap/>
            <w:hideMark/>
          </w:tcPr>
          <w:p w14:paraId="435568C2" w14:textId="77777777" w:rsidR="00D514F5" w:rsidRPr="00D514F5" w:rsidRDefault="00D514F5">
            <w:r w:rsidRPr="00D514F5">
              <w:t>Economizer</w:t>
            </w:r>
          </w:p>
        </w:tc>
        <w:tc>
          <w:tcPr>
            <w:tcW w:w="2489" w:type="dxa"/>
            <w:noWrap/>
            <w:hideMark/>
          </w:tcPr>
          <w:p w14:paraId="3EA0BD4F" w14:textId="77777777" w:rsidR="00D514F5" w:rsidRPr="00D514F5" w:rsidRDefault="00D514F5">
            <w:r w:rsidRPr="00D514F5">
              <w:t>None</w:t>
            </w:r>
          </w:p>
        </w:tc>
        <w:tc>
          <w:tcPr>
            <w:tcW w:w="1260" w:type="dxa"/>
            <w:noWrap/>
            <w:hideMark/>
          </w:tcPr>
          <w:p w14:paraId="378B4994" w14:textId="77777777" w:rsidR="00D514F5" w:rsidRPr="00D514F5" w:rsidRDefault="00D514F5"/>
        </w:tc>
      </w:tr>
      <w:tr w:rsidR="00D514F5" w:rsidRPr="00D514F5" w14:paraId="659D05E5" w14:textId="77777777" w:rsidTr="00833D0E">
        <w:trPr>
          <w:trHeight w:val="300"/>
        </w:trPr>
        <w:tc>
          <w:tcPr>
            <w:tcW w:w="1165" w:type="dxa"/>
            <w:noWrap/>
            <w:hideMark/>
          </w:tcPr>
          <w:p w14:paraId="12B8A184" w14:textId="77777777" w:rsidR="00D514F5" w:rsidRPr="00D514F5" w:rsidRDefault="00D514F5"/>
        </w:tc>
        <w:tc>
          <w:tcPr>
            <w:tcW w:w="4436" w:type="dxa"/>
            <w:noWrap/>
            <w:hideMark/>
          </w:tcPr>
          <w:p w14:paraId="5019101B" w14:textId="77777777" w:rsidR="00D514F5" w:rsidRPr="00D514F5" w:rsidRDefault="00D514F5">
            <w:r w:rsidRPr="00D514F5">
              <w:t>Minimum Outside Air Percentage</w:t>
            </w:r>
          </w:p>
        </w:tc>
        <w:tc>
          <w:tcPr>
            <w:tcW w:w="2489" w:type="dxa"/>
            <w:noWrap/>
            <w:hideMark/>
          </w:tcPr>
          <w:p w14:paraId="6C8BBCC3" w14:textId="77777777" w:rsidR="00D514F5" w:rsidRPr="00D514F5" w:rsidRDefault="00D514F5"/>
        </w:tc>
        <w:tc>
          <w:tcPr>
            <w:tcW w:w="1260" w:type="dxa"/>
            <w:noWrap/>
            <w:hideMark/>
          </w:tcPr>
          <w:p w14:paraId="47D586B1" w14:textId="77777777" w:rsidR="00D514F5" w:rsidRPr="00D514F5" w:rsidRDefault="00D514F5"/>
        </w:tc>
      </w:tr>
      <w:tr w:rsidR="00D514F5" w:rsidRPr="00D514F5" w14:paraId="6AB17C70" w14:textId="77777777" w:rsidTr="00833D0E">
        <w:trPr>
          <w:trHeight w:val="300"/>
        </w:trPr>
        <w:tc>
          <w:tcPr>
            <w:tcW w:w="1165" w:type="dxa"/>
            <w:noWrap/>
            <w:hideMark/>
          </w:tcPr>
          <w:p w14:paraId="53F81AFA" w14:textId="77777777" w:rsidR="00D514F5" w:rsidRPr="00D514F5" w:rsidRDefault="00D514F5"/>
        </w:tc>
        <w:tc>
          <w:tcPr>
            <w:tcW w:w="4436" w:type="dxa"/>
            <w:noWrap/>
            <w:hideMark/>
          </w:tcPr>
          <w:p w14:paraId="702FBB2A" w14:textId="77777777" w:rsidR="00D514F5" w:rsidRPr="00D514F5" w:rsidRDefault="00D514F5">
            <w:r w:rsidRPr="00D514F5">
              <w:t>Fan Control Type</w:t>
            </w:r>
          </w:p>
        </w:tc>
        <w:tc>
          <w:tcPr>
            <w:tcW w:w="2489" w:type="dxa"/>
            <w:noWrap/>
            <w:hideMark/>
          </w:tcPr>
          <w:p w14:paraId="722C2BFF" w14:textId="77777777" w:rsidR="00D514F5" w:rsidRPr="00D514F5" w:rsidRDefault="00D514F5"/>
        </w:tc>
        <w:tc>
          <w:tcPr>
            <w:tcW w:w="1260" w:type="dxa"/>
            <w:noWrap/>
            <w:hideMark/>
          </w:tcPr>
          <w:p w14:paraId="23A0CBA7" w14:textId="77777777" w:rsidR="00D514F5" w:rsidRPr="00D514F5" w:rsidRDefault="00D514F5"/>
        </w:tc>
      </w:tr>
      <w:tr w:rsidR="00D514F5" w:rsidRPr="00D514F5" w14:paraId="2659C825" w14:textId="77777777" w:rsidTr="00833D0E">
        <w:trPr>
          <w:trHeight w:val="300"/>
        </w:trPr>
        <w:tc>
          <w:tcPr>
            <w:tcW w:w="1165" w:type="dxa"/>
            <w:noWrap/>
            <w:hideMark/>
          </w:tcPr>
          <w:p w14:paraId="35FFCC6D" w14:textId="77777777" w:rsidR="00D514F5" w:rsidRPr="00D514F5" w:rsidRDefault="00D514F5"/>
        </w:tc>
        <w:tc>
          <w:tcPr>
            <w:tcW w:w="4436" w:type="dxa"/>
            <w:noWrap/>
            <w:hideMark/>
          </w:tcPr>
          <w:p w14:paraId="31522F1D" w14:textId="77777777" w:rsidR="00D514F5" w:rsidRPr="00D514F5" w:rsidRDefault="00D514F5">
            <w:r w:rsidRPr="00D514F5">
              <w:t>Heat Recovery Type</w:t>
            </w:r>
          </w:p>
        </w:tc>
        <w:tc>
          <w:tcPr>
            <w:tcW w:w="2489" w:type="dxa"/>
            <w:noWrap/>
            <w:hideMark/>
          </w:tcPr>
          <w:p w14:paraId="38E64A3F" w14:textId="77777777" w:rsidR="00D514F5" w:rsidRPr="00D514F5" w:rsidRDefault="00D514F5">
            <w:r w:rsidRPr="00D514F5">
              <w:t>None</w:t>
            </w:r>
          </w:p>
        </w:tc>
        <w:tc>
          <w:tcPr>
            <w:tcW w:w="1260" w:type="dxa"/>
            <w:noWrap/>
            <w:hideMark/>
          </w:tcPr>
          <w:p w14:paraId="75BB1D23" w14:textId="77777777" w:rsidR="00D514F5" w:rsidRPr="00D514F5" w:rsidRDefault="00D514F5"/>
        </w:tc>
      </w:tr>
      <w:tr w:rsidR="00D514F5" w:rsidRPr="00D514F5" w14:paraId="40791505" w14:textId="77777777" w:rsidTr="00833D0E">
        <w:trPr>
          <w:trHeight w:val="300"/>
        </w:trPr>
        <w:tc>
          <w:tcPr>
            <w:tcW w:w="1165" w:type="dxa"/>
            <w:noWrap/>
            <w:hideMark/>
          </w:tcPr>
          <w:p w14:paraId="5D5FF3CE" w14:textId="77777777" w:rsidR="00D514F5" w:rsidRPr="00D514F5" w:rsidRDefault="00D514F5"/>
        </w:tc>
        <w:tc>
          <w:tcPr>
            <w:tcW w:w="4436" w:type="dxa"/>
            <w:noWrap/>
            <w:hideMark/>
          </w:tcPr>
          <w:p w14:paraId="451900CD" w14:textId="77777777" w:rsidR="00D514F5" w:rsidRPr="00D514F5" w:rsidRDefault="00D514F5">
            <w:r w:rsidRPr="00D514F5">
              <w:t>Heat Recovery Efficiency</w:t>
            </w:r>
          </w:p>
        </w:tc>
        <w:tc>
          <w:tcPr>
            <w:tcW w:w="2489" w:type="dxa"/>
            <w:noWrap/>
            <w:hideMark/>
          </w:tcPr>
          <w:p w14:paraId="6B407F94" w14:textId="77777777" w:rsidR="00D514F5" w:rsidRPr="00D514F5" w:rsidRDefault="00D514F5">
            <w:r w:rsidRPr="00D514F5">
              <w:t>n/a</w:t>
            </w:r>
          </w:p>
        </w:tc>
        <w:tc>
          <w:tcPr>
            <w:tcW w:w="1260" w:type="dxa"/>
            <w:noWrap/>
            <w:hideMark/>
          </w:tcPr>
          <w:p w14:paraId="246B3911" w14:textId="77777777" w:rsidR="00D514F5" w:rsidRPr="00D514F5" w:rsidRDefault="00D514F5">
            <w:r w:rsidRPr="00D514F5">
              <w:t>%</w:t>
            </w:r>
          </w:p>
        </w:tc>
      </w:tr>
      <w:tr w:rsidR="00D514F5" w:rsidRPr="00D514F5" w14:paraId="403BE65D" w14:textId="77777777" w:rsidTr="00833D0E">
        <w:trPr>
          <w:trHeight w:val="300"/>
        </w:trPr>
        <w:tc>
          <w:tcPr>
            <w:tcW w:w="1165" w:type="dxa"/>
            <w:noWrap/>
            <w:hideMark/>
          </w:tcPr>
          <w:p w14:paraId="0028447A" w14:textId="77777777" w:rsidR="00D514F5" w:rsidRPr="00D514F5" w:rsidRDefault="00D514F5"/>
        </w:tc>
        <w:tc>
          <w:tcPr>
            <w:tcW w:w="4436" w:type="dxa"/>
            <w:noWrap/>
            <w:hideMark/>
          </w:tcPr>
          <w:p w14:paraId="23D79FC3" w14:textId="77777777" w:rsidR="00D514F5" w:rsidRPr="00D514F5" w:rsidRDefault="00D514F5">
            <w:r w:rsidRPr="00D514F5">
              <w:t>Duct Insulation</w:t>
            </w:r>
          </w:p>
        </w:tc>
        <w:tc>
          <w:tcPr>
            <w:tcW w:w="2489" w:type="dxa"/>
            <w:noWrap/>
            <w:hideMark/>
          </w:tcPr>
          <w:p w14:paraId="2218D276" w14:textId="77777777" w:rsidR="00D514F5" w:rsidRPr="00D514F5" w:rsidRDefault="00D514F5">
            <w:r w:rsidRPr="00D514F5">
              <w:t>Excellent</w:t>
            </w:r>
          </w:p>
        </w:tc>
        <w:tc>
          <w:tcPr>
            <w:tcW w:w="1260" w:type="dxa"/>
            <w:noWrap/>
            <w:hideMark/>
          </w:tcPr>
          <w:p w14:paraId="2D4EB9D5" w14:textId="77777777" w:rsidR="00D514F5" w:rsidRPr="00D514F5" w:rsidRDefault="00D514F5"/>
        </w:tc>
      </w:tr>
      <w:tr w:rsidR="00D514F5" w:rsidRPr="00D514F5" w14:paraId="38D878A4" w14:textId="77777777" w:rsidTr="00833D0E">
        <w:trPr>
          <w:trHeight w:val="300"/>
        </w:trPr>
        <w:tc>
          <w:tcPr>
            <w:tcW w:w="1165" w:type="dxa"/>
            <w:noWrap/>
            <w:hideMark/>
          </w:tcPr>
          <w:p w14:paraId="55014A49" w14:textId="77777777" w:rsidR="00D514F5" w:rsidRPr="00D514F5" w:rsidRDefault="00D514F5"/>
        </w:tc>
        <w:tc>
          <w:tcPr>
            <w:tcW w:w="4436" w:type="dxa"/>
            <w:noWrap/>
            <w:hideMark/>
          </w:tcPr>
          <w:p w14:paraId="2D8BBDD1" w14:textId="77777777" w:rsidR="00D514F5" w:rsidRPr="00D514F5" w:rsidRDefault="00D514F5">
            <w:r w:rsidRPr="00D514F5">
              <w:t>Duct Sealing</w:t>
            </w:r>
          </w:p>
        </w:tc>
        <w:tc>
          <w:tcPr>
            <w:tcW w:w="2489" w:type="dxa"/>
            <w:noWrap/>
            <w:hideMark/>
          </w:tcPr>
          <w:p w14:paraId="64FDD8F5" w14:textId="77777777" w:rsidR="00D514F5" w:rsidRPr="00D514F5" w:rsidRDefault="00D514F5">
            <w:r w:rsidRPr="00D514F5">
              <w:t>Excellent</w:t>
            </w:r>
          </w:p>
        </w:tc>
        <w:tc>
          <w:tcPr>
            <w:tcW w:w="1260" w:type="dxa"/>
            <w:noWrap/>
            <w:hideMark/>
          </w:tcPr>
          <w:p w14:paraId="79792DA1" w14:textId="77777777" w:rsidR="00D514F5" w:rsidRPr="00D514F5" w:rsidRDefault="00D514F5"/>
        </w:tc>
      </w:tr>
      <w:tr w:rsidR="00D514F5" w:rsidRPr="00D514F5" w14:paraId="2F79DF8D" w14:textId="77777777" w:rsidTr="00833D0E">
        <w:trPr>
          <w:trHeight w:val="300"/>
        </w:trPr>
        <w:tc>
          <w:tcPr>
            <w:tcW w:w="1165" w:type="dxa"/>
            <w:noWrap/>
            <w:hideMark/>
          </w:tcPr>
          <w:p w14:paraId="63990EDB" w14:textId="77777777" w:rsidR="00D514F5" w:rsidRPr="00D514F5" w:rsidRDefault="00D514F5"/>
        </w:tc>
        <w:tc>
          <w:tcPr>
            <w:tcW w:w="4436" w:type="dxa"/>
            <w:noWrap/>
            <w:hideMark/>
          </w:tcPr>
          <w:p w14:paraId="01DBDB41" w14:textId="77777777" w:rsidR="00D514F5" w:rsidRPr="00D514F5" w:rsidRDefault="00D514F5">
            <w:r w:rsidRPr="00D514F5">
              <w:t>Duct Location</w:t>
            </w:r>
          </w:p>
        </w:tc>
        <w:tc>
          <w:tcPr>
            <w:tcW w:w="2489" w:type="dxa"/>
            <w:noWrap/>
            <w:hideMark/>
          </w:tcPr>
          <w:p w14:paraId="6A76EB1B" w14:textId="77777777" w:rsidR="00D514F5" w:rsidRPr="00D514F5" w:rsidRDefault="00D514F5">
            <w:r w:rsidRPr="00D514F5">
              <w:t>Conditioned Space</w:t>
            </w:r>
          </w:p>
        </w:tc>
        <w:tc>
          <w:tcPr>
            <w:tcW w:w="1260" w:type="dxa"/>
            <w:noWrap/>
            <w:hideMark/>
          </w:tcPr>
          <w:p w14:paraId="6F26683D" w14:textId="77777777" w:rsidR="00D514F5" w:rsidRPr="00D514F5" w:rsidRDefault="00D514F5"/>
        </w:tc>
      </w:tr>
      <w:tr w:rsidR="00D514F5" w:rsidRPr="00D514F5" w14:paraId="1F443609" w14:textId="77777777" w:rsidTr="00833D0E">
        <w:trPr>
          <w:trHeight w:val="300"/>
        </w:trPr>
        <w:tc>
          <w:tcPr>
            <w:tcW w:w="1165" w:type="dxa"/>
            <w:noWrap/>
            <w:hideMark/>
          </w:tcPr>
          <w:p w14:paraId="7181F392" w14:textId="77777777" w:rsidR="00D514F5" w:rsidRPr="00D514F5" w:rsidRDefault="00D514F5"/>
        </w:tc>
        <w:tc>
          <w:tcPr>
            <w:tcW w:w="4436" w:type="dxa"/>
            <w:noWrap/>
            <w:hideMark/>
          </w:tcPr>
          <w:p w14:paraId="216A0F98" w14:textId="77777777" w:rsidR="00D514F5" w:rsidRPr="00D514F5" w:rsidRDefault="00D514F5">
            <w:r w:rsidRPr="00D514F5">
              <w:t>Duct Insulation R-Value</w:t>
            </w:r>
          </w:p>
        </w:tc>
        <w:tc>
          <w:tcPr>
            <w:tcW w:w="2489" w:type="dxa"/>
            <w:noWrap/>
            <w:hideMark/>
          </w:tcPr>
          <w:p w14:paraId="7CE4EEE4" w14:textId="77777777" w:rsidR="00D514F5" w:rsidRPr="00D514F5" w:rsidRDefault="00D514F5"/>
        </w:tc>
        <w:tc>
          <w:tcPr>
            <w:tcW w:w="1260" w:type="dxa"/>
            <w:noWrap/>
            <w:hideMark/>
          </w:tcPr>
          <w:p w14:paraId="75AD9544" w14:textId="77777777" w:rsidR="00D514F5" w:rsidRPr="00D514F5" w:rsidRDefault="00D514F5"/>
        </w:tc>
      </w:tr>
      <w:tr w:rsidR="00D514F5" w:rsidRPr="00D514F5" w14:paraId="6179C6F5" w14:textId="77777777" w:rsidTr="00833D0E">
        <w:trPr>
          <w:trHeight w:val="300"/>
        </w:trPr>
        <w:tc>
          <w:tcPr>
            <w:tcW w:w="1165" w:type="dxa"/>
            <w:noWrap/>
            <w:hideMark/>
          </w:tcPr>
          <w:p w14:paraId="16D9B324" w14:textId="77777777" w:rsidR="00D514F5" w:rsidRPr="00D514F5" w:rsidRDefault="00D514F5"/>
        </w:tc>
        <w:tc>
          <w:tcPr>
            <w:tcW w:w="4436" w:type="dxa"/>
            <w:noWrap/>
            <w:hideMark/>
          </w:tcPr>
          <w:p w14:paraId="38BA2493" w14:textId="77777777" w:rsidR="00D514F5" w:rsidRPr="00D514F5" w:rsidRDefault="00D514F5">
            <w:pPr>
              <w:rPr>
                <w:u w:val="single"/>
              </w:rPr>
            </w:pPr>
            <w:r w:rsidRPr="00D514F5">
              <w:rPr>
                <w:u w:val="single"/>
              </w:rPr>
              <w:t>Static Pressure</w:t>
            </w:r>
          </w:p>
        </w:tc>
        <w:tc>
          <w:tcPr>
            <w:tcW w:w="2489" w:type="dxa"/>
            <w:noWrap/>
            <w:hideMark/>
          </w:tcPr>
          <w:p w14:paraId="5819F398" w14:textId="77777777" w:rsidR="00D514F5" w:rsidRPr="00D514F5" w:rsidRDefault="00D514F5" w:rsidP="00D514F5">
            <w:r w:rsidRPr="00D514F5">
              <w:t>124.5</w:t>
            </w:r>
          </w:p>
        </w:tc>
        <w:tc>
          <w:tcPr>
            <w:tcW w:w="1260" w:type="dxa"/>
            <w:noWrap/>
            <w:hideMark/>
          </w:tcPr>
          <w:p w14:paraId="76A2E00A" w14:textId="77777777" w:rsidR="00D514F5" w:rsidRPr="00D514F5" w:rsidRDefault="00D514F5">
            <w:r w:rsidRPr="00D514F5">
              <w:t>Pa</w:t>
            </w:r>
          </w:p>
        </w:tc>
      </w:tr>
      <w:tr w:rsidR="00D514F5" w:rsidRPr="00D514F5" w14:paraId="3707688E" w14:textId="77777777" w:rsidTr="00833D0E">
        <w:trPr>
          <w:trHeight w:val="300"/>
        </w:trPr>
        <w:tc>
          <w:tcPr>
            <w:tcW w:w="1165" w:type="dxa"/>
            <w:noWrap/>
            <w:hideMark/>
          </w:tcPr>
          <w:p w14:paraId="17D2916E" w14:textId="77777777" w:rsidR="00D514F5" w:rsidRPr="00D514F5" w:rsidRDefault="00D514F5"/>
        </w:tc>
        <w:tc>
          <w:tcPr>
            <w:tcW w:w="4436" w:type="dxa"/>
            <w:noWrap/>
            <w:hideMark/>
          </w:tcPr>
          <w:p w14:paraId="0421D612" w14:textId="77777777" w:rsidR="00D514F5" w:rsidRPr="00D514F5" w:rsidRDefault="00D514F5">
            <w:pPr>
              <w:rPr>
                <w:u w:val="single"/>
              </w:rPr>
            </w:pPr>
            <w:r w:rsidRPr="00D514F5">
              <w:rPr>
                <w:u w:val="single"/>
              </w:rPr>
              <w:t>Zone Count</w:t>
            </w:r>
          </w:p>
        </w:tc>
        <w:tc>
          <w:tcPr>
            <w:tcW w:w="2489" w:type="dxa"/>
            <w:noWrap/>
            <w:hideMark/>
          </w:tcPr>
          <w:p w14:paraId="211E315B" w14:textId="77777777" w:rsidR="00D514F5" w:rsidRPr="00D514F5" w:rsidRDefault="00D514F5" w:rsidP="00D514F5">
            <w:r w:rsidRPr="00D514F5">
              <w:t>1</w:t>
            </w:r>
          </w:p>
        </w:tc>
        <w:tc>
          <w:tcPr>
            <w:tcW w:w="1260" w:type="dxa"/>
            <w:noWrap/>
            <w:hideMark/>
          </w:tcPr>
          <w:p w14:paraId="1E58281B" w14:textId="77777777" w:rsidR="00D514F5" w:rsidRPr="00D514F5" w:rsidRDefault="00D514F5" w:rsidP="00D514F5"/>
        </w:tc>
      </w:tr>
      <w:tr w:rsidR="00D514F5" w:rsidRPr="00D514F5" w14:paraId="356C9A1F" w14:textId="77777777" w:rsidTr="00833D0E">
        <w:trPr>
          <w:trHeight w:val="300"/>
        </w:trPr>
        <w:tc>
          <w:tcPr>
            <w:tcW w:w="1165" w:type="dxa"/>
            <w:noWrap/>
            <w:hideMark/>
          </w:tcPr>
          <w:p w14:paraId="3242D3C6" w14:textId="77777777" w:rsidR="00D514F5" w:rsidRPr="00D514F5" w:rsidRDefault="00D514F5"/>
        </w:tc>
        <w:tc>
          <w:tcPr>
            <w:tcW w:w="4436" w:type="dxa"/>
            <w:noWrap/>
            <w:hideMark/>
          </w:tcPr>
          <w:p w14:paraId="48C311A5" w14:textId="77777777" w:rsidR="00D514F5" w:rsidRPr="00D514F5" w:rsidRDefault="00D514F5">
            <w:pPr>
              <w:rPr>
                <w:u w:val="single"/>
              </w:rPr>
            </w:pPr>
            <w:r w:rsidRPr="00D514F5">
              <w:rPr>
                <w:u w:val="single"/>
              </w:rPr>
              <w:t>Duct Type</w:t>
            </w:r>
          </w:p>
        </w:tc>
        <w:tc>
          <w:tcPr>
            <w:tcW w:w="2489" w:type="dxa"/>
            <w:noWrap/>
            <w:hideMark/>
          </w:tcPr>
          <w:p w14:paraId="7E88C20D" w14:textId="77777777" w:rsidR="00D514F5" w:rsidRPr="00D514F5" w:rsidRDefault="00D514F5">
            <w:r w:rsidRPr="00D514F5">
              <w:t>Sheet Metal</w:t>
            </w:r>
          </w:p>
        </w:tc>
        <w:tc>
          <w:tcPr>
            <w:tcW w:w="1260" w:type="dxa"/>
            <w:noWrap/>
            <w:hideMark/>
          </w:tcPr>
          <w:p w14:paraId="5F896821" w14:textId="77777777" w:rsidR="00D514F5" w:rsidRPr="00D514F5" w:rsidRDefault="00D514F5"/>
        </w:tc>
      </w:tr>
      <w:tr w:rsidR="00D514F5" w:rsidRPr="00D514F5" w14:paraId="1F16746A" w14:textId="77777777" w:rsidTr="00833D0E">
        <w:trPr>
          <w:trHeight w:val="300"/>
        </w:trPr>
        <w:tc>
          <w:tcPr>
            <w:tcW w:w="1165" w:type="dxa"/>
            <w:noWrap/>
            <w:hideMark/>
          </w:tcPr>
          <w:p w14:paraId="226172D4" w14:textId="77777777" w:rsidR="00D514F5" w:rsidRPr="00D514F5" w:rsidRDefault="00D514F5"/>
        </w:tc>
        <w:tc>
          <w:tcPr>
            <w:tcW w:w="4436" w:type="dxa"/>
            <w:noWrap/>
            <w:hideMark/>
          </w:tcPr>
          <w:p w14:paraId="0F7EE125" w14:textId="77777777" w:rsidR="00D514F5" w:rsidRPr="00D514F5" w:rsidRDefault="00D514F5">
            <w:pPr>
              <w:rPr>
                <w:u w:val="single"/>
              </w:rPr>
            </w:pPr>
            <w:r w:rsidRPr="00D514F5">
              <w:rPr>
                <w:u w:val="single"/>
              </w:rPr>
              <w:t>Duct Pressure Test Leakage</w:t>
            </w:r>
          </w:p>
        </w:tc>
        <w:tc>
          <w:tcPr>
            <w:tcW w:w="2489" w:type="dxa"/>
            <w:noWrap/>
            <w:hideMark/>
          </w:tcPr>
          <w:p w14:paraId="11900FC7" w14:textId="77777777" w:rsidR="00D514F5" w:rsidRPr="00D514F5" w:rsidRDefault="00D514F5" w:rsidP="00D514F5">
            <w:r w:rsidRPr="00D514F5">
              <w:t>315</w:t>
            </w:r>
          </w:p>
        </w:tc>
        <w:tc>
          <w:tcPr>
            <w:tcW w:w="1260" w:type="dxa"/>
            <w:noWrap/>
            <w:hideMark/>
          </w:tcPr>
          <w:p w14:paraId="5EB9F5C5" w14:textId="77777777" w:rsidR="00D514F5" w:rsidRPr="00D514F5" w:rsidRDefault="00D514F5">
            <w:r w:rsidRPr="00D514F5">
              <w:t>cfm</w:t>
            </w:r>
          </w:p>
        </w:tc>
      </w:tr>
      <w:tr w:rsidR="00D514F5" w:rsidRPr="00D514F5" w14:paraId="6D237B20" w14:textId="77777777" w:rsidTr="00833D0E">
        <w:trPr>
          <w:trHeight w:val="300"/>
        </w:trPr>
        <w:tc>
          <w:tcPr>
            <w:tcW w:w="5601" w:type="dxa"/>
            <w:gridSpan w:val="2"/>
            <w:noWrap/>
            <w:hideMark/>
          </w:tcPr>
          <w:p w14:paraId="3B7CC4EC" w14:textId="77777777" w:rsidR="00D514F5" w:rsidRPr="00D514F5" w:rsidRDefault="00D514F5">
            <w:pPr>
              <w:rPr>
                <w:b/>
                <w:bCs/>
              </w:rPr>
            </w:pPr>
            <w:r w:rsidRPr="00D514F5">
              <w:rPr>
                <w:b/>
                <w:bCs/>
              </w:rPr>
              <w:t>SYSTEMS: Heating</w:t>
            </w:r>
          </w:p>
        </w:tc>
        <w:tc>
          <w:tcPr>
            <w:tcW w:w="2489" w:type="dxa"/>
            <w:noWrap/>
            <w:hideMark/>
          </w:tcPr>
          <w:p w14:paraId="3C9B7756" w14:textId="77777777" w:rsidR="00D514F5" w:rsidRPr="00D514F5" w:rsidRDefault="00D514F5">
            <w:pPr>
              <w:rPr>
                <w:b/>
                <w:bCs/>
              </w:rPr>
            </w:pPr>
          </w:p>
        </w:tc>
        <w:tc>
          <w:tcPr>
            <w:tcW w:w="1260" w:type="dxa"/>
            <w:noWrap/>
            <w:hideMark/>
          </w:tcPr>
          <w:p w14:paraId="333E03C5" w14:textId="77777777" w:rsidR="00D514F5" w:rsidRPr="00D514F5" w:rsidRDefault="00D514F5"/>
        </w:tc>
      </w:tr>
      <w:tr w:rsidR="00D514F5" w:rsidRPr="00D514F5" w14:paraId="294BBAAC" w14:textId="77777777" w:rsidTr="00833D0E">
        <w:trPr>
          <w:trHeight w:val="300"/>
        </w:trPr>
        <w:tc>
          <w:tcPr>
            <w:tcW w:w="1165" w:type="dxa"/>
            <w:noWrap/>
            <w:hideMark/>
          </w:tcPr>
          <w:p w14:paraId="05375D4F" w14:textId="77777777" w:rsidR="00D514F5" w:rsidRPr="00D514F5" w:rsidRDefault="00D514F5"/>
        </w:tc>
        <w:tc>
          <w:tcPr>
            <w:tcW w:w="4436" w:type="dxa"/>
            <w:noWrap/>
            <w:hideMark/>
          </w:tcPr>
          <w:p w14:paraId="38035BB8" w14:textId="77777777" w:rsidR="00D514F5" w:rsidRPr="00D514F5" w:rsidRDefault="00D514F5">
            <w:r w:rsidRPr="00D514F5">
              <w:t>Heating Type</w:t>
            </w:r>
          </w:p>
        </w:tc>
        <w:tc>
          <w:tcPr>
            <w:tcW w:w="2489" w:type="dxa"/>
            <w:noWrap/>
            <w:hideMark/>
          </w:tcPr>
          <w:p w14:paraId="73E26846" w14:textId="77777777" w:rsidR="00D514F5" w:rsidRPr="00D514F5" w:rsidRDefault="00D514F5">
            <w:r w:rsidRPr="00D514F5">
              <w:t>Heat Pump - Air Source</w:t>
            </w:r>
          </w:p>
        </w:tc>
        <w:tc>
          <w:tcPr>
            <w:tcW w:w="1260" w:type="dxa"/>
            <w:noWrap/>
            <w:hideMark/>
          </w:tcPr>
          <w:p w14:paraId="4FC73BBE" w14:textId="77777777" w:rsidR="00D514F5" w:rsidRPr="00D514F5" w:rsidRDefault="00D514F5"/>
        </w:tc>
      </w:tr>
      <w:tr w:rsidR="00D514F5" w:rsidRPr="00D514F5" w14:paraId="75B9A395" w14:textId="77777777" w:rsidTr="00833D0E">
        <w:trPr>
          <w:trHeight w:val="300"/>
        </w:trPr>
        <w:tc>
          <w:tcPr>
            <w:tcW w:w="1165" w:type="dxa"/>
            <w:noWrap/>
            <w:hideMark/>
          </w:tcPr>
          <w:p w14:paraId="5945195F" w14:textId="77777777" w:rsidR="00D514F5" w:rsidRPr="00D514F5" w:rsidRDefault="00D514F5"/>
        </w:tc>
        <w:tc>
          <w:tcPr>
            <w:tcW w:w="4436" w:type="dxa"/>
            <w:noWrap/>
            <w:hideMark/>
          </w:tcPr>
          <w:p w14:paraId="4AEB36E4" w14:textId="77777777" w:rsidR="00D514F5" w:rsidRPr="00D514F5" w:rsidRDefault="00D514F5">
            <w:r w:rsidRPr="00D514F5">
              <w:t>Fuel</w:t>
            </w:r>
          </w:p>
        </w:tc>
        <w:tc>
          <w:tcPr>
            <w:tcW w:w="2489" w:type="dxa"/>
            <w:noWrap/>
            <w:hideMark/>
          </w:tcPr>
          <w:p w14:paraId="3CA59974" w14:textId="77777777" w:rsidR="00D514F5" w:rsidRPr="00D514F5" w:rsidRDefault="00D514F5">
            <w:r w:rsidRPr="00D514F5">
              <w:t>Electricity</w:t>
            </w:r>
          </w:p>
        </w:tc>
        <w:tc>
          <w:tcPr>
            <w:tcW w:w="1260" w:type="dxa"/>
            <w:noWrap/>
            <w:hideMark/>
          </w:tcPr>
          <w:p w14:paraId="37FCBBB3" w14:textId="77777777" w:rsidR="00D514F5" w:rsidRPr="00D514F5" w:rsidRDefault="00D514F5"/>
        </w:tc>
      </w:tr>
      <w:tr w:rsidR="00D514F5" w:rsidRPr="00D514F5" w14:paraId="0A43EEFD" w14:textId="77777777" w:rsidTr="00833D0E">
        <w:trPr>
          <w:trHeight w:val="300"/>
        </w:trPr>
        <w:tc>
          <w:tcPr>
            <w:tcW w:w="1165" w:type="dxa"/>
            <w:noWrap/>
            <w:hideMark/>
          </w:tcPr>
          <w:p w14:paraId="6DC577FF" w14:textId="77777777" w:rsidR="00D514F5" w:rsidRPr="00D514F5" w:rsidRDefault="00D514F5"/>
        </w:tc>
        <w:tc>
          <w:tcPr>
            <w:tcW w:w="4436" w:type="dxa"/>
            <w:noWrap/>
            <w:hideMark/>
          </w:tcPr>
          <w:p w14:paraId="4B996EFE" w14:textId="77777777" w:rsidR="00D514F5" w:rsidRPr="00D514F5" w:rsidRDefault="00D514F5">
            <w:r w:rsidRPr="00D514F5">
              <w:t>Quantity</w:t>
            </w:r>
          </w:p>
        </w:tc>
        <w:tc>
          <w:tcPr>
            <w:tcW w:w="2489" w:type="dxa"/>
            <w:noWrap/>
            <w:hideMark/>
          </w:tcPr>
          <w:p w14:paraId="5843DBC4" w14:textId="77777777" w:rsidR="00D514F5" w:rsidRPr="00D514F5" w:rsidRDefault="00D514F5" w:rsidP="00D514F5">
            <w:r w:rsidRPr="00D514F5">
              <w:t>1</w:t>
            </w:r>
          </w:p>
        </w:tc>
        <w:tc>
          <w:tcPr>
            <w:tcW w:w="1260" w:type="dxa"/>
            <w:noWrap/>
            <w:hideMark/>
          </w:tcPr>
          <w:p w14:paraId="3E52D1B5" w14:textId="77777777" w:rsidR="00D514F5" w:rsidRPr="00D514F5" w:rsidRDefault="00D514F5" w:rsidP="00D514F5"/>
        </w:tc>
      </w:tr>
      <w:tr w:rsidR="00D514F5" w:rsidRPr="00D514F5" w14:paraId="29E3BF23" w14:textId="77777777" w:rsidTr="00833D0E">
        <w:trPr>
          <w:trHeight w:val="300"/>
        </w:trPr>
        <w:tc>
          <w:tcPr>
            <w:tcW w:w="1165" w:type="dxa"/>
            <w:noWrap/>
            <w:hideMark/>
          </w:tcPr>
          <w:p w14:paraId="6B341867" w14:textId="77777777" w:rsidR="00D514F5" w:rsidRPr="00D514F5" w:rsidRDefault="00D514F5"/>
        </w:tc>
        <w:tc>
          <w:tcPr>
            <w:tcW w:w="4436" w:type="dxa"/>
            <w:noWrap/>
            <w:hideMark/>
          </w:tcPr>
          <w:p w14:paraId="489925F9" w14:textId="77777777" w:rsidR="00D514F5" w:rsidRPr="00D514F5" w:rsidRDefault="00D514F5">
            <w:r w:rsidRPr="00D514F5">
              <w:t>Capacity</w:t>
            </w:r>
          </w:p>
        </w:tc>
        <w:tc>
          <w:tcPr>
            <w:tcW w:w="2489" w:type="dxa"/>
            <w:noWrap/>
            <w:hideMark/>
          </w:tcPr>
          <w:p w14:paraId="3652935B" w14:textId="77777777" w:rsidR="00D514F5" w:rsidRPr="00D514F5" w:rsidRDefault="00D514F5" w:rsidP="00D514F5">
            <w:r w:rsidRPr="00D514F5">
              <w:t>7.8</w:t>
            </w:r>
          </w:p>
        </w:tc>
        <w:tc>
          <w:tcPr>
            <w:tcW w:w="1260" w:type="dxa"/>
            <w:noWrap/>
            <w:hideMark/>
          </w:tcPr>
          <w:p w14:paraId="18EBD1FE" w14:textId="77777777" w:rsidR="00D514F5" w:rsidRPr="00D514F5" w:rsidRDefault="00D514F5">
            <w:r w:rsidRPr="00D514F5">
              <w:t>kW</w:t>
            </w:r>
          </w:p>
        </w:tc>
      </w:tr>
      <w:tr w:rsidR="00D514F5" w:rsidRPr="00D514F5" w14:paraId="0A25C4CB" w14:textId="77777777" w:rsidTr="00833D0E">
        <w:trPr>
          <w:trHeight w:val="300"/>
        </w:trPr>
        <w:tc>
          <w:tcPr>
            <w:tcW w:w="1165" w:type="dxa"/>
            <w:noWrap/>
            <w:hideMark/>
          </w:tcPr>
          <w:p w14:paraId="21286E98" w14:textId="77777777" w:rsidR="00D514F5" w:rsidRPr="00D514F5" w:rsidRDefault="00D514F5"/>
        </w:tc>
        <w:tc>
          <w:tcPr>
            <w:tcW w:w="4436" w:type="dxa"/>
            <w:noWrap/>
            <w:hideMark/>
          </w:tcPr>
          <w:p w14:paraId="27277EA2" w14:textId="77777777" w:rsidR="00D514F5" w:rsidRPr="00D514F5" w:rsidRDefault="00D514F5">
            <w:r w:rsidRPr="00D514F5">
              <w:t>Year of Manufacture</w:t>
            </w:r>
          </w:p>
        </w:tc>
        <w:tc>
          <w:tcPr>
            <w:tcW w:w="2489" w:type="dxa"/>
            <w:noWrap/>
            <w:hideMark/>
          </w:tcPr>
          <w:p w14:paraId="3131D648" w14:textId="77777777" w:rsidR="00D514F5" w:rsidRPr="00D514F5" w:rsidRDefault="00D514F5" w:rsidP="00D514F5">
            <w:r w:rsidRPr="00D514F5">
              <w:t>2011</w:t>
            </w:r>
          </w:p>
        </w:tc>
        <w:tc>
          <w:tcPr>
            <w:tcW w:w="1260" w:type="dxa"/>
            <w:noWrap/>
            <w:hideMark/>
          </w:tcPr>
          <w:p w14:paraId="5FF6624B" w14:textId="77777777" w:rsidR="00D514F5" w:rsidRPr="00D514F5" w:rsidRDefault="00D514F5" w:rsidP="00D514F5"/>
        </w:tc>
      </w:tr>
      <w:tr w:rsidR="00D514F5" w:rsidRPr="00D514F5" w14:paraId="4452AAA3" w14:textId="77777777" w:rsidTr="00833D0E">
        <w:trPr>
          <w:trHeight w:val="300"/>
        </w:trPr>
        <w:tc>
          <w:tcPr>
            <w:tcW w:w="1165" w:type="dxa"/>
            <w:noWrap/>
            <w:hideMark/>
          </w:tcPr>
          <w:p w14:paraId="65FB68A6" w14:textId="77777777" w:rsidR="00D514F5" w:rsidRPr="00D514F5" w:rsidRDefault="00D514F5"/>
        </w:tc>
        <w:tc>
          <w:tcPr>
            <w:tcW w:w="4436" w:type="dxa"/>
            <w:noWrap/>
            <w:hideMark/>
          </w:tcPr>
          <w:p w14:paraId="78EA9E63" w14:textId="77777777" w:rsidR="00D514F5" w:rsidRPr="00D514F5" w:rsidRDefault="00D514F5">
            <w:r w:rsidRPr="00D514F5">
              <w:t>Primary</w:t>
            </w:r>
          </w:p>
        </w:tc>
        <w:tc>
          <w:tcPr>
            <w:tcW w:w="2489" w:type="dxa"/>
            <w:noWrap/>
            <w:hideMark/>
          </w:tcPr>
          <w:p w14:paraId="5BCB465B" w14:textId="77777777" w:rsidR="00D514F5" w:rsidRPr="00D514F5" w:rsidRDefault="00D514F5" w:rsidP="00D514F5">
            <w:r w:rsidRPr="00D514F5">
              <w:t>TRUE</w:t>
            </w:r>
          </w:p>
        </w:tc>
        <w:tc>
          <w:tcPr>
            <w:tcW w:w="1260" w:type="dxa"/>
            <w:noWrap/>
            <w:hideMark/>
          </w:tcPr>
          <w:p w14:paraId="2056FDC8" w14:textId="77777777" w:rsidR="00D514F5" w:rsidRPr="00D514F5" w:rsidRDefault="00D514F5" w:rsidP="00D514F5"/>
        </w:tc>
      </w:tr>
      <w:tr w:rsidR="00D514F5" w:rsidRPr="00D514F5" w14:paraId="6D1616A1" w14:textId="77777777" w:rsidTr="00833D0E">
        <w:trPr>
          <w:trHeight w:val="300"/>
        </w:trPr>
        <w:tc>
          <w:tcPr>
            <w:tcW w:w="1165" w:type="dxa"/>
            <w:noWrap/>
            <w:hideMark/>
          </w:tcPr>
          <w:p w14:paraId="326905E8" w14:textId="77777777" w:rsidR="00D514F5" w:rsidRPr="00D514F5" w:rsidRDefault="00D514F5"/>
        </w:tc>
        <w:tc>
          <w:tcPr>
            <w:tcW w:w="4436" w:type="dxa"/>
            <w:noWrap/>
            <w:hideMark/>
          </w:tcPr>
          <w:p w14:paraId="02147532" w14:textId="77777777" w:rsidR="00D514F5" w:rsidRPr="00D514F5" w:rsidRDefault="00D514F5">
            <w:r w:rsidRPr="00D514F5">
              <w:t>Efficiency</w:t>
            </w:r>
          </w:p>
        </w:tc>
        <w:tc>
          <w:tcPr>
            <w:tcW w:w="2489" w:type="dxa"/>
            <w:noWrap/>
            <w:hideMark/>
          </w:tcPr>
          <w:p w14:paraId="65E09F75" w14:textId="77777777" w:rsidR="00D514F5" w:rsidRPr="00D514F5" w:rsidRDefault="00D514F5" w:rsidP="00D514F5">
            <w:r w:rsidRPr="00D514F5">
              <w:t>2.65</w:t>
            </w:r>
          </w:p>
        </w:tc>
        <w:tc>
          <w:tcPr>
            <w:tcW w:w="1260" w:type="dxa"/>
            <w:noWrap/>
            <w:hideMark/>
          </w:tcPr>
          <w:p w14:paraId="7552305B" w14:textId="77777777" w:rsidR="00D514F5" w:rsidRPr="00D514F5" w:rsidRDefault="00D514F5">
            <w:r w:rsidRPr="00D514F5">
              <w:t>W/W</w:t>
            </w:r>
          </w:p>
        </w:tc>
      </w:tr>
      <w:tr w:rsidR="00D514F5" w:rsidRPr="00D514F5" w14:paraId="68C11106" w14:textId="77777777" w:rsidTr="00833D0E">
        <w:trPr>
          <w:trHeight w:val="300"/>
        </w:trPr>
        <w:tc>
          <w:tcPr>
            <w:tcW w:w="1165" w:type="dxa"/>
            <w:noWrap/>
            <w:hideMark/>
          </w:tcPr>
          <w:p w14:paraId="036F1D32" w14:textId="77777777" w:rsidR="00D514F5" w:rsidRPr="00D514F5" w:rsidRDefault="00D514F5"/>
        </w:tc>
        <w:tc>
          <w:tcPr>
            <w:tcW w:w="4436" w:type="dxa"/>
            <w:noWrap/>
            <w:hideMark/>
          </w:tcPr>
          <w:p w14:paraId="58BFC0A2" w14:textId="77777777" w:rsidR="00D514F5" w:rsidRPr="00D514F5" w:rsidRDefault="00D514F5">
            <w:r w:rsidRPr="00D514F5">
              <w:t>Efficiency Unit</w:t>
            </w:r>
          </w:p>
        </w:tc>
        <w:tc>
          <w:tcPr>
            <w:tcW w:w="2489" w:type="dxa"/>
            <w:noWrap/>
            <w:hideMark/>
          </w:tcPr>
          <w:p w14:paraId="4F4DECE7" w14:textId="77777777" w:rsidR="00D514F5" w:rsidRPr="00D514F5" w:rsidRDefault="00D514F5">
            <w:r w:rsidRPr="00D514F5">
              <w:t>COP</w:t>
            </w:r>
          </w:p>
        </w:tc>
        <w:tc>
          <w:tcPr>
            <w:tcW w:w="1260" w:type="dxa"/>
            <w:noWrap/>
            <w:hideMark/>
          </w:tcPr>
          <w:p w14:paraId="7B8642E4" w14:textId="77777777" w:rsidR="00D514F5" w:rsidRPr="00D514F5" w:rsidRDefault="00D514F5"/>
        </w:tc>
      </w:tr>
      <w:tr w:rsidR="00D514F5" w:rsidRPr="00D514F5" w14:paraId="60283543" w14:textId="77777777" w:rsidTr="00833D0E">
        <w:trPr>
          <w:trHeight w:val="300"/>
        </w:trPr>
        <w:tc>
          <w:tcPr>
            <w:tcW w:w="1165" w:type="dxa"/>
            <w:noWrap/>
            <w:hideMark/>
          </w:tcPr>
          <w:p w14:paraId="51B6F81B" w14:textId="77777777" w:rsidR="00D514F5" w:rsidRPr="00D514F5" w:rsidRDefault="00D514F5"/>
        </w:tc>
        <w:tc>
          <w:tcPr>
            <w:tcW w:w="4436" w:type="dxa"/>
            <w:noWrap/>
            <w:hideMark/>
          </w:tcPr>
          <w:p w14:paraId="73591758" w14:textId="77777777" w:rsidR="00D514F5" w:rsidRPr="00D514F5" w:rsidRDefault="00D514F5">
            <w:r w:rsidRPr="00D514F5">
              <w:t>Percent of Total Installed Capacity</w:t>
            </w:r>
          </w:p>
        </w:tc>
        <w:tc>
          <w:tcPr>
            <w:tcW w:w="2489" w:type="dxa"/>
            <w:noWrap/>
            <w:hideMark/>
          </w:tcPr>
          <w:p w14:paraId="3BE18E9E" w14:textId="77777777" w:rsidR="00D514F5" w:rsidRPr="00D514F5" w:rsidRDefault="00D514F5" w:rsidP="00D514F5">
            <w:r w:rsidRPr="00D514F5">
              <w:t>100</w:t>
            </w:r>
          </w:p>
        </w:tc>
        <w:tc>
          <w:tcPr>
            <w:tcW w:w="1260" w:type="dxa"/>
            <w:noWrap/>
            <w:hideMark/>
          </w:tcPr>
          <w:p w14:paraId="572922C8" w14:textId="77777777" w:rsidR="00D514F5" w:rsidRPr="00D514F5" w:rsidRDefault="00D514F5">
            <w:r w:rsidRPr="00D514F5">
              <w:t>%</w:t>
            </w:r>
          </w:p>
        </w:tc>
      </w:tr>
      <w:tr w:rsidR="00D514F5" w:rsidRPr="00D514F5" w14:paraId="79023ABE" w14:textId="77777777" w:rsidTr="00833D0E">
        <w:trPr>
          <w:trHeight w:val="300"/>
        </w:trPr>
        <w:tc>
          <w:tcPr>
            <w:tcW w:w="1165" w:type="dxa"/>
            <w:noWrap/>
            <w:hideMark/>
          </w:tcPr>
          <w:p w14:paraId="019026AE" w14:textId="77777777" w:rsidR="00D514F5" w:rsidRPr="00D514F5" w:rsidRDefault="00D514F5"/>
        </w:tc>
        <w:tc>
          <w:tcPr>
            <w:tcW w:w="4436" w:type="dxa"/>
            <w:noWrap/>
            <w:hideMark/>
          </w:tcPr>
          <w:p w14:paraId="1228A4CD" w14:textId="77777777" w:rsidR="00D514F5" w:rsidRPr="00D514F5" w:rsidRDefault="00D514F5">
            <w:r w:rsidRPr="00D514F5">
              <w:t>Percent of Floor Area Served</w:t>
            </w:r>
          </w:p>
        </w:tc>
        <w:tc>
          <w:tcPr>
            <w:tcW w:w="2489" w:type="dxa"/>
            <w:noWrap/>
            <w:hideMark/>
          </w:tcPr>
          <w:p w14:paraId="3C46F9CE" w14:textId="77777777" w:rsidR="00D514F5" w:rsidRPr="00D514F5" w:rsidRDefault="00D514F5" w:rsidP="00D514F5">
            <w:r w:rsidRPr="00D514F5">
              <w:t>100</w:t>
            </w:r>
          </w:p>
        </w:tc>
        <w:tc>
          <w:tcPr>
            <w:tcW w:w="1260" w:type="dxa"/>
            <w:noWrap/>
            <w:hideMark/>
          </w:tcPr>
          <w:p w14:paraId="09EA350F" w14:textId="77777777" w:rsidR="00D514F5" w:rsidRPr="00D514F5" w:rsidRDefault="00D514F5">
            <w:r w:rsidRPr="00D514F5">
              <w:t>%</w:t>
            </w:r>
          </w:p>
        </w:tc>
      </w:tr>
      <w:tr w:rsidR="00D514F5" w:rsidRPr="00D514F5" w14:paraId="3A442C1B" w14:textId="77777777" w:rsidTr="00833D0E">
        <w:trPr>
          <w:trHeight w:val="300"/>
        </w:trPr>
        <w:tc>
          <w:tcPr>
            <w:tcW w:w="1165" w:type="dxa"/>
            <w:noWrap/>
            <w:hideMark/>
          </w:tcPr>
          <w:p w14:paraId="65947100" w14:textId="77777777" w:rsidR="00D514F5" w:rsidRPr="00D514F5" w:rsidRDefault="00D514F5"/>
        </w:tc>
        <w:tc>
          <w:tcPr>
            <w:tcW w:w="4436" w:type="dxa"/>
            <w:noWrap/>
            <w:hideMark/>
          </w:tcPr>
          <w:p w14:paraId="0ABFEF16" w14:textId="77777777" w:rsidR="00D514F5" w:rsidRPr="00D514F5" w:rsidRDefault="00D514F5">
            <w:r w:rsidRPr="00D514F5">
              <w:t>Hot Water Reset Control</w:t>
            </w:r>
          </w:p>
        </w:tc>
        <w:tc>
          <w:tcPr>
            <w:tcW w:w="2489" w:type="dxa"/>
            <w:noWrap/>
            <w:hideMark/>
          </w:tcPr>
          <w:p w14:paraId="0043C98E" w14:textId="77777777" w:rsidR="00D514F5" w:rsidRPr="00D514F5" w:rsidRDefault="00D514F5">
            <w:r w:rsidRPr="00D514F5">
              <w:t>n/a</w:t>
            </w:r>
          </w:p>
        </w:tc>
        <w:tc>
          <w:tcPr>
            <w:tcW w:w="1260" w:type="dxa"/>
            <w:noWrap/>
            <w:hideMark/>
          </w:tcPr>
          <w:p w14:paraId="439806A8" w14:textId="77777777" w:rsidR="00D514F5" w:rsidRPr="00D514F5" w:rsidRDefault="00D514F5"/>
        </w:tc>
      </w:tr>
      <w:tr w:rsidR="00D514F5" w:rsidRPr="00D514F5" w14:paraId="55CB9E65" w14:textId="77777777" w:rsidTr="00833D0E">
        <w:trPr>
          <w:trHeight w:val="300"/>
        </w:trPr>
        <w:tc>
          <w:tcPr>
            <w:tcW w:w="1165" w:type="dxa"/>
            <w:noWrap/>
            <w:hideMark/>
          </w:tcPr>
          <w:p w14:paraId="645CDE33" w14:textId="77777777" w:rsidR="00D514F5" w:rsidRPr="00D514F5" w:rsidRDefault="00D514F5"/>
        </w:tc>
        <w:tc>
          <w:tcPr>
            <w:tcW w:w="4436" w:type="dxa"/>
            <w:noWrap/>
            <w:hideMark/>
          </w:tcPr>
          <w:p w14:paraId="59C534ED" w14:textId="77777777" w:rsidR="00D514F5" w:rsidRPr="00D514F5" w:rsidRDefault="00D514F5">
            <w:r w:rsidRPr="00D514F5">
              <w:t>Control Type</w:t>
            </w:r>
          </w:p>
        </w:tc>
        <w:tc>
          <w:tcPr>
            <w:tcW w:w="2489" w:type="dxa"/>
            <w:noWrap/>
            <w:hideMark/>
          </w:tcPr>
          <w:p w14:paraId="7D8C3F3C" w14:textId="77777777" w:rsidR="00D514F5" w:rsidRPr="00D514F5" w:rsidRDefault="00D514F5">
            <w:r w:rsidRPr="00D514F5">
              <w:t>Digital Thermostat</w:t>
            </w:r>
          </w:p>
        </w:tc>
        <w:tc>
          <w:tcPr>
            <w:tcW w:w="1260" w:type="dxa"/>
            <w:noWrap/>
            <w:hideMark/>
          </w:tcPr>
          <w:p w14:paraId="0862EA85" w14:textId="77777777" w:rsidR="00D514F5" w:rsidRPr="00D514F5" w:rsidRDefault="00D514F5"/>
        </w:tc>
      </w:tr>
      <w:tr w:rsidR="00D514F5" w:rsidRPr="00D514F5" w14:paraId="47A94491" w14:textId="77777777" w:rsidTr="00833D0E">
        <w:trPr>
          <w:trHeight w:val="300"/>
        </w:trPr>
        <w:tc>
          <w:tcPr>
            <w:tcW w:w="1165" w:type="dxa"/>
            <w:noWrap/>
            <w:hideMark/>
          </w:tcPr>
          <w:p w14:paraId="7F887DBA" w14:textId="77777777" w:rsidR="00D514F5" w:rsidRPr="00D514F5" w:rsidRDefault="00D514F5"/>
        </w:tc>
        <w:tc>
          <w:tcPr>
            <w:tcW w:w="4436" w:type="dxa"/>
            <w:noWrap/>
            <w:hideMark/>
          </w:tcPr>
          <w:p w14:paraId="324C3E22" w14:textId="77777777" w:rsidR="00D514F5" w:rsidRPr="00D514F5" w:rsidRDefault="00D514F5">
            <w:pPr>
              <w:rPr>
                <w:u w:val="single"/>
              </w:rPr>
            </w:pPr>
            <w:r w:rsidRPr="00D514F5">
              <w:rPr>
                <w:u w:val="single"/>
              </w:rPr>
              <w:t>Distribution Type</w:t>
            </w:r>
          </w:p>
        </w:tc>
        <w:tc>
          <w:tcPr>
            <w:tcW w:w="2489" w:type="dxa"/>
            <w:noWrap/>
            <w:hideMark/>
          </w:tcPr>
          <w:p w14:paraId="31F8780B" w14:textId="77777777" w:rsidR="00D514F5" w:rsidRPr="00D514F5" w:rsidRDefault="00D514F5">
            <w:r w:rsidRPr="00D514F5">
              <w:t>Air</w:t>
            </w:r>
          </w:p>
        </w:tc>
        <w:tc>
          <w:tcPr>
            <w:tcW w:w="1260" w:type="dxa"/>
            <w:noWrap/>
            <w:hideMark/>
          </w:tcPr>
          <w:p w14:paraId="242201BC" w14:textId="77777777" w:rsidR="00D514F5" w:rsidRPr="00D514F5" w:rsidRDefault="00D514F5"/>
        </w:tc>
      </w:tr>
      <w:tr w:rsidR="00D514F5" w:rsidRPr="00D514F5" w14:paraId="7BC9CE93" w14:textId="77777777" w:rsidTr="00833D0E">
        <w:trPr>
          <w:trHeight w:val="300"/>
        </w:trPr>
        <w:tc>
          <w:tcPr>
            <w:tcW w:w="1165" w:type="dxa"/>
            <w:noWrap/>
            <w:hideMark/>
          </w:tcPr>
          <w:p w14:paraId="43B83C27" w14:textId="77777777" w:rsidR="00D514F5" w:rsidRPr="00D514F5" w:rsidRDefault="00D514F5"/>
        </w:tc>
        <w:tc>
          <w:tcPr>
            <w:tcW w:w="4436" w:type="dxa"/>
            <w:noWrap/>
            <w:hideMark/>
          </w:tcPr>
          <w:p w14:paraId="0DE876F8" w14:textId="77777777" w:rsidR="00D514F5" w:rsidRPr="00D514F5" w:rsidRDefault="00D514F5">
            <w:pPr>
              <w:rPr>
                <w:u w:val="single"/>
              </w:rPr>
            </w:pPr>
            <w:r w:rsidRPr="00D514F5">
              <w:rPr>
                <w:u w:val="single"/>
              </w:rPr>
              <w:t>Location</w:t>
            </w:r>
          </w:p>
        </w:tc>
        <w:tc>
          <w:tcPr>
            <w:tcW w:w="2489" w:type="dxa"/>
            <w:noWrap/>
            <w:hideMark/>
          </w:tcPr>
          <w:p w14:paraId="2A28B08F" w14:textId="77777777" w:rsidR="00D514F5" w:rsidRPr="00D514F5" w:rsidRDefault="00D514F5">
            <w:r w:rsidRPr="00D514F5">
              <w:t>Indoors</w:t>
            </w:r>
          </w:p>
        </w:tc>
        <w:tc>
          <w:tcPr>
            <w:tcW w:w="1260" w:type="dxa"/>
            <w:noWrap/>
            <w:hideMark/>
          </w:tcPr>
          <w:p w14:paraId="760A14B8" w14:textId="77777777" w:rsidR="00D514F5" w:rsidRPr="00D514F5" w:rsidRDefault="00D514F5"/>
        </w:tc>
      </w:tr>
      <w:tr w:rsidR="00D514F5" w:rsidRPr="00D514F5" w14:paraId="02B751A2" w14:textId="77777777" w:rsidTr="00833D0E">
        <w:trPr>
          <w:trHeight w:val="300"/>
        </w:trPr>
        <w:tc>
          <w:tcPr>
            <w:tcW w:w="1165" w:type="dxa"/>
            <w:noWrap/>
            <w:hideMark/>
          </w:tcPr>
          <w:p w14:paraId="0806E7CC" w14:textId="77777777" w:rsidR="00D514F5" w:rsidRPr="00D514F5" w:rsidRDefault="00D514F5"/>
        </w:tc>
        <w:tc>
          <w:tcPr>
            <w:tcW w:w="4436" w:type="dxa"/>
            <w:noWrap/>
            <w:hideMark/>
          </w:tcPr>
          <w:p w14:paraId="0BF74378" w14:textId="77777777" w:rsidR="00D514F5" w:rsidRPr="00D514F5" w:rsidRDefault="00D514F5">
            <w:pPr>
              <w:rPr>
                <w:u w:val="single"/>
              </w:rPr>
            </w:pPr>
            <w:r w:rsidRPr="00D514F5">
              <w:rPr>
                <w:u w:val="single"/>
              </w:rPr>
              <w:t>Zone Count</w:t>
            </w:r>
          </w:p>
        </w:tc>
        <w:tc>
          <w:tcPr>
            <w:tcW w:w="2489" w:type="dxa"/>
            <w:noWrap/>
            <w:hideMark/>
          </w:tcPr>
          <w:p w14:paraId="27E41B93" w14:textId="77777777" w:rsidR="00D514F5" w:rsidRPr="00D514F5" w:rsidRDefault="00D514F5" w:rsidP="00D514F5">
            <w:r w:rsidRPr="00D514F5">
              <w:t>1</w:t>
            </w:r>
          </w:p>
        </w:tc>
        <w:tc>
          <w:tcPr>
            <w:tcW w:w="1260" w:type="dxa"/>
            <w:noWrap/>
            <w:hideMark/>
          </w:tcPr>
          <w:p w14:paraId="7502AD17" w14:textId="77777777" w:rsidR="00D514F5" w:rsidRPr="00D514F5" w:rsidRDefault="00D514F5" w:rsidP="00D514F5"/>
        </w:tc>
      </w:tr>
      <w:tr w:rsidR="00D514F5" w:rsidRPr="00D514F5" w14:paraId="4D88143F" w14:textId="77777777" w:rsidTr="00833D0E">
        <w:trPr>
          <w:trHeight w:val="300"/>
        </w:trPr>
        <w:tc>
          <w:tcPr>
            <w:tcW w:w="1165" w:type="dxa"/>
            <w:noWrap/>
            <w:hideMark/>
          </w:tcPr>
          <w:p w14:paraId="4DC35425" w14:textId="77777777" w:rsidR="00D514F5" w:rsidRPr="00D514F5" w:rsidRDefault="00D514F5">
            <w:pPr>
              <w:rPr>
                <w:b/>
                <w:bCs/>
              </w:rPr>
            </w:pPr>
            <w:r w:rsidRPr="00D514F5">
              <w:rPr>
                <w:b/>
                <w:bCs/>
              </w:rPr>
              <w:t>SYSTEMS: COOLING</w:t>
            </w:r>
          </w:p>
        </w:tc>
        <w:tc>
          <w:tcPr>
            <w:tcW w:w="4436" w:type="dxa"/>
            <w:noWrap/>
            <w:hideMark/>
          </w:tcPr>
          <w:p w14:paraId="597FF44C" w14:textId="77777777" w:rsidR="00D514F5" w:rsidRPr="00D514F5" w:rsidRDefault="00D514F5">
            <w:pPr>
              <w:rPr>
                <w:b/>
                <w:bCs/>
              </w:rPr>
            </w:pPr>
            <w:r w:rsidRPr="00D514F5">
              <w:rPr>
                <w:b/>
                <w:bCs/>
              </w:rPr>
              <w:t>Cooling</w:t>
            </w:r>
          </w:p>
        </w:tc>
        <w:tc>
          <w:tcPr>
            <w:tcW w:w="2489" w:type="dxa"/>
            <w:noWrap/>
            <w:hideMark/>
          </w:tcPr>
          <w:p w14:paraId="1CCBE4D3" w14:textId="77777777" w:rsidR="00D514F5" w:rsidRPr="00D514F5" w:rsidRDefault="00D514F5">
            <w:pPr>
              <w:rPr>
                <w:b/>
                <w:bCs/>
              </w:rPr>
            </w:pPr>
          </w:p>
        </w:tc>
        <w:tc>
          <w:tcPr>
            <w:tcW w:w="1260" w:type="dxa"/>
            <w:noWrap/>
            <w:hideMark/>
          </w:tcPr>
          <w:p w14:paraId="551624A1" w14:textId="77777777" w:rsidR="00D514F5" w:rsidRPr="00D514F5" w:rsidRDefault="00D514F5"/>
        </w:tc>
      </w:tr>
      <w:tr w:rsidR="00D514F5" w:rsidRPr="00D514F5" w14:paraId="777D8E60" w14:textId="77777777" w:rsidTr="00833D0E">
        <w:trPr>
          <w:trHeight w:val="300"/>
        </w:trPr>
        <w:tc>
          <w:tcPr>
            <w:tcW w:w="1165" w:type="dxa"/>
            <w:noWrap/>
            <w:hideMark/>
          </w:tcPr>
          <w:p w14:paraId="787D93F8" w14:textId="77777777" w:rsidR="00D514F5" w:rsidRPr="00D514F5" w:rsidRDefault="00D514F5"/>
        </w:tc>
        <w:tc>
          <w:tcPr>
            <w:tcW w:w="4436" w:type="dxa"/>
            <w:noWrap/>
            <w:hideMark/>
          </w:tcPr>
          <w:p w14:paraId="04A27E31" w14:textId="77777777" w:rsidR="00D514F5" w:rsidRPr="00D514F5" w:rsidRDefault="00D514F5">
            <w:r w:rsidRPr="00D514F5">
              <w:t>Cooling Type</w:t>
            </w:r>
          </w:p>
        </w:tc>
        <w:tc>
          <w:tcPr>
            <w:tcW w:w="2489" w:type="dxa"/>
            <w:noWrap/>
            <w:hideMark/>
          </w:tcPr>
          <w:p w14:paraId="68CFE342" w14:textId="77777777" w:rsidR="00D514F5" w:rsidRPr="00D514F5" w:rsidRDefault="00D514F5">
            <w:r w:rsidRPr="00D514F5">
              <w:t>Heat Pump - Air Source</w:t>
            </w:r>
          </w:p>
        </w:tc>
        <w:tc>
          <w:tcPr>
            <w:tcW w:w="1260" w:type="dxa"/>
            <w:noWrap/>
            <w:hideMark/>
          </w:tcPr>
          <w:p w14:paraId="0A4E436E" w14:textId="77777777" w:rsidR="00D514F5" w:rsidRPr="00D514F5" w:rsidRDefault="00D514F5"/>
        </w:tc>
      </w:tr>
      <w:tr w:rsidR="00D514F5" w:rsidRPr="00D514F5" w14:paraId="75C91E83" w14:textId="77777777" w:rsidTr="00833D0E">
        <w:trPr>
          <w:trHeight w:val="300"/>
        </w:trPr>
        <w:tc>
          <w:tcPr>
            <w:tcW w:w="1165" w:type="dxa"/>
            <w:noWrap/>
            <w:hideMark/>
          </w:tcPr>
          <w:p w14:paraId="26CBFAA7" w14:textId="77777777" w:rsidR="00D514F5" w:rsidRPr="00D514F5" w:rsidRDefault="00D514F5"/>
        </w:tc>
        <w:tc>
          <w:tcPr>
            <w:tcW w:w="4436" w:type="dxa"/>
            <w:noWrap/>
            <w:hideMark/>
          </w:tcPr>
          <w:p w14:paraId="7A5BA338" w14:textId="77777777" w:rsidR="00D514F5" w:rsidRPr="00D514F5" w:rsidRDefault="00D514F5">
            <w:r w:rsidRPr="00D514F5">
              <w:t>Fuel</w:t>
            </w:r>
          </w:p>
        </w:tc>
        <w:tc>
          <w:tcPr>
            <w:tcW w:w="2489" w:type="dxa"/>
            <w:noWrap/>
            <w:hideMark/>
          </w:tcPr>
          <w:p w14:paraId="28919148" w14:textId="77777777" w:rsidR="00D514F5" w:rsidRPr="00D514F5" w:rsidRDefault="00D514F5">
            <w:r w:rsidRPr="00D514F5">
              <w:t>Electricity</w:t>
            </w:r>
          </w:p>
        </w:tc>
        <w:tc>
          <w:tcPr>
            <w:tcW w:w="1260" w:type="dxa"/>
            <w:noWrap/>
            <w:hideMark/>
          </w:tcPr>
          <w:p w14:paraId="737F4D65" w14:textId="77777777" w:rsidR="00D514F5" w:rsidRPr="00D514F5" w:rsidRDefault="00D514F5"/>
        </w:tc>
      </w:tr>
      <w:tr w:rsidR="00D514F5" w:rsidRPr="00D514F5" w14:paraId="2A3618AD" w14:textId="77777777" w:rsidTr="00833D0E">
        <w:trPr>
          <w:trHeight w:val="300"/>
        </w:trPr>
        <w:tc>
          <w:tcPr>
            <w:tcW w:w="1165" w:type="dxa"/>
            <w:noWrap/>
            <w:hideMark/>
          </w:tcPr>
          <w:p w14:paraId="3FA48D7D" w14:textId="77777777" w:rsidR="00D514F5" w:rsidRPr="00D514F5" w:rsidRDefault="00D514F5"/>
        </w:tc>
        <w:tc>
          <w:tcPr>
            <w:tcW w:w="4436" w:type="dxa"/>
            <w:noWrap/>
            <w:hideMark/>
          </w:tcPr>
          <w:p w14:paraId="26D4BEAA" w14:textId="77777777" w:rsidR="00D514F5" w:rsidRPr="00D514F5" w:rsidRDefault="00D514F5">
            <w:r w:rsidRPr="00D514F5">
              <w:t>Quantity</w:t>
            </w:r>
          </w:p>
        </w:tc>
        <w:tc>
          <w:tcPr>
            <w:tcW w:w="2489" w:type="dxa"/>
            <w:noWrap/>
            <w:hideMark/>
          </w:tcPr>
          <w:p w14:paraId="4AA359D2" w14:textId="77777777" w:rsidR="00D514F5" w:rsidRPr="00D514F5" w:rsidRDefault="00D514F5" w:rsidP="00D514F5">
            <w:r w:rsidRPr="00D514F5">
              <w:t>1</w:t>
            </w:r>
          </w:p>
        </w:tc>
        <w:tc>
          <w:tcPr>
            <w:tcW w:w="1260" w:type="dxa"/>
            <w:noWrap/>
            <w:hideMark/>
          </w:tcPr>
          <w:p w14:paraId="77B9B3DD" w14:textId="77777777" w:rsidR="00D514F5" w:rsidRPr="00D514F5" w:rsidRDefault="00D514F5" w:rsidP="00D514F5"/>
        </w:tc>
      </w:tr>
      <w:tr w:rsidR="00D514F5" w:rsidRPr="00D514F5" w14:paraId="6D389881" w14:textId="77777777" w:rsidTr="00833D0E">
        <w:trPr>
          <w:trHeight w:val="300"/>
        </w:trPr>
        <w:tc>
          <w:tcPr>
            <w:tcW w:w="1165" w:type="dxa"/>
            <w:noWrap/>
            <w:hideMark/>
          </w:tcPr>
          <w:p w14:paraId="785D7432" w14:textId="77777777" w:rsidR="00D514F5" w:rsidRPr="00D514F5" w:rsidRDefault="00D514F5"/>
        </w:tc>
        <w:tc>
          <w:tcPr>
            <w:tcW w:w="4436" w:type="dxa"/>
            <w:noWrap/>
            <w:hideMark/>
          </w:tcPr>
          <w:p w14:paraId="343F89B7" w14:textId="77777777" w:rsidR="00D514F5" w:rsidRPr="00D514F5" w:rsidRDefault="00D514F5">
            <w:r w:rsidRPr="00D514F5">
              <w:t>Capacity</w:t>
            </w:r>
          </w:p>
        </w:tc>
        <w:tc>
          <w:tcPr>
            <w:tcW w:w="2489" w:type="dxa"/>
            <w:noWrap/>
            <w:hideMark/>
          </w:tcPr>
          <w:p w14:paraId="04930C86" w14:textId="77777777" w:rsidR="00D514F5" w:rsidRPr="00D514F5" w:rsidRDefault="00D514F5" w:rsidP="00D514F5">
            <w:r w:rsidRPr="00D514F5">
              <w:t>2.2</w:t>
            </w:r>
          </w:p>
        </w:tc>
        <w:tc>
          <w:tcPr>
            <w:tcW w:w="1260" w:type="dxa"/>
            <w:noWrap/>
            <w:hideMark/>
          </w:tcPr>
          <w:p w14:paraId="18541865" w14:textId="77777777" w:rsidR="00D514F5" w:rsidRPr="00D514F5" w:rsidRDefault="00D514F5">
            <w:r w:rsidRPr="00D514F5">
              <w:t>tons</w:t>
            </w:r>
          </w:p>
        </w:tc>
      </w:tr>
      <w:tr w:rsidR="00D514F5" w:rsidRPr="00D514F5" w14:paraId="167937E8" w14:textId="77777777" w:rsidTr="00833D0E">
        <w:trPr>
          <w:trHeight w:val="300"/>
        </w:trPr>
        <w:tc>
          <w:tcPr>
            <w:tcW w:w="1165" w:type="dxa"/>
            <w:noWrap/>
            <w:hideMark/>
          </w:tcPr>
          <w:p w14:paraId="2F3F8773" w14:textId="77777777" w:rsidR="00D514F5" w:rsidRPr="00D514F5" w:rsidRDefault="00D514F5"/>
        </w:tc>
        <w:tc>
          <w:tcPr>
            <w:tcW w:w="4436" w:type="dxa"/>
            <w:noWrap/>
            <w:hideMark/>
          </w:tcPr>
          <w:p w14:paraId="333C008C" w14:textId="77777777" w:rsidR="00D514F5" w:rsidRPr="00D514F5" w:rsidRDefault="00D514F5">
            <w:r w:rsidRPr="00D514F5">
              <w:t>Efficiency</w:t>
            </w:r>
          </w:p>
        </w:tc>
        <w:tc>
          <w:tcPr>
            <w:tcW w:w="2489" w:type="dxa"/>
            <w:noWrap/>
            <w:hideMark/>
          </w:tcPr>
          <w:p w14:paraId="1FEDD66D" w14:textId="77777777" w:rsidR="00D514F5" w:rsidRPr="00D514F5" w:rsidRDefault="00D514F5" w:rsidP="00D514F5">
            <w:r w:rsidRPr="00D514F5">
              <w:t>3.82</w:t>
            </w:r>
          </w:p>
        </w:tc>
        <w:tc>
          <w:tcPr>
            <w:tcW w:w="1260" w:type="dxa"/>
            <w:noWrap/>
            <w:hideMark/>
          </w:tcPr>
          <w:p w14:paraId="0247C5BB" w14:textId="77777777" w:rsidR="00D514F5" w:rsidRPr="00D514F5" w:rsidRDefault="00D514F5" w:rsidP="00D514F5"/>
        </w:tc>
      </w:tr>
      <w:tr w:rsidR="00D514F5" w:rsidRPr="00D514F5" w14:paraId="14829493" w14:textId="77777777" w:rsidTr="00833D0E">
        <w:trPr>
          <w:trHeight w:val="300"/>
        </w:trPr>
        <w:tc>
          <w:tcPr>
            <w:tcW w:w="1165" w:type="dxa"/>
            <w:noWrap/>
            <w:hideMark/>
          </w:tcPr>
          <w:p w14:paraId="43626FC3" w14:textId="77777777" w:rsidR="00D514F5" w:rsidRPr="00D514F5" w:rsidRDefault="00D514F5"/>
        </w:tc>
        <w:tc>
          <w:tcPr>
            <w:tcW w:w="4436" w:type="dxa"/>
            <w:noWrap/>
            <w:hideMark/>
          </w:tcPr>
          <w:p w14:paraId="32666A53" w14:textId="77777777" w:rsidR="00D514F5" w:rsidRPr="00D514F5" w:rsidRDefault="00D514F5">
            <w:r w:rsidRPr="00D514F5">
              <w:t>Efficiency Unit</w:t>
            </w:r>
          </w:p>
        </w:tc>
        <w:tc>
          <w:tcPr>
            <w:tcW w:w="2489" w:type="dxa"/>
            <w:noWrap/>
            <w:hideMark/>
          </w:tcPr>
          <w:p w14:paraId="1E09CDDE" w14:textId="77777777" w:rsidR="00D514F5" w:rsidRPr="00D514F5" w:rsidRDefault="00D514F5">
            <w:r w:rsidRPr="00D514F5">
              <w:t>COP</w:t>
            </w:r>
          </w:p>
        </w:tc>
        <w:tc>
          <w:tcPr>
            <w:tcW w:w="1260" w:type="dxa"/>
            <w:noWrap/>
            <w:hideMark/>
          </w:tcPr>
          <w:p w14:paraId="792B7DB5" w14:textId="77777777" w:rsidR="00D514F5" w:rsidRPr="00D514F5" w:rsidRDefault="00D514F5"/>
        </w:tc>
      </w:tr>
      <w:tr w:rsidR="00D514F5" w:rsidRPr="00D514F5" w14:paraId="4207B0FD" w14:textId="77777777" w:rsidTr="00833D0E">
        <w:trPr>
          <w:trHeight w:val="300"/>
        </w:trPr>
        <w:tc>
          <w:tcPr>
            <w:tcW w:w="1165" w:type="dxa"/>
            <w:noWrap/>
            <w:hideMark/>
          </w:tcPr>
          <w:p w14:paraId="708A7CC7" w14:textId="77777777" w:rsidR="00D514F5" w:rsidRPr="00D514F5" w:rsidRDefault="00D514F5"/>
        </w:tc>
        <w:tc>
          <w:tcPr>
            <w:tcW w:w="4436" w:type="dxa"/>
            <w:noWrap/>
            <w:hideMark/>
          </w:tcPr>
          <w:p w14:paraId="0BE1D309" w14:textId="77777777" w:rsidR="00D514F5" w:rsidRPr="00D514F5" w:rsidRDefault="00D514F5">
            <w:r w:rsidRPr="00D514F5">
              <w:t>Year of Manufacture</w:t>
            </w:r>
          </w:p>
        </w:tc>
        <w:tc>
          <w:tcPr>
            <w:tcW w:w="2489" w:type="dxa"/>
            <w:noWrap/>
            <w:hideMark/>
          </w:tcPr>
          <w:p w14:paraId="7169B3BE" w14:textId="77777777" w:rsidR="00D514F5" w:rsidRPr="00D514F5" w:rsidRDefault="00D514F5" w:rsidP="00D514F5">
            <w:r w:rsidRPr="00D514F5">
              <w:t>2011</w:t>
            </w:r>
          </w:p>
        </w:tc>
        <w:tc>
          <w:tcPr>
            <w:tcW w:w="1260" w:type="dxa"/>
            <w:noWrap/>
            <w:hideMark/>
          </w:tcPr>
          <w:p w14:paraId="7F21780E" w14:textId="77777777" w:rsidR="00D514F5" w:rsidRPr="00D514F5" w:rsidRDefault="00D514F5" w:rsidP="00D514F5"/>
        </w:tc>
      </w:tr>
      <w:tr w:rsidR="00D514F5" w:rsidRPr="00D514F5" w14:paraId="54013A41" w14:textId="77777777" w:rsidTr="00833D0E">
        <w:trPr>
          <w:trHeight w:val="300"/>
        </w:trPr>
        <w:tc>
          <w:tcPr>
            <w:tcW w:w="1165" w:type="dxa"/>
            <w:noWrap/>
            <w:hideMark/>
          </w:tcPr>
          <w:p w14:paraId="3C1DB626" w14:textId="77777777" w:rsidR="00D514F5" w:rsidRPr="00D514F5" w:rsidRDefault="00D514F5"/>
        </w:tc>
        <w:tc>
          <w:tcPr>
            <w:tcW w:w="4436" w:type="dxa"/>
            <w:noWrap/>
            <w:hideMark/>
          </w:tcPr>
          <w:p w14:paraId="5AE19A48" w14:textId="77777777" w:rsidR="00D514F5" w:rsidRPr="00D514F5" w:rsidRDefault="00D514F5">
            <w:r w:rsidRPr="00D514F5">
              <w:t>Primary</w:t>
            </w:r>
          </w:p>
        </w:tc>
        <w:tc>
          <w:tcPr>
            <w:tcW w:w="2489" w:type="dxa"/>
            <w:noWrap/>
            <w:hideMark/>
          </w:tcPr>
          <w:p w14:paraId="1BE8AB21" w14:textId="77777777" w:rsidR="00D514F5" w:rsidRPr="00D514F5" w:rsidRDefault="00D514F5" w:rsidP="00D514F5">
            <w:r w:rsidRPr="00D514F5">
              <w:t>TRUE</w:t>
            </w:r>
          </w:p>
        </w:tc>
        <w:tc>
          <w:tcPr>
            <w:tcW w:w="1260" w:type="dxa"/>
            <w:noWrap/>
            <w:hideMark/>
          </w:tcPr>
          <w:p w14:paraId="47F9C4D7" w14:textId="77777777" w:rsidR="00D514F5" w:rsidRPr="00D514F5" w:rsidRDefault="00D514F5" w:rsidP="00D514F5"/>
        </w:tc>
      </w:tr>
      <w:tr w:rsidR="00D514F5" w:rsidRPr="00D514F5" w14:paraId="7012A8B6" w14:textId="77777777" w:rsidTr="00833D0E">
        <w:trPr>
          <w:trHeight w:val="300"/>
        </w:trPr>
        <w:tc>
          <w:tcPr>
            <w:tcW w:w="1165" w:type="dxa"/>
            <w:noWrap/>
            <w:hideMark/>
          </w:tcPr>
          <w:p w14:paraId="4E24BAC3" w14:textId="77777777" w:rsidR="00D514F5" w:rsidRPr="00D514F5" w:rsidRDefault="00D514F5"/>
        </w:tc>
        <w:tc>
          <w:tcPr>
            <w:tcW w:w="4436" w:type="dxa"/>
            <w:noWrap/>
            <w:hideMark/>
          </w:tcPr>
          <w:p w14:paraId="721D9AEF" w14:textId="77777777" w:rsidR="00D514F5" w:rsidRPr="00D514F5" w:rsidRDefault="00D514F5">
            <w:r w:rsidRPr="00D514F5">
              <w:t>Energy Star</w:t>
            </w:r>
          </w:p>
        </w:tc>
        <w:tc>
          <w:tcPr>
            <w:tcW w:w="2489" w:type="dxa"/>
            <w:noWrap/>
            <w:hideMark/>
          </w:tcPr>
          <w:p w14:paraId="74CDC9B1" w14:textId="77777777" w:rsidR="00D514F5" w:rsidRPr="00D514F5" w:rsidRDefault="00D514F5" w:rsidP="00D514F5">
            <w:r w:rsidRPr="00D514F5">
              <w:t>TRUE</w:t>
            </w:r>
          </w:p>
        </w:tc>
        <w:tc>
          <w:tcPr>
            <w:tcW w:w="1260" w:type="dxa"/>
            <w:noWrap/>
            <w:hideMark/>
          </w:tcPr>
          <w:p w14:paraId="15BF89B5" w14:textId="77777777" w:rsidR="00D514F5" w:rsidRPr="00D514F5" w:rsidRDefault="00D514F5" w:rsidP="00D514F5"/>
        </w:tc>
      </w:tr>
      <w:tr w:rsidR="00D514F5" w:rsidRPr="00D514F5" w14:paraId="77F25772" w14:textId="77777777" w:rsidTr="00833D0E">
        <w:trPr>
          <w:trHeight w:val="300"/>
        </w:trPr>
        <w:tc>
          <w:tcPr>
            <w:tcW w:w="1165" w:type="dxa"/>
            <w:noWrap/>
            <w:hideMark/>
          </w:tcPr>
          <w:p w14:paraId="16DF44A8" w14:textId="77777777" w:rsidR="00D514F5" w:rsidRPr="00D514F5" w:rsidRDefault="00D514F5"/>
        </w:tc>
        <w:tc>
          <w:tcPr>
            <w:tcW w:w="4436" w:type="dxa"/>
            <w:noWrap/>
            <w:hideMark/>
          </w:tcPr>
          <w:p w14:paraId="0E59A24C" w14:textId="77777777" w:rsidR="00D514F5" w:rsidRPr="00D514F5" w:rsidRDefault="00D514F5">
            <w:r w:rsidRPr="00D514F5">
              <w:t>Percent of Total Installed Capacity</w:t>
            </w:r>
          </w:p>
        </w:tc>
        <w:tc>
          <w:tcPr>
            <w:tcW w:w="2489" w:type="dxa"/>
            <w:noWrap/>
            <w:hideMark/>
          </w:tcPr>
          <w:p w14:paraId="1FB3F91B" w14:textId="77777777" w:rsidR="00D514F5" w:rsidRPr="00D514F5" w:rsidRDefault="00D514F5" w:rsidP="00D514F5">
            <w:r w:rsidRPr="00D514F5">
              <w:t>100</w:t>
            </w:r>
          </w:p>
        </w:tc>
        <w:tc>
          <w:tcPr>
            <w:tcW w:w="1260" w:type="dxa"/>
            <w:noWrap/>
            <w:hideMark/>
          </w:tcPr>
          <w:p w14:paraId="56683CD3" w14:textId="77777777" w:rsidR="00D514F5" w:rsidRPr="00D514F5" w:rsidRDefault="00D514F5">
            <w:r w:rsidRPr="00D514F5">
              <w:t>%</w:t>
            </w:r>
          </w:p>
        </w:tc>
      </w:tr>
      <w:tr w:rsidR="00D514F5" w:rsidRPr="00D514F5" w14:paraId="6EF814ED" w14:textId="77777777" w:rsidTr="00833D0E">
        <w:trPr>
          <w:trHeight w:val="300"/>
        </w:trPr>
        <w:tc>
          <w:tcPr>
            <w:tcW w:w="1165" w:type="dxa"/>
            <w:noWrap/>
            <w:hideMark/>
          </w:tcPr>
          <w:p w14:paraId="2711A6BA" w14:textId="77777777" w:rsidR="00D514F5" w:rsidRPr="00D514F5" w:rsidRDefault="00D514F5"/>
        </w:tc>
        <w:tc>
          <w:tcPr>
            <w:tcW w:w="4436" w:type="dxa"/>
            <w:noWrap/>
            <w:hideMark/>
          </w:tcPr>
          <w:p w14:paraId="6B360037" w14:textId="77777777" w:rsidR="00D514F5" w:rsidRPr="00D514F5" w:rsidRDefault="00D514F5">
            <w:r w:rsidRPr="00D514F5">
              <w:t>Percent of Floor Area Served</w:t>
            </w:r>
          </w:p>
        </w:tc>
        <w:tc>
          <w:tcPr>
            <w:tcW w:w="2489" w:type="dxa"/>
            <w:noWrap/>
            <w:hideMark/>
          </w:tcPr>
          <w:p w14:paraId="11B3253C" w14:textId="77777777" w:rsidR="00D514F5" w:rsidRPr="00D514F5" w:rsidRDefault="00D514F5" w:rsidP="00D514F5">
            <w:r w:rsidRPr="00D514F5">
              <w:t>100</w:t>
            </w:r>
          </w:p>
        </w:tc>
        <w:tc>
          <w:tcPr>
            <w:tcW w:w="1260" w:type="dxa"/>
            <w:noWrap/>
            <w:hideMark/>
          </w:tcPr>
          <w:p w14:paraId="20A82DF7" w14:textId="77777777" w:rsidR="00D514F5" w:rsidRPr="00D514F5" w:rsidRDefault="00D514F5">
            <w:r w:rsidRPr="00D514F5">
              <w:t>%</w:t>
            </w:r>
          </w:p>
        </w:tc>
      </w:tr>
      <w:tr w:rsidR="00D514F5" w:rsidRPr="00D514F5" w14:paraId="1266A975" w14:textId="77777777" w:rsidTr="00833D0E">
        <w:trPr>
          <w:trHeight w:val="300"/>
        </w:trPr>
        <w:tc>
          <w:tcPr>
            <w:tcW w:w="1165" w:type="dxa"/>
            <w:noWrap/>
            <w:hideMark/>
          </w:tcPr>
          <w:p w14:paraId="3E47AAC7" w14:textId="77777777" w:rsidR="00D514F5" w:rsidRPr="00D514F5" w:rsidRDefault="00D514F5"/>
        </w:tc>
        <w:tc>
          <w:tcPr>
            <w:tcW w:w="4436" w:type="dxa"/>
            <w:noWrap/>
            <w:hideMark/>
          </w:tcPr>
          <w:p w14:paraId="5E6F76AC" w14:textId="77777777" w:rsidR="00D514F5" w:rsidRPr="00D514F5" w:rsidRDefault="00D514F5">
            <w:r w:rsidRPr="00D514F5">
              <w:t>Control Type</w:t>
            </w:r>
          </w:p>
        </w:tc>
        <w:tc>
          <w:tcPr>
            <w:tcW w:w="2489" w:type="dxa"/>
            <w:noWrap/>
            <w:hideMark/>
          </w:tcPr>
          <w:p w14:paraId="75289147" w14:textId="77777777" w:rsidR="00D514F5" w:rsidRPr="00D514F5" w:rsidRDefault="00D514F5">
            <w:r w:rsidRPr="00D514F5">
              <w:t>Digital Thermostat</w:t>
            </w:r>
          </w:p>
        </w:tc>
        <w:tc>
          <w:tcPr>
            <w:tcW w:w="1260" w:type="dxa"/>
            <w:noWrap/>
            <w:hideMark/>
          </w:tcPr>
          <w:p w14:paraId="305A471B" w14:textId="77777777" w:rsidR="00D514F5" w:rsidRPr="00D514F5" w:rsidRDefault="00D514F5"/>
        </w:tc>
      </w:tr>
      <w:tr w:rsidR="00D514F5" w:rsidRPr="00D514F5" w14:paraId="60A24FAA" w14:textId="77777777" w:rsidTr="00833D0E">
        <w:trPr>
          <w:trHeight w:val="300"/>
        </w:trPr>
        <w:tc>
          <w:tcPr>
            <w:tcW w:w="1165" w:type="dxa"/>
            <w:noWrap/>
            <w:hideMark/>
          </w:tcPr>
          <w:p w14:paraId="077FAE65" w14:textId="77777777" w:rsidR="00D514F5" w:rsidRPr="00D514F5" w:rsidRDefault="00D514F5"/>
        </w:tc>
        <w:tc>
          <w:tcPr>
            <w:tcW w:w="4436" w:type="dxa"/>
            <w:noWrap/>
            <w:hideMark/>
          </w:tcPr>
          <w:p w14:paraId="485217B5" w14:textId="77777777" w:rsidR="00D514F5" w:rsidRPr="00D514F5" w:rsidRDefault="00D514F5">
            <w:pPr>
              <w:rPr>
                <w:u w:val="single"/>
              </w:rPr>
            </w:pPr>
            <w:r w:rsidRPr="00D514F5">
              <w:rPr>
                <w:u w:val="single"/>
              </w:rPr>
              <w:t>Location</w:t>
            </w:r>
          </w:p>
        </w:tc>
        <w:tc>
          <w:tcPr>
            <w:tcW w:w="2489" w:type="dxa"/>
            <w:noWrap/>
            <w:hideMark/>
          </w:tcPr>
          <w:p w14:paraId="10644B61" w14:textId="77777777" w:rsidR="00D514F5" w:rsidRPr="00D514F5" w:rsidRDefault="00D514F5">
            <w:r w:rsidRPr="00D514F5">
              <w:t>Indoors</w:t>
            </w:r>
          </w:p>
        </w:tc>
        <w:tc>
          <w:tcPr>
            <w:tcW w:w="1260" w:type="dxa"/>
            <w:noWrap/>
            <w:hideMark/>
          </w:tcPr>
          <w:p w14:paraId="72AC8CCB" w14:textId="77777777" w:rsidR="00D514F5" w:rsidRPr="00D514F5" w:rsidRDefault="00D514F5"/>
        </w:tc>
      </w:tr>
      <w:tr w:rsidR="00D514F5" w:rsidRPr="00D514F5" w14:paraId="48FF9F12" w14:textId="77777777" w:rsidTr="00833D0E">
        <w:trPr>
          <w:trHeight w:val="300"/>
        </w:trPr>
        <w:tc>
          <w:tcPr>
            <w:tcW w:w="1165" w:type="dxa"/>
            <w:noWrap/>
            <w:hideMark/>
          </w:tcPr>
          <w:p w14:paraId="4DD719C7" w14:textId="77777777" w:rsidR="00D514F5" w:rsidRPr="00D514F5" w:rsidRDefault="00D514F5"/>
        </w:tc>
        <w:tc>
          <w:tcPr>
            <w:tcW w:w="4436" w:type="dxa"/>
            <w:noWrap/>
            <w:hideMark/>
          </w:tcPr>
          <w:p w14:paraId="5004CC25" w14:textId="77777777" w:rsidR="00D514F5" w:rsidRPr="00D514F5" w:rsidRDefault="00D514F5">
            <w:pPr>
              <w:rPr>
                <w:u w:val="single"/>
              </w:rPr>
            </w:pPr>
            <w:r w:rsidRPr="00D514F5">
              <w:rPr>
                <w:u w:val="single"/>
              </w:rPr>
              <w:t>Zone Count</w:t>
            </w:r>
          </w:p>
        </w:tc>
        <w:tc>
          <w:tcPr>
            <w:tcW w:w="2489" w:type="dxa"/>
            <w:noWrap/>
            <w:hideMark/>
          </w:tcPr>
          <w:p w14:paraId="63189403" w14:textId="77777777" w:rsidR="00D514F5" w:rsidRPr="00D514F5" w:rsidRDefault="00D514F5" w:rsidP="00D514F5">
            <w:r w:rsidRPr="00D514F5">
              <w:t>1</w:t>
            </w:r>
          </w:p>
        </w:tc>
        <w:tc>
          <w:tcPr>
            <w:tcW w:w="1260" w:type="dxa"/>
            <w:noWrap/>
            <w:hideMark/>
          </w:tcPr>
          <w:p w14:paraId="40F3187F" w14:textId="77777777" w:rsidR="00D514F5" w:rsidRPr="00D514F5" w:rsidRDefault="00D514F5" w:rsidP="00D514F5"/>
        </w:tc>
      </w:tr>
      <w:tr w:rsidR="00D514F5" w:rsidRPr="00D514F5" w14:paraId="0426DF2B" w14:textId="77777777" w:rsidTr="00833D0E">
        <w:trPr>
          <w:trHeight w:val="300"/>
        </w:trPr>
        <w:tc>
          <w:tcPr>
            <w:tcW w:w="1165" w:type="dxa"/>
            <w:noWrap/>
            <w:hideMark/>
          </w:tcPr>
          <w:p w14:paraId="118654B3" w14:textId="77777777" w:rsidR="00D514F5" w:rsidRPr="00D514F5" w:rsidRDefault="00D514F5"/>
        </w:tc>
        <w:tc>
          <w:tcPr>
            <w:tcW w:w="4436" w:type="dxa"/>
            <w:noWrap/>
            <w:hideMark/>
          </w:tcPr>
          <w:p w14:paraId="696C24BA" w14:textId="77777777" w:rsidR="00D514F5" w:rsidRPr="00D514F5" w:rsidRDefault="00D514F5">
            <w:pPr>
              <w:rPr>
                <w:u w:val="single"/>
              </w:rPr>
            </w:pPr>
            <w:r w:rsidRPr="00D514F5">
              <w:rPr>
                <w:u w:val="single"/>
              </w:rPr>
              <w:t>Cooling Equipment Redundancy</w:t>
            </w:r>
          </w:p>
        </w:tc>
        <w:tc>
          <w:tcPr>
            <w:tcW w:w="2489" w:type="dxa"/>
            <w:noWrap/>
            <w:hideMark/>
          </w:tcPr>
          <w:p w14:paraId="74C9DB45" w14:textId="77777777" w:rsidR="00D514F5" w:rsidRPr="00D514F5" w:rsidRDefault="00D514F5" w:rsidP="00D514F5">
            <w:r w:rsidRPr="00D514F5">
              <w:t>FALSE</w:t>
            </w:r>
          </w:p>
        </w:tc>
        <w:tc>
          <w:tcPr>
            <w:tcW w:w="1260" w:type="dxa"/>
            <w:noWrap/>
            <w:hideMark/>
          </w:tcPr>
          <w:p w14:paraId="7EEDCEE3" w14:textId="77777777" w:rsidR="00D514F5" w:rsidRPr="00D514F5" w:rsidRDefault="00D514F5" w:rsidP="00D514F5"/>
        </w:tc>
      </w:tr>
      <w:tr w:rsidR="00D514F5" w:rsidRPr="00D514F5" w14:paraId="69E66BA5" w14:textId="77777777" w:rsidTr="00833D0E">
        <w:trPr>
          <w:trHeight w:val="300"/>
        </w:trPr>
        <w:tc>
          <w:tcPr>
            <w:tcW w:w="5601" w:type="dxa"/>
            <w:gridSpan w:val="2"/>
            <w:noWrap/>
            <w:hideMark/>
          </w:tcPr>
          <w:p w14:paraId="624C1C1B" w14:textId="77777777" w:rsidR="00D514F5" w:rsidRPr="00D514F5" w:rsidRDefault="00D514F5">
            <w:pPr>
              <w:rPr>
                <w:b/>
                <w:bCs/>
              </w:rPr>
            </w:pPr>
            <w:r w:rsidRPr="00D514F5">
              <w:rPr>
                <w:b/>
                <w:bCs/>
              </w:rPr>
              <w:t>SYSTEMS: Other HVAC</w:t>
            </w:r>
          </w:p>
        </w:tc>
        <w:tc>
          <w:tcPr>
            <w:tcW w:w="2489" w:type="dxa"/>
            <w:noWrap/>
            <w:hideMark/>
          </w:tcPr>
          <w:p w14:paraId="1CDF2D73" w14:textId="77777777" w:rsidR="00D514F5" w:rsidRPr="00D514F5" w:rsidRDefault="00D514F5">
            <w:pPr>
              <w:rPr>
                <w:b/>
                <w:bCs/>
              </w:rPr>
            </w:pPr>
          </w:p>
        </w:tc>
        <w:tc>
          <w:tcPr>
            <w:tcW w:w="1260" w:type="dxa"/>
            <w:noWrap/>
            <w:hideMark/>
          </w:tcPr>
          <w:p w14:paraId="38DF4EFF" w14:textId="77777777" w:rsidR="00D514F5" w:rsidRPr="00D514F5" w:rsidRDefault="00D514F5"/>
        </w:tc>
      </w:tr>
      <w:tr w:rsidR="00D514F5" w:rsidRPr="00D514F5" w14:paraId="3F66747F" w14:textId="77777777" w:rsidTr="00833D0E">
        <w:trPr>
          <w:trHeight w:val="300"/>
        </w:trPr>
        <w:tc>
          <w:tcPr>
            <w:tcW w:w="1165" w:type="dxa"/>
            <w:noWrap/>
            <w:hideMark/>
          </w:tcPr>
          <w:p w14:paraId="47BC7F12" w14:textId="77777777" w:rsidR="00D514F5" w:rsidRPr="00D514F5" w:rsidRDefault="00D514F5"/>
        </w:tc>
        <w:tc>
          <w:tcPr>
            <w:tcW w:w="4436" w:type="dxa"/>
            <w:noWrap/>
            <w:hideMark/>
          </w:tcPr>
          <w:p w14:paraId="25639F1F" w14:textId="77777777" w:rsidR="00D514F5" w:rsidRPr="00D514F5" w:rsidRDefault="00D514F5">
            <w:r w:rsidRPr="00D514F5">
              <w:t>Other HVAC Type</w:t>
            </w:r>
          </w:p>
        </w:tc>
        <w:tc>
          <w:tcPr>
            <w:tcW w:w="2489" w:type="dxa"/>
            <w:noWrap/>
            <w:hideMark/>
          </w:tcPr>
          <w:p w14:paraId="79DC29F8" w14:textId="77777777" w:rsidR="00D514F5" w:rsidRPr="00D514F5" w:rsidRDefault="00D514F5">
            <w:r w:rsidRPr="00D514F5">
              <w:t>Dehumidifier</w:t>
            </w:r>
          </w:p>
        </w:tc>
        <w:tc>
          <w:tcPr>
            <w:tcW w:w="1260" w:type="dxa"/>
            <w:noWrap/>
            <w:hideMark/>
          </w:tcPr>
          <w:p w14:paraId="0E431AC3" w14:textId="77777777" w:rsidR="00D514F5" w:rsidRPr="00D514F5" w:rsidRDefault="00D514F5"/>
        </w:tc>
      </w:tr>
      <w:tr w:rsidR="00D514F5" w:rsidRPr="00D514F5" w14:paraId="1EB01E4D" w14:textId="77777777" w:rsidTr="00833D0E">
        <w:trPr>
          <w:trHeight w:val="300"/>
        </w:trPr>
        <w:tc>
          <w:tcPr>
            <w:tcW w:w="1165" w:type="dxa"/>
            <w:noWrap/>
            <w:hideMark/>
          </w:tcPr>
          <w:p w14:paraId="588FF4D1" w14:textId="77777777" w:rsidR="00D514F5" w:rsidRPr="00D514F5" w:rsidRDefault="00D514F5"/>
        </w:tc>
        <w:tc>
          <w:tcPr>
            <w:tcW w:w="4436" w:type="dxa"/>
            <w:noWrap/>
            <w:hideMark/>
          </w:tcPr>
          <w:p w14:paraId="25AFD71C" w14:textId="77777777" w:rsidR="00D514F5" w:rsidRPr="00D514F5" w:rsidRDefault="00D514F5">
            <w:r w:rsidRPr="00D514F5">
              <w:t>Fuel</w:t>
            </w:r>
          </w:p>
        </w:tc>
        <w:tc>
          <w:tcPr>
            <w:tcW w:w="2489" w:type="dxa"/>
            <w:noWrap/>
            <w:hideMark/>
          </w:tcPr>
          <w:p w14:paraId="65DC1733" w14:textId="77777777" w:rsidR="00D514F5" w:rsidRPr="00D514F5" w:rsidRDefault="00D514F5">
            <w:r w:rsidRPr="00D514F5">
              <w:t>Electricity</w:t>
            </w:r>
          </w:p>
        </w:tc>
        <w:tc>
          <w:tcPr>
            <w:tcW w:w="1260" w:type="dxa"/>
            <w:noWrap/>
            <w:hideMark/>
          </w:tcPr>
          <w:p w14:paraId="4772EB0D" w14:textId="77777777" w:rsidR="00D514F5" w:rsidRPr="00D514F5" w:rsidRDefault="00D514F5"/>
        </w:tc>
      </w:tr>
      <w:tr w:rsidR="00D514F5" w:rsidRPr="00D514F5" w14:paraId="439DC707" w14:textId="77777777" w:rsidTr="00833D0E">
        <w:trPr>
          <w:trHeight w:val="300"/>
        </w:trPr>
        <w:tc>
          <w:tcPr>
            <w:tcW w:w="1165" w:type="dxa"/>
            <w:noWrap/>
            <w:hideMark/>
          </w:tcPr>
          <w:p w14:paraId="65873BE0" w14:textId="77777777" w:rsidR="00D514F5" w:rsidRPr="00D514F5" w:rsidRDefault="00D514F5"/>
        </w:tc>
        <w:tc>
          <w:tcPr>
            <w:tcW w:w="4436" w:type="dxa"/>
            <w:noWrap/>
            <w:hideMark/>
          </w:tcPr>
          <w:p w14:paraId="1010DA4B" w14:textId="77777777" w:rsidR="00D514F5" w:rsidRPr="00D514F5" w:rsidRDefault="00D514F5">
            <w:r w:rsidRPr="00D514F5">
              <w:t>Quantity</w:t>
            </w:r>
          </w:p>
        </w:tc>
        <w:tc>
          <w:tcPr>
            <w:tcW w:w="2489" w:type="dxa"/>
            <w:noWrap/>
            <w:hideMark/>
          </w:tcPr>
          <w:p w14:paraId="71932185" w14:textId="77777777" w:rsidR="00D514F5" w:rsidRPr="00D514F5" w:rsidRDefault="00D514F5" w:rsidP="00D514F5">
            <w:r w:rsidRPr="00D514F5">
              <w:t>1</w:t>
            </w:r>
          </w:p>
        </w:tc>
        <w:tc>
          <w:tcPr>
            <w:tcW w:w="1260" w:type="dxa"/>
            <w:noWrap/>
            <w:hideMark/>
          </w:tcPr>
          <w:p w14:paraId="3479E6F3" w14:textId="77777777" w:rsidR="00D514F5" w:rsidRPr="00D514F5" w:rsidRDefault="00D514F5" w:rsidP="00D514F5"/>
        </w:tc>
      </w:tr>
      <w:tr w:rsidR="00D514F5" w:rsidRPr="00D514F5" w14:paraId="700AD49F" w14:textId="77777777" w:rsidTr="00833D0E">
        <w:trPr>
          <w:trHeight w:val="300"/>
        </w:trPr>
        <w:tc>
          <w:tcPr>
            <w:tcW w:w="1165" w:type="dxa"/>
            <w:noWrap/>
            <w:hideMark/>
          </w:tcPr>
          <w:p w14:paraId="16E92DB7" w14:textId="77777777" w:rsidR="00D514F5" w:rsidRPr="00D514F5" w:rsidRDefault="00D514F5"/>
        </w:tc>
        <w:tc>
          <w:tcPr>
            <w:tcW w:w="4436" w:type="dxa"/>
            <w:noWrap/>
            <w:hideMark/>
          </w:tcPr>
          <w:p w14:paraId="0A8B749D" w14:textId="77777777" w:rsidR="00D514F5" w:rsidRPr="00D514F5" w:rsidRDefault="00D514F5">
            <w:r w:rsidRPr="00D514F5">
              <w:t>Capacity</w:t>
            </w:r>
          </w:p>
        </w:tc>
        <w:tc>
          <w:tcPr>
            <w:tcW w:w="2489" w:type="dxa"/>
            <w:noWrap/>
            <w:hideMark/>
          </w:tcPr>
          <w:p w14:paraId="2305682E" w14:textId="77777777" w:rsidR="00D514F5" w:rsidRPr="00D514F5" w:rsidRDefault="00D514F5"/>
        </w:tc>
        <w:tc>
          <w:tcPr>
            <w:tcW w:w="1260" w:type="dxa"/>
            <w:noWrap/>
            <w:hideMark/>
          </w:tcPr>
          <w:p w14:paraId="217A6895" w14:textId="77777777" w:rsidR="00D514F5" w:rsidRPr="00D514F5" w:rsidRDefault="00D514F5">
            <w:r w:rsidRPr="00D514F5">
              <w:t>Btu</w:t>
            </w:r>
          </w:p>
        </w:tc>
      </w:tr>
      <w:tr w:rsidR="00D514F5" w:rsidRPr="00D514F5" w14:paraId="743DCE6F" w14:textId="77777777" w:rsidTr="00833D0E">
        <w:trPr>
          <w:trHeight w:val="300"/>
        </w:trPr>
        <w:tc>
          <w:tcPr>
            <w:tcW w:w="1165" w:type="dxa"/>
            <w:noWrap/>
            <w:hideMark/>
          </w:tcPr>
          <w:p w14:paraId="6A8BD650" w14:textId="77777777" w:rsidR="00D514F5" w:rsidRPr="00D514F5" w:rsidRDefault="00D514F5"/>
        </w:tc>
        <w:tc>
          <w:tcPr>
            <w:tcW w:w="4436" w:type="dxa"/>
            <w:noWrap/>
            <w:hideMark/>
          </w:tcPr>
          <w:p w14:paraId="11A9B353" w14:textId="77777777" w:rsidR="00D514F5" w:rsidRPr="00D514F5" w:rsidRDefault="00D514F5">
            <w:r w:rsidRPr="00D514F5">
              <w:t>Year of Manufacture</w:t>
            </w:r>
          </w:p>
        </w:tc>
        <w:tc>
          <w:tcPr>
            <w:tcW w:w="2489" w:type="dxa"/>
            <w:noWrap/>
            <w:hideMark/>
          </w:tcPr>
          <w:p w14:paraId="36513F16" w14:textId="77777777" w:rsidR="00D514F5" w:rsidRPr="00D514F5" w:rsidRDefault="00D514F5" w:rsidP="00D514F5">
            <w:r w:rsidRPr="00D514F5">
              <w:t>2011</w:t>
            </w:r>
          </w:p>
        </w:tc>
        <w:tc>
          <w:tcPr>
            <w:tcW w:w="1260" w:type="dxa"/>
            <w:noWrap/>
            <w:hideMark/>
          </w:tcPr>
          <w:p w14:paraId="65EDF0DA" w14:textId="77777777" w:rsidR="00D514F5" w:rsidRPr="00D514F5" w:rsidRDefault="00D514F5" w:rsidP="00D514F5"/>
        </w:tc>
      </w:tr>
      <w:tr w:rsidR="00D514F5" w:rsidRPr="00D514F5" w14:paraId="06B96BFF" w14:textId="77777777" w:rsidTr="00833D0E">
        <w:trPr>
          <w:trHeight w:val="300"/>
        </w:trPr>
        <w:tc>
          <w:tcPr>
            <w:tcW w:w="1165" w:type="dxa"/>
            <w:noWrap/>
            <w:hideMark/>
          </w:tcPr>
          <w:p w14:paraId="0225601B" w14:textId="77777777" w:rsidR="00D514F5" w:rsidRPr="00D514F5" w:rsidRDefault="00D514F5"/>
        </w:tc>
        <w:tc>
          <w:tcPr>
            <w:tcW w:w="4436" w:type="dxa"/>
            <w:noWrap/>
            <w:hideMark/>
          </w:tcPr>
          <w:p w14:paraId="6EE48EF3" w14:textId="77777777" w:rsidR="00D514F5" w:rsidRPr="00D514F5" w:rsidRDefault="00D514F5">
            <w:r w:rsidRPr="00D514F5">
              <w:t>Percent of Total Installed Capacity</w:t>
            </w:r>
          </w:p>
        </w:tc>
        <w:tc>
          <w:tcPr>
            <w:tcW w:w="2489" w:type="dxa"/>
            <w:noWrap/>
            <w:hideMark/>
          </w:tcPr>
          <w:p w14:paraId="514CE163" w14:textId="77777777" w:rsidR="00D514F5" w:rsidRPr="00D514F5" w:rsidRDefault="00D514F5" w:rsidP="00D514F5">
            <w:r w:rsidRPr="00D514F5">
              <w:t>100</w:t>
            </w:r>
          </w:p>
        </w:tc>
        <w:tc>
          <w:tcPr>
            <w:tcW w:w="1260" w:type="dxa"/>
            <w:noWrap/>
            <w:hideMark/>
          </w:tcPr>
          <w:p w14:paraId="0D6F6D1B" w14:textId="77777777" w:rsidR="00D514F5" w:rsidRPr="00D514F5" w:rsidRDefault="00D514F5" w:rsidP="00D514F5"/>
        </w:tc>
      </w:tr>
      <w:tr w:rsidR="00D514F5" w:rsidRPr="00D514F5" w14:paraId="1F7508FC" w14:textId="77777777" w:rsidTr="00833D0E">
        <w:trPr>
          <w:trHeight w:val="300"/>
        </w:trPr>
        <w:tc>
          <w:tcPr>
            <w:tcW w:w="1165" w:type="dxa"/>
            <w:noWrap/>
            <w:hideMark/>
          </w:tcPr>
          <w:p w14:paraId="1270B82F" w14:textId="77777777" w:rsidR="00D514F5" w:rsidRPr="00D514F5" w:rsidRDefault="00D514F5"/>
        </w:tc>
        <w:tc>
          <w:tcPr>
            <w:tcW w:w="4436" w:type="dxa"/>
            <w:noWrap/>
            <w:hideMark/>
          </w:tcPr>
          <w:p w14:paraId="09568C70" w14:textId="77777777" w:rsidR="00D514F5" w:rsidRPr="00D514F5" w:rsidRDefault="00D514F5">
            <w:r w:rsidRPr="00D514F5">
              <w:t>Percent of Floor Area Served</w:t>
            </w:r>
          </w:p>
        </w:tc>
        <w:tc>
          <w:tcPr>
            <w:tcW w:w="2489" w:type="dxa"/>
            <w:noWrap/>
            <w:hideMark/>
          </w:tcPr>
          <w:p w14:paraId="5856625A" w14:textId="77777777" w:rsidR="00D514F5" w:rsidRPr="00D514F5" w:rsidRDefault="00D514F5" w:rsidP="00D514F5">
            <w:r w:rsidRPr="00D514F5">
              <w:t>100</w:t>
            </w:r>
          </w:p>
        </w:tc>
        <w:tc>
          <w:tcPr>
            <w:tcW w:w="1260" w:type="dxa"/>
            <w:noWrap/>
            <w:hideMark/>
          </w:tcPr>
          <w:p w14:paraId="05080358" w14:textId="77777777" w:rsidR="00D514F5" w:rsidRPr="00D514F5" w:rsidRDefault="00D514F5" w:rsidP="00D514F5"/>
        </w:tc>
      </w:tr>
      <w:tr w:rsidR="00D514F5" w:rsidRPr="00D514F5" w14:paraId="6D8E3C64" w14:textId="77777777" w:rsidTr="00833D0E">
        <w:trPr>
          <w:trHeight w:val="300"/>
        </w:trPr>
        <w:tc>
          <w:tcPr>
            <w:tcW w:w="1165" w:type="dxa"/>
            <w:noWrap/>
            <w:hideMark/>
          </w:tcPr>
          <w:p w14:paraId="67E65FFF" w14:textId="77777777" w:rsidR="00D514F5" w:rsidRPr="00D514F5" w:rsidRDefault="00D514F5"/>
        </w:tc>
        <w:tc>
          <w:tcPr>
            <w:tcW w:w="4436" w:type="dxa"/>
            <w:noWrap/>
            <w:hideMark/>
          </w:tcPr>
          <w:p w14:paraId="0BFD992C" w14:textId="77777777" w:rsidR="00D514F5" w:rsidRPr="00D514F5" w:rsidRDefault="00D514F5">
            <w:r w:rsidRPr="00D514F5">
              <w:t>Control Type</w:t>
            </w:r>
          </w:p>
        </w:tc>
        <w:tc>
          <w:tcPr>
            <w:tcW w:w="2489" w:type="dxa"/>
            <w:noWrap/>
            <w:hideMark/>
          </w:tcPr>
          <w:p w14:paraId="1AE9F72A" w14:textId="77777777" w:rsidR="00D514F5" w:rsidRPr="00D514F5" w:rsidRDefault="00D514F5">
            <w:r w:rsidRPr="00D514F5">
              <w:t>Other</w:t>
            </w:r>
          </w:p>
        </w:tc>
        <w:tc>
          <w:tcPr>
            <w:tcW w:w="1260" w:type="dxa"/>
            <w:noWrap/>
            <w:hideMark/>
          </w:tcPr>
          <w:p w14:paraId="1CBBD95B" w14:textId="77777777" w:rsidR="00D514F5" w:rsidRPr="00D514F5" w:rsidRDefault="00D514F5"/>
        </w:tc>
      </w:tr>
      <w:tr w:rsidR="00D514F5" w:rsidRPr="00D514F5" w14:paraId="373DFCFD" w14:textId="77777777" w:rsidTr="00833D0E">
        <w:trPr>
          <w:trHeight w:val="300"/>
        </w:trPr>
        <w:tc>
          <w:tcPr>
            <w:tcW w:w="1165" w:type="dxa"/>
            <w:noWrap/>
            <w:hideMark/>
          </w:tcPr>
          <w:p w14:paraId="04AFBB59" w14:textId="77777777" w:rsidR="00D514F5" w:rsidRPr="00D514F5" w:rsidRDefault="00D514F5"/>
        </w:tc>
        <w:tc>
          <w:tcPr>
            <w:tcW w:w="4436" w:type="dxa"/>
            <w:noWrap/>
            <w:hideMark/>
          </w:tcPr>
          <w:p w14:paraId="64B2F1EA" w14:textId="77777777" w:rsidR="00D514F5" w:rsidRPr="00D514F5" w:rsidRDefault="00D514F5">
            <w:pPr>
              <w:rPr>
                <w:u w:val="single"/>
              </w:rPr>
            </w:pPr>
            <w:r w:rsidRPr="00D514F5">
              <w:rPr>
                <w:u w:val="single"/>
              </w:rPr>
              <w:t>Location</w:t>
            </w:r>
          </w:p>
        </w:tc>
        <w:tc>
          <w:tcPr>
            <w:tcW w:w="2489" w:type="dxa"/>
            <w:noWrap/>
            <w:hideMark/>
          </w:tcPr>
          <w:p w14:paraId="3FF77AC5" w14:textId="77777777" w:rsidR="00D514F5" w:rsidRPr="00D514F5" w:rsidRDefault="00D514F5">
            <w:r w:rsidRPr="00D514F5">
              <w:t>Indoors</w:t>
            </w:r>
          </w:p>
        </w:tc>
        <w:tc>
          <w:tcPr>
            <w:tcW w:w="1260" w:type="dxa"/>
            <w:noWrap/>
            <w:hideMark/>
          </w:tcPr>
          <w:p w14:paraId="142DAC77" w14:textId="77777777" w:rsidR="00D514F5" w:rsidRPr="00D514F5" w:rsidRDefault="00D514F5"/>
        </w:tc>
      </w:tr>
      <w:tr w:rsidR="00D514F5" w:rsidRPr="00D514F5" w14:paraId="141C5136" w14:textId="77777777" w:rsidTr="00833D0E">
        <w:trPr>
          <w:trHeight w:val="300"/>
        </w:trPr>
        <w:tc>
          <w:tcPr>
            <w:tcW w:w="1165" w:type="dxa"/>
            <w:noWrap/>
            <w:hideMark/>
          </w:tcPr>
          <w:p w14:paraId="601F52BF" w14:textId="77777777" w:rsidR="00D514F5" w:rsidRPr="00D514F5" w:rsidRDefault="00D514F5"/>
        </w:tc>
        <w:tc>
          <w:tcPr>
            <w:tcW w:w="4436" w:type="dxa"/>
            <w:noWrap/>
            <w:hideMark/>
          </w:tcPr>
          <w:p w14:paraId="2CB64540" w14:textId="77777777" w:rsidR="00D514F5" w:rsidRPr="00D514F5" w:rsidRDefault="00D514F5">
            <w:pPr>
              <w:rPr>
                <w:u w:val="single"/>
              </w:rPr>
            </w:pPr>
            <w:r w:rsidRPr="00D514F5">
              <w:rPr>
                <w:u w:val="single"/>
              </w:rPr>
              <w:t>Zone Count</w:t>
            </w:r>
          </w:p>
        </w:tc>
        <w:tc>
          <w:tcPr>
            <w:tcW w:w="2489" w:type="dxa"/>
            <w:noWrap/>
            <w:hideMark/>
          </w:tcPr>
          <w:p w14:paraId="678B7640" w14:textId="77777777" w:rsidR="00D514F5" w:rsidRPr="00D514F5" w:rsidRDefault="00D514F5" w:rsidP="00D514F5">
            <w:r w:rsidRPr="00D514F5">
              <w:t>1</w:t>
            </w:r>
          </w:p>
        </w:tc>
        <w:tc>
          <w:tcPr>
            <w:tcW w:w="1260" w:type="dxa"/>
            <w:noWrap/>
            <w:hideMark/>
          </w:tcPr>
          <w:p w14:paraId="6C445275" w14:textId="77777777" w:rsidR="00D514F5" w:rsidRPr="00D514F5" w:rsidRDefault="00D514F5" w:rsidP="00D514F5"/>
        </w:tc>
      </w:tr>
      <w:tr w:rsidR="00D514F5" w:rsidRPr="00D514F5" w14:paraId="1896244B" w14:textId="77777777" w:rsidTr="00833D0E">
        <w:trPr>
          <w:trHeight w:val="300"/>
        </w:trPr>
        <w:tc>
          <w:tcPr>
            <w:tcW w:w="5601" w:type="dxa"/>
            <w:gridSpan w:val="2"/>
            <w:noWrap/>
            <w:hideMark/>
          </w:tcPr>
          <w:p w14:paraId="1D643E17" w14:textId="77777777" w:rsidR="00D514F5" w:rsidRPr="00D514F5" w:rsidRDefault="00D514F5">
            <w:pPr>
              <w:rPr>
                <w:b/>
                <w:bCs/>
              </w:rPr>
            </w:pPr>
            <w:r w:rsidRPr="00D514F5">
              <w:rPr>
                <w:b/>
                <w:bCs/>
              </w:rPr>
              <w:t>SYSTEMS: Service Hot Water</w:t>
            </w:r>
          </w:p>
        </w:tc>
        <w:tc>
          <w:tcPr>
            <w:tcW w:w="2489" w:type="dxa"/>
            <w:noWrap/>
            <w:hideMark/>
          </w:tcPr>
          <w:p w14:paraId="29AEB80C" w14:textId="77777777" w:rsidR="00D514F5" w:rsidRPr="00D514F5" w:rsidRDefault="00D514F5">
            <w:pPr>
              <w:rPr>
                <w:b/>
                <w:bCs/>
              </w:rPr>
            </w:pPr>
          </w:p>
        </w:tc>
        <w:tc>
          <w:tcPr>
            <w:tcW w:w="1260" w:type="dxa"/>
            <w:noWrap/>
            <w:hideMark/>
          </w:tcPr>
          <w:p w14:paraId="2ED766F9" w14:textId="77777777" w:rsidR="00D514F5" w:rsidRPr="00D514F5" w:rsidRDefault="00D514F5"/>
        </w:tc>
      </w:tr>
      <w:tr w:rsidR="00D514F5" w:rsidRPr="00D514F5" w14:paraId="7EC61B57" w14:textId="77777777" w:rsidTr="00833D0E">
        <w:trPr>
          <w:trHeight w:val="300"/>
        </w:trPr>
        <w:tc>
          <w:tcPr>
            <w:tcW w:w="1165" w:type="dxa"/>
            <w:noWrap/>
            <w:hideMark/>
          </w:tcPr>
          <w:p w14:paraId="52FB0FCF" w14:textId="77777777" w:rsidR="00D514F5" w:rsidRPr="00D514F5" w:rsidRDefault="00D514F5"/>
        </w:tc>
        <w:tc>
          <w:tcPr>
            <w:tcW w:w="4436" w:type="dxa"/>
            <w:noWrap/>
            <w:hideMark/>
          </w:tcPr>
          <w:p w14:paraId="049A6BBE" w14:textId="77777777" w:rsidR="00D514F5" w:rsidRPr="00D514F5" w:rsidRDefault="00D514F5">
            <w:r w:rsidRPr="00D514F5">
              <w:t>Service Hot Water Type</w:t>
            </w:r>
          </w:p>
        </w:tc>
        <w:tc>
          <w:tcPr>
            <w:tcW w:w="2489" w:type="dxa"/>
            <w:noWrap/>
            <w:hideMark/>
          </w:tcPr>
          <w:p w14:paraId="33240EF2" w14:textId="77777777" w:rsidR="00D514F5" w:rsidRPr="00D514F5" w:rsidRDefault="00D514F5">
            <w:r w:rsidRPr="00D514F5">
              <w:t>Heat pump</w:t>
            </w:r>
          </w:p>
        </w:tc>
        <w:tc>
          <w:tcPr>
            <w:tcW w:w="1260" w:type="dxa"/>
            <w:noWrap/>
            <w:hideMark/>
          </w:tcPr>
          <w:p w14:paraId="095E393A" w14:textId="77777777" w:rsidR="00D514F5" w:rsidRPr="00D514F5" w:rsidRDefault="00D514F5"/>
        </w:tc>
      </w:tr>
      <w:tr w:rsidR="00D514F5" w:rsidRPr="00D514F5" w14:paraId="6EDB51C6" w14:textId="77777777" w:rsidTr="00833D0E">
        <w:trPr>
          <w:trHeight w:val="300"/>
        </w:trPr>
        <w:tc>
          <w:tcPr>
            <w:tcW w:w="1165" w:type="dxa"/>
            <w:noWrap/>
            <w:hideMark/>
          </w:tcPr>
          <w:p w14:paraId="1113DE6E" w14:textId="77777777" w:rsidR="00D514F5" w:rsidRPr="00D514F5" w:rsidRDefault="00D514F5"/>
        </w:tc>
        <w:tc>
          <w:tcPr>
            <w:tcW w:w="4436" w:type="dxa"/>
            <w:noWrap/>
            <w:hideMark/>
          </w:tcPr>
          <w:p w14:paraId="4248E552" w14:textId="77777777" w:rsidR="00D514F5" w:rsidRPr="00D514F5" w:rsidRDefault="00D514F5"/>
        </w:tc>
        <w:tc>
          <w:tcPr>
            <w:tcW w:w="2489" w:type="dxa"/>
            <w:noWrap/>
            <w:hideMark/>
          </w:tcPr>
          <w:p w14:paraId="01925FF2" w14:textId="77777777" w:rsidR="00D514F5" w:rsidRPr="00D514F5" w:rsidRDefault="00D514F5">
            <w:r w:rsidRPr="00D514F5">
              <w:t>Other (Solar Thermal)</w:t>
            </w:r>
          </w:p>
        </w:tc>
        <w:tc>
          <w:tcPr>
            <w:tcW w:w="1260" w:type="dxa"/>
            <w:noWrap/>
            <w:hideMark/>
          </w:tcPr>
          <w:p w14:paraId="677782A1" w14:textId="77777777" w:rsidR="00D514F5" w:rsidRPr="00D514F5" w:rsidRDefault="00D514F5"/>
        </w:tc>
      </w:tr>
      <w:tr w:rsidR="00D514F5" w:rsidRPr="00D514F5" w14:paraId="0D614230" w14:textId="77777777" w:rsidTr="00833D0E">
        <w:trPr>
          <w:trHeight w:val="300"/>
        </w:trPr>
        <w:tc>
          <w:tcPr>
            <w:tcW w:w="1165" w:type="dxa"/>
            <w:noWrap/>
            <w:hideMark/>
          </w:tcPr>
          <w:p w14:paraId="6EDD04D3" w14:textId="77777777" w:rsidR="00D514F5" w:rsidRPr="00D514F5" w:rsidRDefault="00D514F5"/>
        </w:tc>
        <w:tc>
          <w:tcPr>
            <w:tcW w:w="4436" w:type="dxa"/>
            <w:noWrap/>
            <w:hideMark/>
          </w:tcPr>
          <w:p w14:paraId="300F0212" w14:textId="77777777" w:rsidR="00D514F5" w:rsidRPr="00D514F5" w:rsidRDefault="00D514F5"/>
        </w:tc>
        <w:tc>
          <w:tcPr>
            <w:tcW w:w="3749" w:type="dxa"/>
            <w:gridSpan w:val="2"/>
            <w:noWrap/>
            <w:hideMark/>
          </w:tcPr>
          <w:p w14:paraId="4ACF4A46" w14:textId="77777777" w:rsidR="00D514F5" w:rsidRPr="00D514F5" w:rsidRDefault="00D514F5">
            <w:r w:rsidRPr="00D514F5">
              <w:t>Storage Tank - Uncategorized</w:t>
            </w:r>
          </w:p>
        </w:tc>
      </w:tr>
      <w:tr w:rsidR="00D514F5" w:rsidRPr="00D514F5" w14:paraId="3FDE9F9F" w14:textId="77777777" w:rsidTr="00833D0E">
        <w:trPr>
          <w:trHeight w:val="300"/>
        </w:trPr>
        <w:tc>
          <w:tcPr>
            <w:tcW w:w="1165" w:type="dxa"/>
            <w:noWrap/>
            <w:hideMark/>
          </w:tcPr>
          <w:p w14:paraId="6734EE59" w14:textId="77777777" w:rsidR="00D514F5" w:rsidRPr="00D514F5" w:rsidRDefault="00D514F5"/>
        </w:tc>
        <w:tc>
          <w:tcPr>
            <w:tcW w:w="4436" w:type="dxa"/>
            <w:noWrap/>
            <w:hideMark/>
          </w:tcPr>
          <w:p w14:paraId="74A8AE09" w14:textId="77777777" w:rsidR="00D514F5" w:rsidRPr="00D514F5" w:rsidRDefault="00D514F5">
            <w:r w:rsidRPr="00D514F5">
              <w:t>Fuel</w:t>
            </w:r>
          </w:p>
        </w:tc>
        <w:tc>
          <w:tcPr>
            <w:tcW w:w="2489" w:type="dxa"/>
            <w:noWrap/>
            <w:hideMark/>
          </w:tcPr>
          <w:p w14:paraId="06298A15" w14:textId="77777777" w:rsidR="00D514F5" w:rsidRPr="00D514F5" w:rsidRDefault="00D514F5">
            <w:r w:rsidRPr="00D514F5">
              <w:t>Electricity</w:t>
            </w:r>
          </w:p>
        </w:tc>
        <w:tc>
          <w:tcPr>
            <w:tcW w:w="1260" w:type="dxa"/>
            <w:noWrap/>
            <w:hideMark/>
          </w:tcPr>
          <w:p w14:paraId="02A2F005" w14:textId="77777777" w:rsidR="00D514F5" w:rsidRPr="00D514F5" w:rsidRDefault="00D514F5"/>
        </w:tc>
      </w:tr>
      <w:tr w:rsidR="00D514F5" w:rsidRPr="00D514F5" w14:paraId="1F4F9547" w14:textId="77777777" w:rsidTr="00833D0E">
        <w:trPr>
          <w:trHeight w:val="300"/>
        </w:trPr>
        <w:tc>
          <w:tcPr>
            <w:tcW w:w="1165" w:type="dxa"/>
            <w:noWrap/>
            <w:hideMark/>
          </w:tcPr>
          <w:p w14:paraId="5A9E6C42" w14:textId="77777777" w:rsidR="00D514F5" w:rsidRPr="00D514F5" w:rsidRDefault="00D514F5"/>
        </w:tc>
        <w:tc>
          <w:tcPr>
            <w:tcW w:w="4436" w:type="dxa"/>
            <w:noWrap/>
            <w:hideMark/>
          </w:tcPr>
          <w:p w14:paraId="0AABF420" w14:textId="77777777" w:rsidR="00D514F5" w:rsidRPr="00D514F5" w:rsidRDefault="00D514F5">
            <w:r w:rsidRPr="00D514F5">
              <w:t>Quantity</w:t>
            </w:r>
          </w:p>
        </w:tc>
        <w:tc>
          <w:tcPr>
            <w:tcW w:w="2489" w:type="dxa"/>
            <w:noWrap/>
            <w:hideMark/>
          </w:tcPr>
          <w:p w14:paraId="01C1226E" w14:textId="77777777" w:rsidR="00D514F5" w:rsidRPr="00D514F5" w:rsidRDefault="00D514F5" w:rsidP="00D514F5">
            <w:r w:rsidRPr="00D514F5">
              <w:t>1</w:t>
            </w:r>
          </w:p>
        </w:tc>
        <w:tc>
          <w:tcPr>
            <w:tcW w:w="1260" w:type="dxa"/>
            <w:noWrap/>
            <w:hideMark/>
          </w:tcPr>
          <w:p w14:paraId="69528F47" w14:textId="77777777" w:rsidR="00D514F5" w:rsidRPr="00D514F5" w:rsidRDefault="00D514F5" w:rsidP="00D514F5"/>
        </w:tc>
      </w:tr>
      <w:tr w:rsidR="00D514F5" w:rsidRPr="00D514F5" w14:paraId="1EF24697" w14:textId="77777777" w:rsidTr="00833D0E">
        <w:trPr>
          <w:trHeight w:val="300"/>
        </w:trPr>
        <w:tc>
          <w:tcPr>
            <w:tcW w:w="1165" w:type="dxa"/>
            <w:noWrap/>
            <w:hideMark/>
          </w:tcPr>
          <w:p w14:paraId="4B1E8049" w14:textId="77777777" w:rsidR="00D514F5" w:rsidRPr="00D514F5" w:rsidRDefault="00D514F5"/>
        </w:tc>
        <w:tc>
          <w:tcPr>
            <w:tcW w:w="4436" w:type="dxa"/>
            <w:noWrap/>
            <w:hideMark/>
          </w:tcPr>
          <w:p w14:paraId="6C2C52E6" w14:textId="77777777" w:rsidR="00D514F5" w:rsidRPr="00D514F5" w:rsidRDefault="00D514F5">
            <w:r w:rsidRPr="00D514F5">
              <w:t xml:space="preserve">Size </w:t>
            </w:r>
            <w:r w:rsidRPr="00D514F5">
              <w:rPr>
                <w:i/>
                <w:iCs/>
              </w:rPr>
              <w:t>(Heat Pump Water Heater)</w:t>
            </w:r>
          </w:p>
        </w:tc>
        <w:tc>
          <w:tcPr>
            <w:tcW w:w="2489" w:type="dxa"/>
            <w:noWrap/>
            <w:hideMark/>
          </w:tcPr>
          <w:p w14:paraId="7B752E59" w14:textId="77777777" w:rsidR="00D514F5" w:rsidRPr="00D514F5" w:rsidRDefault="00D514F5" w:rsidP="00D514F5">
            <w:r w:rsidRPr="00D514F5">
              <w:t>50</w:t>
            </w:r>
          </w:p>
        </w:tc>
        <w:tc>
          <w:tcPr>
            <w:tcW w:w="1260" w:type="dxa"/>
            <w:noWrap/>
            <w:hideMark/>
          </w:tcPr>
          <w:p w14:paraId="598002A4" w14:textId="77777777" w:rsidR="00D514F5" w:rsidRPr="00D514F5" w:rsidRDefault="00D514F5">
            <w:r w:rsidRPr="00D514F5">
              <w:t>gallons</w:t>
            </w:r>
          </w:p>
        </w:tc>
      </w:tr>
      <w:tr w:rsidR="00D514F5" w:rsidRPr="00D514F5" w14:paraId="7463C037" w14:textId="77777777" w:rsidTr="00833D0E">
        <w:trPr>
          <w:trHeight w:val="300"/>
        </w:trPr>
        <w:tc>
          <w:tcPr>
            <w:tcW w:w="1165" w:type="dxa"/>
            <w:noWrap/>
            <w:hideMark/>
          </w:tcPr>
          <w:p w14:paraId="4F8ACFBE" w14:textId="77777777" w:rsidR="00D514F5" w:rsidRPr="00D514F5" w:rsidRDefault="00D514F5"/>
        </w:tc>
        <w:tc>
          <w:tcPr>
            <w:tcW w:w="4436" w:type="dxa"/>
            <w:noWrap/>
            <w:hideMark/>
          </w:tcPr>
          <w:p w14:paraId="1B509167" w14:textId="77777777" w:rsidR="00D514F5" w:rsidRPr="00D514F5" w:rsidRDefault="00D514F5">
            <w:r w:rsidRPr="00D514F5">
              <w:t xml:space="preserve">Size </w:t>
            </w:r>
            <w:r w:rsidRPr="00D514F5">
              <w:rPr>
                <w:i/>
                <w:iCs/>
              </w:rPr>
              <w:t>(Solar Storage Tank)</w:t>
            </w:r>
          </w:p>
        </w:tc>
        <w:tc>
          <w:tcPr>
            <w:tcW w:w="2489" w:type="dxa"/>
            <w:noWrap/>
            <w:hideMark/>
          </w:tcPr>
          <w:p w14:paraId="7CE6ED0A" w14:textId="77777777" w:rsidR="00D514F5" w:rsidRPr="00D514F5" w:rsidRDefault="00D514F5" w:rsidP="00D514F5">
            <w:r w:rsidRPr="00D514F5">
              <w:t>80</w:t>
            </w:r>
          </w:p>
        </w:tc>
        <w:tc>
          <w:tcPr>
            <w:tcW w:w="1260" w:type="dxa"/>
            <w:noWrap/>
            <w:hideMark/>
          </w:tcPr>
          <w:p w14:paraId="4220838E" w14:textId="77777777" w:rsidR="00D514F5" w:rsidRPr="00D514F5" w:rsidRDefault="00D514F5">
            <w:r w:rsidRPr="00D514F5">
              <w:t>gallons</w:t>
            </w:r>
          </w:p>
        </w:tc>
      </w:tr>
      <w:tr w:rsidR="00D514F5" w:rsidRPr="00D514F5" w14:paraId="50578CAA" w14:textId="77777777" w:rsidTr="00833D0E">
        <w:trPr>
          <w:trHeight w:val="300"/>
        </w:trPr>
        <w:tc>
          <w:tcPr>
            <w:tcW w:w="1165" w:type="dxa"/>
            <w:noWrap/>
            <w:hideMark/>
          </w:tcPr>
          <w:p w14:paraId="31D1F1D2" w14:textId="77777777" w:rsidR="00D514F5" w:rsidRPr="00D514F5" w:rsidRDefault="00D514F5"/>
        </w:tc>
        <w:tc>
          <w:tcPr>
            <w:tcW w:w="4436" w:type="dxa"/>
            <w:noWrap/>
            <w:hideMark/>
          </w:tcPr>
          <w:p w14:paraId="5E36D83C" w14:textId="77777777" w:rsidR="00D514F5" w:rsidRPr="00D514F5" w:rsidRDefault="00D514F5">
            <w:r w:rsidRPr="00D514F5">
              <w:t>Capacity</w:t>
            </w:r>
          </w:p>
        </w:tc>
        <w:tc>
          <w:tcPr>
            <w:tcW w:w="2489" w:type="dxa"/>
            <w:noWrap/>
            <w:hideMark/>
          </w:tcPr>
          <w:p w14:paraId="7912528E" w14:textId="77777777" w:rsidR="00D514F5" w:rsidRPr="00D514F5" w:rsidRDefault="00D514F5" w:rsidP="00D514F5">
            <w:r w:rsidRPr="00D514F5">
              <w:t>15354</w:t>
            </w:r>
          </w:p>
        </w:tc>
        <w:tc>
          <w:tcPr>
            <w:tcW w:w="1260" w:type="dxa"/>
            <w:noWrap/>
            <w:hideMark/>
          </w:tcPr>
          <w:p w14:paraId="4EF60CD8" w14:textId="77777777" w:rsidR="00D514F5" w:rsidRPr="00D514F5" w:rsidRDefault="00D514F5">
            <w:r w:rsidRPr="00D514F5">
              <w:t>Btu</w:t>
            </w:r>
          </w:p>
        </w:tc>
      </w:tr>
      <w:tr w:rsidR="00D514F5" w:rsidRPr="00D514F5" w14:paraId="134D9DC3" w14:textId="77777777" w:rsidTr="00833D0E">
        <w:trPr>
          <w:trHeight w:val="300"/>
        </w:trPr>
        <w:tc>
          <w:tcPr>
            <w:tcW w:w="1165" w:type="dxa"/>
            <w:noWrap/>
            <w:hideMark/>
          </w:tcPr>
          <w:p w14:paraId="49BC3990" w14:textId="77777777" w:rsidR="00D514F5" w:rsidRPr="00D514F5" w:rsidRDefault="00D514F5"/>
        </w:tc>
        <w:tc>
          <w:tcPr>
            <w:tcW w:w="4436" w:type="dxa"/>
            <w:noWrap/>
            <w:hideMark/>
          </w:tcPr>
          <w:p w14:paraId="54F9210D" w14:textId="77777777" w:rsidR="00D514F5" w:rsidRPr="00D514F5" w:rsidRDefault="00D514F5">
            <w:r w:rsidRPr="00D514F5">
              <w:t>Year of Manufacture</w:t>
            </w:r>
          </w:p>
        </w:tc>
        <w:tc>
          <w:tcPr>
            <w:tcW w:w="2489" w:type="dxa"/>
            <w:noWrap/>
            <w:hideMark/>
          </w:tcPr>
          <w:p w14:paraId="7475E475" w14:textId="77777777" w:rsidR="00D514F5" w:rsidRPr="00D514F5" w:rsidRDefault="00D514F5" w:rsidP="00D514F5">
            <w:r w:rsidRPr="00D514F5">
              <w:t>2011</w:t>
            </w:r>
          </w:p>
        </w:tc>
        <w:tc>
          <w:tcPr>
            <w:tcW w:w="1260" w:type="dxa"/>
            <w:noWrap/>
            <w:hideMark/>
          </w:tcPr>
          <w:p w14:paraId="69CA5C8E" w14:textId="77777777" w:rsidR="00D514F5" w:rsidRPr="00D514F5" w:rsidRDefault="00D514F5" w:rsidP="00D514F5"/>
        </w:tc>
      </w:tr>
      <w:tr w:rsidR="00D514F5" w:rsidRPr="00D514F5" w14:paraId="242EE885" w14:textId="77777777" w:rsidTr="00833D0E">
        <w:trPr>
          <w:trHeight w:val="300"/>
        </w:trPr>
        <w:tc>
          <w:tcPr>
            <w:tcW w:w="1165" w:type="dxa"/>
            <w:noWrap/>
            <w:hideMark/>
          </w:tcPr>
          <w:p w14:paraId="23AA0414" w14:textId="77777777" w:rsidR="00D514F5" w:rsidRPr="00D514F5" w:rsidRDefault="00D514F5"/>
        </w:tc>
        <w:tc>
          <w:tcPr>
            <w:tcW w:w="4436" w:type="dxa"/>
            <w:noWrap/>
            <w:hideMark/>
          </w:tcPr>
          <w:p w14:paraId="4C6B3C9F" w14:textId="77777777" w:rsidR="00D514F5" w:rsidRPr="00D514F5" w:rsidRDefault="00D514F5">
            <w:r w:rsidRPr="00D514F5">
              <w:t>Energy Star</w:t>
            </w:r>
          </w:p>
        </w:tc>
        <w:tc>
          <w:tcPr>
            <w:tcW w:w="2489" w:type="dxa"/>
            <w:noWrap/>
            <w:hideMark/>
          </w:tcPr>
          <w:p w14:paraId="490172EF" w14:textId="77777777" w:rsidR="00D514F5" w:rsidRPr="00D514F5" w:rsidRDefault="00D514F5" w:rsidP="00D514F5">
            <w:r w:rsidRPr="00D514F5">
              <w:t>TRUE</w:t>
            </w:r>
          </w:p>
        </w:tc>
        <w:tc>
          <w:tcPr>
            <w:tcW w:w="1260" w:type="dxa"/>
            <w:noWrap/>
            <w:hideMark/>
          </w:tcPr>
          <w:p w14:paraId="57A30620" w14:textId="77777777" w:rsidR="00D514F5" w:rsidRPr="00D514F5" w:rsidRDefault="00D514F5" w:rsidP="00D514F5"/>
        </w:tc>
      </w:tr>
      <w:tr w:rsidR="00D514F5" w:rsidRPr="00D514F5" w14:paraId="2A256EC1" w14:textId="77777777" w:rsidTr="00833D0E">
        <w:trPr>
          <w:trHeight w:val="300"/>
        </w:trPr>
        <w:tc>
          <w:tcPr>
            <w:tcW w:w="1165" w:type="dxa"/>
            <w:noWrap/>
            <w:hideMark/>
          </w:tcPr>
          <w:p w14:paraId="369B0990" w14:textId="77777777" w:rsidR="00D514F5" w:rsidRPr="00D514F5" w:rsidRDefault="00D514F5"/>
        </w:tc>
        <w:tc>
          <w:tcPr>
            <w:tcW w:w="4436" w:type="dxa"/>
            <w:noWrap/>
            <w:hideMark/>
          </w:tcPr>
          <w:p w14:paraId="74CAAB95" w14:textId="77777777" w:rsidR="00D514F5" w:rsidRPr="00D514F5" w:rsidRDefault="00D514F5">
            <w:r w:rsidRPr="00D514F5">
              <w:t>Control Type</w:t>
            </w:r>
          </w:p>
        </w:tc>
        <w:tc>
          <w:tcPr>
            <w:tcW w:w="2489" w:type="dxa"/>
            <w:noWrap/>
            <w:hideMark/>
          </w:tcPr>
          <w:p w14:paraId="1E255DE7" w14:textId="77777777" w:rsidR="00D514F5" w:rsidRPr="00D514F5" w:rsidRDefault="00D514F5">
            <w:r w:rsidRPr="00D514F5">
              <w:t>Digital Thermostat</w:t>
            </w:r>
          </w:p>
        </w:tc>
        <w:tc>
          <w:tcPr>
            <w:tcW w:w="1260" w:type="dxa"/>
            <w:noWrap/>
            <w:hideMark/>
          </w:tcPr>
          <w:p w14:paraId="1A903A9E" w14:textId="77777777" w:rsidR="00D514F5" w:rsidRPr="00D514F5" w:rsidRDefault="00D514F5"/>
        </w:tc>
      </w:tr>
      <w:tr w:rsidR="00D514F5" w:rsidRPr="00D514F5" w14:paraId="253B222E" w14:textId="77777777" w:rsidTr="00833D0E">
        <w:trPr>
          <w:trHeight w:val="300"/>
        </w:trPr>
        <w:tc>
          <w:tcPr>
            <w:tcW w:w="1165" w:type="dxa"/>
            <w:noWrap/>
            <w:hideMark/>
          </w:tcPr>
          <w:p w14:paraId="7916B428" w14:textId="77777777" w:rsidR="00D514F5" w:rsidRPr="00D514F5" w:rsidRDefault="00D514F5"/>
        </w:tc>
        <w:tc>
          <w:tcPr>
            <w:tcW w:w="4436" w:type="dxa"/>
            <w:noWrap/>
            <w:hideMark/>
          </w:tcPr>
          <w:p w14:paraId="770A5EC2" w14:textId="77777777" w:rsidR="00D514F5" w:rsidRPr="00D514F5" w:rsidRDefault="00D514F5">
            <w:r w:rsidRPr="00D514F5">
              <w:t>Efficiency</w:t>
            </w:r>
          </w:p>
        </w:tc>
        <w:tc>
          <w:tcPr>
            <w:tcW w:w="2489" w:type="dxa"/>
            <w:noWrap/>
            <w:hideMark/>
          </w:tcPr>
          <w:p w14:paraId="63E23EF9" w14:textId="77777777" w:rsidR="00D514F5" w:rsidRPr="00D514F5" w:rsidRDefault="00D514F5" w:rsidP="00D514F5">
            <w:r w:rsidRPr="00D514F5">
              <w:t>2.5</w:t>
            </w:r>
          </w:p>
        </w:tc>
        <w:tc>
          <w:tcPr>
            <w:tcW w:w="1260" w:type="dxa"/>
            <w:noWrap/>
            <w:hideMark/>
          </w:tcPr>
          <w:p w14:paraId="7996B217" w14:textId="77777777" w:rsidR="00D514F5" w:rsidRPr="00D514F5" w:rsidRDefault="00D514F5" w:rsidP="00D514F5"/>
        </w:tc>
      </w:tr>
      <w:tr w:rsidR="00D514F5" w:rsidRPr="00D514F5" w14:paraId="3977B21D" w14:textId="77777777" w:rsidTr="00833D0E">
        <w:trPr>
          <w:trHeight w:val="300"/>
        </w:trPr>
        <w:tc>
          <w:tcPr>
            <w:tcW w:w="1165" w:type="dxa"/>
            <w:noWrap/>
            <w:hideMark/>
          </w:tcPr>
          <w:p w14:paraId="689B0212" w14:textId="77777777" w:rsidR="00D514F5" w:rsidRPr="00D514F5" w:rsidRDefault="00D514F5"/>
        </w:tc>
        <w:tc>
          <w:tcPr>
            <w:tcW w:w="4436" w:type="dxa"/>
            <w:noWrap/>
            <w:hideMark/>
          </w:tcPr>
          <w:p w14:paraId="1DAB51B2" w14:textId="77777777" w:rsidR="00D514F5" w:rsidRPr="00D514F5" w:rsidRDefault="00D514F5">
            <w:r w:rsidRPr="00D514F5">
              <w:t>Efficiency Unit</w:t>
            </w:r>
          </w:p>
        </w:tc>
        <w:tc>
          <w:tcPr>
            <w:tcW w:w="2489" w:type="dxa"/>
            <w:noWrap/>
            <w:hideMark/>
          </w:tcPr>
          <w:p w14:paraId="5069D562" w14:textId="77777777" w:rsidR="00D514F5" w:rsidRPr="00D514F5" w:rsidRDefault="00D514F5">
            <w:r w:rsidRPr="00D514F5">
              <w:t>COP</w:t>
            </w:r>
          </w:p>
        </w:tc>
        <w:tc>
          <w:tcPr>
            <w:tcW w:w="1260" w:type="dxa"/>
            <w:noWrap/>
            <w:hideMark/>
          </w:tcPr>
          <w:p w14:paraId="072BE187" w14:textId="77777777" w:rsidR="00D514F5" w:rsidRPr="00D514F5" w:rsidRDefault="00D514F5"/>
        </w:tc>
      </w:tr>
      <w:tr w:rsidR="00D514F5" w:rsidRPr="00D514F5" w14:paraId="2FA86AE7" w14:textId="77777777" w:rsidTr="00833D0E">
        <w:trPr>
          <w:trHeight w:val="300"/>
        </w:trPr>
        <w:tc>
          <w:tcPr>
            <w:tcW w:w="1165" w:type="dxa"/>
            <w:noWrap/>
            <w:hideMark/>
          </w:tcPr>
          <w:p w14:paraId="3FF8D39C" w14:textId="77777777" w:rsidR="00D514F5" w:rsidRPr="00D514F5" w:rsidRDefault="00D514F5"/>
        </w:tc>
        <w:tc>
          <w:tcPr>
            <w:tcW w:w="4436" w:type="dxa"/>
            <w:noWrap/>
            <w:hideMark/>
          </w:tcPr>
          <w:p w14:paraId="47DACFAE" w14:textId="77777777" w:rsidR="00D514F5" w:rsidRPr="00D514F5" w:rsidRDefault="00D514F5">
            <w:r w:rsidRPr="00D514F5">
              <w:t>Storage Tank Insulation R-Value</w:t>
            </w:r>
          </w:p>
        </w:tc>
        <w:tc>
          <w:tcPr>
            <w:tcW w:w="2489" w:type="dxa"/>
            <w:noWrap/>
            <w:hideMark/>
          </w:tcPr>
          <w:p w14:paraId="305E0F0B" w14:textId="77777777" w:rsidR="00D514F5" w:rsidRPr="00D514F5" w:rsidRDefault="00D514F5"/>
        </w:tc>
        <w:tc>
          <w:tcPr>
            <w:tcW w:w="1260" w:type="dxa"/>
            <w:noWrap/>
            <w:hideMark/>
          </w:tcPr>
          <w:p w14:paraId="2373E1C1" w14:textId="77777777" w:rsidR="00D514F5" w:rsidRPr="00D514F5" w:rsidRDefault="00D514F5"/>
        </w:tc>
      </w:tr>
      <w:tr w:rsidR="00D514F5" w:rsidRPr="00D514F5" w14:paraId="6A267BED" w14:textId="77777777" w:rsidTr="00833D0E">
        <w:trPr>
          <w:trHeight w:val="300"/>
        </w:trPr>
        <w:tc>
          <w:tcPr>
            <w:tcW w:w="1165" w:type="dxa"/>
            <w:noWrap/>
            <w:hideMark/>
          </w:tcPr>
          <w:p w14:paraId="6B19E5D3" w14:textId="77777777" w:rsidR="00D514F5" w:rsidRPr="00D514F5" w:rsidRDefault="00D514F5"/>
        </w:tc>
        <w:tc>
          <w:tcPr>
            <w:tcW w:w="4436" w:type="dxa"/>
            <w:noWrap/>
            <w:hideMark/>
          </w:tcPr>
          <w:p w14:paraId="5B92BB8C" w14:textId="77777777" w:rsidR="00D514F5" w:rsidRPr="00D514F5" w:rsidRDefault="00D514F5">
            <w:r w:rsidRPr="00D514F5">
              <w:t>Storage Tank Insulation Thickness</w:t>
            </w:r>
          </w:p>
        </w:tc>
        <w:tc>
          <w:tcPr>
            <w:tcW w:w="2489" w:type="dxa"/>
            <w:noWrap/>
            <w:hideMark/>
          </w:tcPr>
          <w:p w14:paraId="2731D948" w14:textId="77777777" w:rsidR="00D514F5" w:rsidRPr="00D514F5" w:rsidRDefault="00D514F5" w:rsidP="00D514F5">
            <w:r w:rsidRPr="00D514F5">
              <w:t>3</w:t>
            </w:r>
          </w:p>
        </w:tc>
        <w:tc>
          <w:tcPr>
            <w:tcW w:w="1260" w:type="dxa"/>
            <w:noWrap/>
            <w:hideMark/>
          </w:tcPr>
          <w:p w14:paraId="3E695674" w14:textId="77777777" w:rsidR="00D514F5" w:rsidRPr="00D514F5" w:rsidRDefault="00D514F5">
            <w:r w:rsidRPr="00D514F5">
              <w:t>inches</w:t>
            </w:r>
          </w:p>
        </w:tc>
      </w:tr>
      <w:tr w:rsidR="00D514F5" w:rsidRPr="00D514F5" w14:paraId="628C01F1" w14:textId="77777777" w:rsidTr="00833D0E">
        <w:trPr>
          <w:trHeight w:val="300"/>
        </w:trPr>
        <w:tc>
          <w:tcPr>
            <w:tcW w:w="1165" w:type="dxa"/>
            <w:noWrap/>
            <w:hideMark/>
          </w:tcPr>
          <w:p w14:paraId="616D207E" w14:textId="77777777" w:rsidR="00D514F5" w:rsidRPr="00D514F5" w:rsidRDefault="00D514F5"/>
        </w:tc>
        <w:tc>
          <w:tcPr>
            <w:tcW w:w="4436" w:type="dxa"/>
            <w:noWrap/>
            <w:hideMark/>
          </w:tcPr>
          <w:p w14:paraId="3284631B" w14:textId="77777777" w:rsidR="00D514F5" w:rsidRPr="00D514F5" w:rsidRDefault="00D514F5">
            <w:pPr>
              <w:rPr>
                <w:u w:val="single"/>
              </w:rPr>
            </w:pPr>
            <w:r w:rsidRPr="00D514F5">
              <w:rPr>
                <w:u w:val="single"/>
              </w:rPr>
              <w:t>Location</w:t>
            </w:r>
          </w:p>
        </w:tc>
        <w:tc>
          <w:tcPr>
            <w:tcW w:w="2489" w:type="dxa"/>
            <w:noWrap/>
            <w:hideMark/>
          </w:tcPr>
          <w:p w14:paraId="1BDADAC7" w14:textId="77777777" w:rsidR="00D514F5" w:rsidRPr="00D514F5" w:rsidRDefault="00D514F5">
            <w:r w:rsidRPr="00D514F5">
              <w:t>Indoors</w:t>
            </w:r>
          </w:p>
        </w:tc>
        <w:tc>
          <w:tcPr>
            <w:tcW w:w="1260" w:type="dxa"/>
            <w:noWrap/>
            <w:hideMark/>
          </w:tcPr>
          <w:p w14:paraId="3607C136" w14:textId="77777777" w:rsidR="00D514F5" w:rsidRPr="00D514F5" w:rsidRDefault="00D514F5"/>
        </w:tc>
      </w:tr>
      <w:tr w:rsidR="00D514F5" w:rsidRPr="00D514F5" w14:paraId="41739DF2" w14:textId="77777777" w:rsidTr="00833D0E">
        <w:trPr>
          <w:trHeight w:val="300"/>
        </w:trPr>
        <w:tc>
          <w:tcPr>
            <w:tcW w:w="1165" w:type="dxa"/>
            <w:noWrap/>
            <w:hideMark/>
          </w:tcPr>
          <w:p w14:paraId="303365C6" w14:textId="77777777" w:rsidR="00D514F5" w:rsidRPr="00D514F5" w:rsidRDefault="00D514F5">
            <w:pPr>
              <w:rPr>
                <w:b/>
                <w:bCs/>
              </w:rPr>
            </w:pPr>
            <w:r w:rsidRPr="00D514F5">
              <w:rPr>
                <w:b/>
                <w:bCs/>
              </w:rPr>
              <w:t xml:space="preserve">SYSTEMS: </w:t>
            </w:r>
          </w:p>
        </w:tc>
        <w:tc>
          <w:tcPr>
            <w:tcW w:w="4436" w:type="dxa"/>
            <w:noWrap/>
            <w:hideMark/>
          </w:tcPr>
          <w:p w14:paraId="3ED433FF" w14:textId="77777777" w:rsidR="00D514F5" w:rsidRPr="00D514F5" w:rsidRDefault="00D514F5">
            <w:pPr>
              <w:rPr>
                <w:b/>
                <w:bCs/>
              </w:rPr>
            </w:pPr>
            <w:r w:rsidRPr="00D514F5">
              <w:rPr>
                <w:b/>
                <w:bCs/>
              </w:rPr>
              <w:t>General Controls &amp; Operations</w:t>
            </w:r>
          </w:p>
        </w:tc>
        <w:tc>
          <w:tcPr>
            <w:tcW w:w="2489" w:type="dxa"/>
            <w:noWrap/>
            <w:hideMark/>
          </w:tcPr>
          <w:p w14:paraId="6DDB9A05" w14:textId="77777777" w:rsidR="00D514F5" w:rsidRPr="00D514F5" w:rsidRDefault="00D514F5">
            <w:pPr>
              <w:rPr>
                <w:b/>
                <w:bCs/>
              </w:rPr>
            </w:pPr>
          </w:p>
        </w:tc>
        <w:tc>
          <w:tcPr>
            <w:tcW w:w="1260" w:type="dxa"/>
            <w:noWrap/>
            <w:hideMark/>
          </w:tcPr>
          <w:p w14:paraId="1CB0B099" w14:textId="77777777" w:rsidR="00D514F5" w:rsidRPr="00D514F5" w:rsidRDefault="00D514F5"/>
        </w:tc>
      </w:tr>
      <w:tr w:rsidR="00D514F5" w:rsidRPr="00D514F5" w14:paraId="5FC737CC" w14:textId="77777777" w:rsidTr="00833D0E">
        <w:trPr>
          <w:trHeight w:val="300"/>
        </w:trPr>
        <w:tc>
          <w:tcPr>
            <w:tcW w:w="1165" w:type="dxa"/>
            <w:noWrap/>
            <w:hideMark/>
          </w:tcPr>
          <w:p w14:paraId="0B7F27E1" w14:textId="77777777" w:rsidR="00D514F5" w:rsidRPr="00D514F5" w:rsidRDefault="00D514F5"/>
        </w:tc>
        <w:tc>
          <w:tcPr>
            <w:tcW w:w="4436" w:type="dxa"/>
            <w:noWrap/>
            <w:hideMark/>
          </w:tcPr>
          <w:p w14:paraId="2829A9D9" w14:textId="77777777" w:rsidR="00D514F5" w:rsidRPr="00D514F5" w:rsidRDefault="00D514F5">
            <w:r w:rsidRPr="00D514F5">
              <w:t>Regular HVAC Maintenance</w:t>
            </w:r>
          </w:p>
        </w:tc>
        <w:tc>
          <w:tcPr>
            <w:tcW w:w="2489" w:type="dxa"/>
            <w:noWrap/>
            <w:hideMark/>
          </w:tcPr>
          <w:p w14:paraId="6165ABC4" w14:textId="77777777" w:rsidR="00D514F5" w:rsidRPr="00D514F5" w:rsidRDefault="00D514F5">
            <w:r w:rsidRPr="00D514F5">
              <w:t>Weekly</w:t>
            </w:r>
          </w:p>
        </w:tc>
        <w:tc>
          <w:tcPr>
            <w:tcW w:w="1260" w:type="dxa"/>
            <w:noWrap/>
            <w:hideMark/>
          </w:tcPr>
          <w:p w14:paraId="147B786A" w14:textId="77777777" w:rsidR="00D514F5" w:rsidRPr="00D514F5" w:rsidRDefault="00D514F5"/>
        </w:tc>
      </w:tr>
      <w:tr w:rsidR="00D514F5" w:rsidRPr="00D514F5" w14:paraId="1822D40C" w14:textId="77777777" w:rsidTr="00833D0E">
        <w:trPr>
          <w:trHeight w:val="300"/>
        </w:trPr>
        <w:tc>
          <w:tcPr>
            <w:tcW w:w="1165" w:type="dxa"/>
            <w:noWrap/>
            <w:hideMark/>
          </w:tcPr>
          <w:p w14:paraId="78B47D46" w14:textId="77777777" w:rsidR="00D514F5" w:rsidRPr="00D514F5" w:rsidRDefault="00D514F5"/>
        </w:tc>
        <w:tc>
          <w:tcPr>
            <w:tcW w:w="4436" w:type="dxa"/>
            <w:noWrap/>
            <w:hideMark/>
          </w:tcPr>
          <w:p w14:paraId="3F36E369" w14:textId="77777777" w:rsidR="00D514F5" w:rsidRPr="00D514F5" w:rsidRDefault="00D514F5">
            <w:r w:rsidRPr="00D514F5">
              <w:t>Heat Lowered</w:t>
            </w:r>
          </w:p>
        </w:tc>
        <w:tc>
          <w:tcPr>
            <w:tcW w:w="2489" w:type="dxa"/>
            <w:noWrap/>
            <w:hideMark/>
          </w:tcPr>
          <w:p w14:paraId="37BF0C16" w14:textId="77777777" w:rsidR="00D514F5" w:rsidRPr="00D514F5" w:rsidRDefault="00D514F5">
            <w:r w:rsidRPr="00D514F5">
              <w:t>Never</w:t>
            </w:r>
          </w:p>
        </w:tc>
        <w:tc>
          <w:tcPr>
            <w:tcW w:w="1260" w:type="dxa"/>
            <w:noWrap/>
            <w:hideMark/>
          </w:tcPr>
          <w:p w14:paraId="373F72C6" w14:textId="77777777" w:rsidR="00D514F5" w:rsidRPr="00D514F5" w:rsidRDefault="00D514F5"/>
        </w:tc>
      </w:tr>
      <w:tr w:rsidR="00D514F5" w:rsidRPr="00D514F5" w14:paraId="36E7A6BE" w14:textId="77777777" w:rsidTr="00833D0E">
        <w:trPr>
          <w:trHeight w:val="300"/>
        </w:trPr>
        <w:tc>
          <w:tcPr>
            <w:tcW w:w="1165" w:type="dxa"/>
            <w:noWrap/>
            <w:hideMark/>
          </w:tcPr>
          <w:p w14:paraId="0B2D9A18" w14:textId="77777777" w:rsidR="00D514F5" w:rsidRPr="00D514F5" w:rsidRDefault="00D514F5"/>
        </w:tc>
        <w:tc>
          <w:tcPr>
            <w:tcW w:w="4436" w:type="dxa"/>
            <w:noWrap/>
            <w:hideMark/>
          </w:tcPr>
          <w:p w14:paraId="6F7D3400" w14:textId="77777777" w:rsidR="00D514F5" w:rsidRPr="00D514F5" w:rsidRDefault="00D514F5">
            <w:r w:rsidRPr="00D514F5">
              <w:t>AC Adjusted</w:t>
            </w:r>
          </w:p>
        </w:tc>
        <w:tc>
          <w:tcPr>
            <w:tcW w:w="2489" w:type="dxa"/>
            <w:noWrap/>
            <w:hideMark/>
          </w:tcPr>
          <w:p w14:paraId="3140E76D" w14:textId="77777777" w:rsidR="00D514F5" w:rsidRPr="00D514F5" w:rsidRDefault="00D514F5">
            <w:r w:rsidRPr="00D514F5">
              <w:t>Never</w:t>
            </w:r>
          </w:p>
        </w:tc>
        <w:tc>
          <w:tcPr>
            <w:tcW w:w="1260" w:type="dxa"/>
            <w:noWrap/>
            <w:hideMark/>
          </w:tcPr>
          <w:p w14:paraId="21FB0B27" w14:textId="77777777" w:rsidR="00D514F5" w:rsidRPr="00D514F5" w:rsidRDefault="00D514F5"/>
        </w:tc>
      </w:tr>
      <w:tr w:rsidR="00D514F5" w:rsidRPr="00D514F5" w14:paraId="6A7A7DAC" w14:textId="77777777" w:rsidTr="00833D0E">
        <w:trPr>
          <w:trHeight w:val="300"/>
        </w:trPr>
        <w:tc>
          <w:tcPr>
            <w:tcW w:w="1165" w:type="dxa"/>
            <w:noWrap/>
            <w:hideMark/>
          </w:tcPr>
          <w:p w14:paraId="6FF49D1D" w14:textId="77777777" w:rsidR="00D514F5" w:rsidRPr="00D514F5" w:rsidRDefault="00D514F5"/>
        </w:tc>
        <w:tc>
          <w:tcPr>
            <w:tcW w:w="4436" w:type="dxa"/>
            <w:noWrap/>
            <w:hideMark/>
          </w:tcPr>
          <w:p w14:paraId="163C566D" w14:textId="77777777" w:rsidR="00D514F5" w:rsidRPr="00D514F5" w:rsidRDefault="00D514F5">
            <w:r w:rsidRPr="00D514F5">
              <w:t>Occupied Day Setting - Heating</w:t>
            </w:r>
          </w:p>
        </w:tc>
        <w:tc>
          <w:tcPr>
            <w:tcW w:w="2489" w:type="dxa"/>
            <w:noWrap/>
            <w:hideMark/>
          </w:tcPr>
          <w:p w14:paraId="23CC54DD" w14:textId="77777777" w:rsidR="00D514F5" w:rsidRPr="00D514F5" w:rsidRDefault="00D514F5" w:rsidP="00D514F5">
            <w:r w:rsidRPr="00D514F5">
              <w:t>70</w:t>
            </w:r>
          </w:p>
        </w:tc>
        <w:tc>
          <w:tcPr>
            <w:tcW w:w="1260" w:type="dxa"/>
            <w:noWrap/>
            <w:hideMark/>
          </w:tcPr>
          <w:p w14:paraId="70E05DC7" w14:textId="77777777" w:rsidR="00D514F5" w:rsidRPr="00D514F5" w:rsidRDefault="00D514F5">
            <w:r w:rsidRPr="00D514F5">
              <w:t>F</w:t>
            </w:r>
          </w:p>
        </w:tc>
      </w:tr>
      <w:tr w:rsidR="00D514F5" w:rsidRPr="00D514F5" w14:paraId="62061730" w14:textId="77777777" w:rsidTr="00833D0E">
        <w:trPr>
          <w:trHeight w:val="300"/>
        </w:trPr>
        <w:tc>
          <w:tcPr>
            <w:tcW w:w="1165" w:type="dxa"/>
            <w:noWrap/>
            <w:hideMark/>
          </w:tcPr>
          <w:p w14:paraId="78341C5A" w14:textId="77777777" w:rsidR="00D514F5" w:rsidRPr="00D514F5" w:rsidRDefault="00D514F5"/>
        </w:tc>
        <w:tc>
          <w:tcPr>
            <w:tcW w:w="4436" w:type="dxa"/>
            <w:noWrap/>
            <w:hideMark/>
          </w:tcPr>
          <w:p w14:paraId="0230A5FB" w14:textId="77777777" w:rsidR="00D514F5" w:rsidRPr="00D514F5" w:rsidRDefault="00D514F5">
            <w:r w:rsidRPr="00D514F5">
              <w:t>Occupied Day Setting - Cooling</w:t>
            </w:r>
          </w:p>
        </w:tc>
        <w:tc>
          <w:tcPr>
            <w:tcW w:w="2489" w:type="dxa"/>
            <w:noWrap/>
            <w:hideMark/>
          </w:tcPr>
          <w:p w14:paraId="1F5C3646" w14:textId="77777777" w:rsidR="00D514F5" w:rsidRPr="00D514F5" w:rsidRDefault="00D514F5" w:rsidP="00D514F5">
            <w:r w:rsidRPr="00D514F5">
              <w:t>75</w:t>
            </w:r>
          </w:p>
        </w:tc>
        <w:tc>
          <w:tcPr>
            <w:tcW w:w="1260" w:type="dxa"/>
            <w:noWrap/>
            <w:hideMark/>
          </w:tcPr>
          <w:p w14:paraId="2F9AD5BA" w14:textId="77777777" w:rsidR="00D514F5" w:rsidRPr="00D514F5" w:rsidRDefault="00D514F5">
            <w:r w:rsidRPr="00D514F5">
              <w:t>F</w:t>
            </w:r>
          </w:p>
        </w:tc>
      </w:tr>
      <w:tr w:rsidR="00D514F5" w:rsidRPr="00D514F5" w14:paraId="0B98473D" w14:textId="77777777" w:rsidTr="00833D0E">
        <w:trPr>
          <w:trHeight w:val="300"/>
        </w:trPr>
        <w:tc>
          <w:tcPr>
            <w:tcW w:w="1165" w:type="dxa"/>
            <w:noWrap/>
            <w:hideMark/>
          </w:tcPr>
          <w:p w14:paraId="1EB46561" w14:textId="77777777" w:rsidR="00D514F5" w:rsidRPr="00D514F5" w:rsidRDefault="00D514F5"/>
        </w:tc>
        <w:tc>
          <w:tcPr>
            <w:tcW w:w="4436" w:type="dxa"/>
            <w:noWrap/>
            <w:hideMark/>
          </w:tcPr>
          <w:p w14:paraId="09A20505" w14:textId="77777777" w:rsidR="00D514F5" w:rsidRPr="00D514F5" w:rsidRDefault="00D514F5">
            <w:r w:rsidRPr="00D514F5">
              <w:t>Unoccupied Day Setting - Heating</w:t>
            </w:r>
          </w:p>
        </w:tc>
        <w:tc>
          <w:tcPr>
            <w:tcW w:w="2489" w:type="dxa"/>
            <w:noWrap/>
            <w:hideMark/>
          </w:tcPr>
          <w:p w14:paraId="27A74EEF" w14:textId="77777777" w:rsidR="00D514F5" w:rsidRPr="00D514F5" w:rsidRDefault="00D514F5" w:rsidP="00D514F5">
            <w:r w:rsidRPr="00D514F5">
              <w:t>70</w:t>
            </w:r>
          </w:p>
        </w:tc>
        <w:tc>
          <w:tcPr>
            <w:tcW w:w="1260" w:type="dxa"/>
            <w:noWrap/>
            <w:hideMark/>
          </w:tcPr>
          <w:p w14:paraId="588BF08D" w14:textId="77777777" w:rsidR="00D514F5" w:rsidRPr="00D514F5" w:rsidRDefault="00D514F5">
            <w:r w:rsidRPr="00D514F5">
              <w:t>F</w:t>
            </w:r>
          </w:p>
        </w:tc>
      </w:tr>
      <w:tr w:rsidR="00D514F5" w:rsidRPr="00D514F5" w14:paraId="72344187" w14:textId="77777777" w:rsidTr="00833D0E">
        <w:trPr>
          <w:trHeight w:val="300"/>
        </w:trPr>
        <w:tc>
          <w:tcPr>
            <w:tcW w:w="1165" w:type="dxa"/>
            <w:noWrap/>
            <w:hideMark/>
          </w:tcPr>
          <w:p w14:paraId="6BF1A5DB" w14:textId="77777777" w:rsidR="00D514F5" w:rsidRPr="00D514F5" w:rsidRDefault="00D514F5"/>
        </w:tc>
        <w:tc>
          <w:tcPr>
            <w:tcW w:w="4436" w:type="dxa"/>
            <w:noWrap/>
            <w:hideMark/>
          </w:tcPr>
          <w:p w14:paraId="3074B354" w14:textId="77777777" w:rsidR="00D514F5" w:rsidRPr="00D514F5" w:rsidRDefault="00D514F5">
            <w:r w:rsidRPr="00D514F5">
              <w:t>Unoccupied Day Setting - Cooling</w:t>
            </w:r>
          </w:p>
        </w:tc>
        <w:tc>
          <w:tcPr>
            <w:tcW w:w="2489" w:type="dxa"/>
            <w:noWrap/>
            <w:hideMark/>
          </w:tcPr>
          <w:p w14:paraId="08105F3B" w14:textId="77777777" w:rsidR="00D514F5" w:rsidRPr="00D514F5" w:rsidRDefault="00D514F5" w:rsidP="00D514F5">
            <w:r w:rsidRPr="00D514F5">
              <w:t>75</w:t>
            </w:r>
          </w:p>
        </w:tc>
        <w:tc>
          <w:tcPr>
            <w:tcW w:w="1260" w:type="dxa"/>
            <w:noWrap/>
            <w:hideMark/>
          </w:tcPr>
          <w:p w14:paraId="7722195F" w14:textId="77777777" w:rsidR="00D514F5" w:rsidRPr="00D514F5" w:rsidRDefault="00D514F5">
            <w:r w:rsidRPr="00D514F5">
              <w:t>F</w:t>
            </w:r>
          </w:p>
        </w:tc>
      </w:tr>
      <w:tr w:rsidR="00D514F5" w:rsidRPr="00D514F5" w14:paraId="78D4B333" w14:textId="77777777" w:rsidTr="00833D0E">
        <w:trPr>
          <w:trHeight w:val="300"/>
        </w:trPr>
        <w:tc>
          <w:tcPr>
            <w:tcW w:w="1165" w:type="dxa"/>
            <w:noWrap/>
            <w:hideMark/>
          </w:tcPr>
          <w:p w14:paraId="59C2C729" w14:textId="77777777" w:rsidR="00D514F5" w:rsidRPr="00D514F5" w:rsidRDefault="00D514F5"/>
        </w:tc>
        <w:tc>
          <w:tcPr>
            <w:tcW w:w="4436" w:type="dxa"/>
            <w:noWrap/>
            <w:hideMark/>
          </w:tcPr>
          <w:p w14:paraId="205F581F" w14:textId="77777777" w:rsidR="00D514F5" w:rsidRPr="00D514F5" w:rsidRDefault="00D514F5">
            <w:r w:rsidRPr="00D514F5">
              <w:t>Sleeping Hours Setting - Heating</w:t>
            </w:r>
          </w:p>
        </w:tc>
        <w:tc>
          <w:tcPr>
            <w:tcW w:w="2489" w:type="dxa"/>
            <w:noWrap/>
            <w:hideMark/>
          </w:tcPr>
          <w:p w14:paraId="04C46A24" w14:textId="77777777" w:rsidR="00D514F5" w:rsidRPr="00D514F5" w:rsidRDefault="00D514F5" w:rsidP="00D514F5">
            <w:r w:rsidRPr="00D514F5">
              <w:t>70</w:t>
            </w:r>
          </w:p>
        </w:tc>
        <w:tc>
          <w:tcPr>
            <w:tcW w:w="1260" w:type="dxa"/>
            <w:noWrap/>
            <w:hideMark/>
          </w:tcPr>
          <w:p w14:paraId="7E28A87D" w14:textId="77777777" w:rsidR="00D514F5" w:rsidRPr="00D514F5" w:rsidRDefault="00D514F5">
            <w:r w:rsidRPr="00D514F5">
              <w:t>F</w:t>
            </w:r>
          </w:p>
        </w:tc>
      </w:tr>
      <w:tr w:rsidR="00D514F5" w:rsidRPr="00D514F5" w14:paraId="5F892CC9" w14:textId="77777777" w:rsidTr="00833D0E">
        <w:trPr>
          <w:trHeight w:val="300"/>
        </w:trPr>
        <w:tc>
          <w:tcPr>
            <w:tcW w:w="1165" w:type="dxa"/>
            <w:noWrap/>
            <w:hideMark/>
          </w:tcPr>
          <w:p w14:paraId="12EBAC08" w14:textId="77777777" w:rsidR="00D514F5" w:rsidRPr="00D514F5" w:rsidRDefault="00D514F5"/>
        </w:tc>
        <w:tc>
          <w:tcPr>
            <w:tcW w:w="4436" w:type="dxa"/>
            <w:noWrap/>
            <w:hideMark/>
          </w:tcPr>
          <w:p w14:paraId="76337629" w14:textId="77777777" w:rsidR="00D514F5" w:rsidRPr="00D514F5" w:rsidRDefault="00D514F5">
            <w:r w:rsidRPr="00D514F5">
              <w:t>Sleeping Hours Setting - Cooling</w:t>
            </w:r>
          </w:p>
        </w:tc>
        <w:tc>
          <w:tcPr>
            <w:tcW w:w="2489" w:type="dxa"/>
            <w:noWrap/>
            <w:hideMark/>
          </w:tcPr>
          <w:p w14:paraId="2F48F922" w14:textId="77777777" w:rsidR="00D514F5" w:rsidRPr="00D514F5" w:rsidRDefault="00D514F5" w:rsidP="00D514F5">
            <w:r w:rsidRPr="00D514F5">
              <w:t>75</w:t>
            </w:r>
          </w:p>
        </w:tc>
        <w:tc>
          <w:tcPr>
            <w:tcW w:w="1260" w:type="dxa"/>
            <w:noWrap/>
            <w:hideMark/>
          </w:tcPr>
          <w:p w14:paraId="1D8A591B" w14:textId="77777777" w:rsidR="00D514F5" w:rsidRPr="00D514F5" w:rsidRDefault="00D514F5">
            <w:r w:rsidRPr="00D514F5">
              <w:t>F</w:t>
            </w:r>
          </w:p>
        </w:tc>
      </w:tr>
      <w:tr w:rsidR="00D514F5" w:rsidRPr="00D514F5" w14:paraId="4769AEDD" w14:textId="77777777" w:rsidTr="00833D0E">
        <w:trPr>
          <w:trHeight w:val="300"/>
        </w:trPr>
        <w:tc>
          <w:tcPr>
            <w:tcW w:w="1165" w:type="dxa"/>
            <w:noWrap/>
            <w:hideMark/>
          </w:tcPr>
          <w:p w14:paraId="2C87FBE7" w14:textId="77777777" w:rsidR="00D514F5" w:rsidRPr="00D514F5" w:rsidRDefault="00D514F5">
            <w:pPr>
              <w:rPr>
                <w:b/>
                <w:bCs/>
              </w:rPr>
            </w:pPr>
            <w:r w:rsidRPr="00D514F5">
              <w:rPr>
                <w:b/>
                <w:bCs/>
              </w:rPr>
              <w:t>SYSTEMS:</w:t>
            </w:r>
          </w:p>
        </w:tc>
        <w:tc>
          <w:tcPr>
            <w:tcW w:w="4436" w:type="dxa"/>
            <w:noWrap/>
            <w:hideMark/>
          </w:tcPr>
          <w:p w14:paraId="77D7A16F" w14:textId="77777777" w:rsidR="00D514F5" w:rsidRPr="00D514F5" w:rsidRDefault="00D514F5">
            <w:pPr>
              <w:rPr>
                <w:b/>
                <w:bCs/>
              </w:rPr>
            </w:pPr>
            <w:r w:rsidRPr="00D514F5">
              <w:rPr>
                <w:b/>
                <w:bCs/>
              </w:rPr>
              <w:t>Wall</w:t>
            </w:r>
          </w:p>
        </w:tc>
        <w:tc>
          <w:tcPr>
            <w:tcW w:w="2489" w:type="dxa"/>
            <w:noWrap/>
            <w:hideMark/>
          </w:tcPr>
          <w:p w14:paraId="26591B55" w14:textId="77777777" w:rsidR="00D514F5" w:rsidRPr="00D514F5" w:rsidRDefault="00D514F5">
            <w:pPr>
              <w:rPr>
                <w:b/>
                <w:bCs/>
              </w:rPr>
            </w:pPr>
          </w:p>
        </w:tc>
        <w:tc>
          <w:tcPr>
            <w:tcW w:w="1260" w:type="dxa"/>
            <w:noWrap/>
            <w:hideMark/>
          </w:tcPr>
          <w:p w14:paraId="437A5708" w14:textId="77777777" w:rsidR="00D514F5" w:rsidRPr="00D514F5" w:rsidRDefault="00D514F5"/>
        </w:tc>
      </w:tr>
      <w:tr w:rsidR="00D514F5" w:rsidRPr="00D514F5" w14:paraId="722158F0" w14:textId="77777777" w:rsidTr="00833D0E">
        <w:trPr>
          <w:trHeight w:val="300"/>
        </w:trPr>
        <w:tc>
          <w:tcPr>
            <w:tcW w:w="1165" w:type="dxa"/>
            <w:noWrap/>
            <w:hideMark/>
          </w:tcPr>
          <w:p w14:paraId="3C662FC6" w14:textId="77777777" w:rsidR="00D514F5" w:rsidRPr="00D514F5" w:rsidRDefault="00D514F5"/>
        </w:tc>
        <w:tc>
          <w:tcPr>
            <w:tcW w:w="4436" w:type="dxa"/>
            <w:noWrap/>
            <w:hideMark/>
          </w:tcPr>
          <w:p w14:paraId="37439074" w14:textId="77777777" w:rsidR="00D514F5" w:rsidRPr="00D514F5" w:rsidRDefault="00D514F5">
            <w:r w:rsidRPr="00D514F5">
              <w:t>Type of exterior wall construction</w:t>
            </w:r>
          </w:p>
        </w:tc>
        <w:tc>
          <w:tcPr>
            <w:tcW w:w="2489" w:type="dxa"/>
            <w:noWrap/>
            <w:hideMark/>
          </w:tcPr>
          <w:p w14:paraId="36097D98" w14:textId="77777777" w:rsidR="00D514F5" w:rsidRPr="00D514F5" w:rsidRDefault="00D514F5">
            <w:r w:rsidRPr="00D514F5">
              <w:t>Frame Wall</w:t>
            </w:r>
          </w:p>
        </w:tc>
        <w:tc>
          <w:tcPr>
            <w:tcW w:w="1260" w:type="dxa"/>
            <w:noWrap/>
            <w:hideMark/>
          </w:tcPr>
          <w:p w14:paraId="252406B0" w14:textId="77777777" w:rsidR="00D514F5" w:rsidRPr="00D514F5" w:rsidRDefault="00D514F5"/>
        </w:tc>
      </w:tr>
      <w:tr w:rsidR="00D514F5" w:rsidRPr="00D514F5" w14:paraId="1FA96CD6" w14:textId="77777777" w:rsidTr="00833D0E">
        <w:trPr>
          <w:trHeight w:val="300"/>
        </w:trPr>
        <w:tc>
          <w:tcPr>
            <w:tcW w:w="1165" w:type="dxa"/>
            <w:noWrap/>
            <w:hideMark/>
          </w:tcPr>
          <w:p w14:paraId="045DE893" w14:textId="77777777" w:rsidR="00D514F5" w:rsidRPr="00D514F5" w:rsidRDefault="00D514F5"/>
        </w:tc>
        <w:tc>
          <w:tcPr>
            <w:tcW w:w="4436" w:type="dxa"/>
            <w:noWrap/>
            <w:hideMark/>
          </w:tcPr>
          <w:p w14:paraId="21B00CC5" w14:textId="77777777" w:rsidR="00D514F5" w:rsidRPr="00D514F5" w:rsidRDefault="00D514F5">
            <w:r w:rsidRPr="00D514F5">
              <w:t>Wall R-Value</w:t>
            </w:r>
          </w:p>
        </w:tc>
        <w:tc>
          <w:tcPr>
            <w:tcW w:w="2489" w:type="dxa"/>
            <w:noWrap/>
            <w:hideMark/>
          </w:tcPr>
          <w:p w14:paraId="79E6B256" w14:textId="77777777" w:rsidR="00D514F5" w:rsidRPr="00D514F5" w:rsidRDefault="00D514F5" w:rsidP="00D514F5">
            <w:r w:rsidRPr="00D514F5">
              <w:t>45</w:t>
            </w:r>
          </w:p>
        </w:tc>
        <w:tc>
          <w:tcPr>
            <w:tcW w:w="1260" w:type="dxa"/>
            <w:noWrap/>
            <w:hideMark/>
          </w:tcPr>
          <w:p w14:paraId="2254861B" w14:textId="77777777" w:rsidR="00D514F5" w:rsidRPr="00D514F5" w:rsidRDefault="00D514F5">
            <w:r w:rsidRPr="00D514F5">
              <w:t>ft2*h*F/Btu</w:t>
            </w:r>
          </w:p>
        </w:tc>
      </w:tr>
      <w:tr w:rsidR="00D514F5" w:rsidRPr="00D514F5" w14:paraId="37B02C26" w14:textId="77777777" w:rsidTr="00833D0E">
        <w:trPr>
          <w:trHeight w:val="300"/>
        </w:trPr>
        <w:tc>
          <w:tcPr>
            <w:tcW w:w="1165" w:type="dxa"/>
            <w:noWrap/>
            <w:hideMark/>
          </w:tcPr>
          <w:p w14:paraId="41C11BF8" w14:textId="77777777" w:rsidR="00D514F5" w:rsidRPr="00D514F5" w:rsidRDefault="00D514F5"/>
        </w:tc>
        <w:tc>
          <w:tcPr>
            <w:tcW w:w="4436" w:type="dxa"/>
            <w:noWrap/>
            <w:hideMark/>
          </w:tcPr>
          <w:p w14:paraId="285AC4D9" w14:textId="77777777" w:rsidR="00D514F5" w:rsidRPr="00D514F5" w:rsidRDefault="00D514F5">
            <w:r w:rsidRPr="00D514F5">
              <w:t>Percentage of Total Wall Area</w:t>
            </w:r>
          </w:p>
        </w:tc>
        <w:tc>
          <w:tcPr>
            <w:tcW w:w="2489" w:type="dxa"/>
            <w:noWrap/>
            <w:hideMark/>
          </w:tcPr>
          <w:p w14:paraId="3D3E84CF" w14:textId="77777777" w:rsidR="00D514F5" w:rsidRPr="00D514F5" w:rsidRDefault="00D514F5"/>
        </w:tc>
        <w:tc>
          <w:tcPr>
            <w:tcW w:w="1260" w:type="dxa"/>
            <w:noWrap/>
            <w:hideMark/>
          </w:tcPr>
          <w:p w14:paraId="2279DA15" w14:textId="77777777" w:rsidR="00D514F5" w:rsidRPr="00D514F5" w:rsidRDefault="00D514F5"/>
        </w:tc>
      </w:tr>
      <w:tr w:rsidR="00D514F5" w:rsidRPr="00D514F5" w14:paraId="2F8E2686" w14:textId="77777777" w:rsidTr="00833D0E">
        <w:trPr>
          <w:trHeight w:val="300"/>
        </w:trPr>
        <w:tc>
          <w:tcPr>
            <w:tcW w:w="1165" w:type="dxa"/>
            <w:noWrap/>
            <w:hideMark/>
          </w:tcPr>
          <w:p w14:paraId="7C9A8372" w14:textId="77777777" w:rsidR="00D514F5" w:rsidRPr="00D514F5" w:rsidRDefault="00D514F5"/>
        </w:tc>
        <w:tc>
          <w:tcPr>
            <w:tcW w:w="4436" w:type="dxa"/>
            <w:noWrap/>
            <w:hideMark/>
          </w:tcPr>
          <w:p w14:paraId="4EB19DDB" w14:textId="77777777" w:rsidR="00D514F5" w:rsidRPr="00D514F5" w:rsidRDefault="00D514F5">
            <w:r w:rsidRPr="00D514F5">
              <w:t>Wall Insulation Type - Cavity</w:t>
            </w:r>
          </w:p>
        </w:tc>
        <w:tc>
          <w:tcPr>
            <w:tcW w:w="2489" w:type="dxa"/>
            <w:noWrap/>
            <w:hideMark/>
          </w:tcPr>
          <w:p w14:paraId="0F01B4B3" w14:textId="77777777" w:rsidR="00D514F5" w:rsidRPr="00D514F5" w:rsidRDefault="00D514F5">
            <w:r w:rsidRPr="00D514F5">
              <w:t>Loose Fill</w:t>
            </w:r>
          </w:p>
        </w:tc>
        <w:tc>
          <w:tcPr>
            <w:tcW w:w="1260" w:type="dxa"/>
            <w:noWrap/>
            <w:hideMark/>
          </w:tcPr>
          <w:p w14:paraId="4F7DFE35" w14:textId="77777777" w:rsidR="00D514F5" w:rsidRPr="00D514F5" w:rsidRDefault="00D514F5"/>
        </w:tc>
      </w:tr>
      <w:tr w:rsidR="00D514F5" w:rsidRPr="00D514F5" w14:paraId="3F47713A" w14:textId="77777777" w:rsidTr="00833D0E">
        <w:trPr>
          <w:trHeight w:val="300"/>
        </w:trPr>
        <w:tc>
          <w:tcPr>
            <w:tcW w:w="1165" w:type="dxa"/>
            <w:noWrap/>
            <w:hideMark/>
          </w:tcPr>
          <w:p w14:paraId="7B68B266" w14:textId="77777777" w:rsidR="00D514F5" w:rsidRPr="00D514F5" w:rsidRDefault="00D514F5"/>
        </w:tc>
        <w:tc>
          <w:tcPr>
            <w:tcW w:w="4436" w:type="dxa"/>
            <w:noWrap/>
            <w:hideMark/>
          </w:tcPr>
          <w:p w14:paraId="7A90FD72" w14:textId="77777777" w:rsidR="00D514F5" w:rsidRPr="00D514F5" w:rsidRDefault="00D514F5">
            <w:r w:rsidRPr="00D514F5">
              <w:t>Wall Insulation Type - Exterior</w:t>
            </w:r>
          </w:p>
        </w:tc>
        <w:tc>
          <w:tcPr>
            <w:tcW w:w="2489" w:type="dxa"/>
            <w:noWrap/>
            <w:hideMark/>
          </w:tcPr>
          <w:p w14:paraId="2757EB23" w14:textId="77777777" w:rsidR="00D514F5" w:rsidRPr="00D514F5" w:rsidRDefault="00D514F5">
            <w:r w:rsidRPr="00D514F5">
              <w:t>Rigid</w:t>
            </w:r>
          </w:p>
        </w:tc>
        <w:tc>
          <w:tcPr>
            <w:tcW w:w="1260" w:type="dxa"/>
            <w:noWrap/>
            <w:hideMark/>
          </w:tcPr>
          <w:p w14:paraId="72E466C4" w14:textId="77777777" w:rsidR="00D514F5" w:rsidRPr="00D514F5" w:rsidRDefault="00D514F5"/>
        </w:tc>
      </w:tr>
      <w:tr w:rsidR="00D514F5" w:rsidRPr="00D514F5" w14:paraId="2525A141" w14:textId="77777777" w:rsidTr="00833D0E">
        <w:trPr>
          <w:trHeight w:val="300"/>
        </w:trPr>
        <w:tc>
          <w:tcPr>
            <w:tcW w:w="1165" w:type="dxa"/>
            <w:noWrap/>
            <w:hideMark/>
          </w:tcPr>
          <w:p w14:paraId="32CF9A02" w14:textId="77777777" w:rsidR="00D514F5" w:rsidRPr="00D514F5" w:rsidRDefault="00D514F5"/>
        </w:tc>
        <w:tc>
          <w:tcPr>
            <w:tcW w:w="4436" w:type="dxa"/>
            <w:noWrap/>
            <w:hideMark/>
          </w:tcPr>
          <w:p w14:paraId="615413B2" w14:textId="77777777" w:rsidR="00D514F5" w:rsidRPr="00D514F5" w:rsidRDefault="00D514F5">
            <w:r w:rsidRPr="00D514F5">
              <w:t xml:space="preserve">Wall Insulation Thickness </w:t>
            </w:r>
            <w:r w:rsidRPr="00D514F5">
              <w:rPr>
                <w:i/>
                <w:iCs/>
              </w:rPr>
              <w:t>(Cavity)</w:t>
            </w:r>
          </w:p>
        </w:tc>
        <w:tc>
          <w:tcPr>
            <w:tcW w:w="2489" w:type="dxa"/>
            <w:noWrap/>
            <w:hideMark/>
          </w:tcPr>
          <w:p w14:paraId="71846CC0" w14:textId="77777777" w:rsidR="00D514F5" w:rsidRPr="00D514F5" w:rsidRDefault="00D514F5" w:rsidP="00D514F5">
            <w:r w:rsidRPr="00D514F5">
              <w:t>5.5</w:t>
            </w:r>
          </w:p>
        </w:tc>
        <w:tc>
          <w:tcPr>
            <w:tcW w:w="1260" w:type="dxa"/>
            <w:noWrap/>
            <w:hideMark/>
          </w:tcPr>
          <w:p w14:paraId="004D00D5" w14:textId="77777777" w:rsidR="00D514F5" w:rsidRPr="00D514F5" w:rsidRDefault="00D514F5">
            <w:r w:rsidRPr="00D514F5">
              <w:t>inches</w:t>
            </w:r>
          </w:p>
        </w:tc>
      </w:tr>
      <w:tr w:rsidR="00D514F5" w:rsidRPr="00D514F5" w14:paraId="7BB75DAF" w14:textId="77777777" w:rsidTr="00833D0E">
        <w:trPr>
          <w:trHeight w:val="300"/>
        </w:trPr>
        <w:tc>
          <w:tcPr>
            <w:tcW w:w="1165" w:type="dxa"/>
            <w:noWrap/>
            <w:hideMark/>
          </w:tcPr>
          <w:p w14:paraId="2FA80518" w14:textId="77777777" w:rsidR="00D514F5" w:rsidRPr="00D514F5" w:rsidRDefault="00D514F5"/>
        </w:tc>
        <w:tc>
          <w:tcPr>
            <w:tcW w:w="4436" w:type="dxa"/>
            <w:noWrap/>
            <w:hideMark/>
          </w:tcPr>
          <w:p w14:paraId="5BD840B6" w14:textId="77777777" w:rsidR="00D514F5" w:rsidRPr="00D514F5" w:rsidRDefault="00D514F5">
            <w:r w:rsidRPr="00D514F5">
              <w:t xml:space="preserve">Wall Insulation Thickness </w:t>
            </w:r>
            <w:r w:rsidRPr="00D514F5">
              <w:rPr>
                <w:i/>
                <w:iCs/>
              </w:rPr>
              <w:t>(Exterior)</w:t>
            </w:r>
          </w:p>
        </w:tc>
        <w:tc>
          <w:tcPr>
            <w:tcW w:w="2489" w:type="dxa"/>
            <w:noWrap/>
            <w:hideMark/>
          </w:tcPr>
          <w:p w14:paraId="12375B8A" w14:textId="77777777" w:rsidR="00D514F5" w:rsidRPr="00D514F5" w:rsidRDefault="00D514F5" w:rsidP="00D514F5">
            <w:r w:rsidRPr="00D514F5">
              <w:t>4</w:t>
            </w:r>
          </w:p>
        </w:tc>
        <w:tc>
          <w:tcPr>
            <w:tcW w:w="1260" w:type="dxa"/>
            <w:noWrap/>
            <w:hideMark/>
          </w:tcPr>
          <w:p w14:paraId="70BF734E" w14:textId="77777777" w:rsidR="00D514F5" w:rsidRPr="00D514F5" w:rsidRDefault="00D514F5">
            <w:r w:rsidRPr="00D514F5">
              <w:t>inches</w:t>
            </w:r>
          </w:p>
        </w:tc>
      </w:tr>
      <w:tr w:rsidR="00D514F5" w:rsidRPr="00D514F5" w14:paraId="6A88CC0E" w14:textId="77777777" w:rsidTr="00833D0E">
        <w:trPr>
          <w:trHeight w:val="300"/>
        </w:trPr>
        <w:tc>
          <w:tcPr>
            <w:tcW w:w="1165" w:type="dxa"/>
            <w:noWrap/>
            <w:hideMark/>
          </w:tcPr>
          <w:p w14:paraId="44920792" w14:textId="77777777" w:rsidR="00D514F5" w:rsidRPr="00D514F5" w:rsidRDefault="00D514F5"/>
        </w:tc>
        <w:tc>
          <w:tcPr>
            <w:tcW w:w="4436" w:type="dxa"/>
            <w:noWrap/>
            <w:hideMark/>
          </w:tcPr>
          <w:p w14:paraId="313955C4" w14:textId="77777777" w:rsidR="00D514F5" w:rsidRPr="00D514F5" w:rsidRDefault="00D514F5">
            <w:r w:rsidRPr="00D514F5">
              <w:t>Basement wall insulation thickness</w:t>
            </w:r>
          </w:p>
        </w:tc>
        <w:tc>
          <w:tcPr>
            <w:tcW w:w="2489" w:type="dxa"/>
            <w:noWrap/>
            <w:hideMark/>
          </w:tcPr>
          <w:p w14:paraId="7F9BFEFD" w14:textId="77777777" w:rsidR="00D514F5" w:rsidRPr="00D514F5" w:rsidRDefault="00D514F5" w:rsidP="00D514F5">
            <w:r w:rsidRPr="00D514F5">
              <w:t>4</w:t>
            </w:r>
          </w:p>
        </w:tc>
        <w:tc>
          <w:tcPr>
            <w:tcW w:w="1260" w:type="dxa"/>
            <w:noWrap/>
            <w:hideMark/>
          </w:tcPr>
          <w:p w14:paraId="1E92385B" w14:textId="77777777" w:rsidR="00D514F5" w:rsidRPr="00D514F5" w:rsidRDefault="00D514F5">
            <w:r w:rsidRPr="00D514F5">
              <w:t>inches</w:t>
            </w:r>
          </w:p>
        </w:tc>
      </w:tr>
      <w:tr w:rsidR="00D514F5" w:rsidRPr="00D514F5" w14:paraId="35932A7A" w14:textId="77777777" w:rsidTr="00833D0E">
        <w:trPr>
          <w:trHeight w:val="300"/>
        </w:trPr>
        <w:tc>
          <w:tcPr>
            <w:tcW w:w="1165" w:type="dxa"/>
            <w:noWrap/>
            <w:hideMark/>
          </w:tcPr>
          <w:p w14:paraId="1D091C7D" w14:textId="77777777" w:rsidR="00D514F5" w:rsidRPr="00D514F5" w:rsidRDefault="00D514F5"/>
        </w:tc>
        <w:tc>
          <w:tcPr>
            <w:tcW w:w="4436" w:type="dxa"/>
            <w:noWrap/>
            <w:hideMark/>
          </w:tcPr>
          <w:p w14:paraId="0196B45E" w14:textId="77777777" w:rsidR="00D514F5" w:rsidRPr="00D514F5" w:rsidRDefault="00D514F5">
            <w:r w:rsidRPr="00D514F5">
              <w:t>Tightness</w:t>
            </w:r>
          </w:p>
        </w:tc>
        <w:tc>
          <w:tcPr>
            <w:tcW w:w="2489" w:type="dxa"/>
            <w:noWrap/>
            <w:hideMark/>
          </w:tcPr>
          <w:p w14:paraId="0D921C2B" w14:textId="77777777" w:rsidR="00D514F5" w:rsidRPr="00D514F5" w:rsidRDefault="00D514F5">
            <w:r w:rsidRPr="00D514F5">
              <w:t>Excellent</w:t>
            </w:r>
          </w:p>
        </w:tc>
        <w:tc>
          <w:tcPr>
            <w:tcW w:w="1260" w:type="dxa"/>
            <w:noWrap/>
            <w:hideMark/>
          </w:tcPr>
          <w:p w14:paraId="394F62EF" w14:textId="77777777" w:rsidR="00D514F5" w:rsidRPr="00D514F5" w:rsidRDefault="00D514F5"/>
        </w:tc>
      </w:tr>
      <w:tr w:rsidR="00D514F5" w:rsidRPr="00D514F5" w14:paraId="17BE9AE8" w14:textId="77777777" w:rsidTr="00833D0E">
        <w:trPr>
          <w:trHeight w:val="300"/>
        </w:trPr>
        <w:tc>
          <w:tcPr>
            <w:tcW w:w="1165" w:type="dxa"/>
            <w:noWrap/>
            <w:hideMark/>
          </w:tcPr>
          <w:p w14:paraId="69D15C97" w14:textId="77777777" w:rsidR="00D514F5" w:rsidRPr="00D514F5" w:rsidRDefault="00D514F5"/>
        </w:tc>
        <w:tc>
          <w:tcPr>
            <w:tcW w:w="4436" w:type="dxa"/>
            <w:noWrap/>
            <w:hideMark/>
          </w:tcPr>
          <w:p w14:paraId="1FD9F7A1" w14:textId="77777777" w:rsidR="00D514F5" w:rsidRPr="00D514F5" w:rsidRDefault="00D514F5">
            <w:pPr>
              <w:rPr>
                <w:i/>
                <w:iCs/>
              </w:rPr>
            </w:pPr>
            <w:r w:rsidRPr="00D514F5">
              <w:rPr>
                <w:i/>
                <w:iCs/>
              </w:rPr>
              <w:t>Basement R-Value</w:t>
            </w:r>
          </w:p>
        </w:tc>
        <w:tc>
          <w:tcPr>
            <w:tcW w:w="2489" w:type="dxa"/>
            <w:noWrap/>
            <w:hideMark/>
          </w:tcPr>
          <w:p w14:paraId="07FDAF1D" w14:textId="77777777" w:rsidR="00D514F5" w:rsidRPr="00D514F5" w:rsidRDefault="00D514F5" w:rsidP="00D514F5">
            <w:r w:rsidRPr="00D514F5">
              <w:t>20</w:t>
            </w:r>
          </w:p>
        </w:tc>
        <w:tc>
          <w:tcPr>
            <w:tcW w:w="1260" w:type="dxa"/>
            <w:noWrap/>
            <w:hideMark/>
          </w:tcPr>
          <w:p w14:paraId="2A3393EC" w14:textId="77777777" w:rsidR="00D514F5" w:rsidRPr="00D514F5" w:rsidRDefault="00D514F5">
            <w:r w:rsidRPr="00D514F5">
              <w:t>ft2*h*F/Btu</w:t>
            </w:r>
          </w:p>
        </w:tc>
      </w:tr>
      <w:tr w:rsidR="00D514F5" w:rsidRPr="00D514F5" w14:paraId="149FE8AF" w14:textId="77777777" w:rsidTr="00833D0E">
        <w:trPr>
          <w:trHeight w:val="300"/>
        </w:trPr>
        <w:tc>
          <w:tcPr>
            <w:tcW w:w="1165" w:type="dxa"/>
            <w:noWrap/>
            <w:hideMark/>
          </w:tcPr>
          <w:p w14:paraId="0649656A" w14:textId="77777777" w:rsidR="00D514F5" w:rsidRPr="00D514F5" w:rsidRDefault="00D514F5"/>
        </w:tc>
        <w:tc>
          <w:tcPr>
            <w:tcW w:w="4436" w:type="dxa"/>
            <w:noWrap/>
            <w:hideMark/>
          </w:tcPr>
          <w:p w14:paraId="48C450A6" w14:textId="77777777" w:rsidR="00D514F5" w:rsidRPr="00D514F5" w:rsidRDefault="00D514F5">
            <w:pPr>
              <w:rPr>
                <w:i/>
                <w:iCs/>
              </w:rPr>
            </w:pPr>
            <w:r w:rsidRPr="00D514F5">
              <w:rPr>
                <w:i/>
                <w:iCs/>
              </w:rPr>
              <w:t>Basement Insulation Type</w:t>
            </w:r>
          </w:p>
        </w:tc>
        <w:tc>
          <w:tcPr>
            <w:tcW w:w="2489" w:type="dxa"/>
            <w:noWrap/>
            <w:hideMark/>
          </w:tcPr>
          <w:p w14:paraId="2E56D289" w14:textId="77777777" w:rsidR="00D514F5" w:rsidRPr="00D514F5" w:rsidRDefault="00D514F5">
            <w:r w:rsidRPr="00D514F5">
              <w:t>Rigid</w:t>
            </w:r>
          </w:p>
        </w:tc>
        <w:tc>
          <w:tcPr>
            <w:tcW w:w="1260" w:type="dxa"/>
            <w:noWrap/>
            <w:hideMark/>
          </w:tcPr>
          <w:p w14:paraId="53D7B0A1" w14:textId="77777777" w:rsidR="00D514F5" w:rsidRPr="00D514F5" w:rsidRDefault="00D514F5"/>
        </w:tc>
      </w:tr>
      <w:tr w:rsidR="00D514F5" w:rsidRPr="00D514F5" w14:paraId="45CBD4E7" w14:textId="77777777" w:rsidTr="00833D0E">
        <w:trPr>
          <w:trHeight w:val="300"/>
        </w:trPr>
        <w:tc>
          <w:tcPr>
            <w:tcW w:w="1165" w:type="dxa"/>
            <w:noWrap/>
            <w:hideMark/>
          </w:tcPr>
          <w:p w14:paraId="55AE2D08" w14:textId="77777777" w:rsidR="00D514F5" w:rsidRPr="00D514F5" w:rsidRDefault="00D514F5"/>
        </w:tc>
        <w:tc>
          <w:tcPr>
            <w:tcW w:w="4436" w:type="dxa"/>
            <w:noWrap/>
            <w:hideMark/>
          </w:tcPr>
          <w:p w14:paraId="1602733C" w14:textId="77777777" w:rsidR="00D514F5" w:rsidRPr="00D514F5" w:rsidRDefault="00D514F5">
            <w:pPr>
              <w:rPr>
                <w:i/>
                <w:iCs/>
              </w:rPr>
            </w:pPr>
            <w:r w:rsidRPr="00D514F5">
              <w:rPr>
                <w:i/>
                <w:iCs/>
              </w:rPr>
              <w:t>Under Foundation R-value</w:t>
            </w:r>
          </w:p>
        </w:tc>
        <w:tc>
          <w:tcPr>
            <w:tcW w:w="2489" w:type="dxa"/>
            <w:noWrap/>
            <w:hideMark/>
          </w:tcPr>
          <w:p w14:paraId="770B8AC7" w14:textId="77777777" w:rsidR="00D514F5" w:rsidRPr="00D514F5" w:rsidRDefault="00D514F5" w:rsidP="00D514F5">
            <w:r w:rsidRPr="00D514F5">
              <w:t>10</w:t>
            </w:r>
          </w:p>
        </w:tc>
        <w:tc>
          <w:tcPr>
            <w:tcW w:w="1260" w:type="dxa"/>
            <w:noWrap/>
            <w:hideMark/>
          </w:tcPr>
          <w:p w14:paraId="10D7E729" w14:textId="77777777" w:rsidR="00D514F5" w:rsidRPr="00D514F5" w:rsidRDefault="00D514F5">
            <w:r w:rsidRPr="00D514F5">
              <w:t>ft2*h*F/Btu</w:t>
            </w:r>
          </w:p>
        </w:tc>
      </w:tr>
      <w:tr w:rsidR="00D514F5" w:rsidRPr="00D514F5" w14:paraId="358A7FCE" w14:textId="77777777" w:rsidTr="00833D0E">
        <w:trPr>
          <w:trHeight w:val="300"/>
        </w:trPr>
        <w:tc>
          <w:tcPr>
            <w:tcW w:w="1165" w:type="dxa"/>
            <w:noWrap/>
            <w:hideMark/>
          </w:tcPr>
          <w:p w14:paraId="37B386EC" w14:textId="77777777" w:rsidR="00D514F5" w:rsidRPr="00D514F5" w:rsidRDefault="00D514F5"/>
        </w:tc>
        <w:tc>
          <w:tcPr>
            <w:tcW w:w="4436" w:type="dxa"/>
            <w:noWrap/>
            <w:hideMark/>
          </w:tcPr>
          <w:p w14:paraId="7D4BDFE0" w14:textId="77777777" w:rsidR="00D514F5" w:rsidRPr="00D514F5" w:rsidRDefault="00D514F5">
            <w:pPr>
              <w:rPr>
                <w:i/>
                <w:iCs/>
              </w:rPr>
            </w:pPr>
            <w:r w:rsidRPr="00D514F5">
              <w:rPr>
                <w:i/>
                <w:iCs/>
              </w:rPr>
              <w:t>Under Foundation insulation type</w:t>
            </w:r>
          </w:p>
        </w:tc>
        <w:tc>
          <w:tcPr>
            <w:tcW w:w="2489" w:type="dxa"/>
            <w:noWrap/>
            <w:hideMark/>
          </w:tcPr>
          <w:p w14:paraId="62D893E7" w14:textId="77777777" w:rsidR="00D514F5" w:rsidRPr="00D514F5" w:rsidRDefault="00D514F5">
            <w:r w:rsidRPr="00D514F5">
              <w:t>Rigid</w:t>
            </w:r>
          </w:p>
        </w:tc>
        <w:tc>
          <w:tcPr>
            <w:tcW w:w="1260" w:type="dxa"/>
            <w:noWrap/>
            <w:hideMark/>
          </w:tcPr>
          <w:p w14:paraId="29AEE4C1" w14:textId="77777777" w:rsidR="00D514F5" w:rsidRPr="00D514F5" w:rsidRDefault="00D514F5"/>
        </w:tc>
      </w:tr>
      <w:tr w:rsidR="00D514F5" w:rsidRPr="00D514F5" w14:paraId="1C2D557F" w14:textId="77777777" w:rsidTr="00833D0E">
        <w:trPr>
          <w:trHeight w:val="300"/>
        </w:trPr>
        <w:tc>
          <w:tcPr>
            <w:tcW w:w="1165" w:type="dxa"/>
            <w:noWrap/>
            <w:hideMark/>
          </w:tcPr>
          <w:p w14:paraId="1D55C473" w14:textId="77777777" w:rsidR="00D514F5" w:rsidRPr="00D514F5" w:rsidRDefault="00D514F5">
            <w:pPr>
              <w:rPr>
                <w:b/>
                <w:bCs/>
              </w:rPr>
            </w:pPr>
            <w:r w:rsidRPr="00D514F5">
              <w:rPr>
                <w:b/>
                <w:bCs/>
              </w:rPr>
              <w:t xml:space="preserve">SYSTEMS: </w:t>
            </w:r>
          </w:p>
        </w:tc>
        <w:tc>
          <w:tcPr>
            <w:tcW w:w="4436" w:type="dxa"/>
            <w:noWrap/>
            <w:hideMark/>
          </w:tcPr>
          <w:p w14:paraId="7E5E359B" w14:textId="77777777" w:rsidR="00D514F5" w:rsidRPr="00D514F5" w:rsidRDefault="00D514F5">
            <w:pPr>
              <w:rPr>
                <w:b/>
                <w:bCs/>
              </w:rPr>
            </w:pPr>
            <w:r w:rsidRPr="00D514F5">
              <w:rPr>
                <w:b/>
                <w:bCs/>
              </w:rPr>
              <w:t>Roof/Ceiling</w:t>
            </w:r>
          </w:p>
        </w:tc>
        <w:tc>
          <w:tcPr>
            <w:tcW w:w="2489" w:type="dxa"/>
            <w:noWrap/>
            <w:hideMark/>
          </w:tcPr>
          <w:p w14:paraId="7F3B8699" w14:textId="77777777" w:rsidR="00D514F5" w:rsidRPr="00D514F5" w:rsidRDefault="00D514F5">
            <w:pPr>
              <w:rPr>
                <w:b/>
                <w:bCs/>
              </w:rPr>
            </w:pPr>
          </w:p>
        </w:tc>
        <w:tc>
          <w:tcPr>
            <w:tcW w:w="1260" w:type="dxa"/>
            <w:noWrap/>
            <w:hideMark/>
          </w:tcPr>
          <w:p w14:paraId="29A78F33" w14:textId="77777777" w:rsidR="00D514F5" w:rsidRPr="00D514F5" w:rsidRDefault="00D514F5"/>
        </w:tc>
      </w:tr>
      <w:tr w:rsidR="00D514F5" w:rsidRPr="00D514F5" w14:paraId="09F9B7E9" w14:textId="77777777" w:rsidTr="00833D0E">
        <w:trPr>
          <w:trHeight w:val="300"/>
        </w:trPr>
        <w:tc>
          <w:tcPr>
            <w:tcW w:w="1165" w:type="dxa"/>
            <w:noWrap/>
            <w:hideMark/>
          </w:tcPr>
          <w:p w14:paraId="1235A4EF" w14:textId="77777777" w:rsidR="00D514F5" w:rsidRPr="00D514F5" w:rsidRDefault="00D514F5"/>
        </w:tc>
        <w:tc>
          <w:tcPr>
            <w:tcW w:w="4436" w:type="dxa"/>
            <w:noWrap/>
            <w:hideMark/>
          </w:tcPr>
          <w:p w14:paraId="2F05165A" w14:textId="77777777" w:rsidR="00D514F5" w:rsidRPr="00D514F5" w:rsidRDefault="00D514F5">
            <w:r w:rsidRPr="00D514F5">
              <w:t>Roof Type</w:t>
            </w:r>
          </w:p>
        </w:tc>
        <w:tc>
          <w:tcPr>
            <w:tcW w:w="2489" w:type="dxa"/>
            <w:noWrap/>
            <w:hideMark/>
          </w:tcPr>
          <w:p w14:paraId="71375701" w14:textId="77777777" w:rsidR="00D514F5" w:rsidRPr="00D514F5" w:rsidRDefault="00D514F5">
            <w:r w:rsidRPr="00D514F5">
              <w:t>Asphalt shingles</w:t>
            </w:r>
          </w:p>
        </w:tc>
        <w:tc>
          <w:tcPr>
            <w:tcW w:w="1260" w:type="dxa"/>
            <w:noWrap/>
            <w:hideMark/>
          </w:tcPr>
          <w:p w14:paraId="7311B92C" w14:textId="77777777" w:rsidR="00D514F5" w:rsidRPr="00D514F5" w:rsidRDefault="00D514F5"/>
        </w:tc>
      </w:tr>
      <w:tr w:rsidR="00D514F5" w:rsidRPr="00D514F5" w14:paraId="681CC861" w14:textId="77777777" w:rsidTr="00833D0E">
        <w:trPr>
          <w:trHeight w:val="300"/>
        </w:trPr>
        <w:tc>
          <w:tcPr>
            <w:tcW w:w="1165" w:type="dxa"/>
            <w:noWrap/>
            <w:hideMark/>
          </w:tcPr>
          <w:p w14:paraId="4C1120EA" w14:textId="77777777" w:rsidR="00D514F5" w:rsidRPr="00D514F5" w:rsidRDefault="00D514F5"/>
        </w:tc>
        <w:tc>
          <w:tcPr>
            <w:tcW w:w="4436" w:type="dxa"/>
            <w:noWrap/>
            <w:hideMark/>
          </w:tcPr>
          <w:p w14:paraId="48287E7C" w14:textId="77777777" w:rsidR="00D514F5" w:rsidRPr="00D514F5" w:rsidRDefault="00D514F5">
            <w:r w:rsidRPr="00D514F5">
              <w:t>Roof Color</w:t>
            </w:r>
          </w:p>
        </w:tc>
        <w:tc>
          <w:tcPr>
            <w:tcW w:w="2489" w:type="dxa"/>
            <w:noWrap/>
            <w:hideMark/>
          </w:tcPr>
          <w:p w14:paraId="54892DD7" w14:textId="77777777" w:rsidR="00D514F5" w:rsidRPr="00D514F5" w:rsidRDefault="00D514F5">
            <w:r w:rsidRPr="00D514F5">
              <w:t>Dark</w:t>
            </w:r>
          </w:p>
        </w:tc>
        <w:tc>
          <w:tcPr>
            <w:tcW w:w="1260" w:type="dxa"/>
            <w:noWrap/>
            <w:hideMark/>
          </w:tcPr>
          <w:p w14:paraId="2DB0864B" w14:textId="77777777" w:rsidR="00D514F5" w:rsidRPr="00D514F5" w:rsidRDefault="00D514F5"/>
        </w:tc>
      </w:tr>
      <w:tr w:rsidR="00D514F5" w:rsidRPr="00D514F5" w14:paraId="5D421241" w14:textId="77777777" w:rsidTr="00833D0E">
        <w:trPr>
          <w:trHeight w:val="300"/>
        </w:trPr>
        <w:tc>
          <w:tcPr>
            <w:tcW w:w="1165" w:type="dxa"/>
            <w:noWrap/>
            <w:hideMark/>
          </w:tcPr>
          <w:p w14:paraId="334028FA" w14:textId="77777777" w:rsidR="00D514F5" w:rsidRPr="00D514F5" w:rsidRDefault="00D514F5"/>
        </w:tc>
        <w:tc>
          <w:tcPr>
            <w:tcW w:w="4436" w:type="dxa"/>
            <w:noWrap/>
            <w:hideMark/>
          </w:tcPr>
          <w:p w14:paraId="3F70BC56" w14:textId="77777777" w:rsidR="00D514F5" w:rsidRPr="00D514F5" w:rsidRDefault="00D514F5">
            <w:r w:rsidRPr="00D514F5">
              <w:t>Deck Type</w:t>
            </w:r>
          </w:p>
        </w:tc>
        <w:tc>
          <w:tcPr>
            <w:tcW w:w="2489" w:type="dxa"/>
            <w:noWrap/>
            <w:hideMark/>
          </w:tcPr>
          <w:p w14:paraId="62F60DF3" w14:textId="77777777" w:rsidR="00D514F5" w:rsidRPr="00D514F5" w:rsidRDefault="00D514F5">
            <w:r w:rsidRPr="00D514F5">
              <w:t>Wood</w:t>
            </w:r>
          </w:p>
        </w:tc>
        <w:tc>
          <w:tcPr>
            <w:tcW w:w="1260" w:type="dxa"/>
            <w:noWrap/>
            <w:hideMark/>
          </w:tcPr>
          <w:p w14:paraId="148213E6" w14:textId="77777777" w:rsidR="00D514F5" w:rsidRPr="00D514F5" w:rsidRDefault="00D514F5"/>
        </w:tc>
      </w:tr>
      <w:tr w:rsidR="00D514F5" w:rsidRPr="00D514F5" w14:paraId="5B674F21" w14:textId="77777777" w:rsidTr="00833D0E">
        <w:trPr>
          <w:trHeight w:val="300"/>
        </w:trPr>
        <w:tc>
          <w:tcPr>
            <w:tcW w:w="1165" w:type="dxa"/>
            <w:noWrap/>
            <w:hideMark/>
          </w:tcPr>
          <w:p w14:paraId="4AC32E31" w14:textId="77777777" w:rsidR="00D514F5" w:rsidRPr="00D514F5" w:rsidRDefault="00D514F5"/>
        </w:tc>
        <w:tc>
          <w:tcPr>
            <w:tcW w:w="4436" w:type="dxa"/>
            <w:noWrap/>
            <w:hideMark/>
          </w:tcPr>
          <w:p w14:paraId="3CCFDAD4" w14:textId="77777777" w:rsidR="00D514F5" w:rsidRPr="00D514F5" w:rsidRDefault="00D514F5">
            <w:r w:rsidRPr="00D514F5">
              <w:t>Roof R-Value</w:t>
            </w:r>
          </w:p>
        </w:tc>
        <w:tc>
          <w:tcPr>
            <w:tcW w:w="2489" w:type="dxa"/>
            <w:noWrap/>
            <w:hideMark/>
          </w:tcPr>
          <w:p w14:paraId="0D0AC65E" w14:textId="77777777" w:rsidR="00D514F5" w:rsidRPr="00D514F5" w:rsidRDefault="00D514F5" w:rsidP="00D514F5">
            <w:r w:rsidRPr="00D514F5">
              <w:t>72</w:t>
            </w:r>
          </w:p>
        </w:tc>
        <w:tc>
          <w:tcPr>
            <w:tcW w:w="1260" w:type="dxa"/>
            <w:noWrap/>
            <w:hideMark/>
          </w:tcPr>
          <w:p w14:paraId="7168C555" w14:textId="77777777" w:rsidR="00D514F5" w:rsidRPr="00D514F5" w:rsidRDefault="00D514F5">
            <w:r w:rsidRPr="00D514F5">
              <w:t>ft2*h*F/Btu</w:t>
            </w:r>
          </w:p>
        </w:tc>
      </w:tr>
      <w:tr w:rsidR="00D514F5" w:rsidRPr="00D514F5" w14:paraId="3CD52A81" w14:textId="77777777" w:rsidTr="00833D0E">
        <w:trPr>
          <w:trHeight w:val="300"/>
        </w:trPr>
        <w:tc>
          <w:tcPr>
            <w:tcW w:w="1165" w:type="dxa"/>
            <w:noWrap/>
            <w:hideMark/>
          </w:tcPr>
          <w:p w14:paraId="25538B91" w14:textId="77777777" w:rsidR="00D514F5" w:rsidRPr="00D514F5" w:rsidRDefault="00D514F5"/>
        </w:tc>
        <w:tc>
          <w:tcPr>
            <w:tcW w:w="4436" w:type="dxa"/>
            <w:noWrap/>
            <w:hideMark/>
          </w:tcPr>
          <w:p w14:paraId="111E06B5" w14:textId="77777777" w:rsidR="00D514F5" w:rsidRPr="00D514F5" w:rsidRDefault="00D514F5">
            <w:r w:rsidRPr="00D514F5">
              <w:t>Percentage of Total Roof Area</w:t>
            </w:r>
          </w:p>
        </w:tc>
        <w:tc>
          <w:tcPr>
            <w:tcW w:w="2489" w:type="dxa"/>
            <w:noWrap/>
            <w:hideMark/>
          </w:tcPr>
          <w:p w14:paraId="47F3F6BD" w14:textId="77777777" w:rsidR="00D514F5" w:rsidRPr="00D514F5" w:rsidRDefault="00D514F5" w:rsidP="00D514F5">
            <w:r w:rsidRPr="00D514F5">
              <w:t>100</w:t>
            </w:r>
          </w:p>
        </w:tc>
        <w:tc>
          <w:tcPr>
            <w:tcW w:w="1260" w:type="dxa"/>
            <w:noWrap/>
            <w:hideMark/>
          </w:tcPr>
          <w:p w14:paraId="754D9835" w14:textId="77777777" w:rsidR="00D514F5" w:rsidRPr="00D514F5" w:rsidRDefault="00D514F5">
            <w:r w:rsidRPr="00D514F5">
              <w:t>%</w:t>
            </w:r>
          </w:p>
        </w:tc>
      </w:tr>
      <w:tr w:rsidR="00D514F5" w:rsidRPr="00D514F5" w14:paraId="17E3C262" w14:textId="77777777" w:rsidTr="00833D0E">
        <w:trPr>
          <w:trHeight w:val="300"/>
        </w:trPr>
        <w:tc>
          <w:tcPr>
            <w:tcW w:w="1165" w:type="dxa"/>
            <w:noWrap/>
            <w:hideMark/>
          </w:tcPr>
          <w:p w14:paraId="58CC7D70" w14:textId="77777777" w:rsidR="00D514F5" w:rsidRPr="00D514F5" w:rsidRDefault="00D514F5"/>
        </w:tc>
        <w:tc>
          <w:tcPr>
            <w:tcW w:w="4436" w:type="dxa"/>
            <w:noWrap/>
            <w:hideMark/>
          </w:tcPr>
          <w:p w14:paraId="37F52514" w14:textId="77777777" w:rsidR="00D514F5" w:rsidRPr="00D514F5" w:rsidRDefault="00D514F5">
            <w:r w:rsidRPr="00D514F5">
              <w:t>Roof Insulation Type -</w:t>
            </w:r>
            <w:r w:rsidRPr="00D514F5">
              <w:rPr>
                <w:i/>
                <w:iCs/>
              </w:rPr>
              <w:t xml:space="preserve"> Cavity</w:t>
            </w:r>
          </w:p>
        </w:tc>
        <w:tc>
          <w:tcPr>
            <w:tcW w:w="2489" w:type="dxa"/>
            <w:noWrap/>
            <w:hideMark/>
          </w:tcPr>
          <w:p w14:paraId="529C3F9D" w14:textId="77777777" w:rsidR="00D514F5" w:rsidRPr="00D514F5" w:rsidRDefault="00D514F5">
            <w:r w:rsidRPr="00D514F5">
              <w:t>Loose Fill</w:t>
            </w:r>
          </w:p>
        </w:tc>
        <w:tc>
          <w:tcPr>
            <w:tcW w:w="1260" w:type="dxa"/>
            <w:noWrap/>
            <w:hideMark/>
          </w:tcPr>
          <w:p w14:paraId="4F415196" w14:textId="77777777" w:rsidR="00D514F5" w:rsidRPr="00D514F5" w:rsidRDefault="00D514F5"/>
        </w:tc>
      </w:tr>
      <w:tr w:rsidR="00D514F5" w:rsidRPr="00D514F5" w14:paraId="2F8E0563" w14:textId="77777777" w:rsidTr="00833D0E">
        <w:trPr>
          <w:trHeight w:val="300"/>
        </w:trPr>
        <w:tc>
          <w:tcPr>
            <w:tcW w:w="1165" w:type="dxa"/>
            <w:noWrap/>
            <w:hideMark/>
          </w:tcPr>
          <w:p w14:paraId="17A4E9BE" w14:textId="77777777" w:rsidR="00D514F5" w:rsidRPr="00D514F5" w:rsidRDefault="00D514F5"/>
        </w:tc>
        <w:tc>
          <w:tcPr>
            <w:tcW w:w="4436" w:type="dxa"/>
            <w:noWrap/>
            <w:hideMark/>
          </w:tcPr>
          <w:p w14:paraId="2CA7E415" w14:textId="77777777" w:rsidR="00D514F5" w:rsidRPr="00D514F5" w:rsidRDefault="00D514F5">
            <w:r w:rsidRPr="00D514F5">
              <w:t xml:space="preserve">Roof Insulation Type - </w:t>
            </w:r>
            <w:r w:rsidRPr="00D514F5">
              <w:rPr>
                <w:i/>
                <w:iCs/>
              </w:rPr>
              <w:t>Exterior</w:t>
            </w:r>
          </w:p>
        </w:tc>
        <w:tc>
          <w:tcPr>
            <w:tcW w:w="2489" w:type="dxa"/>
            <w:noWrap/>
            <w:hideMark/>
          </w:tcPr>
          <w:p w14:paraId="3FE5CD19" w14:textId="77777777" w:rsidR="00D514F5" w:rsidRPr="00D514F5" w:rsidRDefault="00D514F5">
            <w:r w:rsidRPr="00D514F5">
              <w:t>Rigid</w:t>
            </w:r>
          </w:p>
        </w:tc>
        <w:tc>
          <w:tcPr>
            <w:tcW w:w="1260" w:type="dxa"/>
            <w:noWrap/>
            <w:hideMark/>
          </w:tcPr>
          <w:p w14:paraId="6DFA1F41" w14:textId="77777777" w:rsidR="00D514F5" w:rsidRPr="00D514F5" w:rsidRDefault="00D514F5"/>
        </w:tc>
      </w:tr>
      <w:tr w:rsidR="00D514F5" w:rsidRPr="00D514F5" w14:paraId="6867D783" w14:textId="77777777" w:rsidTr="00833D0E">
        <w:trPr>
          <w:trHeight w:val="300"/>
        </w:trPr>
        <w:tc>
          <w:tcPr>
            <w:tcW w:w="1165" w:type="dxa"/>
            <w:noWrap/>
            <w:hideMark/>
          </w:tcPr>
          <w:p w14:paraId="76717BB5" w14:textId="77777777" w:rsidR="00D514F5" w:rsidRPr="00D514F5" w:rsidRDefault="00D514F5"/>
        </w:tc>
        <w:tc>
          <w:tcPr>
            <w:tcW w:w="4436" w:type="dxa"/>
            <w:noWrap/>
            <w:hideMark/>
          </w:tcPr>
          <w:p w14:paraId="7AA3B94C" w14:textId="77777777" w:rsidR="00D514F5" w:rsidRPr="00D514F5" w:rsidRDefault="00D514F5">
            <w:r w:rsidRPr="00D514F5">
              <w:t>Roof Insulation Thickness</w:t>
            </w:r>
            <w:r w:rsidRPr="00D514F5">
              <w:rPr>
                <w:i/>
                <w:iCs/>
              </w:rPr>
              <w:t xml:space="preserve"> (Cavity)</w:t>
            </w:r>
          </w:p>
        </w:tc>
        <w:tc>
          <w:tcPr>
            <w:tcW w:w="2489" w:type="dxa"/>
            <w:noWrap/>
            <w:hideMark/>
          </w:tcPr>
          <w:p w14:paraId="7608A433" w14:textId="77777777" w:rsidR="00D514F5" w:rsidRPr="00D514F5" w:rsidRDefault="00D514F5" w:rsidP="00D514F5">
            <w:r w:rsidRPr="00D514F5">
              <w:t>11 7/8</w:t>
            </w:r>
          </w:p>
        </w:tc>
        <w:tc>
          <w:tcPr>
            <w:tcW w:w="1260" w:type="dxa"/>
            <w:noWrap/>
            <w:hideMark/>
          </w:tcPr>
          <w:p w14:paraId="449021A7" w14:textId="77777777" w:rsidR="00D514F5" w:rsidRPr="00D514F5" w:rsidRDefault="00D514F5">
            <w:r w:rsidRPr="00D514F5">
              <w:t>inches</w:t>
            </w:r>
          </w:p>
        </w:tc>
      </w:tr>
      <w:tr w:rsidR="00D514F5" w:rsidRPr="00D514F5" w14:paraId="2ADCFFBC" w14:textId="77777777" w:rsidTr="00833D0E">
        <w:trPr>
          <w:trHeight w:val="300"/>
        </w:trPr>
        <w:tc>
          <w:tcPr>
            <w:tcW w:w="1165" w:type="dxa"/>
            <w:noWrap/>
            <w:hideMark/>
          </w:tcPr>
          <w:p w14:paraId="72C3A03E" w14:textId="77777777" w:rsidR="00D514F5" w:rsidRPr="00D514F5" w:rsidRDefault="00D514F5"/>
        </w:tc>
        <w:tc>
          <w:tcPr>
            <w:tcW w:w="4436" w:type="dxa"/>
            <w:noWrap/>
            <w:hideMark/>
          </w:tcPr>
          <w:p w14:paraId="55E75AB1" w14:textId="77777777" w:rsidR="00D514F5" w:rsidRPr="00D514F5" w:rsidRDefault="00D514F5">
            <w:r w:rsidRPr="00D514F5">
              <w:t xml:space="preserve">Roof Insulation Thickness </w:t>
            </w:r>
            <w:r w:rsidRPr="00D514F5">
              <w:rPr>
                <w:i/>
                <w:iCs/>
              </w:rPr>
              <w:t>(Exterior)</w:t>
            </w:r>
          </w:p>
        </w:tc>
        <w:tc>
          <w:tcPr>
            <w:tcW w:w="2489" w:type="dxa"/>
            <w:noWrap/>
            <w:hideMark/>
          </w:tcPr>
          <w:p w14:paraId="278F0EFF" w14:textId="77777777" w:rsidR="00D514F5" w:rsidRPr="00D514F5" w:rsidRDefault="00D514F5" w:rsidP="00D514F5">
            <w:r w:rsidRPr="00D514F5">
              <w:t>5</w:t>
            </w:r>
          </w:p>
        </w:tc>
        <w:tc>
          <w:tcPr>
            <w:tcW w:w="1260" w:type="dxa"/>
            <w:noWrap/>
            <w:hideMark/>
          </w:tcPr>
          <w:p w14:paraId="363F062F" w14:textId="77777777" w:rsidR="00D514F5" w:rsidRPr="00D514F5" w:rsidRDefault="00D514F5">
            <w:r w:rsidRPr="00D514F5">
              <w:t>inches</w:t>
            </w:r>
          </w:p>
        </w:tc>
      </w:tr>
      <w:tr w:rsidR="00D514F5" w:rsidRPr="00D514F5" w14:paraId="32F9D17B" w14:textId="77777777" w:rsidTr="00833D0E">
        <w:trPr>
          <w:trHeight w:val="300"/>
        </w:trPr>
        <w:tc>
          <w:tcPr>
            <w:tcW w:w="1165" w:type="dxa"/>
            <w:noWrap/>
            <w:hideMark/>
          </w:tcPr>
          <w:p w14:paraId="7B4B8DC9" w14:textId="77777777" w:rsidR="00D514F5" w:rsidRPr="00D514F5" w:rsidRDefault="00D514F5"/>
        </w:tc>
        <w:tc>
          <w:tcPr>
            <w:tcW w:w="4436" w:type="dxa"/>
            <w:noWrap/>
            <w:hideMark/>
          </w:tcPr>
          <w:p w14:paraId="1C8B4498" w14:textId="77777777" w:rsidR="00D514F5" w:rsidRPr="00D514F5" w:rsidRDefault="00D514F5">
            <w:r w:rsidRPr="00D514F5">
              <w:t>Attic/Ceiling R-value</w:t>
            </w:r>
          </w:p>
        </w:tc>
        <w:tc>
          <w:tcPr>
            <w:tcW w:w="2489" w:type="dxa"/>
            <w:noWrap/>
            <w:hideMark/>
          </w:tcPr>
          <w:p w14:paraId="25D33657" w14:textId="77777777" w:rsidR="00D514F5" w:rsidRPr="00D514F5" w:rsidRDefault="00D514F5" w:rsidP="00D514F5">
            <w:r w:rsidRPr="00D514F5">
              <w:t>0</w:t>
            </w:r>
          </w:p>
        </w:tc>
        <w:tc>
          <w:tcPr>
            <w:tcW w:w="1260" w:type="dxa"/>
            <w:noWrap/>
            <w:hideMark/>
          </w:tcPr>
          <w:p w14:paraId="32D86725" w14:textId="77777777" w:rsidR="00D514F5" w:rsidRPr="00D514F5" w:rsidRDefault="00D514F5" w:rsidP="00D514F5"/>
        </w:tc>
      </w:tr>
      <w:tr w:rsidR="00D514F5" w:rsidRPr="00D514F5" w14:paraId="62EAD62A" w14:textId="77777777" w:rsidTr="00833D0E">
        <w:trPr>
          <w:trHeight w:val="300"/>
        </w:trPr>
        <w:tc>
          <w:tcPr>
            <w:tcW w:w="1165" w:type="dxa"/>
            <w:noWrap/>
            <w:hideMark/>
          </w:tcPr>
          <w:p w14:paraId="34E629C3" w14:textId="77777777" w:rsidR="00D514F5" w:rsidRPr="00D514F5" w:rsidRDefault="00D514F5"/>
        </w:tc>
        <w:tc>
          <w:tcPr>
            <w:tcW w:w="4436" w:type="dxa"/>
            <w:noWrap/>
            <w:hideMark/>
          </w:tcPr>
          <w:p w14:paraId="7CDCDBA7" w14:textId="77777777" w:rsidR="00D514F5" w:rsidRPr="00D514F5" w:rsidRDefault="00D514F5">
            <w:r w:rsidRPr="00D514F5">
              <w:t>Attic/Ceiling Insulation Thickness</w:t>
            </w:r>
          </w:p>
        </w:tc>
        <w:tc>
          <w:tcPr>
            <w:tcW w:w="2489" w:type="dxa"/>
            <w:noWrap/>
            <w:hideMark/>
          </w:tcPr>
          <w:p w14:paraId="3FE39040" w14:textId="77777777" w:rsidR="00D514F5" w:rsidRPr="00D514F5" w:rsidRDefault="00D514F5" w:rsidP="00D514F5">
            <w:r w:rsidRPr="00D514F5">
              <w:t>0</w:t>
            </w:r>
          </w:p>
        </w:tc>
        <w:tc>
          <w:tcPr>
            <w:tcW w:w="1260" w:type="dxa"/>
            <w:noWrap/>
            <w:hideMark/>
          </w:tcPr>
          <w:p w14:paraId="1821C763" w14:textId="77777777" w:rsidR="00D514F5" w:rsidRPr="00D514F5" w:rsidRDefault="00D514F5" w:rsidP="00D514F5"/>
        </w:tc>
      </w:tr>
      <w:tr w:rsidR="00D514F5" w:rsidRPr="00D514F5" w14:paraId="7BC68069" w14:textId="77777777" w:rsidTr="00833D0E">
        <w:trPr>
          <w:trHeight w:val="300"/>
        </w:trPr>
        <w:tc>
          <w:tcPr>
            <w:tcW w:w="1165" w:type="dxa"/>
            <w:noWrap/>
            <w:hideMark/>
          </w:tcPr>
          <w:p w14:paraId="6626E1BF" w14:textId="77777777" w:rsidR="00D514F5" w:rsidRPr="00D514F5" w:rsidRDefault="00D514F5"/>
        </w:tc>
        <w:tc>
          <w:tcPr>
            <w:tcW w:w="4436" w:type="dxa"/>
            <w:noWrap/>
            <w:hideMark/>
          </w:tcPr>
          <w:p w14:paraId="7CAF4A14" w14:textId="77777777" w:rsidR="00D514F5" w:rsidRPr="00D514F5" w:rsidRDefault="00D514F5">
            <w:r w:rsidRPr="00D514F5">
              <w:t>Attic/Ceiling Insulation Type</w:t>
            </w:r>
          </w:p>
        </w:tc>
        <w:tc>
          <w:tcPr>
            <w:tcW w:w="2489" w:type="dxa"/>
            <w:noWrap/>
            <w:hideMark/>
          </w:tcPr>
          <w:p w14:paraId="6BB9DE78" w14:textId="77777777" w:rsidR="00D514F5" w:rsidRPr="00D514F5" w:rsidRDefault="00D514F5">
            <w:r w:rsidRPr="00D514F5">
              <w:t>None</w:t>
            </w:r>
          </w:p>
        </w:tc>
        <w:tc>
          <w:tcPr>
            <w:tcW w:w="1260" w:type="dxa"/>
            <w:noWrap/>
            <w:hideMark/>
          </w:tcPr>
          <w:p w14:paraId="54988F83" w14:textId="77777777" w:rsidR="00D514F5" w:rsidRPr="00D514F5" w:rsidRDefault="00D514F5"/>
        </w:tc>
      </w:tr>
      <w:tr w:rsidR="00D514F5" w:rsidRPr="00D514F5" w14:paraId="106A1289" w14:textId="77777777" w:rsidTr="00833D0E">
        <w:trPr>
          <w:trHeight w:val="300"/>
        </w:trPr>
        <w:tc>
          <w:tcPr>
            <w:tcW w:w="1165" w:type="dxa"/>
            <w:noWrap/>
            <w:hideMark/>
          </w:tcPr>
          <w:p w14:paraId="09392499" w14:textId="77777777" w:rsidR="00D514F5" w:rsidRPr="00D514F5" w:rsidRDefault="00D514F5"/>
        </w:tc>
        <w:tc>
          <w:tcPr>
            <w:tcW w:w="4436" w:type="dxa"/>
            <w:noWrap/>
            <w:hideMark/>
          </w:tcPr>
          <w:p w14:paraId="703DBD26" w14:textId="77777777" w:rsidR="00D514F5" w:rsidRPr="00D514F5" w:rsidRDefault="00D514F5">
            <w:r w:rsidRPr="00D514F5">
              <w:t>Radiant Barrier</w:t>
            </w:r>
          </w:p>
        </w:tc>
        <w:tc>
          <w:tcPr>
            <w:tcW w:w="2489" w:type="dxa"/>
            <w:noWrap/>
            <w:hideMark/>
          </w:tcPr>
          <w:p w14:paraId="0B8E4428" w14:textId="77777777" w:rsidR="00D514F5" w:rsidRPr="00D514F5" w:rsidRDefault="00D514F5" w:rsidP="00D514F5">
            <w:r w:rsidRPr="00D514F5">
              <w:t>FALSE</w:t>
            </w:r>
          </w:p>
        </w:tc>
        <w:tc>
          <w:tcPr>
            <w:tcW w:w="1260" w:type="dxa"/>
            <w:noWrap/>
            <w:hideMark/>
          </w:tcPr>
          <w:p w14:paraId="6BD974FE" w14:textId="77777777" w:rsidR="00D514F5" w:rsidRPr="00D514F5" w:rsidRDefault="00D514F5" w:rsidP="00D514F5"/>
        </w:tc>
      </w:tr>
      <w:tr w:rsidR="00D514F5" w:rsidRPr="00D514F5" w14:paraId="23716C13" w14:textId="77777777" w:rsidTr="00833D0E">
        <w:trPr>
          <w:trHeight w:val="300"/>
        </w:trPr>
        <w:tc>
          <w:tcPr>
            <w:tcW w:w="1165" w:type="dxa"/>
            <w:noWrap/>
            <w:hideMark/>
          </w:tcPr>
          <w:p w14:paraId="5055D8BA" w14:textId="77777777" w:rsidR="00D514F5" w:rsidRPr="00D514F5" w:rsidRDefault="00D514F5"/>
        </w:tc>
        <w:tc>
          <w:tcPr>
            <w:tcW w:w="4436" w:type="dxa"/>
            <w:noWrap/>
            <w:hideMark/>
          </w:tcPr>
          <w:p w14:paraId="086831F0" w14:textId="77777777" w:rsidR="00D514F5" w:rsidRPr="00D514F5" w:rsidRDefault="00D514F5">
            <w:pPr>
              <w:rPr>
                <w:u w:val="single"/>
              </w:rPr>
            </w:pPr>
            <w:r w:rsidRPr="00D514F5">
              <w:rPr>
                <w:u w:val="single"/>
              </w:rPr>
              <w:t>Roof Slope</w:t>
            </w:r>
          </w:p>
        </w:tc>
        <w:tc>
          <w:tcPr>
            <w:tcW w:w="2489" w:type="dxa"/>
            <w:noWrap/>
            <w:hideMark/>
          </w:tcPr>
          <w:p w14:paraId="205079EA" w14:textId="77777777" w:rsidR="00D514F5" w:rsidRPr="00D514F5" w:rsidRDefault="00D514F5">
            <w:r w:rsidRPr="00D514F5">
              <w:t>&lt;2:12</w:t>
            </w:r>
          </w:p>
        </w:tc>
        <w:tc>
          <w:tcPr>
            <w:tcW w:w="1260" w:type="dxa"/>
            <w:noWrap/>
            <w:hideMark/>
          </w:tcPr>
          <w:p w14:paraId="4A61C28D" w14:textId="77777777" w:rsidR="00D514F5" w:rsidRPr="00D514F5" w:rsidRDefault="00D514F5"/>
        </w:tc>
      </w:tr>
      <w:tr w:rsidR="00D514F5" w:rsidRPr="00D514F5" w14:paraId="304DB80C" w14:textId="77777777" w:rsidTr="00833D0E">
        <w:trPr>
          <w:trHeight w:val="300"/>
        </w:trPr>
        <w:tc>
          <w:tcPr>
            <w:tcW w:w="1165" w:type="dxa"/>
            <w:noWrap/>
            <w:hideMark/>
          </w:tcPr>
          <w:p w14:paraId="514BC801" w14:textId="77777777" w:rsidR="00D514F5" w:rsidRPr="00D514F5" w:rsidRDefault="00D514F5">
            <w:pPr>
              <w:rPr>
                <w:b/>
                <w:bCs/>
              </w:rPr>
            </w:pPr>
            <w:r w:rsidRPr="00D514F5">
              <w:rPr>
                <w:b/>
                <w:bCs/>
              </w:rPr>
              <w:t>SYSTEMS:</w:t>
            </w:r>
          </w:p>
        </w:tc>
        <w:tc>
          <w:tcPr>
            <w:tcW w:w="4436" w:type="dxa"/>
            <w:noWrap/>
            <w:hideMark/>
          </w:tcPr>
          <w:p w14:paraId="6344A38E" w14:textId="77777777" w:rsidR="00D514F5" w:rsidRPr="00D514F5" w:rsidRDefault="00D514F5">
            <w:pPr>
              <w:rPr>
                <w:b/>
                <w:bCs/>
              </w:rPr>
            </w:pPr>
            <w:r w:rsidRPr="00D514F5">
              <w:rPr>
                <w:b/>
                <w:bCs/>
              </w:rPr>
              <w:t>Fenestration</w:t>
            </w:r>
          </w:p>
        </w:tc>
        <w:tc>
          <w:tcPr>
            <w:tcW w:w="2489" w:type="dxa"/>
            <w:noWrap/>
            <w:hideMark/>
          </w:tcPr>
          <w:p w14:paraId="5B436C94" w14:textId="77777777" w:rsidR="00D514F5" w:rsidRPr="00D514F5" w:rsidRDefault="00D514F5">
            <w:pPr>
              <w:rPr>
                <w:b/>
                <w:bCs/>
              </w:rPr>
            </w:pPr>
          </w:p>
        </w:tc>
        <w:tc>
          <w:tcPr>
            <w:tcW w:w="1260" w:type="dxa"/>
            <w:noWrap/>
            <w:hideMark/>
          </w:tcPr>
          <w:p w14:paraId="44A95C7B" w14:textId="77777777" w:rsidR="00D514F5" w:rsidRPr="00D514F5" w:rsidRDefault="00D514F5"/>
        </w:tc>
      </w:tr>
      <w:tr w:rsidR="00D514F5" w:rsidRPr="00D514F5" w14:paraId="29B8C5AA" w14:textId="77777777" w:rsidTr="00833D0E">
        <w:trPr>
          <w:trHeight w:val="300"/>
        </w:trPr>
        <w:tc>
          <w:tcPr>
            <w:tcW w:w="1165" w:type="dxa"/>
            <w:noWrap/>
            <w:hideMark/>
          </w:tcPr>
          <w:p w14:paraId="309A6446" w14:textId="77777777" w:rsidR="00D514F5" w:rsidRPr="00D514F5" w:rsidRDefault="00D514F5"/>
        </w:tc>
        <w:tc>
          <w:tcPr>
            <w:tcW w:w="4436" w:type="dxa"/>
            <w:noWrap/>
            <w:hideMark/>
          </w:tcPr>
          <w:p w14:paraId="2E05A8F3" w14:textId="77777777" w:rsidR="00D514F5" w:rsidRPr="00D514F5" w:rsidRDefault="00D514F5">
            <w:r w:rsidRPr="00D514F5">
              <w:t>Window Glass Type</w:t>
            </w:r>
          </w:p>
        </w:tc>
        <w:tc>
          <w:tcPr>
            <w:tcW w:w="2489" w:type="dxa"/>
            <w:noWrap/>
            <w:hideMark/>
          </w:tcPr>
          <w:p w14:paraId="2A2F2BC0" w14:textId="77777777" w:rsidR="00D514F5" w:rsidRPr="00D514F5" w:rsidRDefault="00D514F5">
            <w:r w:rsidRPr="00D514F5">
              <w:t>Low-e</w:t>
            </w:r>
          </w:p>
        </w:tc>
        <w:tc>
          <w:tcPr>
            <w:tcW w:w="1260" w:type="dxa"/>
            <w:noWrap/>
            <w:hideMark/>
          </w:tcPr>
          <w:p w14:paraId="6EAE2470" w14:textId="77777777" w:rsidR="00D514F5" w:rsidRPr="00D514F5" w:rsidRDefault="00D514F5"/>
        </w:tc>
      </w:tr>
      <w:tr w:rsidR="00D514F5" w:rsidRPr="00D514F5" w14:paraId="217BB675" w14:textId="77777777" w:rsidTr="00833D0E">
        <w:trPr>
          <w:trHeight w:val="300"/>
        </w:trPr>
        <w:tc>
          <w:tcPr>
            <w:tcW w:w="1165" w:type="dxa"/>
            <w:noWrap/>
            <w:hideMark/>
          </w:tcPr>
          <w:p w14:paraId="3083D0AB" w14:textId="77777777" w:rsidR="00D514F5" w:rsidRPr="00D514F5" w:rsidRDefault="00D514F5"/>
        </w:tc>
        <w:tc>
          <w:tcPr>
            <w:tcW w:w="4436" w:type="dxa"/>
            <w:noWrap/>
            <w:hideMark/>
          </w:tcPr>
          <w:p w14:paraId="4BE8F5A7" w14:textId="77777777" w:rsidR="00D514F5" w:rsidRPr="00D514F5" w:rsidRDefault="00D514F5">
            <w:r w:rsidRPr="00D514F5">
              <w:t>Operable Windows</w:t>
            </w:r>
          </w:p>
        </w:tc>
        <w:tc>
          <w:tcPr>
            <w:tcW w:w="2489" w:type="dxa"/>
            <w:noWrap/>
            <w:hideMark/>
          </w:tcPr>
          <w:p w14:paraId="4324F716" w14:textId="77777777" w:rsidR="00D514F5" w:rsidRPr="00D514F5" w:rsidRDefault="00D514F5" w:rsidP="00D514F5">
            <w:r w:rsidRPr="00D514F5">
              <w:t>TRUE</w:t>
            </w:r>
          </w:p>
        </w:tc>
        <w:tc>
          <w:tcPr>
            <w:tcW w:w="1260" w:type="dxa"/>
            <w:noWrap/>
            <w:hideMark/>
          </w:tcPr>
          <w:p w14:paraId="7C27E4A6" w14:textId="77777777" w:rsidR="00D514F5" w:rsidRPr="00D514F5" w:rsidRDefault="00D514F5" w:rsidP="00D514F5"/>
        </w:tc>
      </w:tr>
      <w:tr w:rsidR="00D514F5" w:rsidRPr="00D514F5" w14:paraId="48D12C4B" w14:textId="77777777" w:rsidTr="00833D0E">
        <w:trPr>
          <w:trHeight w:val="300"/>
        </w:trPr>
        <w:tc>
          <w:tcPr>
            <w:tcW w:w="1165" w:type="dxa"/>
            <w:noWrap/>
            <w:hideMark/>
          </w:tcPr>
          <w:p w14:paraId="22136D9D" w14:textId="77777777" w:rsidR="00D514F5" w:rsidRPr="00D514F5" w:rsidRDefault="00D514F5"/>
        </w:tc>
        <w:tc>
          <w:tcPr>
            <w:tcW w:w="4436" w:type="dxa"/>
            <w:noWrap/>
            <w:hideMark/>
          </w:tcPr>
          <w:p w14:paraId="5E60E1F8" w14:textId="77777777" w:rsidR="00D514F5" w:rsidRPr="00D514F5" w:rsidRDefault="00D514F5">
            <w:r w:rsidRPr="00D514F5">
              <w:t>Windows Gas Filled</w:t>
            </w:r>
          </w:p>
        </w:tc>
        <w:tc>
          <w:tcPr>
            <w:tcW w:w="2489" w:type="dxa"/>
            <w:noWrap/>
            <w:hideMark/>
          </w:tcPr>
          <w:p w14:paraId="45C9E14D" w14:textId="77777777" w:rsidR="00D514F5" w:rsidRPr="00D514F5" w:rsidRDefault="00D514F5" w:rsidP="00D514F5">
            <w:r w:rsidRPr="00D514F5">
              <w:t>TRUE</w:t>
            </w:r>
          </w:p>
        </w:tc>
        <w:tc>
          <w:tcPr>
            <w:tcW w:w="1260" w:type="dxa"/>
            <w:noWrap/>
            <w:hideMark/>
          </w:tcPr>
          <w:p w14:paraId="6CD52AA0" w14:textId="77777777" w:rsidR="00D514F5" w:rsidRPr="00D514F5" w:rsidRDefault="00D514F5" w:rsidP="00D514F5"/>
        </w:tc>
      </w:tr>
      <w:tr w:rsidR="00D514F5" w:rsidRPr="00D514F5" w14:paraId="459E4808" w14:textId="77777777" w:rsidTr="00833D0E">
        <w:trPr>
          <w:trHeight w:val="300"/>
        </w:trPr>
        <w:tc>
          <w:tcPr>
            <w:tcW w:w="1165" w:type="dxa"/>
            <w:noWrap/>
            <w:hideMark/>
          </w:tcPr>
          <w:p w14:paraId="1B9D0FF1" w14:textId="77777777" w:rsidR="00D514F5" w:rsidRPr="00D514F5" w:rsidRDefault="00D514F5"/>
        </w:tc>
        <w:tc>
          <w:tcPr>
            <w:tcW w:w="4436" w:type="dxa"/>
            <w:noWrap/>
            <w:hideMark/>
          </w:tcPr>
          <w:p w14:paraId="73794A18" w14:textId="77777777" w:rsidR="00D514F5" w:rsidRPr="00D514F5" w:rsidRDefault="00D514F5">
            <w:r w:rsidRPr="00D514F5">
              <w:t>Window Glass Layers</w:t>
            </w:r>
          </w:p>
        </w:tc>
        <w:tc>
          <w:tcPr>
            <w:tcW w:w="2489" w:type="dxa"/>
            <w:noWrap/>
            <w:hideMark/>
          </w:tcPr>
          <w:p w14:paraId="0F1C67BE" w14:textId="77777777" w:rsidR="00D514F5" w:rsidRPr="00D514F5" w:rsidRDefault="00D514F5">
            <w:r w:rsidRPr="00D514F5">
              <w:t>Double-pane</w:t>
            </w:r>
          </w:p>
        </w:tc>
        <w:tc>
          <w:tcPr>
            <w:tcW w:w="1260" w:type="dxa"/>
            <w:noWrap/>
            <w:hideMark/>
          </w:tcPr>
          <w:p w14:paraId="4FC4A297" w14:textId="77777777" w:rsidR="00D514F5" w:rsidRPr="00D514F5" w:rsidRDefault="00D514F5"/>
        </w:tc>
      </w:tr>
      <w:tr w:rsidR="00D514F5" w:rsidRPr="00D514F5" w14:paraId="0E9CEA9C" w14:textId="77777777" w:rsidTr="00833D0E">
        <w:trPr>
          <w:trHeight w:val="300"/>
        </w:trPr>
        <w:tc>
          <w:tcPr>
            <w:tcW w:w="1165" w:type="dxa"/>
            <w:noWrap/>
            <w:hideMark/>
          </w:tcPr>
          <w:p w14:paraId="643E3831" w14:textId="77777777" w:rsidR="00D514F5" w:rsidRPr="00D514F5" w:rsidRDefault="00D514F5"/>
        </w:tc>
        <w:tc>
          <w:tcPr>
            <w:tcW w:w="4436" w:type="dxa"/>
            <w:noWrap/>
            <w:hideMark/>
          </w:tcPr>
          <w:p w14:paraId="41FE8F1C" w14:textId="77777777" w:rsidR="00D514F5" w:rsidRPr="00D514F5" w:rsidRDefault="00D514F5">
            <w:r w:rsidRPr="00D514F5">
              <w:t>Window R-value</w:t>
            </w:r>
          </w:p>
        </w:tc>
        <w:tc>
          <w:tcPr>
            <w:tcW w:w="2489" w:type="dxa"/>
            <w:noWrap/>
            <w:hideMark/>
          </w:tcPr>
          <w:p w14:paraId="5DC500CF" w14:textId="77777777" w:rsidR="00D514F5" w:rsidRPr="00D514F5" w:rsidRDefault="00D514F5" w:rsidP="00D514F5">
            <w:r w:rsidRPr="00D514F5">
              <w:t>5</w:t>
            </w:r>
          </w:p>
        </w:tc>
        <w:tc>
          <w:tcPr>
            <w:tcW w:w="1260" w:type="dxa"/>
            <w:noWrap/>
            <w:hideMark/>
          </w:tcPr>
          <w:p w14:paraId="69BCE4A8" w14:textId="77777777" w:rsidR="00D514F5" w:rsidRPr="00D514F5" w:rsidRDefault="00D514F5">
            <w:r w:rsidRPr="00D514F5">
              <w:t>ft2*h*F/Btu</w:t>
            </w:r>
          </w:p>
        </w:tc>
      </w:tr>
      <w:tr w:rsidR="00D514F5" w:rsidRPr="00D514F5" w14:paraId="5BC33BCE" w14:textId="77777777" w:rsidTr="00833D0E">
        <w:trPr>
          <w:trHeight w:val="300"/>
        </w:trPr>
        <w:tc>
          <w:tcPr>
            <w:tcW w:w="1165" w:type="dxa"/>
            <w:noWrap/>
            <w:hideMark/>
          </w:tcPr>
          <w:p w14:paraId="34E11387" w14:textId="77777777" w:rsidR="00D514F5" w:rsidRPr="00D514F5" w:rsidRDefault="00D514F5"/>
        </w:tc>
        <w:tc>
          <w:tcPr>
            <w:tcW w:w="4436" w:type="dxa"/>
            <w:noWrap/>
            <w:hideMark/>
          </w:tcPr>
          <w:p w14:paraId="39B6E601" w14:textId="77777777" w:rsidR="00D514F5" w:rsidRPr="00D514F5" w:rsidRDefault="00D514F5">
            <w:r w:rsidRPr="00D514F5">
              <w:t>Solar Heat Gain Coefficient</w:t>
            </w:r>
          </w:p>
        </w:tc>
        <w:tc>
          <w:tcPr>
            <w:tcW w:w="2489" w:type="dxa"/>
            <w:noWrap/>
            <w:hideMark/>
          </w:tcPr>
          <w:p w14:paraId="38A2848A" w14:textId="77777777" w:rsidR="00D514F5" w:rsidRPr="00D514F5" w:rsidRDefault="00D514F5" w:rsidP="00D514F5">
            <w:r w:rsidRPr="00D514F5">
              <w:t>0.25</w:t>
            </w:r>
          </w:p>
        </w:tc>
        <w:tc>
          <w:tcPr>
            <w:tcW w:w="1260" w:type="dxa"/>
            <w:noWrap/>
            <w:hideMark/>
          </w:tcPr>
          <w:p w14:paraId="4DC3633F" w14:textId="77777777" w:rsidR="00D514F5" w:rsidRPr="00D514F5" w:rsidRDefault="00D514F5" w:rsidP="00D514F5"/>
        </w:tc>
      </w:tr>
      <w:tr w:rsidR="00D514F5" w:rsidRPr="00D514F5" w14:paraId="20CE9460" w14:textId="77777777" w:rsidTr="00833D0E">
        <w:trPr>
          <w:trHeight w:val="300"/>
        </w:trPr>
        <w:tc>
          <w:tcPr>
            <w:tcW w:w="1165" w:type="dxa"/>
            <w:noWrap/>
            <w:hideMark/>
          </w:tcPr>
          <w:p w14:paraId="6BDA3875" w14:textId="77777777" w:rsidR="00D514F5" w:rsidRPr="00D514F5" w:rsidRDefault="00D514F5"/>
        </w:tc>
        <w:tc>
          <w:tcPr>
            <w:tcW w:w="4436" w:type="dxa"/>
            <w:noWrap/>
            <w:hideMark/>
          </w:tcPr>
          <w:p w14:paraId="2DB4CC8D" w14:textId="77777777" w:rsidR="00D514F5" w:rsidRPr="00D514F5" w:rsidRDefault="00D514F5">
            <w:r w:rsidRPr="00D514F5">
              <w:t>Window Visible Transmittance</w:t>
            </w:r>
          </w:p>
        </w:tc>
        <w:tc>
          <w:tcPr>
            <w:tcW w:w="2489" w:type="dxa"/>
            <w:noWrap/>
            <w:hideMark/>
          </w:tcPr>
          <w:p w14:paraId="0C18145E" w14:textId="77777777" w:rsidR="00D514F5" w:rsidRPr="00D514F5" w:rsidRDefault="00D514F5" w:rsidP="00D514F5">
            <w:r w:rsidRPr="00D514F5">
              <w:t>0.4</w:t>
            </w:r>
          </w:p>
        </w:tc>
        <w:tc>
          <w:tcPr>
            <w:tcW w:w="1260" w:type="dxa"/>
            <w:noWrap/>
            <w:hideMark/>
          </w:tcPr>
          <w:p w14:paraId="12D21725" w14:textId="77777777" w:rsidR="00D514F5" w:rsidRPr="00D514F5" w:rsidRDefault="00D514F5" w:rsidP="00D514F5"/>
        </w:tc>
      </w:tr>
      <w:tr w:rsidR="00D514F5" w:rsidRPr="00D514F5" w14:paraId="50D3B07C" w14:textId="77777777" w:rsidTr="00833D0E">
        <w:trPr>
          <w:trHeight w:val="300"/>
        </w:trPr>
        <w:tc>
          <w:tcPr>
            <w:tcW w:w="1165" w:type="dxa"/>
            <w:noWrap/>
            <w:hideMark/>
          </w:tcPr>
          <w:p w14:paraId="301EE79D" w14:textId="77777777" w:rsidR="00D514F5" w:rsidRPr="00D514F5" w:rsidRDefault="00D514F5"/>
        </w:tc>
        <w:tc>
          <w:tcPr>
            <w:tcW w:w="4436" w:type="dxa"/>
            <w:noWrap/>
            <w:hideMark/>
          </w:tcPr>
          <w:p w14:paraId="2CA8497A" w14:textId="77777777" w:rsidR="00D514F5" w:rsidRPr="00D514F5" w:rsidRDefault="00D514F5">
            <w:r w:rsidRPr="00D514F5">
              <w:t>Window to Wall Ratio</w:t>
            </w:r>
          </w:p>
        </w:tc>
        <w:tc>
          <w:tcPr>
            <w:tcW w:w="2489" w:type="dxa"/>
            <w:noWrap/>
            <w:hideMark/>
          </w:tcPr>
          <w:p w14:paraId="4F17A62F" w14:textId="77777777" w:rsidR="00D514F5" w:rsidRPr="00D514F5" w:rsidRDefault="00D514F5" w:rsidP="00D514F5">
            <w:r w:rsidRPr="00D514F5">
              <w:t>0.13</w:t>
            </w:r>
          </w:p>
        </w:tc>
        <w:tc>
          <w:tcPr>
            <w:tcW w:w="1260" w:type="dxa"/>
            <w:noWrap/>
            <w:hideMark/>
          </w:tcPr>
          <w:p w14:paraId="594F433F" w14:textId="77777777" w:rsidR="00D514F5" w:rsidRPr="00D514F5" w:rsidRDefault="00D514F5" w:rsidP="00D514F5"/>
        </w:tc>
      </w:tr>
      <w:tr w:rsidR="00D514F5" w:rsidRPr="00D514F5" w14:paraId="792AC2C4" w14:textId="77777777" w:rsidTr="00833D0E">
        <w:trPr>
          <w:trHeight w:val="300"/>
        </w:trPr>
        <w:tc>
          <w:tcPr>
            <w:tcW w:w="1165" w:type="dxa"/>
            <w:noWrap/>
            <w:hideMark/>
          </w:tcPr>
          <w:p w14:paraId="642674C3" w14:textId="77777777" w:rsidR="00D514F5" w:rsidRPr="00D514F5" w:rsidRDefault="00D514F5"/>
        </w:tc>
        <w:tc>
          <w:tcPr>
            <w:tcW w:w="4436" w:type="dxa"/>
            <w:noWrap/>
            <w:hideMark/>
          </w:tcPr>
          <w:p w14:paraId="325A5660" w14:textId="77777777" w:rsidR="00D514F5" w:rsidRPr="00D514F5" w:rsidRDefault="00D514F5">
            <w:r w:rsidRPr="00D514F5">
              <w:t>Window Frame Type</w:t>
            </w:r>
          </w:p>
        </w:tc>
        <w:tc>
          <w:tcPr>
            <w:tcW w:w="2489" w:type="dxa"/>
            <w:noWrap/>
            <w:hideMark/>
          </w:tcPr>
          <w:p w14:paraId="4EB06C2D" w14:textId="77777777" w:rsidR="00D514F5" w:rsidRPr="00D514F5" w:rsidRDefault="00D514F5">
            <w:r w:rsidRPr="00D514F5">
              <w:t>Vinyl</w:t>
            </w:r>
          </w:p>
        </w:tc>
        <w:tc>
          <w:tcPr>
            <w:tcW w:w="1260" w:type="dxa"/>
            <w:noWrap/>
            <w:hideMark/>
          </w:tcPr>
          <w:p w14:paraId="6132E93D" w14:textId="77777777" w:rsidR="00D514F5" w:rsidRPr="00D514F5" w:rsidRDefault="00D514F5"/>
        </w:tc>
      </w:tr>
      <w:tr w:rsidR="00D514F5" w:rsidRPr="00D514F5" w14:paraId="01C6B6A3" w14:textId="77777777" w:rsidTr="00833D0E">
        <w:trPr>
          <w:trHeight w:val="300"/>
        </w:trPr>
        <w:tc>
          <w:tcPr>
            <w:tcW w:w="1165" w:type="dxa"/>
            <w:noWrap/>
            <w:hideMark/>
          </w:tcPr>
          <w:p w14:paraId="787ED1D6" w14:textId="77777777" w:rsidR="00D514F5" w:rsidRPr="00D514F5" w:rsidRDefault="00D514F5"/>
        </w:tc>
        <w:tc>
          <w:tcPr>
            <w:tcW w:w="4436" w:type="dxa"/>
            <w:noWrap/>
            <w:hideMark/>
          </w:tcPr>
          <w:p w14:paraId="3444E9AA" w14:textId="77777777" w:rsidR="00D514F5" w:rsidRPr="00D514F5" w:rsidRDefault="00D514F5">
            <w:r w:rsidRPr="00D514F5">
              <w:t>Exterior Shading Type</w:t>
            </w:r>
          </w:p>
        </w:tc>
        <w:tc>
          <w:tcPr>
            <w:tcW w:w="2489" w:type="dxa"/>
            <w:noWrap/>
            <w:hideMark/>
          </w:tcPr>
          <w:p w14:paraId="52C50063" w14:textId="77777777" w:rsidR="00D514F5" w:rsidRPr="00D514F5" w:rsidRDefault="00D514F5">
            <w:r w:rsidRPr="00D514F5">
              <w:t>External Overhangs</w:t>
            </w:r>
          </w:p>
        </w:tc>
        <w:tc>
          <w:tcPr>
            <w:tcW w:w="1260" w:type="dxa"/>
            <w:noWrap/>
            <w:hideMark/>
          </w:tcPr>
          <w:p w14:paraId="6AACC9CD" w14:textId="77777777" w:rsidR="00D514F5" w:rsidRPr="00D514F5" w:rsidRDefault="00D514F5"/>
        </w:tc>
      </w:tr>
      <w:tr w:rsidR="00D514F5" w:rsidRPr="00D514F5" w14:paraId="771F0564" w14:textId="77777777" w:rsidTr="00833D0E">
        <w:trPr>
          <w:trHeight w:val="300"/>
        </w:trPr>
        <w:tc>
          <w:tcPr>
            <w:tcW w:w="1165" w:type="dxa"/>
            <w:noWrap/>
            <w:hideMark/>
          </w:tcPr>
          <w:p w14:paraId="3F5933AD" w14:textId="77777777" w:rsidR="00D514F5" w:rsidRPr="00D514F5" w:rsidRDefault="00D514F5"/>
        </w:tc>
        <w:tc>
          <w:tcPr>
            <w:tcW w:w="4436" w:type="dxa"/>
            <w:noWrap/>
            <w:hideMark/>
          </w:tcPr>
          <w:p w14:paraId="5C2050FC" w14:textId="77777777" w:rsidR="00D514F5" w:rsidRPr="00D514F5" w:rsidRDefault="00D514F5">
            <w:r w:rsidRPr="00D514F5">
              <w:t>Exterior Shading Orientation</w:t>
            </w:r>
          </w:p>
        </w:tc>
        <w:tc>
          <w:tcPr>
            <w:tcW w:w="2489" w:type="dxa"/>
            <w:noWrap/>
            <w:hideMark/>
          </w:tcPr>
          <w:p w14:paraId="5ECFBBEC" w14:textId="77777777" w:rsidR="00D514F5" w:rsidRPr="00D514F5" w:rsidRDefault="00D514F5">
            <w:r w:rsidRPr="00D514F5">
              <w:t>South</w:t>
            </w:r>
          </w:p>
        </w:tc>
        <w:tc>
          <w:tcPr>
            <w:tcW w:w="1260" w:type="dxa"/>
            <w:noWrap/>
            <w:hideMark/>
          </w:tcPr>
          <w:p w14:paraId="6269278C" w14:textId="77777777" w:rsidR="00D514F5" w:rsidRPr="00D514F5" w:rsidRDefault="00D514F5"/>
        </w:tc>
      </w:tr>
      <w:tr w:rsidR="00D514F5" w:rsidRPr="00D514F5" w14:paraId="1ABB08E9" w14:textId="77777777" w:rsidTr="00833D0E">
        <w:trPr>
          <w:trHeight w:val="300"/>
        </w:trPr>
        <w:tc>
          <w:tcPr>
            <w:tcW w:w="1165" w:type="dxa"/>
            <w:noWrap/>
            <w:hideMark/>
          </w:tcPr>
          <w:p w14:paraId="7C1EBDDE" w14:textId="77777777" w:rsidR="00D514F5" w:rsidRPr="00D514F5" w:rsidRDefault="00D514F5"/>
        </w:tc>
        <w:tc>
          <w:tcPr>
            <w:tcW w:w="4436" w:type="dxa"/>
            <w:noWrap/>
            <w:hideMark/>
          </w:tcPr>
          <w:p w14:paraId="4266E742" w14:textId="77777777" w:rsidR="00D514F5" w:rsidRPr="00D514F5" w:rsidRDefault="00D514F5">
            <w:r w:rsidRPr="00D514F5">
              <w:t>Interior Shading Type</w:t>
            </w:r>
          </w:p>
        </w:tc>
        <w:tc>
          <w:tcPr>
            <w:tcW w:w="2489" w:type="dxa"/>
            <w:noWrap/>
            <w:hideMark/>
          </w:tcPr>
          <w:p w14:paraId="00C2A154" w14:textId="77777777" w:rsidR="00D514F5" w:rsidRPr="00D514F5" w:rsidRDefault="00D514F5">
            <w:r w:rsidRPr="00D514F5">
              <w:t>Shades</w:t>
            </w:r>
          </w:p>
        </w:tc>
        <w:tc>
          <w:tcPr>
            <w:tcW w:w="1260" w:type="dxa"/>
            <w:noWrap/>
            <w:hideMark/>
          </w:tcPr>
          <w:p w14:paraId="45B3B888" w14:textId="77777777" w:rsidR="00D514F5" w:rsidRPr="00D514F5" w:rsidRDefault="00D514F5"/>
        </w:tc>
      </w:tr>
      <w:tr w:rsidR="00D514F5" w:rsidRPr="00D514F5" w14:paraId="0181B0DA" w14:textId="77777777" w:rsidTr="00833D0E">
        <w:trPr>
          <w:trHeight w:val="300"/>
        </w:trPr>
        <w:tc>
          <w:tcPr>
            <w:tcW w:w="1165" w:type="dxa"/>
            <w:noWrap/>
            <w:hideMark/>
          </w:tcPr>
          <w:p w14:paraId="145186DF" w14:textId="77777777" w:rsidR="00D514F5" w:rsidRPr="00D514F5" w:rsidRDefault="00D514F5"/>
        </w:tc>
        <w:tc>
          <w:tcPr>
            <w:tcW w:w="4436" w:type="dxa"/>
            <w:noWrap/>
            <w:hideMark/>
          </w:tcPr>
          <w:p w14:paraId="16AFE3A5" w14:textId="77777777" w:rsidR="00D514F5" w:rsidRPr="00D514F5" w:rsidRDefault="00D514F5">
            <w:r w:rsidRPr="00D514F5">
              <w:t>Skylights</w:t>
            </w:r>
          </w:p>
        </w:tc>
        <w:tc>
          <w:tcPr>
            <w:tcW w:w="2489" w:type="dxa"/>
            <w:noWrap/>
            <w:hideMark/>
          </w:tcPr>
          <w:p w14:paraId="74BCE11E" w14:textId="77777777" w:rsidR="00D514F5" w:rsidRPr="00D514F5" w:rsidRDefault="00D514F5" w:rsidP="00D514F5">
            <w:r w:rsidRPr="00D514F5">
              <w:t>FALSE</w:t>
            </w:r>
          </w:p>
        </w:tc>
        <w:tc>
          <w:tcPr>
            <w:tcW w:w="1260" w:type="dxa"/>
            <w:noWrap/>
            <w:hideMark/>
          </w:tcPr>
          <w:p w14:paraId="0D15343D" w14:textId="77777777" w:rsidR="00D514F5" w:rsidRPr="00D514F5" w:rsidRDefault="00D514F5" w:rsidP="00D514F5"/>
        </w:tc>
      </w:tr>
      <w:tr w:rsidR="00D514F5" w:rsidRPr="00D514F5" w14:paraId="229EE586" w14:textId="77777777" w:rsidTr="00833D0E">
        <w:trPr>
          <w:trHeight w:val="300"/>
        </w:trPr>
        <w:tc>
          <w:tcPr>
            <w:tcW w:w="1165" w:type="dxa"/>
            <w:noWrap/>
            <w:hideMark/>
          </w:tcPr>
          <w:p w14:paraId="676A4082" w14:textId="77777777" w:rsidR="00D514F5" w:rsidRPr="00D514F5" w:rsidRDefault="00D514F5"/>
        </w:tc>
        <w:tc>
          <w:tcPr>
            <w:tcW w:w="4436" w:type="dxa"/>
            <w:noWrap/>
            <w:hideMark/>
          </w:tcPr>
          <w:p w14:paraId="7239A699" w14:textId="77777777" w:rsidR="00D514F5" w:rsidRPr="00D514F5" w:rsidRDefault="00D514F5">
            <w:r w:rsidRPr="00D514F5">
              <w:t>Windows Weather-Stripped</w:t>
            </w:r>
          </w:p>
        </w:tc>
        <w:tc>
          <w:tcPr>
            <w:tcW w:w="2489" w:type="dxa"/>
            <w:noWrap/>
            <w:hideMark/>
          </w:tcPr>
          <w:p w14:paraId="28B92C0D" w14:textId="77777777" w:rsidR="00D514F5" w:rsidRPr="00D514F5" w:rsidRDefault="00D514F5" w:rsidP="00D514F5">
            <w:r w:rsidRPr="00D514F5">
              <w:t>TRUE</w:t>
            </w:r>
          </w:p>
        </w:tc>
        <w:tc>
          <w:tcPr>
            <w:tcW w:w="1260" w:type="dxa"/>
            <w:noWrap/>
            <w:hideMark/>
          </w:tcPr>
          <w:p w14:paraId="62DBBAEC" w14:textId="77777777" w:rsidR="00D514F5" w:rsidRPr="00D514F5" w:rsidRDefault="00D514F5" w:rsidP="00D514F5"/>
        </w:tc>
      </w:tr>
      <w:tr w:rsidR="00D514F5" w:rsidRPr="00D514F5" w14:paraId="584E0232" w14:textId="77777777" w:rsidTr="00833D0E">
        <w:trPr>
          <w:trHeight w:val="300"/>
        </w:trPr>
        <w:tc>
          <w:tcPr>
            <w:tcW w:w="1165" w:type="dxa"/>
            <w:noWrap/>
            <w:hideMark/>
          </w:tcPr>
          <w:p w14:paraId="44D80DD6" w14:textId="77777777" w:rsidR="00D514F5" w:rsidRPr="00D514F5" w:rsidRDefault="00D514F5"/>
        </w:tc>
        <w:tc>
          <w:tcPr>
            <w:tcW w:w="4436" w:type="dxa"/>
            <w:noWrap/>
            <w:hideMark/>
          </w:tcPr>
          <w:p w14:paraId="2F97A183" w14:textId="77777777" w:rsidR="00D514F5" w:rsidRPr="00D514F5" w:rsidRDefault="00D514F5">
            <w:r w:rsidRPr="00D514F5">
              <w:t>Exterior Door Type</w:t>
            </w:r>
          </w:p>
        </w:tc>
        <w:tc>
          <w:tcPr>
            <w:tcW w:w="2489" w:type="dxa"/>
            <w:noWrap/>
            <w:hideMark/>
          </w:tcPr>
          <w:p w14:paraId="671BDF1A" w14:textId="77777777" w:rsidR="00D514F5" w:rsidRPr="00D514F5" w:rsidRDefault="00D514F5">
            <w:r w:rsidRPr="00D514F5">
              <w:t>Solid Wood/Glass</w:t>
            </w:r>
          </w:p>
        </w:tc>
        <w:tc>
          <w:tcPr>
            <w:tcW w:w="1260" w:type="dxa"/>
            <w:noWrap/>
            <w:hideMark/>
          </w:tcPr>
          <w:p w14:paraId="334AD159" w14:textId="77777777" w:rsidR="00D514F5" w:rsidRPr="00D514F5" w:rsidRDefault="00D514F5"/>
        </w:tc>
      </w:tr>
      <w:tr w:rsidR="00D514F5" w:rsidRPr="00D514F5" w14:paraId="2B33306C" w14:textId="77777777" w:rsidTr="00833D0E">
        <w:trPr>
          <w:trHeight w:val="300"/>
        </w:trPr>
        <w:tc>
          <w:tcPr>
            <w:tcW w:w="1165" w:type="dxa"/>
            <w:noWrap/>
            <w:hideMark/>
          </w:tcPr>
          <w:p w14:paraId="43B72137" w14:textId="77777777" w:rsidR="00D514F5" w:rsidRPr="00D514F5" w:rsidRDefault="00D514F5"/>
        </w:tc>
        <w:tc>
          <w:tcPr>
            <w:tcW w:w="4436" w:type="dxa"/>
            <w:noWrap/>
            <w:hideMark/>
          </w:tcPr>
          <w:p w14:paraId="638207C8" w14:textId="77777777" w:rsidR="00D514F5" w:rsidRPr="00D514F5" w:rsidRDefault="00D514F5">
            <w:r w:rsidRPr="00D514F5">
              <w:t>Doors Weather-Stripped</w:t>
            </w:r>
          </w:p>
        </w:tc>
        <w:tc>
          <w:tcPr>
            <w:tcW w:w="2489" w:type="dxa"/>
            <w:noWrap/>
            <w:hideMark/>
          </w:tcPr>
          <w:p w14:paraId="0E716478" w14:textId="77777777" w:rsidR="00D514F5" w:rsidRPr="00D514F5" w:rsidRDefault="00D514F5" w:rsidP="00D514F5">
            <w:r w:rsidRPr="00D514F5">
              <w:t>TRUE</w:t>
            </w:r>
          </w:p>
        </w:tc>
        <w:tc>
          <w:tcPr>
            <w:tcW w:w="1260" w:type="dxa"/>
            <w:noWrap/>
            <w:hideMark/>
          </w:tcPr>
          <w:p w14:paraId="2F27F6C8" w14:textId="77777777" w:rsidR="00D514F5" w:rsidRPr="00D514F5" w:rsidRDefault="00D514F5" w:rsidP="00D514F5"/>
        </w:tc>
      </w:tr>
      <w:tr w:rsidR="00D514F5" w:rsidRPr="00D514F5" w14:paraId="6048DBAC" w14:textId="77777777" w:rsidTr="00833D0E">
        <w:trPr>
          <w:trHeight w:val="300"/>
        </w:trPr>
        <w:tc>
          <w:tcPr>
            <w:tcW w:w="1165" w:type="dxa"/>
            <w:noWrap/>
            <w:hideMark/>
          </w:tcPr>
          <w:p w14:paraId="65D569F0" w14:textId="77777777" w:rsidR="00D514F5" w:rsidRPr="00D514F5" w:rsidRDefault="00D514F5">
            <w:pPr>
              <w:rPr>
                <w:b/>
                <w:bCs/>
              </w:rPr>
            </w:pPr>
            <w:r w:rsidRPr="00D514F5">
              <w:rPr>
                <w:b/>
                <w:bCs/>
              </w:rPr>
              <w:t xml:space="preserve">SYSTEMS: </w:t>
            </w:r>
          </w:p>
        </w:tc>
        <w:tc>
          <w:tcPr>
            <w:tcW w:w="4436" w:type="dxa"/>
            <w:noWrap/>
            <w:hideMark/>
          </w:tcPr>
          <w:p w14:paraId="474DF9B3" w14:textId="77777777" w:rsidR="00D514F5" w:rsidRPr="00D514F5" w:rsidRDefault="00D514F5">
            <w:pPr>
              <w:rPr>
                <w:b/>
                <w:bCs/>
              </w:rPr>
            </w:pPr>
            <w:r w:rsidRPr="00D514F5">
              <w:rPr>
                <w:b/>
                <w:bCs/>
              </w:rPr>
              <w:t>Floor/Ground Coupling</w:t>
            </w:r>
          </w:p>
        </w:tc>
        <w:tc>
          <w:tcPr>
            <w:tcW w:w="2489" w:type="dxa"/>
            <w:noWrap/>
            <w:hideMark/>
          </w:tcPr>
          <w:p w14:paraId="157115E1" w14:textId="77777777" w:rsidR="00D514F5" w:rsidRPr="00D514F5" w:rsidRDefault="00D514F5">
            <w:pPr>
              <w:rPr>
                <w:b/>
                <w:bCs/>
              </w:rPr>
            </w:pPr>
          </w:p>
        </w:tc>
        <w:tc>
          <w:tcPr>
            <w:tcW w:w="1260" w:type="dxa"/>
            <w:noWrap/>
            <w:hideMark/>
          </w:tcPr>
          <w:p w14:paraId="2E612804" w14:textId="77777777" w:rsidR="00D514F5" w:rsidRPr="00D514F5" w:rsidRDefault="00D514F5"/>
        </w:tc>
      </w:tr>
      <w:tr w:rsidR="00D514F5" w:rsidRPr="00D514F5" w14:paraId="18E522BD" w14:textId="77777777" w:rsidTr="00833D0E">
        <w:trPr>
          <w:trHeight w:val="300"/>
        </w:trPr>
        <w:tc>
          <w:tcPr>
            <w:tcW w:w="1165" w:type="dxa"/>
            <w:noWrap/>
            <w:hideMark/>
          </w:tcPr>
          <w:p w14:paraId="6620347E" w14:textId="77777777" w:rsidR="00D514F5" w:rsidRPr="00D514F5" w:rsidRDefault="00D514F5"/>
        </w:tc>
        <w:tc>
          <w:tcPr>
            <w:tcW w:w="4436" w:type="dxa"/>
            <w:noWrap/>
            <w:hideMark/>
          </w:tcPr>
          <w:p w14:paraId="7C8AABE6" w14:textId="77777777" w:rsidR="00D514F5" w:rsidRPr="00D514F5" w:rsidRDefault="00D514F5">
            <w:r w:rsidRPr="00D514F5">
              <w:t>Ground Coupling</w:t>
            </w:r>
          </w:p>
        </w:tc>
        <w:tc>
          <w:tcPr>
            <w:tcW w:w="2489" w:type="dxa"/>
            <w:noWrap/>
            <w:hideMark/>
          </w:tcPr>
          <w:p w14:paraId="6EF1867F" w14:textId="77777777" w:rsidR="00D514F5" w:rsidRPr="00D514F5" w:rsidRDefault="00D514F5">
            <w:r w:rsidRPr="00D514F5">
              <w:t xml:space="preserve">Full Heated Basement </w:t>
            </w:r>
          </w:p>
        </w:tc>
        <w:tc>
          <w:tcPr>
            <w:tcW w:w="1260" w:type="dxa"/>
            <w:noWrap/>
            <w:hideMark/>
          </w:tcPr>
          <w:p w14:paraId="42C19E5D" w14:textId="77777777" w:rsidR="00D514F5" w:rsidRPr="00D514F5" w:rsidRDefault="00D514F5"/>
        </w:tc>
      </w:tr>
      <w:tr w:rsidR="00D514F5" w:rsidRPr="00D514F5" w14:paraId="128D983A" w14:textId="77777777" w:rsidTr="00833D0E">
        <w:trPr>
          <w:trHeight w:val="300"/>
        </w:trPr>
        <w:tc>
          <w:tcPr>
            <w:tcW w:w="1165" w:type="dxa"/>
            <w:noWrap/>
            <w:hideMark/>
          </w:tcPr>
          <w:p w14:paraId="2972750B" w14:textId="77777777" w:rsidR="00D514F5" w:rsidRPr="00D514F5" w:rsidRDefault="00D514F5"/>
        </w:tc>
        <w:tc>
          <w:tcPr>
            <w:tcW w:w="4436" w:type="dxa"/>
            <w:noWrap/>
            <w:hideMark/>
          </w:tcPr>
          <w:p w14:paraId="2700EC4E" w14:textId="77777777" w:rsidR="00D514F5" w:rsidRPr="00D514F5" w:rsidRDefault="00D514F5">
            <w:r w:rsidRPr="00D514F5">
              <w:t>Perimeter Insulated</w:t>
            </w:r>
          </w:p>
        </w:tc>
        <w:tc>
          <w:tcPr>
            <w:tcW w:w="2489" w:type="dxa"/>
            <w:noWrap/>
            <w:hideMark/>
          </w:tcPr>
          <w:p w14:paraId="697646D9" w14:textId="77777777" w:rsidR="00D514F5" w:rsidRPr="00D514F5" w:rsidRDefault="00D514F5" w:rsidP="00D514F5">
            <w:r w:rsidRPr="00D514F5">
              <w:t>TRUE</w:t>
            </w:r>
          </w:p>
        </w:tc>
        <w:tc>
          <w:tcPr>
            <w:tcW w:w="1260" w:type="dxa"/>
            <w:noWrap/>
            <w:hideMark/>
          </w:tcPr>
          <w:p w14:paraId="7988DCDA" w14:textId="77777777" w:rsidR="00D514F5" w:rsidRPr="00D514F5" w:rsidRDefault="00D514F5" w:rsidP="00D514F5"/>
        </w:tc>
      </w:tr>
      <w:tr w:rsidR="00D514F5" w:rsidRPr="00D514F5" w14:paraId="7C9A9524" w14:textId="77777777" w:rsidTr="00833D0E">
        <w:trPr>
          <w:trHeight w:val="300"/>
        </w:trPr>
        <w:tc>
          <w:tcPr>
            <w:tcW w:w="1165" w:type="dxa"/>
            <w:noWrap/>
            <w:hideMark/>
          </w:tcPr>
          <w:p w14:paraId="5D159474" w14:textId="77777777" w:rsidR="00D514F5" w:rsidRPr="00D514F5" w:rsidRDefault="00D514F5"/>
        </w:tc>
        <w:tc>
          <w:tcPr>
            <w:tcW w:w="4436" w:type="dxa"/>
            <w:noWrap/>
            <w:hideMark/>
          </w:tcPr>
          <w:p w14:paraId="1FED0680" w14:textId="77777777" w:rsidR="00D514F5" w:rsidRPr="00D514F5" w:rsidRDefault="00D514F5">
            <w:r w:rsidRPr="00D514F5">
              <w:t>Floor insulation thickness</w:t>
            </w:r>
          </w:p>
        </w:tc>
        <w:tc>
          <w:tcPr>
            <w:tcW w:w="2489" w:type="dxa"/>
            <w:noWrap/>
            <w:hideMark/>
          </w:tcPr>
          <w:p w14:paraId="631F269A" w14:textId="77777777" w:rsidR="00D514F5" w:rsidRPr="00D514F5" w:rsidRDefault="00D514F5" w:rsidP="00D514F5">
            <w:r w:rsidRPr="00D514F5">
              <w:t>0</w:t>
            </w:r>
          </w:p>
        </w:tc>
        <w:tc>
          <w:tcPr>
            <w:tcW w:w="1260" w:type="dxa"/>
            <w:noWrap/>
            <w:hideMark/>
          </w:tcPr>
          <w:p w14:paraId="3D18D470" w14:textId="77777777" w:rsidR="00D514F5" w:rsidRPr="00D514F5" w:rsidRDefault="00D514F5" w:rsidP="00D514F5"/>
        </w:tc>
      </w:tr>
      <w:tr w:rsidR="00D514F5" w:rsidRPr="00D514F5" w14:paraId="2B814219" w14:textId="77777777" w:rsidTr="00833D0E">
        <w:trPr>
          <w:trHeight w:val="300"/>
        </w:trPr>
        <w:tc>
          <w:tcPr>
            <w:tcW w:w="1165" w:type="dxa"/>
            <w:noWrap/>
            <w:hideMark/>
          </w:tcPr>
          <w:p w14:paraId="515878B8" w14:textId="77777777" w:rsidR="00D514F5" w:rsidRPr="00D514F5" w:rsidRDefault="00D514F5"/>
        </w:tc>
        <w:tc>
          <w:tcPr>
            <w:tcW w:w="4436" w:type="dxa"/>
            <w:noWrap/>
            <w:hideMark/>
          </w:tcPr>
          <w:p w14:paraId="4A1C0163" w14:textId="77777777" w:rsidR="00D514F5" w:rsidRPr="00D514F5" w:rsidRDefault="00D514F5">
            <w:r w:rsidRPr="00D514F5">
              <w:t>Floor R-value</w:t>
            </w:r>
          </w:p>
        </w:tc>
        <w:tc>
          <w:tcPr>
            <w:tcW w:w="2489" w:type="dxa"/>
            <w:noWrap/>
            <w:hideMark/>
          </w:tcPr>
          <w:p w14:paraId="2F6E04F0" w14:textId="77777777" w:rsidR="00D514F5" w:rsidRPr="00D514F5" w:rsidRDefault="00D514F5" w:rsidP="00D514F5">
            <w:r w:rsidRPr="00D514F5">
              <w:t>0</w:t>
            </w:r>
          </w:p>
        </w:tc>
        <w:tc>
          <w:tcPr>
            <w:tcW w:w="1260" w:type="dxa"/>
            <w:noWrap/>
            <w:hideMark/>
          </w:tcPr>
          <w:p w14:paraId="2AC03A17" w14:textId="77777777" w:rsidR="00D514F5" w:rsidRPr="00D514F5" w:rsidRDefault="00D514F5" w:rsidP="00D514F5"/>
        </w:tc>
      </w:tr>
      <w:tr w:rsidR="00D514F5" w:rsidRPr="00D514F5" w14:paraId="4F7CDF61" w14:textId="77777777" w:rsidTr="00833D0E">
        <w:trPr>
          <w:trHeight w:val="300"/>
        </w:trPr>
        <w:tc>
          <w:tcPr>
            <w:tcW w:w="1165" w:type="dxa"/>
            <w:noWrap/>
            <w:hideMark/>
          </w:tcPr>
          <w:p w14:paraId="18D18656" w14:textId="77777777" w:rsidR="00D514F5" w:rsidRPr="00D514F5" w:rsidRDefault="00D514F5"/>
        </w:tc>
        <w:tc>
          <w:tcPr>
            <w:tcW w:w="4436" w:type="dxa"/>
            <w:noWrap/>
            <w:hideMark/>
          </w:tcPr>
          <w:p w14:paraId="391B4F22" w14:textId="77777777" w:rsidR="00D514F5" w:rsidRPr="00D514F5" w:rsidRDefault="00D514F5">
            <w:pPr>
              <w:rPr>
                <w:u w:val="single"/>
              </w:rPr>
            </w:pPr>
            <w:r w:rsidRPr="00D514F5">
              <w:rPr>
                <w:u w:val="single"/>
              </w:rPr>
              <w:t>Carpet</w:t>
            </w:r>
          </w:p>
        </w:tc>
        <w:tc>
          <w:tcPr>
            <w:tcW w:w="2489" w:type="dxa"/>
            <w:noWrap/>
            <w:hideMark/>
          </w:tcPr>
          <w:p w14:paraId="67B7A68A" w14:textId="77777777" w:rsidR="00D514F5" w:rsidRPr="00D514F5" w:rsidRDefault="00D514F5" w:rsidP="00D514F5">
            <w:r w:rsidRPr="00D514F5">
              <w:t>FALSE</w:t>
            </w:r>
          </w:p>
        </w:tc>
        <w:tc>
          <w:tcPr>
            <w:tcW w:w="1260" w:type="dxa"/>
            <w:noWrap/>
            <w:hideMark/>
          </w:tcPr>
          <w:p w14:paraId="0B7CD826" w14:textId="77777777" w:rsidR="00D514F5" w:rsidRPr="00D514F5" w:rsidRDefault="00D514F5" w:rsidP="00D514F5"/>
        </w:tc>
      </w:tr>
      <w:tr w:rsidR="00D514F5" w:rsidRPr="00D514F5" w14:paraId="4095020B" w14:textId="77777777" w:rsidTr="00833D0E">
        <w:trPr>
          <w:trHeight w:val="300"/>
        </w:trPr>
        <w:tc>
          <w:tcPr>
            <w:tcW w:w="1165" w:type="dxa"/>
            <w:noWrap/>
            <w:hideMark/>
          </w:tcPr>
          <w:p w14:paraId="04926136" w14:textId="77777777" w:rsidR="00D514F5" w:rsidRPr="00D514F5" w:rsidRDefault="00D514F5"/>
        </w:tc>
        <w:tc>
          <w:tcPr>
            <w:tcW w:w="4436" w:type="dxa"/>
            <w:noWrap/>
            <w:hideMark/>
          </w:tcPr>
          <w:p w14:paraId="7EA80757" w14:textId="77777777" w:rsidR="00D514F5" w:rsidRPr="00D514F5" w:rsidRDefault="00D514F5">
            <w:pPr>
              <w:rPr>
                <w:u w:val="single"/>
              </w:rPr>
            </w:pPr>
            <w:r w:rsidRPr="00D514F5">
              <w:rPr>
                <w:u w:val="single"/>
              </w:rPr>
              <w:t>Plumbing Penetration Sealing</w:t>
            </w:r>
          </w:p>
        </w:tc>
        <w:tc>
          <w:tcPr>
            <w:tcW w:w="2489" w:type="dxa"/>
            <w:noWrap/>
            <w:hideMark/>
          </w:tcPr>
          <w:p w14:paraId="0F2E93B0" w14:textId="77777777" w:rsidR="00D514F5" w:rsidRPr="00D514F5" w:rsidRDefault="00D514F5" w:rsidP="00D514F5">
            <w:r w:rsidRPr="00D514F5">
              <w:t>TRUE</w:t>
            </w:r>
          </w:p>
        </w:tc>
        <w:tc>
          <w:tcPr>
            <w:tcW w:w="1260" w:type="dxa"/>
            <w:noWrap/>
            <w:hideMark/>
          </w:tcPr>
          <w:p w14:paraId="08E47CD1" w14:textId="77777777" w:rsidR="00D514F5" w:rsidRPr="00D514F5" w:rsidRDefault="00D514F5" w:rsidP="00D514F5"/>
        </w:tc>
      </w:tr>
      <w:tr w:rsidR="00D514F5" w:rsidRPr="00D514F5" w14:paraId="2143218B" w14:textId="77777777" w:rsidTr="00833D0E">
        <w:trPr>
          <w:trHeight w:val="300"/>
        </w:trPr>
        <w:tc>
          <w:tcPr>
            <w:tcW w:w="1165" w:type="dxa"/>
            <w:noWrap/>
            <w:hideMark/>
          </w:tcPr>
          <w:p w14:paraId="2F7C289A" w14:textId="77777777" w:rsidR="00D514F5" w:rsidRPr="00D514F5" w:rsidRDefault="00D514F5">
            <w:pPr>
              <w:rPr>
                <w:b/>
                <w:bCs/>
              </w:rPr>
            </w:pPr>
            <w:r w:rsidRPr="00D514F5">
              <w:rPr>
                <w:b/>
                <w:bCs/>
              </w:rPr>
              <w:t xml:space="preserve">SYSTEMS: </w:t>
            </w:r>
          </w:p>
        </w:tc>
        <w:tc>
          <w:tcPr>
            <w:tcW w:w="4436" w:type="dxa"/>
            <w:noWrap/>
            <w:hideMark/>
          </w:tcPr>
          <w:p w14:paraId="492E7629" w14:textId="77777777" w:rsidR="00D514F5" w:rsidRPr="00D514F5" w:rsidRDefault="00D514F5">
            <w:pPr>
              <w:rPr>
                <w:b/>
                <w:bCs/>
              </w:rPr>
            </w:pPr>
            <w:r w:rsidRPr="00D514F5">
              <w:rPr>
                <w:b/>
                <w:bCs/>
              </w:rPr>
              <w:t>Cooking</w:t>
            </w:r>
          </w:p>
        </w:tc>
        <w:tc>
          <w:tcPr>
            <w:tcW w:w="2489" w:type="dxa"/>
            <w:noWrap/>
            <w:hideMark/>
          </w:tcPr>
          <w:p w14:paraId="1677D10C" w14:textId="77777777" w:rsidR="00D514F5" w:rsidRPr="00D514F5" w:rsidRDefault="00D514F5">
            <w:pPr>
              <w:rPr>
                <w:b/>
                <w:bCs/>
              </w:rPr>
            </w:pPr>
          </w:p>
        </w:tc>
        <w:tc>
          <w:tcPr>
            <w:tcW w:w="1260" w:type="dxa"/>
            <w:noWrap/>
            <w:hideMark/>
          </w:tcPr>
          <w:p w14:paraId="0D9B7E26" w14:textId="77777777" w:rsidR="00D514F5" w:rsidRPr="00D514F5" w:rsidRDefault="00D514F5"/>
        </w:tc>
      </w:tr>
      <w:tr w:rsidR="00D514F5" w:rsidRPr="00D514F5" w14:paraId="6B55ECD2" w14:textId="77777777" w:rsidTr="00833D0E">
        <w:trPr>
          <w:trHeight w:val="300"/>
        </w:trPr>
        <w:tc>
          <w:tcPr>
            <w:tcW w:w="1165" w:type="dxa"/>
            <w:noWrap/>
            <w:hideMark/>
          </w:tcPr>
          <w:p w14:paraId="276A8BA4" w14:textId="77777777" w:rsidR="00D514F5" w:rsidRPr="00D514F5" w:rsidRDefault="00D514F5"/>
        </w:tc>
        <w:tc>
          <w:tcPr>
            <w:tcW w:w="4436" w:type="dxa"/>
            <w:noWrap/>
            <w:hideMark/>
          </w:tcPr>
          <w:p w14:paraId="3D7BEA9F" w14:textId="77777777" w:rsidR="00D514F5" w:rsidRPr="00D514F5" w:rsidRDefault="00D514F5">
            <w:r w:rsidRPr="00D514F5">
              <w:t>Cooking Type</w:t>
            </w:r>
          </w:p>
        </w:tc>
        <w:tc>
          <w:tcPr>
            <w:tcW w:w="2489" w:type="dxa"/>
            <w:noWrap/>
            <w:hideMark/>
          </w:tcPr>
          <w:p w14:paraId="55E499A5" w14:textId="77777777" w:rsidR="00D514F5" w:rsidRPr="00D514F5" w:rsidRDefault="00D514F5">
            <w:r w:rsidRPr="00D514F5">
              <w:t>Residential Kitchen</w:t>
            </w:r>
          </w:p>
        </w:tc>
        <w:tc>
          <w:tcPr>
            <w:tcW w:w="1260" w:type="dxa"/>
            <w:noWrap/>
            <w:hideMark/>
          </w:tcPr>
          <w:p w14:paraId="3DE73E83" w14:textId="77777777" w:rsidR="00D514F5" w:rsidRPr="00D514F5" w:rsidRDefault="00D514F5"/>
        </w:tc>
      </w:tr>
      <w:tr w:rsidR="00D514F5" w:rsidRPr="00D514F5" w14:paraId="093E80C7" w14:textId="77777777" w:rsidTr="00833D0E">
        <w:trPr>
          <w:trHeight w:val="300"/>
        </w:trPr>
        <w:tc>
          <w:tcPr>
            <w:tcW w:w="1165" w:type="dxa"/>
            <w:noWrap/>
            <w:hideMark/>
          </w:tcPr>
          <w:p w14:paraId="5A6B2E32" w14:textId="77777777" w:rsidR="00D514F5" w:rsidRPr="00D514F5" w:rsidRDefault="00D514F5"/>
        </w:tc>
        <w:tc>
          <w:tcPr>
            <w:tcW w:w="4436" w:type="dxa"/>
            <w:noWrap/>
            <w:hideMark/>
          </w:tcPr>
          <w:p w14:paraId="5CD82262" w14:textId="77777777" w:rsidR="00D514F5" w:rsidRPr="00D514F5" w:rsidRDefault="00D514F5">
            <w:r w:rsidRPr="00D514F5">
              <w:t>Fuel</w:t>
            </w:r>
          </w:p>
        </w:tc>
        <w:tc>
          <w:tcPr>
            <w:tcW w:w="2489" w:type="dxa"/>
            <w:noWrap/>
            <w:hideMark/>
          </w:tcPr>
          <w:p w14:paraId="6AABEADB" w14:textId="77777777" w:rsidR="00D514F5" w:rsidRPr="00D514F5" w:rsidRDefault="00D514F5">
            <w:r w:rsidRPr="00D514F5">
              <w:t>Electricity</w:t>
            </w:r>
          </w:p>
        </w:tc>
        <w:tc>
          <w:tcPr>
            <w:tcW w:w="1260" w:type="dxa"/>
            <w:noWrap/>
            <w:hideMark/>
          </w:tcPr>
          <w:p w14:paraId="605DCAEB" w14:textId="77777777" w:rsidR="00D514F5" w:rsidRPr="00D514F5" w:rsidRDefault="00D514F5"/>
        </w:tc>
      </w:tr>
      <w:tr w:rsidR="00D514F5" w:rsidRPr="00D514F5" w14:paraId="7DC9940F" w14:textId="77777777" w:rsidTr="00833D0E">
        <w:trPr>
          <w:trHeight w:val="300"/>
        </w:trPr>
        <w:tc>
          <w:tcPr>
            <w:tcW w:w="1165" w:type="dxa"/>
            <w:noWrap/>
            <w:hideMark/>
          </w:tcPr>
          <w:p w14:paraId="3DDEF8E2" w14:textId="77777777" w:rsidR="00D514F5" w:rsidRPr="00D514F5" w:rsidRDefault="00D514F5">
            <w:pPr>
              <w:rPr>
                <w:b/>
                <w:bCs/>
              </w:rPr>
            </w:pPr>
            <w:r w:rsidRPr="00D514F5">
              <w:rPr>
                <w:b/>
                <w:bCs/>
              </w:rPr>
              <w:t xml:space="preserve">SYSTEMS: </w:t>
            </w:r>
          </w:p>
        </w:tc>
        <w:tc>
          <w:tcPr>
            <w:tcW w:w="4436" w:type="dxa"/>
            <w:noWrap/>
            <w:hideMark/>
          </w:tcPr>
          <w:p w14:paraId="2DFEBE7C" w14:textId="77777777" w:rsidR="00D514F5" w:rsidRPr="00D514F5" w:rsidRDefault="00D514F5">
            <w:pPr>
              <w:rPr>
                <w:b/>
                <w:bCs/>
              </w:rPr>
            </w:pPr>
            <w:r w:rsidRPr="00D514F5">
              <w:rPr>
                <w:b/>
                <w:bCs/>
              </w:rPr>
              <w:t>Refrigeration</w:t>
            </w:r>
          </w:p>
        </w:tc>
        <w:tc>
          <w:tcPr>
            <w:tcW w:w="2489" w:type="dxa"/>
            <w:noWrap/>
            <w:hideMark/>
          </w:tcPr>
          <w:p w14:paraId="20DE605C" w14:textId="77777777" w:rsidR="00D514F5" w:rsidRPr="00D514F5" w:rsidRDefault="00D514F5">
            <w:pPr>
              <w:rPr>
                <w:b/>
                <w:bCs/>
              </w:rPr>
            </w:pPr>
          </w:p>
        </w:tc>
        <w:tc>
          <w:tcPr>
            <w:tcW w:w="1260" w:type="dxa"/>
            <w:noWrap/>
            <w:hideMark/>
          </w:tcPr>
          <w:p w14:paraId="0E235D93" w14:textId="77777777" w:rsidR="00D514F5" w:rsidRPr="00D514F5" w:rsidRDefault="00D514F5"/>
        </w:tc>
      </w:tr>
      <w:tr w:rsidR="00D514F5" w:rsidRPr="00D514F5" w14:paraId="5ECB0BDF" w14:textId="77777777" w:rsidTr="00833D0E">
        <w:trPr>
          <w:trHeight w:val="300"/>
        </w:trPr>
        <w:tc>
          <w:tcPr>
            <w:tcW w:w="1165" w:type="dxa"/>
            <w:noWrap/>
            <w:hideMark/>
          </w:tcPr>
          <w:p w14:paraId="3942047A" w14:textId="77777777" w:rsidR="00D514F5" w:rsidRPr="00D514F5" w:rsidRDefault="00D514F5"/>
        </w:tc>
        <w:tc>
          <w:tcPr>
            <w:tcW w:w="4436" w:type="dxa"/>
            <w:noWrap/>
            <w:hideMark/>
          </w:tcPr>
          <w:p w14:paraId="34B28E11" w14:textId="77777777" w:rsidR="00D514F5" w:rsidRPr="00D514F5" w:rsidRDefault="00D514F5">
            <w:r w:rsidRPr="00D514F5">
              <w:t>Refrigeration Type</w:t>
            </w:r>
          </w:p>
        </w:tc>
        <w:tc>
          <w:tcPr>
            <w:tcW w:w="3749" w:type="dxa"/>
            <w:gridSpan w:val="2"/>
            <w:noWrap/>
            <w:hideMark/>
          </w:tcPr>
          <w:p w14:paraId="41010289" w14:textId="77777777" w:rsidR="00D514F5" w:rsidRPr="00D514F5" w:rsidRDefault="00D514F5">
            <w:r w:rsidRPr="00D514F5">
              <w:t>Residential - Full-Sized, One Door</w:t>
            </w:r>
          </w:p>
        </w:tc>
      </w:tr>
      <w:tr w:rsidR="00D514F5" w:rsidRPr="00D514F5" w14:paraId="43D03213" w14:textId="77777777" w:rsidTr="00833D0E">
        <w:trPr>
          <w:trHeight w:val="300"/>
        </w:trPr>
        <w:tc>
          <w:tcPr>
            <w:tcW w:w="1165" w:type="dxa"/>
            <w:noWrap/>
            <w:hideMark/>
          </w:tcPr>
          <w:p w14:paraId="2E935C81" w14:textId="77777777" w:rsidR="00D514F5" w:rsidRPr="00D514F5" w:rsidRDefault="00D514F5"/>
        </w:tc>
        <w:tc>
          <w:tcPr>
            <w:tcW w:w="4436" w:type="dxa"/>
            <w:noWrap/>
            <w:hideMark/>
          </w:tcPr>
          <w:p w14:paraId="66508951" w14:textId="77777777" w:rsidR="00D514F5" w:rsidRPr="00D514F5" w:rsidRDefault="00D514F5">
            <w:r w:rsidRPr="00D514F5">
              <w:t>Quantity</w:t>
            </w:r>
          </w:p>
        </w:tc>
        <w:tc>
          <w:tcPr>
            <w:tcW w:w="2489" w:type="dxa"/>
            <w:noWrap/>
            <w:hideMark/>
          </w:tcPr>
          <w:p w14:paraId="3AB0DB11" w14:textId="77777777" w:rsidR="00D514F5" w:rsidRPr="00D514F5" w:rsidRDefault="00D514F5" w:rsidP="00D514F5">
            <w:r w:rsidRPr="00D514F5">
              <w:t>1</w:t>
            </w:r>
          </w:p>
        </w:tc>
        <w:tc>
          <w:tcPr>
            <w:tcW w:w="1260" w:type="dxa"/>
            <w:noWrap/>
            <w:hideMark/>
          </w:tcPr>
          <w:p w14:paraId="2DD0F192" w14:textId="77777777" w:rsidR="00D514F5" w:rsidRPr="00D514F5" w:rsidRDefault="00D514F5" w:rsidP="00D514F5"/>
        </w:tc>
      </w:tr>
      <w:tr w:rsidR="00D514F5" w:rsidRPr="00D514F5" w14:paraId="49A7AE88" w14:textId="77777777" w:rsidTr="00833D0E">
        <w:trPr>
          <w:trHeight w:val="300"/>
        </w:trPr>
        <w:tc>
          <w:tcPr>
            <w:tcW w:w="1165" w:type="dxa"/>
            <w:noWrap/>
            <w:hideMark/>
          </w:tcPr>
          <w:p w14:paraId="251DDA0C" w14:textId="77777777" w:rsidR="00D514F5" w:rsidRPr="00D514F5" w:rsidRDefault="00D514F5"/>
        </w:tc>
        <w:tc>
          <w:tcPr>
            <w:tcW w:w="4436" w:type="dxa"/>
            <w:noWrap/>
            <w:hideMark/>
          </w:tcPr>
          <w:p w14:paraId="0542BB5B" w14:textId="77777777" w:rsidR="00D514F5" w:rsidRPr="00D514F5" w:rsidRDefault="00D514F5">
            <w:r w:rsidRPr="00D514F5">
              <w:t>Size</w:t>
            </w:r>
          </w:p>
        </w:tc>
        <w:tc>
          <w:tcPr>
            <w:tcW w:w="2489" w:type="dxa"/>
            <w:noWrap/>
            <w:hideMark/>
          </w:tcPr>
          <w:p w14:paraId="6C1A3FFD" w14:textId="77777777" w:rsidR="00D514F5" w:rsidRPr="00D514F5" w:rsidRDefault="00D514F5" w:rsidP="00D514F5">
            <w:r w:rsidRPr="00D514F5">
              <w:t>18.28</w:t>
            </w:r>
          </w:p>
        </w:tc>
        <w:tc>
          <w:tcPr>
            <w:tcW w:w="1260" w:type="dxa"/>
            <w:noWrap/>
            <w:hideMark/>
          </w:tcPr>
          <w:p w14:paraId="4615B403" w14:textId="77777777" w:rsidR="00D514F5" w:rsidRPr="00D514F5" w:rsidRDefault="00D514F5">
            <w:r w:rsidRPr="00D514F5">
              <w:t>cu. Ft</w:t>
            </w:r>
          </w:p>
        </w:tc>
      </w:tr>
      <w:tr w:rsidR="00D514F5" w:rsidRPr="00D514F5" w14:paraId="56852C55" w14:textId="77777777" w:rsidTr="00833D0E">
        <w:trPr>
          <w:trHeight w:val="300"/>
        </w:trPr>
        <w:tc>
          <w:tcPr>
            <w:tcW w:w="1165" w:type="dxa"/>
            <w:noWrap/>
            <w:hideMark/>
          </w:tcPr>
          <w:p w14:paraId="40DF7045" w14:textId="77777777" w:rsidR="00D514F5" w:rsidRPr="00D514F5" w:rsidRDefault="00D514F5"/>
        </w:tc>
        <w:tc>
          <w:tcPr>
            <w:tcW w:w="4436" w:type="dxa"/>
            <w:noWrap/>
            <w:hideMark/>
          </w:tcPr>
          <w:p w14:paraId="56E2F13D" w14:textId="77777777" w:rsidR="00D514F5" w:rsidRPr="00D514F5" w:rsidRDefault="00D514F5">
            <w:r w:rsidRPr="00D514F5">
              <w:t>Year of Manufacture</w:t>
            </w:r>
          </w:p>
        </w:tc>
        <w:tc>
          <w:tcPr>
            <w:tcW w:w="2489" w:type="dxa"/>
            <w:noWrap/>
            <w:hideMark/>
          </w:tcPr>
          <w:p w14:paraId="5B4D99C2" w14:textId="77777777" w:rsidR="00D514F5" w:rsidRPr="00D514F5" w:rsidRDefault="00D514F5" w:rsidP="00D514F5">
            <w:r w:rsidRPr="00D514F5">
              <w:t>2011</w:t>
            </w:r>
          </w:p>
        </w:tc>
        <w:tc>
          <w:tcPr>
            <w:tcW w:w="1260" w:type="dxa"/>
            <w:noWrap/>
            <w:hideMark/>
          </w:tcPr>
          <w:p w14:paraId="4B109732" w14:textId="77777777" w:rsidR="00D514F5" w:rsidRPr="00D514F5" w:rsidRDefault="00D514F5" w:rsidP="00D514F5"/>
        </w:tc>
      </w:tr>
      <w:tr w:rsidR="00D514F5" w:rsidRPr="00D514F5" w14:paraId="0841A643" w14:textId="77777777" w:rsidTr="00833D0E">
        <w:trPr>
          <w:trHeight w:val="300"/>
        </w:trPr>
        <w:tc>
          <w:tcPr>
            <w:tcW w:w="1165" w:type="dxa"/>
            <w:noWrap/>
            <w:hideMark/>
          </w:tcPr>
          <w:p w14:paraId="4E02AA8B" w14:textId="77777777" w:rsidR="00D514F5" w:rsidRPr="00D514F5" w:rsidRDefault="00D514F5"/>
        </w:tc>
        <w:tc>
          <w:tcPr>
            <w:tcW w:w="4436" w:type="dxa"/>
            <w:noWrap/>
            <w:hideMark/>
          </w:tcPr>
          <w:p w14:paraId="57558564" w14:textId="77777777" w:rsidR="00D514F5" w:rsidRPr="00D514F5" w:rsidRDefault="00D514F5">
            <w:r w:rsidRPr="00D514F5">
              <w:t>Energy Star</w:t>
            </w:r>
          </w:p>
        </w:tc>
        <w:tc>
          <w:tcPr>
            <w:tcW w:w="2489" w:type="dxa"/>
            <w:noWrap/>
            <w:hideMark/>
          </w:tcPr>
          <w:p w14:paraId="06EB2094" w14:textId="77777777" w:rsidR="00D514F5" w:rsidRPr="00D514F5" w:rsidRDefault="00D514F5" w:rsidP="00D514F5">
            <w:r w:rsidRPr="00D514F5">
              <w:t>TRUE</w:t>
            </w:r>
          </w:p>
        </w:tc>
        <w:tc>
          <w:tcPr>
            <w:tcW w:w="1260" w:type="dxa"/>
            <w:noWrap/>
            <w:hideMark/>
          </w:tcPr>
          <w:p w14:paraId="054D79AD" w14:textId="77777777" w:rsidR="00D514F5" w:rsidRPr="00D514F5" w:rsidRDefault="00D514F5" w:rsidP="00D514F5"/>
        </w:tc>
      </w:tr>
      <w:tr w:rsidR="00D514F5" w:rsidRPr="00D514F5" w14:paraId="276D37B4" w14:textId="77777777" w:rsidTr="00833D0E">
        <w:trPr>
          <w:trHeight w:val="300"/>
        </w:trPr>
        <w:tc>
          <w:tcPr>
            <w:tcW w:w="1165" w:type="dxa"/>
            <w:noWrap/>
            <w:hideMark/>
          </w:tcPr>
          <w:p w14:paraId="59940598" w14:textId="77777777" w:rsidR="00D514F5" w:rsidRPr="00D514F5" w:rsidRDefault="00D514F5"/>
        </w:tc>
        <w:tc>
          <w:tcPr>
            <w:tcW w:w="4436" w:type="dxa"/>
            <w:noWrap/>
            <w:hideMark/>
          </w:tcPr>
          <w:p w14:paraId="1EA78D56" w14:textId="77777777" w:rsidR="00D514F5" w:rsidRPr="00D514F5" w:rsidRDefault="00D514F5">
            <w:r w:rsidRPr="00D514F5">
              <w:t>Doors</w:t>
            </w:r>
          </w:p>
        </w:tc>
        <w:tc>
          <w:tcPr>
            <w:tcW w:w="2489" w:type="dxa"/>
            <w:noWrap/>
            <w:hideMark/>
          </w:tcPr>
          <w:p w14:paraId="1CE5CC0D" w14:textId="77777777" w:rsidR="00D514F5" w:rsidRPr="00D514F5" w:rsidRDefault="00D514F5">
            <w:r w:rsidRPr="00D514F5">
              <w:t>Top and bottom</w:t>
            </w:r>
          </w:p>
        </w:tc>
        <w:tc>
          <w:tcPr>
            <w:tcW w:w="1260" w:type="dxa"/>
            <w:noWrap/>
            <w:hideMark/>
          </w:tcPr>
          <w:p w14:paraId="36D1BDDA" w14:textId="77777777" w:rsidR="00D514F5" w:rsidRPr="00D514F5" w:rsidRDefault="00D514F5"/>
        </w:tc>
      </w:tr>
      <w:tr w:rsidR="00D514F5" w:rsidRPr="00D514F5" w14:paraId="19E6C637" w14:textId="77777777" w:rsidTr="00833D0E">
        <w:trPr>
          <w:trHeight w:val="300"/>
        </w:trPr>
        <w:tc>
          <w:tcPr>
            <w:tcW w:w="1165" w:type="dxa"/>
            <w:noWrap/>
            <w:hideMark/>
          </w:tcPr>
          <w:p w14:paraId="23FEB043" w14:textId="77777777" w:rsidR="00D514F5" w:rsidRPr="00D514F5" w:rsidRDefault="00D514F5">
            <w:pPr>
              <w:rPr>
                <w:b/>
                <w:bCs/>
              </w:rPr>
            </w:pPr>
            <w:r w:rsidRPr="00D514F5">
              <w:rPr>
                <w:b/>
                <w:bCs/>
              </w:rPr>
              <w:t>SYSTEMS:</w:t>
            </w:r>
          </w:p>
        </w:tc>
        <w:tc>
          <w:tcPr>
            <w:tcW w:w="4436" w:type="dxa"/>
            <w:noWrap/>
            <w:hideMark/>
          </w:tcPr>
          <w:p w14:paraId="7CBCB2D5" w14:textId="77777777" w:rsidR="00D514F5" w:rsidRPr="00D514F5" w:rsidRDefault="00D514F5">
            <w:pPr>
              <w:rPr>
                <w:b/>
                <w:bCs/>
              </w:rPr>
            </w:pPr>
            <w:r w:rsidRPr="00D514F5">
              <w:rPr>
                <w:b/>
                <w:bCs/>
              </w:rPr>
              <w:t>Dishwasher</w:t>
            </w:r>
          </w:p>
        </w:tc>
        <w:tc>
          <w:tcPr>
            <w:tcW w:w="2489" w:type="dxa"/>
            <w:noWrap/>
            <w:hideMark/>
          </w:tcPr>
          <w:p w14:paraId="6E2593EE" w14:textId="77777777" w:rsidR="00D514F5" w:rsidRPr="00D514F5" w:rsidRDefault="00D514F5">
            <w:pPr>
              <w:rPr>
                <w:b/>
                <w:bCs/>
              </w:rPr>
            </w:pPr>
          </w:p>
        </w:tc>
        <w:tc>
          <w:tcPr>
            <w:tcW w:w="1260" w:type="dxa"/>
            <w:noWrap/>
            <w:hideMark/>
          </w:tcPr>
          <w:p w14:paraId="32A909B9" w14:textId="77777777" w:rsidR="00D514F5" w:rsidRPr="00D514F5" w:rsidRDefault="00D514F5"/>
        </w:tc>
      </w:tr>
      <w:tr w:rsidR="00D514F5" w:rsidRPr="00D514F5" w14:paraId="24AF4AAD" w14:textId="77777777" w:rsidTr="00833D0E">
        <w:trPr>
          <w:trHeight w:val="300"/>
        </w:trPr>
        <w:tc>
          <w:tcPr>
            <w:tcW w:w="1165" w:type="dxa"/>
            <w:noWrap/>
            <w:hideMark/>
          </w:tcPr>
          <w:p w14:paraId="454EF4D0" w14:textId="77777777" w:rsidR="00D514F5" w:rsidRPr="00D514F5" w:rsidRDefault="00D514F5"/>
        </w:tc>
        <w:tc>
          <w:tcPr>
            <w:tcW w:w="4436" w:type="dxa"/>
            <w:noWrap/>
            <w:hideMark/>
          </w:tcPr>
          <w:p w14:paraId="01129852" w14:textId="77777777" w:rsidR="00D514F5" w:rsidRPr="00D514F5" w:rsidRDefault="00D514F5">
            <w:r w:rsidRPr="00D514F5">
              <w:t>Dishwasher Type</w:t>
            </w:r>
          </w:p>
        </w:tc>
        <w:tc>
          <w:tcPr>
            <w:tcW w:w="3749" w:type="dxa"/>
            <w:gridSpan w:val="2"/>
            <w:noWrap/>
            <w:hideMark/>
          </w:tcPr>
          <w:p w14:paraId="416A4394" w14:textId="77777777" w:rsidR="00D514F5" w:rsidRPr="00D514F5" w:rsidRDefault="00D514F5">
            <w:r w:rsidRPr="00D514F5">
              <w:t>Residential - Built-in under counter</w:t>
            </w:r>
          </w:p>
        </w:tc>
      </w:tr>
      <w:tr w:rsidR="00D514F5" w:rsidRPr="00D514F5" w14:paraId="016990D9" w14:textId="77777777" w:rsidTr="00833D0E">
        <w:trPr>
          <w:trHeight w:val="300"/>
        </w:trPr>
        <w:tc>
          <w:tcPr>
            <w:tcW w:w="1165" w:type="dxa"/>
            <w:noWrap/>
            <w:hideMark/>
          </w:tcPr>
          <w:p w14:paraId="73D09FD8" w14:textId="77777777" w:rsidR="00D514F5" w:rsidRPr="00D514F5" w:rsidRDefault="00D514F5"/>
        </w:tc>
        <w:tc>
          <w:tcPr>
            <w:tcW w:w="4436" w:type="dxa"/>
            <w:noWrap/>
            <w:hideMark/>
          </w:tcPr>
          <w:p w14:paraId="259108DF" w14:textId="77777777" w:rsidR="00D514F5" w:rsidRPr="00D514F5" w:rsidRDefault="00D514F5">
            <w:r w:rsidRPr="00D514F5">
              <w:t>Fuel</w:t>
            </w:r>
          </w:p>
        </w:tc>
        <w:tc>
          <w:tcPr>
            <w:tcW w:w="2489" w:type="dxa"/>
            <w:noWrap/>
            <w:hideMark/>
          </w:tcPr>
          <w:p w14:paraId="480E1FF7" w14:textId="77777777" w:rsidR="00D514F5" w:rsidRPr="00D514F5" w:rsidRDefault="00D514F5">
            <w:r w:rsidRPr="00D514F5">
              <w:t>Electricity</w:t>
            </w:r>
          </w:p>
        </w:tc>
        <w:tc>
          <w:tcPr>
            <w:tcW w:w="1260" w:type="dxa"/>
            <w:noWrap/>
            <w:hideMark/>
          </w:tcPr>
          <w:p w14:paraId="60ED0F1C" w14:textId="77777777" w:rsidR="00D514F5" w:rsidRPr="00D514F5" w:rsidRDefault="00D514F5"/>
        </w:tc>
      </w:tr>
      <w:tr w:rsidR="00D514F5" w:rsidRPr="00D514F5" w14:paraId="737E3BC9" w14:textId="77777777" w:rsidTr="00833D0E">
        <w:trPr>
          <w:trHeight w:val="300"/>
        </w:trPr>
        <w:tc>
          <w:tcPr>
            <w:tcW w:w="1165" w:type="dxa"/>
            <w:noWrap/>
            <w:hideMark/>
          </w:tcPr>
          <w:p w14:paraId="49E688FB" w14:textId="77777777" w:rsidR="00D514F5" w:rsidRPr="00D514F5" w:rsidRDefault="00D514F5"/>
        </w:tc>
        <w:tc>
          <w:tcPr>
            <w:tcW w:w="4436" w:type="dxa"/>
            <w:noWrap/>
            <w:hideMark/>
          </w:tcPr>
          <w:p w14:paraId="2C21EF36" w14:textId="77777777" w:rsidR="00D514F5" w:rsidRPr="00D514F5" w:rsidRDefault="00D514F5">
            <w:r w:rsidRPr="00D514F5">
              <w:t>Year of Manufacture</w:t>
            </w:r>
          </w:p>
        </w:tc>
        <w:tc>
          <w:tcPr>
            <w:tcW w:w="2489" w:type="dxa"/>
            <w:noWrap/>
            <w:hideMark/>
          </w:tcPr>
          <w:p w14:paraId="2CE2AA62" w14:textId="77777777" w:rsidR="00D514F5" w:rsidRPr="00D514F5" w:rsidRDefault="00D514F5" w:rsidP="00D514F5">
            <w:r w:rsidRPr="00D514F5">
              <w:t>2011</w:t>
            </w:r>
          </w:p>
        </w:tc>
        <w:tc>
          <w:tcPr>
            <w:tcW w:w="1260" w:type="dxa"/>
            <w:noWrap/>
            <w:hideMark/>
          </w:tcPr>
          <w:p w14:paraId="0EAF3B2F" w14:textId="77777777" w:rsidR="00D514F5" w:rsidRPr="00D514F5" w:rsidRDefault="00D514F5" w:rsidP="00D514F5"/>
        </w:tc>
      </w:tr>
      <w:tr w:rsidR="00D514F5" w:rsidRPr="00D514F5" w14:paraId="715B54C3" w14:textId="77777777" w:rsidTr="00833D0E">
        <w:trPr>
          <w:trHeight w:val="300"/>
        </w:trPr>
        <w:tc>
          <w:tcPr>
            <w:tcW w:w="1165" w:type="dxa"/>
            <w:noWrap/>
            <w:hideMark/>
          </w:tcPr>
          <w:p w14:paraId="4CC87352" w14:textId="77777777" w:rsidR="00D514F5" w:rsidRPr="00D514F5" w:rsidRDefault="00D514F5"/>
        </w:tc>
        <w:tc>
          <w:tcPr>
            <w:tcW w:w="4436" w:type="dxa"/>
            <w:noWrap/>
            <w:hideMark/>
          </w:tcPr>
          <w:p w14:paraId="40FD00CF" w14:textId="77777777" w:rsidR="00D514F5" w:rsidRPr="00D514F5" w:rsidRDefault="00D514F5">
            <w:r w:rsidRPr="00D514F5">
              <w:t>Energy Star</w:t>
            </w:r>
          </w:p>
        </w:tc>
        <w:tc>
          <w:tcPr>
            <w:tcW w:w="2489" w:type="dxa"/>
            <w:noWrap/>
            <w:hideMark/>
          </w:tcPr>
          <w:p w14:paraId="4514CDE1" w14:textId="77777777" w:rsidR="00D514F5" w:rsidRPr="00D514F5" w:rsidRDefault="00D514F5" w:rsidP="00D514F5">
            <w:r w:rsidRPr="00D514F5">
              <w:t>TRUE</w:t>
            </w:r>
          </w:p>
        </w:tc>
        <w:tc>
          <w:tcPr>
            <w:tcW w:w="1260" w:type="dxa"/>
            <w:noWrap/>
            <w:hideMark/>
          </w:tcPr>
          <w:p w14:paraId="4A2B11EC" w14:textId="77777777" w:rsidR="00D514F5" w:rsidRPr="00D514F5" w:rsidRDefault="00D514F5" w:rsidP="00D514F5"/>
        </w:tc>
      </w:tr>
      <w:tr w:rsidR="00D514F5" w:rsidRPr="00D514F5" w14:paraId="72C13009" w14:textId="77777777" w:rsidTr="00833D0E">
        <w:trPr>
          <w:trHeight w:val="300"/>
        </w:trPr>
        <w:tc>
          <w:tcPr>
            <w:tcW w:w="1165" w:type="dxa"/>
            <w:noWrap/>
            <w:hideMark/>
          </w:tcPr>
          <w:p w14:paraId="57CFA85C" w14:textId="77777777" w:rsidR="00D514F5" w:rsidRPr="00D514F5" w:rsidRDefault="00D514F5">
            <w:pPr>
              <w:rPr>
                <w:b/>
                <w:bCs/>
              </w:rPr>
            </w:pPr>
            <w:r w:rsidRPr="00D514F5">
              <w:rPr>
                <w:b/>
                <w:bCs/>
              </w:rPr>
              <w:t>SYSTEMS:</w:t>
            </w:r>
          </w:p>
        </w:tc>
        <w:tc>
          <w:tcPr>
            <w:tcW w:w="4436" w:type="dxa"/>
            <w:noWrap/>
            <w:hideMark/>
          </w:tcPr>
          <w:p w14:paraId="547AC470" w14:textId="77777777" w:rsidR="00D514F5" w:rsidRPr="00D514F5" w:rsidRDefault="00D514F5">
            <w:pPr>
              <w:rPr>
                <w:b/>
                <w:bCs/>
              </w:rPr>
            </w:pPr>
            <w:r w:rsidRPr="00D514F5">
              <w:rPr>
                <w:b/>
                <w:bCs/>
              </w:rPr>
              <w:t>Laundry</w:t>
            </w:r>
          </w:p>
        </w:tc>
        <w:tc>
          <w:tcPr>
            <w:tcW w:w="2489" w:type="dxa"/>
            <w:noWrap/>
            <w:hideMark/>
          </w:tcPr>
          <w:p w14:paraId="04CECF90" w14:textId="77777777" w:rsidR="00D514F5" w:rsidRPr="00D514F5" w:rsidRDefault="00D514F5">
            <w:pPr>
              <w:rPr>
                <w:b/>
                <w:bCs/>
              </w:rPr>
            </w:pPr>
          </w:p>
        </w:tc>
        <w:tc>
          <w:tcPr>
            <w:tcW w:w="1260" w:type="dxa"/>
            <w:noWrap/>
            <w:hideMark/>
          </w:tcPr>
          <w:p w14:paraId="0CFD76BF" w14:textId="77777777" w:rsidR="00D514F5" w:rsidRPr="00D514F5" w:rsidRDefault="00D514F5"/>
        </w:tc>
      </w:tr>
      <w:tr w:rsidR="00D514F5" w:rsidRPr="00D514F5" w14:paraId="227C57BA" w14:textId="77777777" w:rsidTr="00833D0E">
        <w:trPr>
          <w:trHeight w:val="300"/>
        </w:trPr>
        <w:tc>
          <w:tcPr>
            <w:tcW w:w="1165" w:type="dxa"/>
            <w:noWrap/>
            <w:hideMark/>
          </w:tcPr>
          <w:p w14:paraId="785CC160" w14:textId="77777777" w:rsidR="00D514F5" w:rsidRPr="00D514F5" w:rsidRDefault="00D514F5"/>
        </w:tc>
        <w:tc>
          <w:tcPr>
            <w:tcW w:w="4436" w:type="dxa"/>
            <w:noWrap/>
            <w:hideMark/>
          </w:tcPr>
          <w:p w14:paraId="197386AC" w14:textId="77777777" w:rsidR="00D514F5" w:rsidRPr="00D514F5" w:rsidRDefault="00D514F5">
            <w:r w:rsidRPr="00D514F5">
              <w:t>Laundry type</w:t>
            </w:r>
          </w:p>
        </w:tc>
        <w:tc>
          <w:tcPr>
            <w:tcW w:w="2489" w:type="dxa"/>
            <w:noWrap/>
            <w:hideMark/>
          </w:tcPr>
          <w:p w14:paraId="000245A3" w14:textId="77777777" w:rsidR="00D514F5" w:rsidRPr="00D514F5" w:rsidRDefault="00D514F5">
            <w:r w:rsidRPr="00D514F5">
              <w:t>Washer - Residental</w:t>
            </w:r>
          </w:p>
        </w:tc>
        <w:tc>
          <w:tcPr>
            <w:tcW w:w="1260" w:type="dxa"/>
            <w:noWrap/>
            <w:hideMark/>
          </w:tcPr>
          <w:p w14:paraId="723626D3" w14:textId="77777777" w:rsidR="00D514F5" w:rsidRPr="00D514F5" w:rsidRDefault="00D514F5"/>
        </w:tc>
      </w:tr>
      <w:tr w:rsidR="00D514F5" w:rsidRPr="00D514F5" w14:paraId="4BED7F66" w14:textId="77777777" w:rsidTr="00833D0E">
        <w:trPr>
          <w:trHeight w:val="300"/>
        </w:trPr>
        <w:tc>
          <w:tcPr>
            <w:tcW w:w="1165" w:type="dxa"/>
            <w:noWrap/>
            <w:hideMark/>
          </w:tcPr>
          <w:p w14:paraId="173E5191" w14:textId="77777777" w:rsidR="00D514F5" w:rsidRPr="00D514F5" w:rsidRDefault="00D514F5"/>
        </w:tc>
        <w:tc>
          <w:tcPr>
            <w:tcW w:w="4436" w:type="dxa"/>
            <w:noWrap/>
            <w:hideMark/>
          </w:tcPr>
          <w:p w14:paraId="4CCBD6BB" w14:textId="77777777" w:rsidR="00D514F5" w:rsidRPr="00D514F5" w:rsidRDefault="00D514F5"/>
        </w:tc>
        <w:tc>
          <w:tcPr>
            <w:tcW w:w="2489" w:type="dxa"/>
            <w:noWrap/>
            <w:hideMark/>
          </w:tcPr>
          <w:p w14:paraId="42F9A078" w14:textId="77777777" w:rsidR="00D514F5" w:rsidRPr="00D514F5" w:rsidRDefault="00D514F5">
            <w:r w:rsidRPr="00D514F5">
              <w:t>Dryer - Residential</w:t>
            </w:r>
          </w:p>
        </w:tc>
        <w:tc>
          <w:tcPr>
            <w:tcW w:w="1260" w:type="dxa"/>
            <w:noWrap/>
            <w:hideMark/>
          </w:tcPr>
          <w:p w14:paraId="7D8E01F1" w14:textId="77777777" w:rsidR="00D514F5" w:rsidRPr="00D514F5" w:rsidRDefault="00D514F5"/>
        </w:tc>
      </w:tr>
      <w:tr w:rsidR="00D514F5" w:rsidRPr="00D514F5" w14:paraId="0DEF6141" w14:textId="77777777" w:rsidTr="00833D0E">
        <w:trPr>
          <w:trHeight w:val="300"/>
        </w:trPr>
        <w:tc>
          <w:tcPr>
            <w:tcW w:w="1165" w:type="dxa"/>
            <w:noWrap/>
            <w:hideMark/>
          </w:tcPr>
          <w:p w14:paraId="713D47D7" w14:textId="77777777" w:rsidR="00D514F5" w:rsidRPr="00D514F5" w:rsidRDefault="00D514F5"/>
        </w:tc>
        <w:tc>
          <w:tcPr>
            <w:tcW w:w="4436" w:type="dxa"/>
            <w:noWrap/>
            <w:hideMark/>
          </w:tcPr>
          <w:p w14:paraId="56F9F080" w14:textId="77777777" w:rsidR="00D514F5" w:rsidRPr="00D514F5" w:rsidRDefault="00D514F5">
            <w:r w:rsidRPr="00D514F5">
              <w:t>Fuel</w:t>
            </w:r>
          </w:p>
        </w:tc>
        <w:tc>
          <w:tcPr>
            <w:tcW w:w="2489" w:type="dxa"/>
            <w:noWrap/>
            <w:hideMark/>
          </w:tcPr>
          <w:p w14:paraId="4D8C3FD5" w14:textId="77777777" w:rsidR="00D514F5" w:rsidRPr="00D514F5" w:rsidRDefault="00D514F5">
            <w:r w:rsidRPr="00D514F5">
              <w:t>Electricity</w:t>
            </w:r>
          </w:p>
        </w:tc>
        <w:tc>
          <w:tcPr>
            <w:tcW w:w="1260" w:type="dxa"/>
            <w:noWrap/>
            <w:hideMark/>
          </w:tcPr>
          <w:p w14:paraId="1879A659" w14:textId="77777777" w:rsidR="00D514F5" w:rsidRPr="00D514F5" w:rsidRDefault="00D514F5"/>
        </w:tc>
      </w:tr>
      <w:tr w:rsidR="00D514F5" w:rsidRPr="00D514F5" w14:paraId="687331DA" w14:textId="77777777" w:rsidTr="00833D0E">
        <w:trPr>
          <w:trHeight w:val="300"/>
        </w:trPr>
        <w:tc>
          <w:tcPr>
            <w:tcW w:w="1165" w:type="dxa"/>
            <w:noWrap/>
            <w:hideMark/>
          </w:tcPr>
          <w:p w14:paraId="3372A194" w14:textId="77777777" w:rsidR="00D514F5" w:rsidRPr="00D514F5" w:rsidRDefault="00D514F5"/>
        </w:tc>
        <w:tc>
          <w:tcPr>
            <w:tcW w:w="4436" w:type="dxa"/>
            <w:noWrap/>
            <w:hideMark/>
          </w:tcPr>
          <w:p w14:paraId="4FAD6FA0" w14:textId="77777777" w:rsidR="00D514F5" w:rsidRPr="00D514F5" w:rsidRDefault="00D514F5">
            <w:r w:rsidRPr="00D514F5">
              <w:t>Year of Manufacture</w:t>
            </w:r>
          </w:p>
        </w:tc>
        <w:tc>
          <w:tcPr>
            <w:tcW w:w="2489" w:type="dxa"/>
            <w:noWrap/>
            <w:hideMark/>
          </w:tcPr>
          <w:p w14:paraId="4BA02431" w14:textId="77777777" w:rsidR="00D514F5" w:rsidRPr="00D514F5" w:rsidRDefault="00D514F5" w:rsidP="00D514F5">
            <w:r w:rsidRPr="00D514F5">
              <w:t>2011</w:t>
            </w:r>
          </w:p>
        </w:tc>
        <w:tc>
          <w:tcPr>
            <w:tcW w:w="1260" w:type="dxa"/>
            <w:noWrap/>
            <w:hideMark/>
          </w:tcPr>
          <w:p w14:paraId="59994830" w14:textId="77777777" w:rsidR="00D514F5" w:rsidRPr="00D514F5" w:rsidRDefault="00D514F5" w:rsidP="00D514F5"/>
        </w:tc>
      </w:tr>
      <w:tr w:rsidR="00D514F5" w:rsidRPr="00D514F5" w14:paraId="2B559A84" w14:textId="77777777" w:rsidTr="00833D0E">
        <w:trPr>
          <w:trHeight w:val="300"/>
        </w:trPr>
        <w:tc>
          <w:tcPr>
            <w:tcW w:w="1165" w:type="dxa"/>
            <w:noWrap/>
            <w:hideMark/>
          </w:tcPr>
          <w:p w14:paraId="264C5EED" w14:textId="77777777" w:rsidR="00D514F5" w:rsidRPr="00D514F5" w:rsidRDefault="00D514F5"/>
        </w:tc>
        <w:tc>
          <w:tcPr>
            <w:tcW w:w="4436" w:type="dxa"/>
            <w:noWrap/>
            <w:hideMark/>
          </w:tcPr>
          <w:p w14:paraId="5AE25EB2" w14:textId="77777777" w:rsidR="00D514F5" w:rsidRPr="00D514F5" w:rsidRDefault="00D514F5">
            <w:r w:rsidRPr="00D514F5">
              <w:t>Energy Star</w:t>
            </w:r>
          </w:p>
        </w:tc>
        <w:tc>
          <w:tcPr>
            <w:tcW w:w="2489" w:type="dxa"/>
            <w:noWrap/>
            <w:hideMark/>
          </w:tcPr>
          <w:p w14:paraId="3957C023" w14:textId="77777777" w:rsidR="00D514F5" w:rsidRPr="00D514F5" w:rsidRDefault="00D514F5" w:rsidP="00D514F5">
            <w:r w:rsidRPr="00D514F5">
              <w:t>TRUE</w:t>
            </w:r>
          </w:p>
        </w:tc>
        <w:tc>
          <w:tcPr>
            <w:tcW w:w="1260" w:type="dxa"/>
            <w:noWrap/>
            <w:hideMark/>
          </w:tcPr>
          <w:p w14:paraId="7672C0A6" w14:textId="77777777" w:rsidR="00D514F5" w:rsidRPr="00D514F5" w:rsidRDefault="00D514F5" w:rsidP="00D514F5"/>
        </w:tc>
      </w:tr>
      <w:tr w:rsidR="00D514F5" w:rsidRPr="00D514F5" w14:paraId="5E88F435" w14:textId="77777777" w:rsidTr="00833D0E">
        <w:trPr>
          <w:trHeight w:val="300"/>
        </w:trPr>
        <w:tc>
          <w:tcPr>
            <w:tcW w:w="1165" w:type="dxa"/>
            <w:noWrap/>
            <w:hideMark/>
          </w:tcPr>
          <w:p w14:paraId="0E157753" w14:textId="77777777" w:rsidR="00D514F5" w:rsidRPr="00D514F5" w:rsidRDefault="00D514F5">
            <w:pPr>
              <w:rPr>
                <w:b/>
                <w:bCs/>
              </w:rPr>
            </w:pPr>
            <w:r w:rsidRPr="00D514F5">
              <w:rPr>
                <w:b/>
                <w:bCs/>
              </w:rPr>
              <w:t>SYSTEMS:</w:t>
            </w:r>
          </w:p>
        </w:tc>
        <w:tc>
          <w:tcPr>
            <w:tcW w:w="4436" w:type="dxa"/>
            <w:noWrap/>
            <w:hideMark/>
          </w:tcPr>
          <w:p w14:paraId="688F558F" w14:textId="77777777" w:rsidR="00D514F5" w:rsidRPr="00D514F5" w:rsidRDefault="00D514F5">
            <w:pPr>
              <w:rPr>
                <w:b/>
                <w:bCs/>
              </w:rPr>
            </w:pPr>
            <w:r w:rsidRPr="00D514F5">
              <w:rPr>
                <w:b/>
                <w:bCs/>
              </w:rPr>
              <w:t>On-Site Generation</w:t>
            </w:r>
          </w:p>
        </w:tc>
        <w:tc>
          <w:tcPr>
            <w:tcW w:w="2489" w:type="dxa"/>
            <w:noWrap/>
            <w:hideMark/>
          </w:tcPr>
          <w:p w14:paraId="5DD247CF" w14:textId="77777777" w:rsidR="00D514F5" w:rsidRPr="00D514F5" w:rsidRDefault="00D514F5">
            <w:pPr>
              <w:rPr>
                <w:b/>
                <w:bCs/>
              </w:rPr>
            </w:pPr>
          </w:p>
        </w:tc>
        <w:tc>
          <w:tcPr>
            <w:tcW w:w="1260" w:type="dxa"/>
            <w:noWrap/>
            <w:hideMark/>
          </w:tcPr>
          <w:p w14:paraId="6719A983" w14:textId="77777777" w:rsidR="00D514F5" w:rsidRPr="00D514F5" w:rsidRDefault="00D514F5"/>
        </w:tc>
      </w:tr>
      <w:tr w:rsidR="00D514F5" w:rsidRPr="00D514F5" w14:paraId="091D8225" w14:textId="77777777" w:rsidTr="00833D0E">
        <w:trPr>
          <w:trHeight w:val="300"/>
        </w:trPr>
        <w:tc>
          <w:tcPr>
            <w:tcW w:w="1165" w:type="dxa"/>
            <w:noWrap/>
            <w:hideMark/>
          </w:tcPr>
          <w:p w14:paraId="470D8B7E" w14:textId="77777777" w:rsidR="00D514F5" w:rsidRPr="00D514F5" w:rsidRDefault="00D514F5"/>
        </w:tc>
        <w:tc>
          <w:tcPr>
            <w:tcW w:w="4436" w:type="dxa"/>
            <w:noWrap/>
            <w:hideMark/>
          </w:tcPr>
          <w:p w14:paraId="6DAD2C60" w14:textId="77777777" w:rsidR="00D514F5" w:rsidRPr="00D514F5" w:rsidRDefault="00D514F5">
            <w:r w:rsidRPr="00D514F5">
              <w:t>On-Site Generation Type</w:t>
            </w:r>
          </w:p>
        </w:tc>
        <w:tc>
          <w:tcPr>
            <w:tcW w:w="2489" w:type="dxa"/>
            <w:noWrap/>
            <w:hideMark/>
          </w:tcPr>
          <w:p w14:paraId="278C4348" w14:textId="77777777" w:rsidR="00D514F5" w:rsidRPr="00D514F5" w:rsidRDefault="00D514F5">
            <w:r w:rsidRPr="00D514F5">
              <w:t>PV</w:t>
            </w:r>
          </w:p>
        </w:tc>
        <w:tc>
          <w:tcPr>
            <w:tcW w:w="1260" w:type="dxa"/>
            <w:noWrap/>
            <w:hideMark/>
          </w:tcPr>
          <w:p w14:paraId="4AFDE3EB" w14:textId="77777777" w:rsidR="00D514F5" w:rsidRPr="00D514F5" w:rsidRDefault="00D514F5"/>
        </w:tc>
      </w:tr>
      <w:tr w:rsidR="00D514F5" w:rsidRPr="00D514F5" w14:paraId="60138B93" w14:textId="77777777" w:rsidTr="00833D0E">
        <w:trPr>
          <w:trHeight w:val="300"/>
        </w:trPr>
        <w:tc>
          <w:tcPr>
            <w:tcW w:w="1165" w:type="dxa"/>
            <w:noWrap/>
            <w:hideMark/>
          </w:tcPr>
          <w:p w14:paraId="4C167BC4" w14:textId="77777777" w:rsidR="00D514F5" w:rsidRPr="00D514F5" w:rsidRDefault="00D514F5"/>
        </w:tc>
        <w:tc>
          <w:tcPr>
            <w:tcW w:w="4436" w:type="dxa"/>
            <w:noWrap/>
            <w:hideMark/>
          </w:tcPr>
          <w:p w14:paraId="1596DC22" w14:textId="77777777" w:rsidR="00D514F5" w:rsidRPr="00D514F5" w:rsidRDefault="00D514F5">
            <w:r w:rsidRPr="00D514F5">
              <w:t>Fuel Generated</w:t>
            </w:r>
          </w:p>
        </w:tc>
        <w:tc>
          <w:tcPr>
            <w:tcW w:w="2489" w:type="dxa"/>
            <w:noWrap/>
            <w:hideMark/>
          </w:tcPr>
          <w:p w14:paraId="5787B43B" w14:textId="77777777" w:rsidR="00D514F5" w:rsidRPr="00D514F5" w:rsidRDefault="00D514F5">
            <w:r w:rsidRPr="00D514F5">
              <w:t>Electricity (Renewable)</w:t>
            </w:r>
          </w:p>
        </w:tc>
        <w:tc>
          <w:tcPr>
            <w:tcW w:w="1260" w:type="dxa"/>
            <w:noWrap/>
            <w:hideMark/>
          </w:tcPr>
          <w:p w14:paraId="0C1A17E6" w14:textId="77777777" w:rsidR="00D514F5" w:rsidRPr="00D514F5" w:rsidRDefault="00D514F5"/>
        </w:tc>
      </w:tr>
      <w:tr w:rsidR="00D514F5" w:rsidRPr="00D514F5" w14:paraId="34DC417D" w14:textId="77777777" w:rsidTr="00833D0E">
        <w:trPr>
          <w:trHeight w:val="300"/>
        </w:trPr>
        <w:tc>
          <w:tcPr>
            <w:tcW w:w="1165" w:type="dxa"/>
            <w:noWrap/>
            <w:hideMark/>
          </w:tcPr>
          <w:p w14:paraId="68DE6901" w14:textId="77777777" w:rsidR="00D514F5" w:rsidRPr="00D514F5" w:rsidRDefault="00D514F5"/>
        </w:tc>
        <w:tc>
          <w:tcPr>
            <w:tcW w:w="4436" w:type="dxa"/>
            <w:noWrap/>
            <w:hideMark/>
          </w:tcPr>
          <w:p w14:paraId="376F4D11" w14:textId="77777777" w:rsidR="00D514F5" w:rsidRPr="00D514F5" w:rsidRDefault="00D514F5">
            <w:r w:rsidRPr="00D514F5">
              <w:t>Quantity</w:t>
            </w:r>
          </w:p>
        </w:tc>
        <w:tc>
          <w:tcPr>
            <w:tcW w:w="2489" w:type="dxa"/>
            <w:noWrap/>
            <w:hideMark/>
          </w:tcPr>
          <w:p w14:paraId="43EC48C3" w14:textId="77777777" w:rsidR="00D514F5" w:rsidRPr="00D514F5" w:rsidRDefault="00D514F5" w:rsidP="00D514F5">
            <w:r w:rsidRPr="00D514F5">
              <w:t>1</w:t>
            </w:r>
          </w:p>
        </w:tc>
        <w:tc>
          <w:tcPr>
            <w:tcW w:w="1260" w:type="dxa"/>
            <w:noWrap/>
            <w:hideMark/>
          </w:tcPr>
          <w:p w14:paraId="5AB03489" w14:textId="77777777" w:rsidR="00D514F5" w:rsidRPr="00D514F5" w:rsidRDefault="00D514F5" w:rsidP="00D514F5"/>
        </w:tc>
      </w:tr>
      <w:tr w:rsidR="00D514F5" w:rsidRPr="00D514F5" w14:paraId="702E62DC" w14:textId="77777777" w:rsidTr="00833D0E">
        <w:trPr>
          <w:trHeight w:val="300"/>
        </w:trPr>
        <w:tc>
          <w:tcPr>
            <w:tcW w:w="1165" w:type="dxa"/>
            <w:noWrap/>
            <w:hideMark/>
          </w:tcPr>
          <w:p w14:paraId="00C92A76" w14:textId="77777777" w:rsidR="00D514F5" w:rsidRPr="00D514F5" w:rsidRDefault="00D514F5"/>
        </w:tc>
        <w:tc>
          <w:tcPr>
            <w:tcW w:w="4436" w:type="dxa"/>
            <w:noWrap/>
            <w:hideMark/>
          </w:tcPr>
          <w:p w14:paraId="406EA05F" w14:textId="77777777" w:rsidR="00D514F5" w:rsidRPr="00D514F5" w:rsidRDefault="00D514F5">
            <w:r w:rsidRPr="00D514F5">
              <w:t>Capacity</w:t>
            </w:r>
          </w:p>
        </w:tc>
        <w:tc>
          <w:tcPr>
            <w:tcW w:w="2489" w:type="dxa"/>
            <w:noWrap/>
            <w:hideMark/>
          </w:tcPr>
          <w:p w14:paraId="6F0B3C7E" w14:textId="77777777" w:rsidR="00D514F5" w:rsidRPr="00D514F5" w:rsidRDefault="00D514F5" w:rsidP="00D514F5">
            <w:r w:rsidRPr="00D514F5">
              <w:t>10.24</w:t>
            </w:r>
          </w:p>
        </w:tc>
        <w:tc>
          <w:tcPr>
            <w:tcW w:w="1260" w:type="dxa"/>
            <w:noWrap/>
            <w:hideMark/>
          </w:tcPr>
          <w:p w14:paraId="1D1CAD3B" w14:textId="77777777" w:rsidR="00D514F5" w:rsidRPr="00D514F5" w:rsidRDefault="00D514F5">
            <w:r w:rsidRPr="00D514F5">
              <w:t>kW</w:t>
            </w:r>
          </w:p>
        </w:tc>
      </w:tr>
      <w:tr w:rsidR="00D514F5" w:rsidRPr="00D514F5" w14:paraId="6573E705" w14:textId="77777777" w:rsidTr="00833D0E">
        <w:trPr>
          <w:trHeight w:val="300"/>
        </w:trPr>
        <w:tc>
          <w:tcPr>
            <w:tcW w:w="1165" w:type="dxa"/>
            <w:noWrap/>
            <w:hideMark/>
          </w:tcPr>
          <w:p w14:paraId="3E937521" w14:textId="77777777" w:rsidR="00D514F5" w:rsidRPr="00D514F5" w:rsidRDefault="00D514F5"/>
        </w:tc>
        <w:tc>
          <w:tcPr>
            <w:tcW w:w="4436" w:type="dxa"/>
            <w:noWrap/>
            <w:hideMark/>
          </w:tcPr>
          <w:p w14:paraId="3A013959" w14:textId="77777777" w:rsidR="00D514F5" w:rsidRPr="00D514F5" w:rsidRDefault="00D514F5">
            <w:r w:rsidRPr="00D514F5">
              <w:t>Capacity Unit</w:t>
            </w:r>
          </w:p>
        </w:tc>
        <w:tc>
          <w:tcPr>
            <w:tcW w:w="2489" w:type="dxa"/>
            <w:noWrap/>
            <w:hideMark/>
          </w:tcPr>
          <w:p w14:paraId="5C01D450" w14:textId="77777777" w:rsidR="00D514F5" w:rsidRPr="00D514F5" w:rsidRDefault="00D514F5">
            <w:r w:rsidRPr="00D514F5">
              <w:t>kW</w:t>
            </w:r>
          </w:p>
        </w:tc>
        <w:tc>
          <w:tcPr>
            <w:tcW w:w="1260" w:type="dxa"/>
            <w:noWrap/>
            <w:hideMark/>
          </w:tcPr>
          <w:p w14:paraId="4D3AD7C1" w14:textId="77777777" w:rsidR="00D514F5" w:rsidRPr="00D514F5" w:rsidRDefault="00D514F5"/>
        </w:tc>
      </w:tr>
      <w:tr w:rsidR="00D514F5" w:rsidRPr="00D514F5" w14:paraId="25099252" w14:textId="77777777" w:rsidTr="00833D0E">
        <w:trPr>
          <w:trHeight w:val="300"/>
        </w:trPr>
        <w:tc>
          <w:tcPr>
            <w:tcW w:w="1165" w:type="dxa"/>
            <w:noWrap/>
            <w:hideMark/>
          </w:tcPr>
          <w:p w14:paraId="2A7297D7" w14:textId="77777777" w:rsidR="00D514F5" w:rsidRPr="00D514F5" w:rsidRDefault="00D514F5"/>
        </w:tc>
        <w:tc>
          <w:tcPr>
            <w:tcW w:w="4436" w:type="dxa"/>
            <w:noWrap/>
            <w:hideMark/>
          </w:tcPr>
          <w:p w14:paraId="0937D199" w14:textId="77777777" w:rsidR="00D514F5" w:rsidRPr="00D514F5" w:rsidRDefault="00D514F5">
            <w:r w:rsidRPr="00D514F5">
              <w:t>On-Site Generation Type</w:t>
            </w:r>
          </w:p>
        </w:tc>
        <w:tc>
          <w:tcPr>
            <w:tcW w:w="2489" w:type="dxa"/>
            <w:noWrap/>
            <w:hideMark/>
          </w:tcPr>
          <w:p w14:paraId="3D70A0CA" w14:textId="77777777" w:rsidR="00D514F5" w:rsidRPr="00D514F5" w:rsidRDefault="00D514F5">
            <w:r w:rsidRPr="00D514F5">
              <w:t>Solar Thermal</w:t>
            </w:r>
          </w:p>
        </w:tc>
        <w:tc>
          <w:tcPr>
            <w:tcW w:w="1260" w:type="dxa"/>
            <w:noWrap/>
            <w:hideMark/>
          </w:tcPr>
          <w:p w14:paraId="24D546CB" w14:textId="77777777" w:rsidR="00D514F5" w:rsidRPr="00D514F5" w:rsidRDefault="00D514F5"/>
        </w:tc>
      </w:tr>
      <w:tr w:rsidR="00D514F5" w:rsidRPr="00D514F5" w14:paraId="4A17BE4D" w14:textId="77777777" w:rsidTr="00833D0E">
        <w:trPr>
          <w:trHeight w:val="300"/>
        </w:trPr>
        <w:tc>
          <w:tcPr>
            <w:tcW w:w="1165" w:type="dxa"/>
            <w:noWrap/>
            <w:hideMark/>
          </w:tcPr>
          <w:p w14:paraId="7B3F0C95" w14:textId="77777777" w:rsidR="00D514F5" w:rsidRPr="00D514F5" w:rsidRDefault="00D514F5"/>
        </w:tc>
        <w:tc>
          <w:tcPr>
            <w:tcW w:w="4436" w:type="dxa"/>
            <w:noWrap/>
            <w:hideMark/>
          </w:tcPr>
          <w:p w14:paraId="3CD2A431" w14:textId="77777777" w:rsidR="00D514F5" w:rsidRPr="00D514F5" w:rsidRDefault="00D514F5">
            <w:r w:rsidRPr="00D514F5">
              <w:t>Fuel Generated</w:t>
            </w:r>
          </w:p>
        </w:tc>
        <w:tc>
          <w:tcPr>
            <w:tcW w:w="2489" w:type="dxa"/>
            <w:noWrap/>
            <w:hideMark/>
          </w:tcPr>
          <w:p w14:paraId="77F1D393" w14:textId="77777777" w:rsidR="00D514F5" w:rsidRPr="00D514F5" w:rsidRDefault="00D514F5">
            <w:r w:rsidRPr="00D514F5">
              <w:t>Solar Hot Water</w:t>
            </w:r>
          </w:p>
        </w:tc>
        <w:tc>
          <w:tcPr>
            <w:tcW w:w="1260" w:type="dxa"/>
            <w:noWrap/>
            <w:hideMark/>
          </w:tcPr>
          <w:p w14:paraId="134E9E33" w14:textId="77777777" w:rsidR="00D514F5" w:rsidRPr="00D514F5" w:rsidRDefault="00D514F5"/>
        </w:tc>
      </w:tr>
      <w:tr w:rsidR="00D514F5" w:rsidRPr="00D514F5" w14:paraId="6C26A38E" w14:textId="77777777" w:rsidTr="00833D0E">
        <w:trPr>
          <w:trHeight w:val="300"/>
        </w:trPr>
        <w:tc>
          <w:tcPr>
            <w:tcW w:w="1165" w:type="dxa"/>
            <w:noWrap/>
            <w:hideMark/>
          </w:tcPr>
          <w:p w14:paraId="0BEC7D85" w14:textId="77777777" w:rsidR="00D514F5" w:rsidRPr="00D514F5" w:rsidRDefault="00D514F5"/>
        </w:tc>
        <w:tc>
          <w:tcPr>
            <w:tcW w:w="4436" w:type="dxa"/>
            <w:noWrap/>
            <w:hideMark/>
          </w:tcPr>
          <w:p w14:paraId="0A98203A" w14:textId="77777777" w:rsidR="00D514F5" w:rsidRPr="00D514F5" w:rsidRDefault="00D514F5">
            <w:r w:rsidRPr="00D514F5">
              <w:t>Quantity</w:t>
            </w:r>
          </w:p>
        </w:tc>
        <w:tc>
          <w:tcPr>
            <w:tcW w:w="2489" w:type="dxa"/>
            <w:noWrap/>
            <w:hideMark/>
          </w:tcPr>
          <w:p w14:paraId="0918FA6F" w14:textId="77777777" w:rsidR="00D514F5" w:rsidRPr="00D514F5" w:rsidRDefault="00D514F5" w:rsidP="00D514F5">
            <w:r w:rsidRPr="00D514F5">
              <w:t>1</w:t>
            </w:r>
          </w:p>
        </w:tc>
        <w:tc>
          <w:tcPr>
            <w:tcW w:w="1260" w:type="dxa"/>
            <w:noWrap/>
            <w:hideMark/>
          </w:tcPr>
          <w:p w14:paraId="1E4C31FE" w14:textId="77777777" w:rsidR="00D514F5" w:rsidRPr="00D514F5" w:rsidRDefault="00D514F5" w:rsidP="00D514F5"/>
        </w:tc>
      </w:tr>
      <w:tr w:rsidR="00D514F5" w:rsidRPr="00D514F5" w14:paraId="716CE079" w14:textId="77777777" w:rsidTr="00833D0E">
        <w:trPr>
          <w:trHeight w:val="300"/>
        </w:trPr>
        <w:tc>
          <w:tcPr>
            <w:tcW w:w="1165" w:type="dxa"/>
            <w:noWrap/>
            <w:hideMark/>
          </w:tcPr>
          <w:p w14:paraId="215D66F7" w14:textId="77777777" w:rsidR="00D514F5" w:rsidRPr="00D514F5" w:rsidRDefault="00D514F5"/>
        </w:tc>
        <w:tc>
          <w:tcPr>
            <w:tcW w:w="4436" w:type="dxa"/>
            <w:noWrap/>
            <w:hideMark/>
          </w:tcPr>
          <w:p w14:paraId="1743C642" w14:textId="77777777" w:rsidR="00D514F5" w:rsidRPr="00D514F5" w:rsidRDefault="00D514F5">
            <w:r w:rsidRPr="00D514F5">
              <w:t>Capacity</w:t>
            </w:r>
          </w:p>
        </w:tc>
        <w:tc>
          <w:tcPr>
            <w:tcW w:w="2489" w:type="dxa"/>
            <w:noWrap/>
            <w:hideMark/>
          </w:tcPr>
          <w:p w14:paraId="1E19921E" w14:textId="77777777" w:rsidR="00D514F5" w:rsidRPr="00D514F5" w:rsidRDefault="00D514F5" w:rsidP="00D514F5">
            <w:r w:rsidRPr="00D514F5">
              <w:t>80</w:t>
            </w:r>
          </w:p>
        </w:tc>
        <w:tc>
          <w:tcPr>
            <w:tcW w:w="1260" w:type="dxa"/>
            <w:noWrap/>
            <w:hideMark/>
          </w:tcPr>
          <w:p w14:paraId="56074EF5" w14:textId="77777777" w:rsidR="00D514F5" w:rsidRPr="00D514F5" w:rsidRDefault="00D514F5" w:rsidP="00D514F5"/>
        </w:tc>
      </w:tr>
      <w:tr w:rsidR="00D514F5" w:rsidRPr="00D514F5" w14:paraId="7F22CE04" w14:textId="77777777" w:rsidTr="00833D0E">
        <w:trPr>
          <w:trHeight w:val="300"/>
        </w:trPr>
        <w:tc>
          <w:tcPr>
            <w:tcW w:w="1165" w:type="dxa"/>
            <w:noWrap/>
            <w:hideMark/>
          </w:tcPr>
          <w:p w14:paraId="78EC6921" w14:textId="77777777" w:rsidR="00D514F5" w:rsidRPr="00D514F5" w:rsidRDefault="00D514F5"/>
        </w:tc>
        <w:tc>
          <w:tcPr>
            <w:tcW w:w="4436" w:type="dxa"/>
            <w:noWrap/>
            <w:hideMark/>
          </w:tcPr>
          <w:p w14:paraId="208A1BD7" w14:textId="77777777" w:rsidR="00D514F5" w:rsidRPr="00D514F5" w:rsidRDefault="00D514F5">
            <w:r w:rsidRPr="00D514F5">
              <w:t>Capacity Unit</w:t>
            </w:r>
          </w:p>
        </w:tc>
        <w:tc>
          <w:tcPr>
            <w:tcW w:w="2489" w:type="dxa"/>
            <w:noWrap/>
            <w:hideMark/>
          </w:tcPr>
          <w:p w14:paraId="6D5ABC87" w14:textId="77777777" w:rsidR="00D514F5" w:rsidRPr="00D514F5" w:rsidRDefault="00D514F5">
            <w:r w:rsidRPr="00D514F5">
              <w:t>gallons</w:t>
            </w:r>
          </w:p>
        </w:tc>
        <w:tc>
          <w:tcPr>
            <w:tcW w:w="1260" w:type="dxa"/>
            <w:noWrap/>
            <w:hideMark/>
          </w:tcPr>
          <w:p w14:paraId="4CFF7470" w14:textId="77777777" w:rsidR="00D514F5" w:rsidRPr="00D514F5" w:rsidRDefault="00D514F5"/>
        </w:tc>
      </w:tr>
      <w:tr w:rsidR="00D514F5" w:rsidRPr="00D514F5" w14:paraId="195C8878" w14:textId="77777777" w:rsidTr="00833D0E">
        <w:trPr>
          <w:trHeight w:val="300"/>
        </w:trPr>
        <w:tc>
          <w:tcPr>
            <w:tcW w:w="5601" w:type="dxa"/>
            <w:gridSpan w:val="2"/>
            <w:noWrap/>
            <w:hideMark/>
          </w:tcPr>
          <w:p w14:paraId="75466DC8" w14:textId="77777777" w:rsidR="00D514F5" w:rsidRPr="00D514F5" w:rsidRDefault="00D514F5">
            <w:pPr>
              <w:rPr>
                <w:b/>
                <w:bCs/>
              </w:rPr>
            </w:pPr>
            <w:r w:rsidRPr="00D514F5">
              <w:rPr>
                <w:b/>
                <w:bCs/>
              </w:rPr>
              <w:t xml:space="preserve">ENERGY USE: </w:t>
            </w:r>
          </w:p>
        </w:tc>
        <w:tc>
          <w:tcPr>
            <w:tcW w:w="2489" w:type="dxa"/>
            <w:noWrap/>
            <w:hideMark/>
          </w:tcPr>
          <w:p w14:paraId="29EE7516" w14:textId="77777777" w:rsidR="00D514F5" w:rsidRPr="00D514F5" w:rsidRDefault="00D514F5">
            <w:pPr>
              <w:rPr>
                <w:b/>
                <w:bCs/>
              </w:rPr>
            </w:pPr>
          </w:p>
        </w:tc>
        <w:tc>
          <w:tcPr>
            <w:tcW w:w="1260" w:type="dxa"/>
            <w:noWrap/>
            <w:hideMark/>
          </w:tcPr>
          <w:p w14:paraId="3C0EA855" w14:textId="77777777" w:rsidR="00D514F5" w:rsidRPr="00D514F5" w:rsidRDefault="00D514F5"/>
        </w:tc>
      </w:tr>
      <w:tr w:rsidR="00D514F5" w:rsidRPr="00D514F5" w14:paraId="77166622" w14:textId="77777777" w:rsidTr="00833D0E">
        <w:trPr>
          <w:trHeight w:val="300"/>
        </w:trPr>
        <w:tc>
          <w:tcPr>
            <w:tcW w:w="1165" w:type="dxa"/>
            <w:noWrap/>
            <w:hideMark/>
          </w:tcPr>
          <w:p w14:paraId="0DEC10EE" w14:textId="77777777" w:rsidR="00D514F5" w:rsidRPr="00D514F5" w:rsidRDefault="00D514F5"/>
        </w:tc>
        <w:tc>
          <w:tcPr>
            <w:tcW w:w="4436" w:type="dxa"/>
            <w:noWrap/>
            <w:hideMark/>
          </w:tcPr>
          <w:p w14:paraId="345229D1" w14:textId="77777777" w:rsidR="00D514F5" w:rsidRPr="00D514F5" w:rsidRDefault="00D514F5">
            <w:r w:rsidRPr="00D514F5">
              <w:t>Fuel</w:t>
            </w:r>
          </w:p>
        </w:tc>
        <w:tc>
          <w:tcPr>
            <w:tcW w:w="2489" w:type="dxa"/>
            <w:noWrap/>
            <w:hideMark/>
          </w:tcPr>
          <w:p w14:paraId="4F1B08F9" w14:textId="77777777" w:rsidR="00D514F5" w:rsidRPr="00D514F5" w:rsidRDefault="00D514F5">
            <w:r w:rsidRPr="00D514F5">
              <w:t>Electricity</w:t>
            </w:r>
          </w:p>
        </w:tc>
        <w:tc>
          <w:tcPr>
            <w:tcW w:w="1260" w:type="dxa"/>
            <w:noWrap/>
            <w:hideMark/>
          </w:tcPr>
          <w:p w14:paraId="5B340E53" w14:textId="77777777" w:rsidR="00D514F5" w:rsidRPr="00D514F5" w:rsidRDefault="00D514F5"/>
        </w:tc>
      </w:tr>
      <w:tr w:rsidR="00D514F5" w:rsidRPr="00D514F5" w14:paraId="78F6C97A" w14:textId="77777777" w:rsidTr="00833D0E">
        <w:trPr>
          <w:trHeight w:val="300"/>
        </w:trPr>
        <w:tc>
          <w:tcPr>
            <w:tcW w:w="1165" w:type="dxa"/>
            <w:noWrap/>
            <w:hideMark/>
          </w:tcPr>
          <w:p w14:paraId="31591A57" w14:textId="77777777" w:rsidR="00D514F5" w:rsidRPr="00D514F5" w:rsidRDefault="00D514F5"/>
        </w:tc>
        <w:tc>
          <w:tcPr>
            <w:tcW w:w="4436" w:type="dxa"/>
            <w:noWrap/>
            <w:hideMark/>
          </w:tcPr>
          <w:p w14:paraId="42545C57" w14:textId="77777777" w:rsidR="00D514F5" w:rsidRPr="00D514F5" w:rsidRDefault="00D514F5">
            <w:r w:rsidRPr="00D514F5">
              <w:t>Complete Fuel</w:t>
            </w:r>
          </w:p>
        </w:tc>
        <w:tc>
          <w:tcPr>
            <w:tcW w:w="2489" w:type="dxa"/>
            <w:noWrap/>
            <w:hideMark/>
          </w:tcPr>
          <w:p w14:paraId="39673C30" w14:textId="77777777" w:rsidR="00D514F5" w:rsidRPr="00D514F5" w:rsidRDefault="00D514F5" w:rsidP="00D514F5">
            <w:r w:rsidRPr="00D514F5">
              <w:t>TRUE</w:t>
            </w:r>
          </w:p>
        </w:tc>
        <w:tc>
          <w:tcPr>
            <w:tcW w:w="1260" w:type="dxa"/>
            <w:noWrap/>
            <w:hideMark/>
          </w:tcPr>
          <w:p w14:paraId="487CDB53" w14:textId="77777777" w:rsidR="00D514F5" w:rsidRPr="00D514F5" w:rsidRDefault="00D514F5" w:rsidP="00D514F5"/>
        </w:tc>
      </w:tr>
      <w:tr w:rsidR="00D514F5" w:rsidRPr="00D514F5" w14:paraId="147D96BA" w14:textId="77777777" w:rsidTr="00833D0E">
        <w:trPr>
          <w:trHeight w:val="300"/>
        </w:trPr>
        <w:tc>
          <w:tcPr>
            <w:tcW w:w="1165" w:type="dxa"/>
            <w:noWrap/>
            <w:hideMark/>
          </w:tcPr>
          <w:p w14:paraId="2E9C54B8" w14:textId="77777777" w:rsidR="00D514F5" w:rsidRPr="00D514F5" w:rsidRDefault="00D514F5"/>
        </w:tc>
        <w:tc>
          <w:tcPr>
            <w:tcW w:w="4436" w:type="dxa"/>
            <w:noWrap/>
            <w:hideMark/>
          </w:tcPr>
          <w:p w14:paraId="3E6AD303" w14:textId="77777777" w:rsidR="00D514F5" w:rsidRPr="00D514F5" w:rsidRDefault="00D514F5">
            <w:r w:rsidRPr="00D514F5">
              <w:t>End Use Type</w:t>
            </w:r>
          </w:p>
        </w:tc>
        <w:tc>
          <w:tcPr>
            <w:tcW w:w="2489" w:type="dxa"/>
            <w:noWrap/>
            <w:hideMark/>
          </w:tcPr>
          <w:p w14:paraId="232DEE76" w14:textId="77777777" w:rsidR="00D514F5" w:rsidRPr="00D514F5" w:rsidRDefault="00D514F5">
            <w:r w:rsidRPr="00D514F5">
              <w:t>Whole Building</w:t>
            </w:r>
          </w:p>
        </w:tc>
        <w:tc>
          <w:tcPr>
            <w:tcW w:w="1260" w:type="dxa"/>
            <w:noWrap/>
            <w:hideMark/>
          </w:tcPr>
          <w:p w14:paraId="3421EC93" w14:textId="77777777" w:rsidR="00D514F5" w:rsidRPr="00D514F5" w:rsidRDefault="00D514F5"/>
        </w:tc>
      </w:tr>
      <w:tr w:rsidR="00D514F5" w:rsidRPr="00D514F5" w14:paraId="1883528C" w14:textId="77777777" w:rsidTr="00833D0E">
        <w:trPr>
          <w:trHeight w:val="300"/>
        </w:trPr>
        <w:tc>
          <w:tcPr>
            <w:tcW w:w="1165" w:type="dxa"/>
            <w:noWrap/>
            <w:hideMark/>
          </w:tcPr>
          <w:p w14:paraId="310C1073" w14:textId="77777777" w:rsidR="00D514F5" w:rsidRPr="00D514F5" w:rsidRDefault="00D514F5"/>
        </w:tc>
        <w:tc>
          <w:tcPr>
            <w:tcW w:w="4436" w:type="dxa"/>
            <w:noWrap/>
            <w:hideMark/>
          </w:tcPr>
          <w:p w14:paraId="36DFCC11" w14:textId="77777777" w:rsidR="00D514F5" w:rsidRPr="00D514F5" w:rsidRDefault="00D514F5">
            <w:r w:rsidRPr="00D514F5">
              <w:t>Complete End Use</w:t>
            </w:r>
          </w:p>
        </w:tc>
        <w:tc>
          <w:tcPr>
            <w:tcW w:w="2489" w:type="dxa"/>
            <w:noWrap/>
            <w:hideMark/>
          </w:tcPr>
          <w:p w14:paraId="42A47C2C" w14:textId="77777777" w:rsidR="00D514F5" w:rsidRPr="00D514F5" w:rsidRDefault="00D514F5" w:rsidP="00D514F5">
            <w:r w:rsidRPr="00D514F5">
              <w:t>TRUE</w:t>
            </w:r>
          </w:p>
        </w:tc>
        <w:tc>
          <w:tcPr>
            <w:tcW w:w="1260" w:type="dxa"/>
            <w:noWrap/>
            <w:hideMark/>
          </w:tcPr>
          <w:p w14:paraId="3B3C6F37" w14:textId="77777777" w:rsidR="00D514F5" w:rsidRPr="00D514F5" w:rsidRDefault="00D514F5" w:rsidP="00D514F5"/>
        </w:tc>
      </w:tr>
      <w:tr w:rsidR="00D514F5" w:rsidRPr="00D514F5" w14:paraId="5E7F2FF2" w14:textId="77777777" w:rsidTr="00833D0E">
        <w:trPr>
          <w:trHeight w:val="300"/>
        </w:trPr>
        <w:tc>
          <w:tcPr>
            <w:tcW w:w="1165" w:type="dxa"/>
            <w:noWrap/>
            <w:hideMark/>
          </w:tcPr>
          <w:p w14:paraId="010275DE" w14:textId="77777777" w:rsidR="00D514F5" w:rsidRPr="00D514F5" w:rsidRDefault="00D514F5"/>
        </w:tc>
        <w:tc>
          <w:tcPr>
            <w:tcW w:w="4436" w:type="dxa"/>
            <w:noWrap/>
            <w:hideMark/>
          </w:tcPr>
          <w:p w14:paraId="5670712E" w14:textId="77777777" w:rsidR="00D514F5" w:rsidRPr="00D514F5" w:rsidRDefault="00D514F5">
            <w:r w:rsidRPr="00D514F5">
              <w:t>Units</w:t>
            </w:r>
          </w:p>
        </w:tc>
        <w:tc>
          <w:tcPr>
            <w:tcW w:w="2489" w:type="dxa"/>
            <w:noWrap/>
            <w:hideMark/>
          </w:tcPr>
          <w:p w14:paraId="32B2E002" w14:textId="77777777" w:rsidR="00D514F5" w:rsidRPr="00D514F5" w:rsidRDefault="00D514F5">
            <w:r w:rsidRPr="00D514F5">
              <w:t>kWh</w:t>
            </w:r>
          </w:p>
        </w:tc>
        <w:tc>
          <w:tcPr>
            <w:tcW w:w="1260" w:type="dxa"/>
            <w:noWrap/>
            <w:hideMark/>
          </w:tcPr>
          <w:p w14:paraId="13487A0E" w14:textId="77777777" w:rsidR="00D514F5" w:rsidRPr="00D514F5" w:rsidRDefault="00D514F5"/>
        </w:tc>
      </w:tr>
      <w:tr w:rsidR="00D514F5" w:rsidRPr="00D514F5" w14:paraId="2609A2B0" w14:textId="77777777" w:rsidTr="00833D0E">
        <w:trPr>
          <w:trHeight w:val="300"/>
        </w:trPr>
        <w:tc>
          <w:tcPr>
            <w:tcW w:w="1165" w:type="dxa"/>
            <w:noWrap/>
            <w:hideMark/>
          </w:tcPr>
          <w:p w14:paraId="505F2DFB" w14:textId="77777777" w:rsidR="00D514F5" w:rsidRPr="00D514F5" w:rsidRDefault="00D514F5"/>
        </w:tc>
        <w:tc>
          <w:tcPr>
            <w:tcW w:w="4436" w:type="dxa"/>
            <w:noWrap/>
            <w:hideMark/>
          </w:tcPr>
          <w:p w14:paraId="6E73D291" w14:textId="77777777" w:rsidR="00D514F5" w:rsidRPr="00D514F5" w:rsidRDefault="00D514F5">
            <w:r w:rsidRPr="00D514F5">
              <w:t>Interval Type</w:t>
            </w:r>
          </w:p>
        </w:tc>
        <w:tc>
          <w:tcPr>
            <w:tcW w:w="2489" w:type="dxa"/>
            <w:noWrap/>
            <w:hideMark/>
          </w:tcPr>
          <w:p w14:paraId="6C620374" w14:textId="77777777" w:rsidR="00D514F5" w:rsidRPr="00D514F5" w:rsidRDefault="00D514F5">
            <w:r w:rsidRPr="00D514F5">
              <w:t>Minutely</w:t>
            </w:r>
          </w:p>
        </w:tc>
        <w:tc>
          <w:tcPr>
            <w:tcW w:w="1260" w:type="dxa"/>
            <w:noWrap/>
            <w:hideMark/>
          </w:tcPr>
          <w:p w14:paraId="072B5FDF" w14:textId="77777777" w:rsidR="00D514F5" w:rsidRPr="00D514F5" w:rsidRDefault="00D514F5"/>
        </w:tc>
      </w:tr>
      <w:tr w:rsidR="00D514F5" w:rsidRPr="00D514F5" w14:paraId="2D38703B" w14:textId="77777777" w:rsidTr="00833D0E">
        <w:trPr>
          <w:trHeight w:val="300"/>
        </w:trPr>
        <w:tc>
          <w:tcPr>
            <w:tcW w:w="1165" w:type="dxa"/>
            <w:noWrap/>
            <w:hideMark/>
          </w:tcPr>
          <w:p w14:paraId="5AB30803" w14:textId="77777777" w:rsidR="00D514F5" w:rsidRPr="00D514F5" w:rsidRDefault="00D514F5"/>
        </w:tc>
        <w:tc>
          <w:tcPr>
            <w:tcW w:w="4436" w:type="dxa"/>
            <w:noWrap/>
            <w:hideMark/>
          </w:tcPr>
          <w:p w14:paraId="21473F45" w14:textId="77777777" w:rsidR="00D514F5" w:rsidRPr="00D514F5" w:rsidRDefault="00D514F5">
            <w:r w:rsidRPr="00D514F5">
              <w:t>Reading Time Zone Code</w:t>
            </w:r>
          </w:p>
        </w:tc>
        <w:tc>
          <w:tcPr>
            <w:tcW w:w="2489" w:type="dxa"/>
            <w:noWrap/>
            <w:hideMark/>
          </w:tcPr>
          <w:p w14:paraId="45530E49" w14:textId="77777777" w:rsidR="00D514F5" w:rsidRPr="00D514F5" w:rsidRDefault="00D514F5">
            <w:r w:rsidRPr="00D514F5">
              <w:t>EST, EDT</w:t>
            </w:r>
          </w:p>
        </w:tc>
        <w:tc>
          <w:tcPr>
            <w:tcW w:w="1260" w:type="dxa"/>
            <w:noWrap/>
            <w:hideMark/>
          </w:tcPr>
          <w:p w14:paraId="1E57E6A8" w14:textId="77777777" w:rsidR="00D514F5" w:rsidRPr="00D514F5" w:rsidRDefault="00D514F5"/>
        </w:tc>
      </w:tr>
      <w:tr w:rsidR="00D514F5" w:rsidRPr="00D514F5" w14:paraId="4B4DBE34" w14:textId="77777777" w:rsidTr="00833D0E">
        <w:trPr>
          <w:trHeight w:val="300"/>
        </w:trPr>
        <w:tc>
          <w:tcPr>
            <w:tcW w:w="1165" w:type="dxa"/>
            <w:noWrap/>
            <w:hideMark/>
          </w:tcPr>
          <w:p w14:paraId="69365FEC" w14:textId="77777777" w:rsidR="00D514F5" w:rsidRPr="00D514F5" w:rsidRDefault="00D514F5"/>
        </w:tc>
        <w:tc>
          <w:tcPr>
            <w:tcW w:w="4436" w:type="dxa"/>
            <w:noWrap/>
            <w:hideMark/>
          </w:tcPr>
          <w:p w14:paraId="660ACE6D" w14:textId="77777777" w:rsidR="00D514F5" w:rsidRPr="00D514F5" w:rsidRDefault="00D514F5">
            <w:r w:rsidRPr="00D514F5">
              <w:t>Reading Type</w:t>
            </w:r>
          </w:p>
        </w:tc>
        <w:tc>
          <w:tcPr>
            <w:tcW w:w="2489" w:type="dxa"/>
            <w:noWrap/>
            <w:hideMark/>
          </w:tcPr>
          <w:p w14:paraId="479E28CD" w14:textId="77777777" w:rsidR="00D514F5" w:rsidRPr="00D514F5" w:rsidRDefault="00D514F5">
            <w:r w:rsidRPr="00D514F5">
              <w:t>Point, Average</w:t>
            </w:r>
          </w:p>
        </w:tc>
        <w:tc>
          <w:tcPr>
            <w:tcW w:w="1260" w:type="dxa"/>
            <w:noWrap/>
            <w:hideMark/>
          </w:tcPr>
          <w:p w14:paraId="19902E52" w14:textId="77777777" w:rsidR="00D514F5" w:rsidRPr="00D514F5" w:rsidRDefault="00D514F5"/>
        </w:tc>
      </w:tr>
    </w:tbl>
    <w:p w14:paraId="1F743C31" w14:textId="2ACABFF7" w:rsidR="00B371A1" w:rsidRDefault="00B371A1">
      <w:pPr>
        <w:sectPr w:rsidR="00B371A1" w:rsidSect="00B371A1">
          <w:pgSz w:w="12240" w:h="15840"/>
          <w:pgMar w:top="1440" w:right="1440" w:bottom="1440" w:left="1440" w:header="720" w:footer="720" w:gutter="0"/>
          <w:cols w:space="720"/>
          <w:docGrid w:linePitch="360"/>
        </w:sectPr>
      </w:pPr>
    </w:p>
    <w:p w14:paraId="4A64A4C6" w14:textId="4A4A4CE1" w:rsidR="00B371A1" w:rsidRDefault="00B371A1"/>
    <w:p w14:paraId="37DE1420" w14:textId="0B643093" w:rsidR="000E10F0" w:rsidRDefault="007D07AE" w:rsidP="00C47489">
      <w:pPr>
        <w:jc w:val="center"/>
      </w:pPr>
      <w:r>
        <w:t>Appendix 2.  Description of each data channel available in the NZERTF database.</w:t>
      </w:r>
    </w:p>
    <w:p w14:paraId="3AA10F7D" w14:textId="4FDC12AA" w:rsidR="007D07AE" w:rsidRDefault="007D07AE" w:rsidP="000E10F0"/>
    <w:p w14:paraId="48C4DEF2" w14:textId="33376468" w:rsidR="007D07AE" w:rsidRDefault="007D07AE" w:rsidP="001F799B">
      <w:pPr>
        <w:spacing w:line="240" w:lineRule="auto"/>
      </w:pPr>
      <w:r>
        <w:t xml:space="preserve">Subsystem Key: </w:t>
      </w:r>
    </w:p>
    <w:p w14:paraId="6F13B83B" w14:textId="47DC46A2" w:rsidR="007D07AE" w:rsidRDefault="007D07AE" w:rsidP="001F799B">
      <w:pPr>
        <w:spacing w:line="240" w:lineRule="auto"/>
      </w:pPr>
      <w:r>
        <w:t xml:space="preserve">DHW:  </w:t>
      </w:r>
      <w:r>
        <w:tab/>
      </w:r>
      <w:r w:rsidR="001F799B">
        <w:tab/>
      </w:r>
      <w:r>
        <w:t>Domestic Hot Water</w:t>
      </w:r>
    </w:p>
    <w:p w14:paraId="6AC3E6FA" w14:textId="688E8732" w:rsidR="007D07AE" w:rsidRDefault="007D07AE" w:rsidP="001F799B">
      <w:pPr>
        <w:spacing w:line="240" w:lineRule="auto"/>
      </w:pPr>
      <w:r>
        <w:t xml:space="preserve">SHW:  </w:t>
      </w:r>
      <w:r>
        <w:tab/>
      </w:r>
      <w:r w:rsidR="001F799B">
        <w:tab/>
      </w:r>
      <w:r>
        <w:t>Solar Hot Water</w:t>
      </w:r>
    </w:p>
    <w:p w14:paraId="3BD96DB1" w14:textId="3EE57AE8" w:rsidR="007D07AE" w:rsidRDefault="007D07AE" w:rsidP="001F799B">
      <w:pPr>
        <w:spacing w:line="240" w:lineRule="auto"/>
      </w:pPr>
      <w:r>
        <w:t xml:space="preserve">Loads: </w:t>
      </w:r>
      <w:r>
        <w:tab/>
      </w:r>
      <w:r w:rsidR="001F799B">
        <w:tab/>
      </w:r>
      <w:r>
        <w:t>Electrical and Thermal Loads by equipment and people</w:t>
      </w:r>
    </w:p>
    <w:p w14:paraId="239669F9" w14:textId="04A8E5C9" w:rsidR="001F799B" w:rsidRDefault="001F799B" w:rsidP="001F799B">
      <w:pPr>
        <w:spacing w:line="240" w:lineRule="auto"/>
      </w:pPr>
      <w:r>
        <w:t>HVAC:</w:t>
      </w:r>
      <w:r>
        <w:tab/>
      </w:r>
      <w:r>
        <w:tab/>
        <w:t>Heating and Cooling System</w:t>
      </w:r>
    </w:p>
    <w:p w14:paraId="13FD1ED2" w14:textId="5E83F8C7" w:rsidR="001F799B" w:rsidRDefault="001F799B" w:rsidP="001F799B">
      <w:pPr>
        <w:spacing w:line="240" w:lineRule="auto"/>
      </w:pPr>
      <w:r>
        <w:t>IndEnv:</w:t>
      </w:r>
      <w:r>
        <w:tab/>
      </w:r>
      <w:r>
        <w:tab/>
        <w:t>Indoor Environment</w:t>
      </w:r>
    </w:p>
    <w:p w14:paraId="72B14534" w14:textId="7F7BE838" w:rsidR="001F799B" w:rsidRDefault="001F799B" w:rsidP="001F799B">
      <w:pPr>
        <w:spacing w:line="240" w:lineRule="auto"/>
      </w:pPr>
      <w:r>
        <w:t>PV:</w:t>
      </w:r>
      <w:r>
        <w:tab/>
      </w:r>
      <w:r>
        <w:tab/>
        <w:t>Photovoltaic</w:t>
      </w:r>
    </w:p>
    <w:p w14:paraId="4F88B816" w14:textId="6F6EEE5A" w:rsidR="001F799B" w:rsidRDefault="001F799B" w:rsidP="001F799B">
      <w:pPr>
        <w:spacing w:line="240" w:lineRule="auto"/>
      </w:pPr>
      <w:r>
        <w:t>OutEnv:</w:t>
      </w:r>
      <w:r>
        <w:tab/>
      </w:r>
      <w:r>
        <w:tab/>
        <w:t>Outdoor Environment</w:t>
      </w:r>
    </w:p>
    <w:p w14:paraId="0DBAED6E" w14:textId="6D231946" w:rsidR="001F799B" w:rsidRDefault="001F799B" w:rsidP="001F799B">
      <w:pPr>
        <w:spacing w:line="240" w:lineRule="auto"/>
      </w:pPr>
      <w:r>
        <w:t>Ventilation:</w:t>
      </w:r>
      <w:r>
        <w:tab/>
        <w:t>Ventilation</w:t>
      </w:r>
    </w:p>
    <w:p w14:paraId="768D73FC" w14:textId="64058949" w:rsidR="001F799B" w:rsidRDefault="001F799B" w:rsidP="001F799B">
      <w:pPr>
        <w:spacing w:line="240" w:lineRule="auto"/>
      </w:pPr>
      <w:r>
        <w:t>Lighting:</w:t>
      </w:r>
      <w:r>
        <w:tab/>
        <w:t>Lighting</w:t>
      </w:r>
    </w:p>
    <w:p w14:paraId="43709EF2" w14:textId="14306672" w:rsidR="001F799B" w:rsidRDefault="001F799B" w:rsidP="001F799B">
      <w:pPr>
        <w:spacing w:line="240" w:lineRule="auto"/>
      </w:pPr>
      <w:r>
        <w:t>Electrical:</w:t>
      </w:r>
      <w:r>
        <w:tab/>
        <w:t xml:space="preserve">Electrical </w:t>
      </w:r>
    </w:p>
    <w:p w14:paraId="1FD6D791" w14:textId="0FF573C3" w:rsidR="001F799B" w:rsidRDefault="001F799B" w:rsidP="001F799B">
      <w:pPr>
        <w:spacing w:line="240" w:lineRule="auto"/>
      </w:pPr>
      <w:r>
        <w:t>Instr:</w:t>
      </w:r>
      <w:r>
        <w:tab/>
      </w:r>
      <w:r>
        <w:tab/>
        <w:t xml:space="preserve">Instrumentation </w:t>
      </w:r>
    </w:p>
    <w:p w14:paraId="5666BB42" w14:textId="3E2AAE64" w:rsidR="001F799B" w:rsidRDefault="001F799B" w:rsidP="001F799B">
      <w:pPr>
        <w:spacing w:line="240" w:lineRule="auto"/>
      </w:pPr>
    </w:p>
    <w:p w14:paraId="0670FCE3" w14:textId="3A94CDE9" w:rsidR="001F799B" w:rsidRDefault="001F799B" w:rsidP="001F799B">
      <w:pPr>
        <w:spacing w:line="240" w:lineRule="auto"/>
      </w:pPr>
      <w:r>
        <w:t xml:space="preserve">Measurement Location Key: </w:t>
      </w:r>
    </w:p>
    <w:p w14:paraId="6994ADFF" w14:textId="77777777" w:rsidR="001F799B" w:rsidRDefault="001F799B" w:rsidP="001F799B">
      <w:pPr>
        <w:spacing w:line="240" w:lineRule="auto"/>
      </w:pPr>
      <w:r>
        <w:t xml:space="preserve">Bath1: </w:t>
      </w:r>
      <w:r>
        <w:tab/>
      </w:r>
      <w:r>
        <w:tab/>
        <w:t>First floor bathroom</w:t>
      </w:r>
    </w:p>
    <w:p w14:paraId="51A57ABC" w14:textId="5130EAD7" w:rsidR="001F799B" w:rsidRDefault="001F799B" w:rsidP="001F799B">
      <w:pPr>
        <w:spacing w:line="240" w:lineRule="auto"/>
      </w:pPr>
      <w:r>
        <w:t>Bath2:</w:t>
      </w:r>
      <w:r>
        <w:tab/>
      </w:r>
      <w:r>
        <w:tab/>
        <w:t>Hallway bathroom located on 2</w:t>
      </w:r>
      <w:r w:rsidRPr="001F799B">
        <w:rPr>
          <w:vertAlign w:val="superscript"/>
        </w:rPr>
        <w:t>nd</w:t>
      </w:r>
      <w:r>
        <w:t xml:space="preserve"> floor</w:t>
      </w:r>
    </w:p>
    <w:p w14:paraId="5CAE12AB" w14:textId="0B6077B2" w:rsidR="001F799B" w:rsidRDefault="001F799B" w:rsidP="001F799B">
      <w:pPr>
        <w:spacing w:line="240" w:lineRule="auto"/>
      </w:pPr>
      <w:r>
        <w:t>Bedroom2:</w:t>
      </w:r>
      <w:r>
        <w:tab/>
        <w:t>Second floor bedroom, west side of house</w:t>
      </w:r>
    </w:p>
    <w:p w14:paraId="213BD26A" w14:textId="525C0793" w:rsidR="001F799B" w:rsidRDefault="001F799B" w:rsidP="001F799B">
      <w:pPr>
        <w:spacing w:line="240" w:lineRule="auto"/>
      </w:pPr>
      <w:r>
        <w:t>Bedroom3:</w:t>
      </w:r>
      <w:r>
        <w:tab/>
        <w:t>Second floor bedroom, east side of house</w:t>
      </w:r>
    </w:p>
    <w:p w14:paraId="21E7FB61" w14:textId="2BC08B1B" w:rsidR="001F799B" w:rsidRDefault="001F799B" w:rsidP="001F799B">
      <w:pPr>
        <w:spacing w:line="240" w:lineRule="auto"/>
      </w:pPr>
      <w:r>
        <w:t>Bedroom4:</w:t>
      </w:r>
      <w:r>
        <w:tab/>
        <w:t>First floor bedroom/office</w:t>
      </w:r>
    </w:p>
    <w:p w14:paraId="7D40833D" w14:textId="14A54E3F" w:rsidR="001F799B" w:rsidRDefault="001F799B" w:rsidP="001F799B">
      <w:pPr>
        <w:spacing w:line="240" w:lineRule="auto"/>
      </w:pPr>
      <w:r>
        <w:lastRenderedPageBreak/>
        <w:t>MBath:</w:t>
      </w:r>
      <w:r>
        <w:tab/>
      </w:r>
      <w:r>
        <w:tab/>
        <w:t>Master bathroom located on 2</w:t>
      </w:r>
      <w:r w:rsidRPr="001F799B">
        <w:rPr>
          <w:vertAlign w:val="superscript"/>
        </w:rPr>
        <w:t>nd</w:t>
      </w:r>
      <w:r>
        <w:t xml:space="preserve"> floor</w:t>
      </w:r>
    </w:p>
    <w:p w14:paraId="24B78CA6" w14:textId="54C42C21" w:rsidR="001F799B" w:rsidRDefault="001F799B" w:rsidP="001F799B">
      <w:pPr>
        <w:spacing w:line="240" w:lineRule="auto"/>
      </w:pPr>
      <w:r>
        <w:t>MBedroom:</w:t>
      </w:r>
      <w:r>
        <w:tab/>
        <w:t>Master bedroom located on 2</w:t>
      </w:r>
      <w:r w:rsidRPr="001F799B">
        <w:rPr>
          <w:vertAlign w:val="superscript"/>
        </w:rPr>
        <w:t>nd</w:t>
      </w:r>
      <w:r>
        <w:t xml:space="preserve"> floor</w:t>
      </w:r>
    </w:p>
    <w:p w14:paraId="04DDC283" w14:textId="79C8F73B" w:rsidR="001F799B" w:rsidRDefault="001F799B" w:rsidP="001F799B">
      <w:pPr>
        <w:spacing w:line="240" w:lineRule="auto"/>
      </w:pPr>
      <w:r>
        <w:t>Mudroom:</w:t>
      </w:r>
      <w:r>
        <w:tab/>
        <w:t>Mudroom located on first floor adjacent to west door</w:t>
      </w:r>
    </w:p>
    <w:p w14:paraId="0743DAE3" w14:textId="77777777" w:rsidR="001F799B" w:rsidRDefault="001F799B" w:rsidP="001F799B">
      <w:pPr>
        <w:spacing w:line="240" w:lineRule="auto"/>
      </w:pPr>
      <w:r>
        <w:t xml:space="preserve">Utility: </w:t>
      </w:r>
      <w:r>
        <w:tab/>
      </w:r>
      <w:r>
        <w:tab/>
        <w:t>Utility closet on first floor adjacent to kitchen</w:t>
      </w:r>
    </w:p>
    <w:p w14:paraId="27085F7C" w14:textId="77777777" w:rsidR="001F799B" w:rsidRDefault="001F799B" w:rsidP="001F799B">
      <w:pPr>
        <w:spacing w:line="240" w:lineRule="auto"/>
      </w:pPr>
    </w:p>
    <w:tbl>
      <w:tblPr>
        <w:tblStyle w:val="TableGrid"/>
        <w:tblW w:w="0" w:type="auto"/>
        <w:tblLook w:val="04A0" w:firstRow="1" w:lastRow="0" w:firstColumn="1" w:lastColumn="0" w:noHBand="0" w:noVBand="1"/>
      </w:tblPr>
      <w:tblGrid>
        <w:gridCol w:w="1905"/>
        <w:gridCol w:w="1205"/>
        <w:gridCol w:w="1507"/>
        <w:gridCol w:w="5697"/>
        <w:gridCol w:w="1096"/>
        <w:gridCol w:w="1540"/>
      </w:tblGrid>
      <w:tr w:rsidR="00717A7E" w14:paraId="2292C7E2" w14:textId="77777777" w:rsidTr="0028250E">
        <w:tc>
          <w:tcPr>
            <w:tcW w:w="1905" w:type="dxa"/>
          </w:tcPr>
          <w:p w14:paraId="12122EC0" w14:textId="77777777" w:rsidR="00717A7E" w:rsidRPr="002A500A" w:rsidRDefault="00717A7E" w:rsidP="000E10F0">
            <w:pPr>
              <w:rPr>
                <w:b/>
              </w:rPr>
            </w:pPr>
            <w:r w:rsidRPr="002A500A">
              <w:rPr>
                <w:b/>
              </w:rPr>
              <w:t>Data Label</w:t>
            </w:r>
          </w:p>
        </w:tc>
        <w:tc>
          <w:tcPr>
            <w:tcW w:w="1205" w:type="dxa"/>
          </w:tcPr>
          <w:p w14:paraId="5E984807" w14:textId="77777777" w:rsidR="00717A7E" w:rsidRPr="002A500A" w:rsidRDefault="00717A7E" w:rsidP="000E10F0">
            <w:pPr>
              <w:rPr>
                <w:b/>
              </w:rPr>
            </w:pPr>
            <w:r w:rsidRPr="002A500A">
              <w:rPr>
                <w:b/>
              </w:rPr>
              <w:t>Subsystem</w:t>
            </w:r>
          </w:p>
        </w:tc>
        <w:tc>
          <w:tcPr>
            <w:tcW w:w="1507" w:type="dxa"/>
          </w:tcPr>
          <w:p w14:paraId="13100AF0" w14:textId="77777777" w:rsidR="00717A7E" w:rsidRPr="002A500A" w:rsidRDefault="00A3658E" w:rsidP="00A3658E">
            <w:pPr>
              <w:rPr>
                <w:b/>
              </w:rPr>
            </w:pPr>
            <w:r>
              <w:rPr>
                <w:b/>
              </w:rPr>
              <w:t xml:space="preserve">Measurement Location </w:t>
            </w:r>
          </w:p>
        </w:tc>
        <w:tc>
          <w:tcPr>
            <w:tcW w:w="5697" w:type="dxa"/>
          </w:tcPr>
          <w:p w14:paraId="69805D38" w14:textId="77777777" w:rsidR="00717A7E" w:rsidRPr="002A500A" w:rsidRDefault="00717A7E" w:rsidP="000E10F0">
            <w:pPr>
              <w:rPr>
                <w:b/>
              </w:rPr>
            </w:pPr>
            <w:r w:rsidRPr="002A500A">
              <w:rPr>
                <w:b/>
              </w:rPr>
              <w:t>Description</w:t>
            </w:r>
          </w:p>
        </w:tc>
        <w:tc>
          <w:tcPr>
            <w:tcW w:w="1096" w:type="dxa"/>
          </w:tcPr>
          <w:p w14:paraId="7C852AD8" w14:textId="77777777" w:rsidR="00717A7E" w:rsidRPr="002A500A" w:rsidRDefault="00717A7E" w:rsidP="000E10F0">
            <w:pPr>
              <w:rPr>
                <w:b/>
              </w:rPr>
            </w:pPr>
            <w:r w:rsidRPr="002A500A">
              <w:rPr>
                <w:b/>
              </w:rPr>
              <w:t>Units</w:t>
            </w:r>
          </w:p>
        </w:tc>
        <w:tc>
          <w:tcPr>
            <w:tcW w:w="1540" w:type="dxa"/>
          </w:tcPr>
          <w:p w14:paraId="1BC9AA31" w14:textId="77777777" w:rsidR="00717A7E" w:rsidRPr="002A500A" w:rsidRDefault="00717A7E" w:rsidP="000E10F0">
            <w:pPr>
              <w:rPr>
                <w:b/>
              </w:rPr>
            </w:pPr>
            <w:r>
              <w:rPr>
                <w:b/>
              </w:rPr>
              <w:t>Spreadsheet Locator (Tab, Column)</w:t>
            </w:r>
          </w:p>
        </w:tc>
      </w:tr>
      <w:tr w:rsidR="00717A7E" w14:paraId="6A0C3923" w14:textId="77777777" w:rsidTr="0028250E">
        <w:tc>
          <w:tcPr>
            <w:tcW w:w="1905" w:type="dxa"/>
          </w:tcPr>
          <w:p w14:paraId="740AF7C6" w14:textId="77777777" w:rsidR="00717A7E" w:rsidRDefault="00717A7E" w:rsidP="000E10F0">
            <w:r>
              <w:t>Manifold-Hot Flow</w:t>
            </w:r>
          </w:p>
        </w:tc>
        <w:tc>
          <w:tcPr>
            <w:tcW w:w="1205" w:type="dxa"/>
          </w:tcPr>
          <w:p w14:paraId="63D05C7E" w14:textId="77777777" w:rsidR="00717A7E" w:rsidRDefault="00717A7E" w:rsidP="000E10F0">
            <w:r>
              <w:t>DHW</w:t>
            </w:r>
          </w:p>
        </w:tc>
        <w:tc>
          <w:tcPr>
            <w:tcW w:w="1507" w:type="dxa"/>
          </w:tcPr>
          <w:p w14:paraId="4B792776" w14:textId="77777777" w:rsidR="00717A7E" w:rsidRDefault="00717A7E" w:rsidP="000E10F0">
            <w:r>
              <w:t>Basement</w:t>
            </w:r>
          </w:p>
        </w:tc>
        <w:tc>
          <w:tcPr>
            <w:tcW w:w="5697" w:type="dxa"/>
          </w:tcPr>
          <w:p w14:paraId="01EBC3F8" w14:textId="77777777" w:rsidR="00717A7E" w:rsidRDefault="00717A7E" w:rsidP="000E10F0">
            <w:r>
              <w:t>The cumulative volume of water flowing into the hot side of the plumbing distribution manifold starting at midnight</w:t>
            </w:r>
          </w:p>
        </w:tc>
        <w:tc>
          <w:tcPr>
            <w:tcW w:w="1096" w:type="dxa"/>
          </w:tcPr>
          <w:p w14:paraId="4CC9BC5D" w14:textId="77777777" w:rsidR="00717A7E" w:rsidRDefault="00717A7E" w:rsidP="000E10F0">
            <w:r>
              <w:t>Gallons</w:t>
            </w:r>
          </w:p>
        </w:tc>
        <w:tc>
          <w:tcPr>
            <w:tcW w:w="1540" w:type="dxa"/>
          </w:tcPr>
          <w:p w14:paraId="724C0943" w14:textId="77777777" w:rsidR="00717A7E" w:rsidRDefault="00717A7E" w:rsidP="000E10F0">
            <w:r>
              <w:t>DHW, A</w:t>
            </w:r>
          </w:p>
        </w:tc>
      </w:tr>
      <w:tr w:rsidR="00717A7E" w14:paraId="473D9FBE" w14:textId="77777777" w:rsidTr="0028250E">
        <w:tc>
          <w:tcPr>
            <w:tcW w:w="1905" w:type="dxa"/>
          </w:tcPr>
          <w:p w14:paraId="71F8DFD5" w14:textId="77777777" w:rsidR="00717A7E" w:rsidRDefault="00717A7E" w:rsidP="000E10F0">
            <w:r>
              <w:t>Manifold-Cold Flow</w:t>
            </w:r>
          </w:p>
        </w:tc>
        <w:tc>
          <w:tcPr>
            <w:tcW w:w="1205" w:type="dxa"/>
          </w:tcPr>
          <w:p w14:paraId="73AFF2B3" w14:textId="77777777" w:rsidR="00717A7E" w:rsidRDefault="00717A7E" w:rsidP="000E10F0">
            <w:r>
              <w:t>DHW</w:t>
            </w:r>
          </w:p>
        </w:tc>
        <w:tc>
          <w:tcPr>
            <w:tcW w:w="1507" w:type="dxa"/>
          </w:tcPr>
          <w:p w14:paraId="3FFEB4D7" w14:textId="77777777" w:rsidR="00717A7E" w:rsidRDefault="00717A7E" w:rsidP="000E10F0">
            <w:r>
              <w:t>Basement</w:t>
            </w:r>
          </w:p>
        </w:tc>
        <w:tc>
          <w:tcPr>
            <w:tcW w:w="5697" w:type="dxa"/>
          </w:tcPr>
          <w:p w14:paraId="296C60AB" w14:textId="77777777" w:rsidR="00717A7E" w:rsidRDefault="00717A7E" w:rsidP="000E10F0">
            <w:r>
              <w:t>The cumulative volume of water flowing into the cold side of the plumbing distribution manifold starting at midnight</w:t>
            </w:r>
          </w:p>
        </w:tc>
        <w:tc>
          <w:tcPr>
            <w:tcW w:w="1096" w:type="dxa"/>
          </w:tcPr>
          <w:p w14:paraId="3DC53B51" w14:textId="77777777" w:rsidR="00717A7E" w:rsidRDefault="00717A7E" w:rsidP="000E10F0">
            <w:r>
              <w:t>Gallons</w:t>
            </w:r>
          </w:p>
        </w:tc>
        <w:tc>
          <w:tcPr>
            <w:tcW w:w="1540" w:type="dxa"/>
          </w:tcPr>
          <w:p w14:paraId="528158EF" w14:textId="77777777" w:rsidR="00717A7E" w:rsidRDefault="00717A7E" w:rsidP="000E10F0">
            <w:r>
              <w:t>DHW, B</w:t>
            </w:r>
          </w:p>
        </w:tc>
      </w:tr>
      <w:tr w:rsidR="00717A7E" w14:paraId="56CDA359" w14:textId="77777777" w:rsidTr="0028250E">
        <w:tc>
          <w:tcPr>
            <w:tcW w:w="1905" w:type="dxa"/>
          </w:tcPr>
          <w:p w14:paraId="22260A7A" w14:textId="77777777" w:rsidR="00717A7E" w:rsidRDefault="00717A7E" w:rsidP="000E10F0">
            <w:r>
              <w:t>MixValve -Cold Flow</w:t>
            </w:r>
          </w:p>
        </w:tc>
        <w:tc>
          <w:tcPr>
            <w:tcW w:w="1205" w:type="dxa"/>
          </w:tcPr>
          <w:p w14:paraId="286CA49E" w14:textId="77777777" w:rsidR="00717A7E" w:rsidRDefault="00717A7E" w:rsidP="000E10F0">
            <w:r>
              <w:t>DHW</w:t>
            </w:r>
          </w:p>
        </w:tc>
        <w:tc>
          <w:tcPr>
            <w:tcW w:w="1507" w:type="dxa"/>
          </w:tcPr>
          <w:p w14:paraId="6AF40103" w14:textId="77777777" w:rsidR="00717A7E" w:rsidRDefault="00717A7E" w:rsidP="000E10F0">
            <w:r>
              <w:t>Basement</w:t>
            </w:r>
          </w:p>
        </w:tc>
        <w:tc>
          <w:tcPr>
            <w:tcW w:w="5697" w:type="dxa"/>
          </w:tcPr>
          <w:p w14:paraId="2DD7B219" w14:textId="77777777" w:rsidR="00717A7E" w:rsidRDefault="00717A7E" w:rsidP="000E10F0">
            <w:r>
              <w:t>The cumulative volume of mains water flowing into the mixing valve that is positioned downstream of the solar thermal storage tank starting at midnight</w:t>
            </w:r>
          </w:p>
        </w:tc>
        <w:tc>
          <w:tcPr>
            <w:tcW w:w="1096" w:type="dxa"/>
          </w:tcPr>
          <w:p w14:paraId="46D83309" w14:textId="77777777" w:rsidR="00717A7E" w:rsidRDefault="00717A7E" w:rsidP="000E10F0">
            <w:r>
              <w:t>Gallons</w:t>
            </w:r>
          </w:p>
        </w:tc>
        <w:tc>
          <w:tcPr>
            <w:tcW w:w="1540" w:type="dxa"/>
          </w:tcPr>
          <w:p w14:paraId="6F2AC4D2" w14:textId="77777777" w:rsidR="00717A7E" w:rsidRDefault="00717A7E" w:rsidP="000E10F0">
            <w:r>
              <w:t>DHW, C</w:t>
            </w:r>
          </w:p>
        </w:tc>
      </w:tr>
      <w:tr w:rsidR="00717A7E" w14:paraId="16F2DD7C" w14:textId="77777777" w:rsidTr="0028250E">
        <w:tc>
          <w:tcPr>
            <w:tcW w:w="1905" w:type="dxa"/>
          </w:tcPr>
          <w:p w14:paraId="2A007F4D" w14:textId="77777777" w:rsidR="00717A7E" w:rsidRDefault="00717A7E" w:rsidP="000E10F0">
            <w:r>
              <w:t>Clothes Washer – Hot Flow</w:t>
            </w:r>
          </w:p>
        </w:tc>
        <w:tc>
          <w:tcPr>
            <w:tcW w:w="1205" w:type="dxa"/>
          </w:tcPr>
          <w:p w14:paraId="70206B03" w14:textId="77777777" w:rsidR="00717A7E" w:rsidRDefault="00717A7E" w:rsidP="000E10F0">
            <w:r>
              <w:t>DHW</w:t>
            </w:r>
          </w:p>
        </w:tc>
        <w:tc>
          <w:tcPr>
            <w:tcW w:w="1507" w:type="dxa"/>
          </w:tcPr>
          <w:p w14:paraId="26B63B37" w14:textId="77777777" w:rsidR="00717A7E" w:rsidRDefault="00717A7E" w:rsidP="002A500A">
            <w:r>
              <w:t>Utility</w:t>
            </w:r>
          </w:p>
        </w:tc>
        <w:tc>
          <w:tcPr>
            <w:tcW w:w="5697" w:type="dxa"/>
          </w:tcPr>
          <w:p w14:paraId="380A80D3" w14:textId="77777777" w:rsidR="00717A7E" w:rsidRDefault="00717A7E" w:rsidP="002A500A">
            <w:r>
              <w:t>The cumulative volume of hot water flowing into the clothes washer starting at midnight</w:t>
            </w:r>
          </w:p>
        </w:tc>
        <w:tc>
          <w:tcPr>
            <w:tcW w:w="1096" w:type="dxa"/>
          </w:tcPr>
          <w:p w14:paraId="05FD0250" w14:textId="77777777" w:rsidR="00717A7E" w:rsidRDefault="00717A7E" w:rsidP="000E10F0">
            <w:r>
              <w:t>Gallons</w:t>
            </w:r>
          </w:p>
        </w:tc>
        <w:tc>
          <w:tcPr>
            <w:tcW w:w="1540" w:type="dxa"/>
          </w:tcPr>
          <w:p w14:paraId="564E5A81" w14:textId="77777777" w:rsidR="00717A7E" w:rsidRDefault="00717A7E" w:rsidP="000E10F0">
            <w:r>
              <w:t>DHW, D</w:t>
            </w:r>
          </w:p>
        </w:tc>
      </w:tr>
      <w:tr w:rsidR="00717A7E" w14:paraId="4ED3CB37" w14:textId="77777777" w:rsidTr="0028250E">
        <w:tc>
          <w:tcPr>
            <w:tcW w:w="1905" w:type="dxa"/>
          </w:tcPr>
          <w:p w14:paraId="7E27909F" w14:textId="77777777" w:rsidR="00717A7E" w:rsidRDefault="00717A7E" w:rsidP="000E10F0">
            <w:r>
              <w:t>Clothes Washer – Cold Flow</w:t>
            </w:r>
          </w:p>
        </w:tc>
        <w:tc>
          <w:tcPr>
            <w:tcW w:w="1205" w:type="dxa"/>
          </w:tcPr>
          <w:p w14:paraId="4EE414E7" w14:textId="77777777" w:rsidR="00717A7E" w:rsidRDefault="00717A7E" w:rsidP="000E10F0">
            <w:r>
              <w:t>DHW</w:t>
            </w:r>
          </w:p>
        </w:tc>
        <w:tc>
          <w:tcPr>
            <w:tcW w:w="1507" w:type="dxa"/>
          </w:tcPr>
          <w:p w14:paraId="1F02C68D" w14:textId="77777777" w:rsidR="00717A7E" w:rsidRDefault="00717A7E" w:rsidP="002A500A">
            <w:r>
              <w:t>Utility</w:t>
            </w:r>
          </w:p>
        </w:tc>
        <w:tc>
          <w:tcPr>
            <w:tcW w:w="5697" w:type="dxa"/>
          </w:tcPr>
          <w:p w14:paraId="4887C086" w14:textId="77777777" w:rsidR="00717A7E" w:rsidRDefault="00717A7E" w:rsidP="002A500A">
            <w:r>
              <w:t>The cumulative volume of cold water flowing into the clothes washer starting at midnight</w:t>
            </w:r>
          </w:p>
        </w:tc>
        <w:tc>
          <w:tcPr>
            <w:tcW w:w="1096" w:type="dxa"/>
          </w:tcPr>
          <w:p w14:paraId="1AF1C274" w14:textId="77777777" w:rsidR="00717A7E" w:rsidRDefault="00717A7E" w:rsidP="000E10F0">
            <w:r>
              <w:t>Gallons</w:t>
            </w:r>
          </w:p>
        </w:tc>
        <w:tc>
          <w:tcPr>
            <w:tcW w:w="1540" w:type="dxa"/>
          </w:tcPr>
          <w:p w14:paraId="47BD9396" w14:textId="77777777" w:rsidR="00717A7E" w:rsidRDefault="00717A7E" w:rsidP="000E10F0">
            <w:r>
              <w:t>DHW, E</w:t>
            </w:r>
          </w:p>
        </w:tc>
      </w:tr>
      <w:tr w:rsidR="00717A7E" w14:paraId="1898FA14" w14:textId="77777777" w:rsidTr="0028250E">
        <w:tc>
          <w:tcPr>
            <w:tcW w:w="1905" w:type="dxa"/>
          </w:tcPr>
          <w:p w14:paraId="2E27E223" w14:textId="77777777" w:rsidR="00717A7E" w:rsidRDefault="00717A7E" w:rsidP="000E10F0">
            <w:r>
              <w:t>Dishwasher – Hot Flow</w:t>
            </w:r>
          </w:p>
        </w:tc>
        <w:tc>
          <w:tcPr>
            <w:tcW w:w="1205" w:type="dxa"/>
          </w:tcPr>
          <w:p w14:paraId="4B1B146F" w14:textId="77777777" w:rsidR="00717A7E" w:rsidRDefault="00717A7E" w:rsidP="000E10F0">
            <w:r>
              <w:t>DHW</w:t>
            </w:r>
          </w:p>
        </w:tc>
        <w:tc>
          <w:tcPr>
            <w:tcW w:w="1507" w:type="dxa"/>
          </w:tcPr>
          <w:p w14:paraId="68EBB73F" w14:textId="77777777" w:rsidR="00717A7E" w:rsidRDefault="00717A7E" w:rsidP="002A500A">
            <w:r>
              <w:t>Kitchen</w:t>
            </w:r>
          </w:p>
        </w:tc>
        <w:tc>
          <w:tcPr>
            <w:tcW w:w="5697" w:type="dxa"/>
          </w:tcPr>
          <w:p w14:paraId="35E1CC52" w14:textId="77777777" w:rsidR="00717A7E" w:rsidRDefault="00717A7E" w:rsidP="002A500A">
            <w:r>
              <w:t>The cumulative volume of hot water flowing into the dishwasher starting at midnight</w:t>
            </w:r>
          </w:p>
        </w:tc>
        <w:tc>
          <w:tcPr>
            <w:tcW w:w="1096" w:type="dxa"/>
          </w:tcPr>
          <w:p w14:paraId="326836DD" w14:textId="77777777" w:rsidR="00717A7E" w:rsidRDefault="00717A7E" w:rsidP="000E10F0">
            <w:r>
              <w:t>Gallons</w:t>
            </w:r>
          </w:p>
        </w:tc>
        <w:tc>
          <w:tcPr>
            <w:tcW w:w="1540" w:type="dxa"/>
          </w:tcPr>
          <w:p w14:paraId="630D844A" w14:textId="77777777" w:rsidR="00717A7E" w:rsidRDefault="00717A7E" w:rsidP="000E10F0">
            <w:r>
              <w:t>DHW, F</w:t>
            </w:r>
          </w:p>
        </w:tc>
      </w:tr>
      <w:tr w:rsidR="00717A7E" w14:paraId="1B038AD2" w14:textId="77777777" w:rsidTr="0028250E">
        <w:tc>
          <w:tcPr>
            <w:tcW w:w="1905" w:type="dxa"/>
          </w:tcPr>
          <w:p w14:paraId="3FBE9A05" w14:textId="77777777" w:rsidR="00717A7E" w:rsidRDefault="00717A7E" w:rsidP="000E10F0">
            <w:r>
              <w:t>Room Temp – Basement HPWH</w:t>
            </w:r>
          </w:p>
        </w:tc>
        <w:tc>
          <w:tcPr>
            <w:tcW w:w="1205" w:type="dxa"/>
          </w:tcPr>
          <w:p w14:paraId="0E2799F8" w14:textId="77777777" w:rsidR="00717A7E" w:rsidRDefault="00717A7E" w:rsidP="000E10F0">
            <w:r>
              <w:t>DHW</w:t>
            </w:r>
          </w:p>
        </w:tc>
        <w:tc>
          <w:tcPr>
            <w:tcW w:w="1507" w:type="dxa"/>
          </w:tcPr>
          <w:p w14:paraId="204A8501" w14:textId="77777777" w:rsidR="00717A7E" w:rsidRDefault="00717A7E" w:rsidP="000E10F0">
            <w:r>
              <w:t>Basement</w:t>
            </w:r>
          </w:p>
        </w:tc>
        <w:tc>
          <w:tcPr>
            <w:tcW w:w="5697" w:type="dxa"/>
          </w:tcPr>
          <w:p w14:paraId="65DD3CE5" w14:textId="77777777" w:rsidR="00717A7E" w:rsidRDefault="00717A7E" w:rsidP="000E10F0">
            <w:r>
              <w:t>The dry bulb air temperature located two feet from the surface of the heat pump water heater at a vertical distance halfway up the tank</w:t>
            </w:r>
          </w:p>
        </w:tc>
        <w:tc>
          <w:tcPr>
            <w:tcW w:w="1096" w:type="dxa"/>
          </w:tcPr>
          <w:p w14:paraId="73760C9B" w14:textId="77777777" w:rsidR="00717A7E" w:rsidRDefault="00717A7E" w:rsidP="000E10F0">
            <w:r>
              <w:t>°C</w:t>
            </w:r>
          </w:p>
        </w:tc>
        <w:tc>
          <w:tcPr>
            <w:tcW w:w="1540" w:type="dxa"/>
          </w:tcPr>
          <w:p w14:paraId="12CE9A56" w14:textId="77777777" w:rsidR="00717A7E" w:rsidRDefault="00717A7E" w:rsidP="000E10F0">
            <w:r>
              <w:t>DHW, G</w:t>
            </w:r>
          </w:p>
        </w:tc>
      </w:tr>
      <w:tr w:rsidR="00717A7E" w14:paraId="38C2EDDE" w14:textId="77777777" w:rsidTr="0028250E">
        <w:tc>
          <w:tcPr>
            <w:tcW w:w="1905" w:type="dxa"/>
          </w:tcPr>
          <w:p w14:paraId="71F148E4" w14:textId="77777777" w:rsidR="00717A7E" w:rsidRDefault="00717A7E" w:rsidP="002A500A">
            <w:r>
              <w:t>Water Temp – Manifold Cold In</w:t>
            </w:r>
          </w:p>
        </w:tc>
        <w:tc>
          <w:tcPr>
            <w:tcW w:w="1205" w:type="dxa"/>
          </w:tcPr>
          <w:p w14:paraId="50865248" w14:textId="77777777" w:rsidR="00717A7E" w:rsidRDefault="00717A7E" w:rsidP="002A500A">
            <w:r>
              <w:t>DHW</w:t>
            </w:r>
          </w:p>
        </w:tc>
        <w:tc>
          <w:tcPr>
            <w:tcW w:w="1507" w:type="dxa"/>
          </w:tcPr>
          <w:p w14:paraId="4C0F6CF2" w14:textId="77777777" w:rsidR="00717A7E" w:rsidRDefault="00717A7E" w:rsidP="002A500A">
            <w:r>
              <w:t>Basement</w:t>
            </w:r>
          </w:p>
        </w:tc>
        <w:tc>
          <w:tcPr>
            <w:tcW w:w="5697" w:type="dxa"/>
          </w:tcPr>
          <w:p w14:paraId="06D3631F" w14:textId="77777777" w:rsidR="00717A7E" w:rsidRDefault="00717A7E" w:rsidP="002A500A">
            <w:r>
              <w:t>The instantaneous temperature of the water entering the cold side of the plumbing manifold</w:t>
            </w:r>
          </w:p>
        </w:tc>
        <w:tc>
          <w:tcPr>
            <w:tcW w:w="1096" w:type="dxa"/>
          </w:tcPr>
          <w:p w14:paraId="768E629E" w14:textId="77777777" w:rsidR="00717A7E" w:rsidRDefault="00717A7E" w:rsidP="002A500A">
            <w:r>
              <w:t>°C</w:t>
            </w:r>
          </w:p>
        </w:tc>
        <w:tc>
          <w:tcPr>
            <w:tcW w:w="1540" w:type="dxa"/>
          </w:tcPr>
          <w:p w14:paraId="4F6A36BE" w14:textId="77777777" w:rsidR="00717A7E" w:rsidRDefault="00717A7E" w:rsidP="002A500A">
            <w:r>
              <w:t>DHW, H</w:t>
            </w:r>
          </w:p>
        </w:tc>
      </w:tr>
      <w:tr w:rsidR="00717A7E" w14:paraId="434F1D9C" w14:textId="77777777" w:rsidTr="0028250E">
        <w:tc>
          <w:tcPr>
            <w:tcW w:w="1905" w:type="dxa"/>
          </w:tcPr>
          <w:p w14:paraId="292C2522" w14:textId="77777777" w:rsidR="00717A7E" w:rsidRDefault="00717A7E" w:rsidP="002A500A">
            <w:r>
              <w:t>Water Temp – Manifold Hot In</w:t>
            </w:r>
          </w:p>
        </w:tc>
        <w:tc>
          <w:tcPr>
            <w:tcW w:w="1205" w:type="dxa"/>
          </w:tcPr>
          <w:p w14:paraId="1D9947C5" w14:textId="77777777" w:rsidR="00717A7E" w:rsidRDefault="00717A7E" w:rsidP="002A500A">
            <w:r>
              <w:t>DHW</w:t>
            </w:r>
          </w:p>
        </w:tc>
        <w:tc>
          <w:tcPr>
            <w:tcW w:w="1507" w:type="dxa"/>
          </w:tcPr>
          <w:p w14:paraId="1C630FCF" w14:textId="77777777" w:rsidR="00717A7E" w:rsidRDefault="00717A7E" w:rsidP="002A500A">
            <w:r>
              <w:t>Basement</w:t>
            </w:r>
          </w:p>
        </w:tc>
        <w:tc>
          <w:tcPr>
            <w:tcW w:w="5697" w:type="dxa"/>
          </w:tcPr>
          <w:p w14:paraId="1F62375E" w14:textId="77777777" w:rsidR="00717A7E" w:rsidRDefault="00717A7E" w:rsidP="002A500A">
            <w:r>
              <w:t>The instantaneous temperature of the water entering the hot side of the plumbing manifold</w:t>
            </w:r>
          </w:p>
        </w:tc>
        <w:tc>
          <w:tcPr>
            <w:tcW w:w="1096" w:type="dxa"/>
          </w:tcPr>
          <w:p w14:paraId="15F2C959" w14:textId="77777777" w:rsidR="00717A7E" w:rsidRDefault="00717A7E" w:rsidP="002A500A">
            <w:r>
              <w:t>°C</w:t>
            </w:r>
          </w:p>
        </w:tc>
        <w:tc>
          <w:tcPr>
            <w:tcW w:w="1540" w:type="dxa"/>
          </w:tcPr>
          <w:p w14:paraId="1E2317A7" w14:textId="77777777" w:rsidR="00717A7E" w:rsidRDefault="00717A7E" w:rsidP="002A500A">
            <w:r>
              <w:t>DHW, I</w:t>
            </w:r>
          </w:p>
        </w:tc>
      </w:tr>
      <w:tr w:rsidR="00717A7E" w14:paraId="685EB44A" w14:textId="77777777" w:rsidTr="0028250E">
        <w:tc>
          <w:tcPr>
            <w:tcW w:w="1905" w:type="dxa"/>
          </w:tcPr>
          <w:p w14:paraId="4D2FCF80" w14:textId="77777777" w:rsidR="00717A7E" w:rsidRDefault="00717A7E" w:rsidP="00D1473A">
            <w:r>
              <w:t>Water Temp – K Sink - Cold</w:t>
            </w:r>
          </w:p>
        </w:tc>
        <w:tc>
          <w:tcPr>
            <w:tcW w:w="1205" w:type="dxa"/>
          </w:tcPr>
          <w:p w14:paraId="3E383592" w14:textId="77777777" w:rsidR="00717A7E" w:rsidRDefault="00717A7E" w:rsidP="00D1473A">
            <w:r>
              <w:t>DHW</w:t>
            </w:r>
          </w:p>
        </w:tc>
        <w:tc>
          <w:tcPr>
            <w:tcW w:w="1507" w:type="dxa"/>
          </w:tcPr>
          <w:p w14:paraId="0D6BF43D" w14:textId="77777777" w:rsidR="00717A7E" w:rsidRDefault="00717A7E" w:rsidP="00D1473A">
            <w:r>
              <w:t>Kitchen</w:t>
            </w:r>
          </w:p>
        </w:tc>
        <w:tc>
          <w:tcPr>
            <w:tcW w:w="5697" w:type="dxa"/>
          </w:tcPr>
          <w:p w14:paraId="0185859B" w14:textId="77777777" w:rsidR="00717A7E" w:rsidRDefault="00717A7E" w:rsidP="00D1473A">
            <w:r>
              <w:t>The instantaneous temperature of the water in the cold water line at the kitchen sink</w:t>
            </w:r>
          </w:p>
        </w:tc>
        <w:tc>
          <w:tcPr>
            <w:tcW w:w="1096" w:type="dxa"/>
          </w:tcPr>
          <w:p w14:paraId="7A633CAF" w14:textId="77777777" w:rsidR="00717A7E" w:rsidRDefault="00717A7E" w:rsidP="00D1473A">
            <w:r>
              <w:t>°C</w:t>
            </w:r>
          </w:p>
        </w:tc>
        <w:tc>
          <w:tcPr>
            <w:tcW w:w="1540" w:type="dxa"/>
          </w:tcPr>
          <w:p w14:paraId="4C1BFA50" w14:textId="77777777" w:rsidR="00717A7E" w:rsidRDefault="00717A7E" w:rsidP="00D1473A">
            <w:r>
              <w:t>DHW, J</w:t>
            </w:r>
          </w:p>
        </w:tc>
      </w:tr>
      <w:tr w:rsidR="00717A7E" w14:paraId="23A1FDBE" w14:textId="77777777" w:rsidTr="0028250E">
        <w:tc>
          <w:tcPr>
            <w:tcW w:w="1905" w:type="dxa"/>
          </w:tcPr>
          <w:p w14:paraId="143763EF" w14:textId="77777777" w:rsidR="00717A7E" w:rsidRDefault="00717A7E" w:rsidP="00D1473A">
            <w:r>
              <w:lastRenderedPageBreak/>
              <w:t>Water Temp – K Sink - Hot</w:t>
            </w:r>
          </w:p>
        </w:tc>
        <w:tc>
          <w:tcPr>
            <w:tcW w:w="1205" w:type="dxa"/>
          </w:tcPr>
          <w:p w14:paraId="2C0194A1" w14:textId="77777777" w:rsidR="00717A7E" w:rsidRDefault="00717A7E" w:rsidP="00D1473A">
            <w:r>
              <w:t>DHW</w:t>
            </w:r>
          </w:p>
        </w:tc>
        <w:tc>
          <w:tcPr>
            <w:tcW w:w="1507" w:type="dxa"/>
          </w:tcPr>
          <w:p w14:paraId="53AF9EEE" w14:textId="77777777" w:rsidR="00717A7E" w:rsidRDefault="00717A7E" w:rsidP="00D1473A">
            <w:r>
              <w:t>Kitchen</w:t>
            </w:r>
          </w:p>
        </w:tc>
        <w:tc>
          <w:tcPr>
            <w:tcW w:w="5697" w:type="dxa"/>
          </w:tcPr>
          <w:p w14:paraId="13710461" w14:textId="77777777" w:rsidR="00717A7E" w:rsidRDefault="00717A7E" w:rsidP="00D1473A">
            <w:r>
              <w:t>The instantaneous temperature of the water in the hot water line at the kitchen sink</w:t>
            </w:r>
          </w:p>
        </w:tc>
        <w:tc>
          <w:tcPr>
            <w:tcW w:w="1096" w:type="dxa"/>
          </w:tcPr>
          <w:p w14:paraId="71C1B0A3" w14:textId="77777777" w:rsidR="00717A7E" w:rsidRDefault="00717A7E" w:rsidP="00D1473A">
            <w:r>
              <w:t>°C</w:t>
            </w:r>
          </w:p>
        </w:tc>
        <w:tc>
          <w:tcPr>
            <w:tcW w:w="1540" w:type="dxa"/>
          </w:tcPr>
          <w:p w14:paraId="2EA24E48" w14:textId="77777777" w:rsidR="00717A7E" w:rsidRDefault="00717A7E" w:rsidP="00D1473A">
            <w:r>
              <w:t>DHW, K</w:t>
            </w:r>
          </w:p>
        </w:tc>
      </w:tr>
      <w:tr w:rsidR="00717A7E" w14:paraId="4887C6E2" w14:textId="77777777" w:rsidTr="0028250E">
        <w:tc>
          <w:tcPr>
            <w:tcW w:w="1905" w:type="dxa"/>
          </w:tcPr>
          <w:p w14:paraId="189036D8" w14:textId="77777777" w:rsidR="00717A7E" w:rsidRDefault="00717A7E" w:rsidP="00D1473A">
            <w:r>
              <w:t>Water Temp - Dishwasher</w:t>
            </w:r>
          </w:p>
        </w:tc>
        <w:tc>
          <w:tcPr>
            <w:tcW w:w="1205" w:type="dxa"/>
          </w:tcPr>
          <w:p w14:paraId="6F94C79F" w14:textId="77777777" w:rsidR="00717A7E" w:rsidRDefault="00717A7E" w:rsidP="00D1473A">
            <w:r>
              <w:t>DHW</w:t>
            </w:r>
          </w:p>
        </w:tc>
        <w:tc>
          <w:tcPr>
            <w:tcW w:w="1507" w:type="dxa"/>
          </w:tcPr>
          <w:p w14:paraId="39BAFFB8" w14:textId="77777777" w:rsidR="00717A7E" w:rsidRDefault="00717A7E" w:rsidP="00D1473A">
            <w:r>
              <w:t>Kitchen</w:t>
            </w:r>
          </w:p>
        </w:tc>
        <w:tc>
          <w:tcPr>
            <w:tcW w:w="5697" w:type="dxa"/>
          </w:tcPr>
          <w:p w14:paraId="55F1117B" w14:textId="77777777" w:rsidR="00717A7E" w:rsidRDefault="00717A7E" w:rsidP="00D1473A">
            <w:r>
              <w:t>The instantaneous temperature of the water in the hot water line at the dishwasher</w:t>
            </w:r>
          </w:p>
        </w:tc>
        <w:tc>
          <w:tcPr>
            <w:tcW w:w="1096" w:type="dxa"/>
          </w:tcPr>
          <w:p w14:paraId="1C387B25" w14:textId="77777777" w:rsidR="00717A7E" w:rsidRDefault="00717A7E" w:rsidP="00D1473A">
            <w:r>
              <w:t>°C</w:t>
            </w:r>
          </w:p>
        </w:tc>
        <w:tc>
          <w:tcPr>
            <w:tcW w:w="1540" w:type="dxa"/>
          </w:tcPr>
          <w:p w14:paraId="3DD8FDA7" w14:textId="77777777" w:rsidR="00717A7E" w:rsidRDefault="00717A7E" w:rsidP="00D1473A">
            <w:r>
              <w:t>DHW, L</w:t>
            </w:r>
          </w:p>
        </w:tc>
      </w:tr>
      <w:tr w:rsidR="00717A7E" w14:paraId="041E2EC4" w14:textId="77777777" w:rsidTr="0028250E">
        <w:tc>
          <w:tcPr>
            <w:tcW w:w="1905" w:type="dxa"/>
          </w:tcPr>
          <w:p w14:paraId="1BE5B66D" w14:textId="77777777" w:rsidR="00717A7E" w:rsidRDefault="00717A7E" w:rsidP="00D1473A">
            <w:r>
              <w:t>Water Temp – Washer Cold</w:t>
            </w:r>
          </w:p>
        </w:tc>
        <w:tc>
          <w:tcPr>
            <w:tcW w:w="1205" w:type="dxa"/>
          </w:tcPr>
          <w:p w14:paraId="569443C5" w14:textId="77777777" w:rsidR="00717A7E" w:rsidRDefault="00717A7E" w:rsidP="00D1473A">
            <w:r>
              <w:t>DHW</w:t>
            </w:r>
          </w:p>
        </w:tc>
        <w:tc>
          <w:tcPr>
            <w:tcW w:w="1507" w:type="dxa"/>
          </w:tcPr>
          <w:p w14:paraId="10F8C40C" w14:textId="77777777" w:rsidR="00717A7E" w:rsidRDefault="00717A7E" w:rsidP="00D1473A">
            <w:r>
              <w:t>Utility</w:t>
            </w:r>
          </w:p>
        </w:tc>
        <w:tc>
          <w:tcPr>
            <w:tcW w:w="5697" w:type="dxa"/>
          </w:tcPr>
          <w:p w14:paraId="3285ADEB" w14:textId="77777777" w:rsidR="00717A7E" w:rsidRDefault="00717A7E" w:rsidP="00D1473A">
            <w:r>
              <w:t>The instantaneous temperature of the water in the cold water line at the clothes washer</w:t>
            </w:r>
          </w:p>
        </w:tc>
        <w:tc>
          <w:tcPr>
            <w:tcW w:w="1096" w:type="dxa"/>
          </w:tcPr>
          <w:p w14:paraId="4D6DD4A1" w14:textId="77777777" w:rsidR="00717A7E" w:rsidRDefault="00717A7E" w:rsidP="00D1473A">
            <w:r>
              <w:t>°C</w:t>
            </w:r>
          </w:p>
        </w:tc>
        <w:tc>
          <w:tcPr>
            <w:tcW w:w="1540" w:type="dxa"/>
          </w:tcPr>
          <w:p w14:paraId="0983108A" w14:textId="77777777" w:rsidR="00717A7E" w:rsidRDefault="00717A7E" w:rsidP="00D1473A">
            <w:r>
              <w:t>DHW, M</w:t>
            </w:r>
          </w:p>
        </w:tc>
      </w:tr>
      <w:tr w:rsidR="00717A7E" w14:paraId="04585B2A" w14:textId="77777777" w:rsidTr="0028250E">
        <w:tc>
          <w:tcPr>
            <w:tcW w:w="1905" w:type="dxa"/>
          </w:tcPr>
          <w:p w14:paraId="14F4C443" w14:textId="77777777" w:rsidR="00717A7E" w:rsidRDefault="00717A7E" w:rsidP="00D1473A">
            <w:r>
              <w:t>Water Temp - Washer Hot</w:t>
            </w:r>
          </w:p>
        </w:tc>
        <w:tc>
          <w:tcPr>
            <w:tcW w:w="1205" w:type="dxa"/>
          </w:tcPr>
          <w:p w14:paraId="0D19F484" w14:textId="77777777" w:rsidR="00717A7E" w:rsidRDefault="00717A7E" w:rsidP="00D1473A">
            <w:r>
              <w:t>DHW</w:t>
            </w:r>
          </w:p>
          <w:p w14:paraId="37C62BF1" w14:textId="77777777" w:rsidR="00717A7E" w:rsidRDefault="00717A7E" w:rsidP="00D1473A"/>
        </w:tc>
        <w:tc>
          <w:tcPr>
            <w:tcW w:w="1507" w:type="dxa"/>
          </w:tcPr>
          <w:p w14:paraId="48909B09" w14:textId="77777777" w:rsidR="00717A7E" w:rsidRDefault="00717A7E" w:rsidP="00D1473A">
            <w:r>
              <w:t>Utility</w:t>
            </w:r>
          </w:p>
        </w:tc>
        <w:tc>
          <w:tcPr>
            <w:tcW w:w="5697" w:type="dxa"/>
          </w:tcPr>
          <w:p w14:paraId="6E9883FB" w14:textId="77777777" w:rsidR="00717A7E" w:rsidRDefault="00717A7E" w:rsidP="00D1473A">
            <w:r>
              <w:t>The instantaneous temperature of the water in the hot water line at the clothes washer</w:t>
            </w:r>
          </w:p>
        </w:tc>
        <w:tc>
          <w:tcPr>
            <w:tcW w:w="1096" w:type="dxa"/>
          </w:tcPr>
          <w:p w14:paraId="6C0C1A9C" w14:textId="77777777" w:rsidR="00717A7E" w:rsidRDefault="00717A7E" w:rsidP="00D1473A">
            <w:r>
              <w:t>°C</w:t>
            </w:r>
          </w:p>
        </w:tc>
        <w:tc>
          <w:tcPr>
            <w:tcW w:w="1540" w:type="dxa"/>
          </w:tcPr>
          <w:p w14:paraId="2765B834" w14:textId="77777777" w:rsidR="00717A7E" w:rsidRDefault="00717A7E" w:rsidP="00D1473A">
            <w:r>
              <w:t>DHW, N</w:t>
            </w:r>
          </w:p>
        </w:tc>
      </w:tr>
      <w:tr w:rsidR="00717A7E" w14:paraId="3262B879" w14:textId="77777777" w:rsidTr="0028250E">
        <w:tc>
          <w:tcPr>
            <w:tcW w:w="1905" w:type="dxa"/>
          </w:tcPr>
          <w:p w14:paraId="4CAE1D8B" w14:textId="77777777" w:rsidR="00717A7E" w:rsidRDefault="00717A7E" w:rsidP="003B1D90">
            <w:r>
              <w:t>Water Temp – MBA SinkR Hot</w:t>
            </w:r>
          </w:p>
        </w:tc>
        <w:tc>
          <w:tcPr>
            <w:tcW w:w="1205" w:type="dxa"/>
          </w:tcPr>
          <w:p w14:paraId="4EB03BAE" w14:textId="77777777" w:rsidR="00717A7E" w:rsidRDefault="00717A7E" w:rsidP="003B1D90">
            <w:r>
              <w:t>DHW</w:t>
            </w:r>
          </w:p>
          <w:p w14:paraId="59EE6869" w14:textId="77777777" w:rsidR="00717A7E" w:rsidRDefault="00717A7E" w:rsidP="003B1D90"/>
        </w:tc>
        <w:tc>
          <w:tcPr>
            <w:tcW w:w="1507" w:type="dxa"/>
          </w:tcPr>
          <w:p w14:paraId="2A287B0F" w14:textId="77777777" w:rsidR="00717A7E" w:rsidRDefault="00717A7E" w:rsidP="003B1D90">
            <w:r>
              <w:t>MBath</w:t>
            </w:r>
          </w:p>
        </w:tc>
        <w:tc>
          <w:tcPr>
            <w:tcW w:w="5697" w:type="dxa"/>
          </w:tcPr>
          <w:p w14:paraId="6E05AC0A" w14:textId="77777777" w:rsidR="00717A7E" w:rsidRDefault="00717A7E" w:rsidP="003B1D90">
            <w:r>
              <w:t>The instantaneous temperature of the water in the hot water line at the right sink in the Master Bathroom</w:t>
            </w:r>
          </w:p>
        </w:tc>
        <w:tc>
          <w:tcPr>
            <w:tcW w:w="1096" w:type="dxa"/>
          </w:tcPr>
          <w:p w14:paraId="6AA5E14F" w14:textId="77777777" w:rsidR="00717A7E" w:rsidRDefault="00717A7E" w:rsidP="003B1D90">
            <w:r>
              <w:t>°C</w:t>
            </w:r>
          </w:p>
        </w:tc>
        <w:tc>
          <w:tcPr>
            <w:tcW w:w="1540" w:type="dxa"/>
          </w:tcPr>
          <w:p w14:paraId="78C18044" w14:textId="77777777" w:rsidR="00717A7E" w:rsidRDefault="00717A7E" w:rsidP="003B1D90">
            <w:r>
              <w:t>DHW, O</w:t>
            </w:r>
          </w:p>
        </w:tc>
      </w:tr>
      <w:tr w:rsidR="00717A7E" w14:paraId="18AE6FEA" w14:textId="77777777" w:rsidTr="0028250E">
        <w:tc>
          <w:tcPr>
            <w:tcW w:w="1905" w:type="dxa"/>
          </w:tcPr>
          <w:p w14:paraId="104BD8E5" w14:textId="77777777" w:rsidR="00717A7E" w:rsidRDefault="00717A7E" w:rsidP="003B1D90">
            <w:r>
              <w:t>Water Temp – MBA SinkR Cold</w:t>
            </w:r>
          </w:p>
        </w:tc>
        <w:tc>
          <w:tcPr>
            <w:tcW w:w="1205" w:type="dxa"/>
          </w:tcPr>
          <w:p w14:paraId="48CC81FD" w14:textId="77777777" w:rsidR="00717A7E" w:rsidRDefault="00717A7E" w:rsidP="003B1D90">
            <w:r>
              <w:t>DHW</w:t>
            </w:r>
          </w:p>
          <w:p w14:paraId="68A3949C" w14:textId="77777777" w:rsidR="00717A7E" w:rsidRDefault="00717A7E" w:rsidP="003B1D90"/>
        </w:tc>
        <w:tc>
          <w:tcPr>
            <w:tcW w:w="1507" w:type="dxa"/>
          </w:tcPr>
          <w:p w14:paraId="66890C5F" w14:textId="77777777" w:rsidR="00717A7E" w:rsidRDefault="00717A7E" w:rsidP="003B1D90">
            <w:r>
              <w:t>MBath</w:t>
            </w:r>
          </w:p>
        </w:tc>
        <w:tc>
          <w:tcPr>
            <w:tcW w:w="5697" w:type="dxa"/>
          </w:tcPr>
          <w:p w14:paraId="32AC8156" w14:textId="77777777" w:rsidR="00717A7E" w:rsidRDefault="00717A7E" w:rsidP="003B1D90">
            <w:r>
              <w:t>The instantaneous temperature of the water in the cold water line at the right sink in the Master Bathroom</w:t>
            </w:r>
          </w:p>
        </w:tc>
        <w:tc>
          <w:tcPr>
            <w:tcW w:w="1096" w:type="dxa"/>
          </w:tcPr>
          <w:p w14:paraId="1EEA9E81" w14:textId="77777777" w:rsidR="00717A7E" w:rsidRDefault="00717A7E" w:rsidP="003B1D90">
            <w:r>
              <w:t>°C</w:t>
            </w:r>
          </w:p>
        </w:tc>
        <w:tc>
          <w:tcPr>
            <w:tcW w:w="1540" w:type="dxa"/>
          </w:tcPr>
          <w:p w14:paraId="29CF81AC" w14:textId="77777777" w:rsidR="00717A7E" w:rsidRDefault="00717A7E" w:rsidP="003B1D90">
            <w:r>
              <w:t>DHW, P</w:t>
            </w:r>
          </w:p>
        </w:tc>
      </w:tr>
      <w:tr w:rsidR="00717A7E" w14:paraId="427EDF84" w14:textId="77777777" w:rsidTr="0028250E">
        <w:tc>
          <w:tcPr>
            <w:tcW w:w="1905" w:type="dxa"/>
          </w:tcPr>
          <w:p w14:paraId="770821F8" w14:textId="77777777" w:rsidR="00717A7E" w:rsidRDefault="00717A7E" w:rsidP="003B1D90">
            <w:r>
              <w:t>Water Temp – MBA Shw Hot</w:t>
            </w:r>
          </w:p>
        </w:tc>
        <w:tc>
          <w:tcPr>
            <w:tcW w:w="1205" w:type="dxa"/>
          </w:tcPr>
          <w:p w14:paraId="0E0C2F9E" w14:textId="77777777" w:rsidR="00717A7E" w:rsidRDefault="00717A7E" w:rsidP="003B1D90">
            <w:r>
              <w:t>DHW</w:t>
            </w:r>
          </w:p>
          <w:p w14:paraId="048B7214" w14:textId="77777777" w:rsidR="00717A7E" w:rsidRDefault="00717A7E" w:rsidP="003B1D90"/>
        </w:tc>
        <w:tc>
          <w:tcPr>
            <w:tcW w:w="1507" w:type="dxa"/>
          </w:tcPr>
          <w:p w14:paraId="74A42D26" w14:textId="77777777" w:rsidR="00717A7E" w:rsidRDefault="00717A7E" w:rsidP="003B1D90">
            <w:r>
              <w:t>MBath</w:t>
            </w:r>
          </w:p>
        </w:tc>
        <w:tc>
          <w:tcPr>
            <w:tcW w:w="5697" w:type="dxa"/>
          </w:tcPr>
          <w:p w14:paraId="5964FA5F" w14:textId="77777777" w:rsidR="00717A7E" w:rsidRDefault="00717A7E" w:rsidP="003B1D90">
            <w:r>
              <w:t xml:space="preserve">The instantaneous temperature of the water in the hot water line at the shower in the Master Bathroom </w:t>
            </w:r>
          </w:p>
        </w:tc>
        <w:tc>
          <w:tcPr>
            <w:tcW w:w="1096" w:type="dxa"/>
          </w:tcPr>
          <w:p w14:paraId="11E5FA30" w14:textId="77777777" w:rsidR="00717A7E" w:rsidRDefault="00717A7E" w:rsidP="003B1D90">
            <w:r>
              <w:t>°C</w:t>
            </w:r>
          </w:p>
        </w:tc>
        <w:tc>
          <w:tcPr>
            <w:tcW w:w="1540" w:type="dxa"/>
          </w:tcPr>
          <w:p w14:paraId="3EBBB797" w14:textId="77777777" w:rsidR="00717A7E" w:rsidRDefault="00717A7E" w:rsidP="003B1D90">
            <w:r>
              <w:t>DHW, Q</w:t>
            </w:r>
          </w:p>
        </w:tc>
      </w:tr>
      <w:tr w:rsidR="00717A7E" w14:paraId="0D0C51C6" w14:textId="77777777" w:rsidTr="0028250E">
        <w:tc>
          <w:tcPr>
            <w:tcW w:w="1905" w:type="dxa"/>
          </w:tcPr>
          <w:p w14:paraId="1851A59E" w14:textId="77777777" w:rsidR="00717A7E" w:rsidRDefault="00717A7E" w:rsidP="003B1D90">
            <w:r>
              <w:t>Water Temp – MBA Shw Cold</w:t>
            </w:r>
          </w:p>
        </w:tc>
        <w:tc>
          <w:tcPr>
            <w:tcW w:w="1205" w:type="dxa"/>
          </w:tcPr>
          <w:p w14:paraId="0F4B7000" w14:textId="77777777" w:rsidR="00717A7E" w:rsidRDefault="00717A7E" w:rsidP="003B1D90">
            <w:r>
              <w:t>DHW</w:t>
            </w:r>
          </w:p>
        </w:tc>
        <w:tc>
          <w:tcPr>
            <w:tcW w:w="1507" w:type="dxa"/>
          </w:tcPr>
          <w:p w14:paraId="5C145C0E" w14:textId="77777777" w:rsidR="00717A7E" w:rsidRDefault="00717A7E" w:rsidP="003B1D90">
            <w:r>
              <w:t>MBath</w:t>
            </w:r>
          </w:p>
        </w:tc>
        <w:tc>
          <w:tcPr>
            <w:tcW w:w="5697" w:type="dxa"/>
          </w:tcPr>
          <w:p w14:paraId="141C7DCC" w14:textId="77777777" w:rsidR="00717A7E" w:rsidRDefault="00717A7E" w:rsidP="003B1D90">
            <w:r>
              <w:t xml:space="preserve">The instantaneous temperature of the water in the cold water line at the shower in the Master Bathroom </w:t>
            </w:r>
          </w:p>
        </w:tc>
        <w:tc>
          <w:tcPr>
            <w:tcW w:w="1096" w:type="dxa"/>
          </w:tcPr>
          <w:p w14:paraId="2412C67D" w14:textId="77777777" w:rsidR="00717A7E" w:rsidRDefault="00717A7E" w:rsidP="003B1D90">
            <w:r>
              <w:t>°C</w:t>
            </w:r>
          </w:p>
        </w:tc>
        <w:tc>
          <w:tcPr>
            <w:tcW w:w="1540" w:type="dxa"/>
          </w:tcPr>
          <w:p w14:paraId="7F5578E8" w14:textId="77777777" w:rsidR="00717A7E" w:rsidRDefault="00717A7E" w:rsidP="003B1D90">
            <w:r>
              <w:t>DHW, R</w:t>
            </w:r>
          </w:p>
        </w:tc>
      </w:tr>
      <w:tr w:rsidR="00717A7E" w14:paraId="68BF4F84" w14:textId="77777777" w:rsidTr="0028250E">
        <w:tc>
          <w:tcPr>
            <w:tcW w:w="1905" w:type="dxa"/>
          </w:tcPr>
          <w:p w14:paraId="2CA9C537" w14:textId="77777777" w:rsidR="00717A7E" w:rsidRDefault="00717A7E" w:rsidP="003B1D90">
            <w:r>
              <w:t>Water Temp – MBA Tub Hot</w:t>
            </w:r>
          </w:p>
        </w:tc>
        <w:tc>
          <w:tcPr>
            <w:tcW w:w="1205" w:type="dxa"/>
          </w:tcPr>
          <w:p w14:paraId="07FF8FDF" w14:textId="77777777" w:rsidR="00717A7E" w:rsidRDefault="00717A7E" w:rsidP="003B1D90">
            <w:r>
              <w:t>DHW</w:t>
            </w:r>
          </w:p>
        </w:tc>
        <w:tc>
          <w:tcPr>
            <w:tcW w:w="1507" w:type="dxa"/>
          </w:tcPr>
          <w:p w14:paraId="723F1D06" w14:textId="77777777" w:rsidR="00717A7E" w:rsidRDefault="00717A7E" w:rsidP="003B1D90">
            <w:r>
              <w:t>MBath</w:t>
            </w:r>
          </w:p>
        </w:tc>
        <w:tc>
          <w:tcPr>
            <w:tcW w:w="5697" w:type="dxa"/>
          </w:tcPr>
          <w:p w14:paraId="7A49662A" w14:textId="77777777" w:rsidR="00717A7E" w:rsidRDefault="00717A7E" w:rsidP="003B1D90">
            <w:r>
              <w:t xml:space="preserve">The instantaneous temperature of the water in the hot water line at the tub in the Master Bathroom </w:t>
            </w:r>
          </w:p>
        </w:tc>
        <w:tc>
          <w:tcPr>
            <w:tcW w:w="1096" w:type="dxa"/>
          </w:tcPr>
          <w:p w14:paraId="6CE1442E" w14:textId="77777777" w:rsidR="00717A7E" w:rsidRDefault="00717A7E" w:rsidP="003B1D90">
            <w:r>
              <w:t>°C</w:t>
            </w:r>
          </w:p>
        </w:tc>
        <w:tc>
          <w:tcPr>
            <w:tcW w:w="1540" w:type="dxa"/>
          </w:tcPr>
          <w:p w14:paraId="19017A58" w14:textId="77777777" w:rsidR="00717A7E" w:rsidRDefault="00717A7E" w:rsidP="003B1D90">
            <w:r>
              <w:t>DHW, S</w:t>
            </w:r>
          </w:p>
        </w:tc>
      </w:tr>
      <w:tr w:rsidR="00717A7E" w14:paraId="776CCF12" w14:textId="77777777" w:rsidTr="0028250E">
        <w:tc>
          <w:tcPr>
            <w:tcW w:w="1905" w:type="dxa"/>
          </w:tcPr>
          <w:p w14:paraId="0E5A7B15" w14:textId="77777777" w:rsidR="00717A7E" w:rsidRDefault="00717A7E" w:rsidP="003B1D90">
            <w:r>
              <w:t>Water Temp – MBA Tub Cold</w:t>
            </w:r>
          </w:p>
        </w:tc>
        <w:tc>
          <w:tcPr>
            <w:tcW w:w="1205" w:type="dxa"/>
          </w:tcPr>
          <w:p w14:paraId="40309F55" w14:textId="77777777" w:rsidR="00717A7E" w:rsidRDefault="00717A7E" w:rsidP="003B1D90">
            <w:r>
              <w:t>DHW</w:t>
            </w:r>
          </w:p>
        </w:tc>
        <w:tc>
          <w:tcPr>
            <w:tcW w:w="1507" w:type="dxa"/>
          </w:tcPr>
          <w:p w14:paraId="245D5D64" w14:textId="77777777" w:rsidR="00717A7E" w:rsidRDefault="00717A7E" w:rsidP="003B1D90">
            <w:r>
              <w:t>MBath</w:t>
            </w:r>
          </w:p>
        </w:tc>
        <w:tc>
          <w:tcPr>
            <w:tcW w:w="5697" w:type="dxa"/>
          </w:tcPr>
          <w:p w14:paraId="2CD4932E" w14:textId="77777777" w:rsidR="00717A7E" w:rsidRDefault="00717A7E" w:rsidP="003B1D90">
            <w:r>
              <w:t xml:space="preserve">The instantaneous temperature of the water in the cold water line at the tub in the Master Bathroom </w:t>
            </w:r>
          </w:p>
        </w:tc>
        <w:tc>
          <w:tcPr>
            <w:tcW w:w="1096" w:type="dxa"/>
          </w:tcPr>
          <w:p w14:paraId="721F1AFB" w14:textId="77777777" w:rsidR="00717A7E" w:rsidRDefault="00717A7E" w:rsidP="003B1D90">
            <w:r>
              <w:t>°C</w:t>
            </w:r>
          </w:p>
        </w:tc>
        <w:tc>
          <w:tcPr>
            <w:tcW w:w="1540" w:type="dxa"/>
          </w:tcPr>
          <w:p w14:paraId="2E5B1621" w14:textId="77777777" w:rsidR="00717A7E" w:rsidRDefault="00717A7E" w:rsidP="003B1D90">
            <w:r>
              <w:t>DHW, T</w:t>
            </w:r>
          </w:p>
        </w:tc>
      </w:tr>
      <w:tr w:rsidR="00717A7E" w14:paraId="1C6E706B" w14:textId="77777777" w:rsidTr="0028250E">
        <w:tc>
          <w:tcPr>
            <w:tcW w:w="1905" w:type="dxa"/>
          </w:tcPr>
          <w:p w14:paraId="2450D2A3" w14:textId="77777777" w:rsidR="00717A7E" w:rsidRDefault="00717A7E" w:rsidP="003B1D90">
            <w:r>
              <w:t>Water Temp – BA2 Sink Hot</w:t>
            </w:r>
          </w:p>
        </w:tc>
        <w:tc>
          <w:tcPr>
            <w:tcW w:w="1205" w:type="dxa"/>
          </w:tcPr>
          <w:p w14:paraId="4BAD7CAC" w14:textId="77777777" w:rsidR="00717A7E" w:rsidRDefault="00717A7E" w:rsidP="003B1D90">
            <w:r>
              <w:t>DHW</w:t>
            </w:r>
          </w:p>
        </w:tc>
        <w:tc>
          <w:tcPr>
            <w:tcW w:w="1507" w:type="dxa"/>
          </w:tcPr>
          <w:p w14:paraId="5994BAEF" w14:textId="77777777" w:rsidR="00717A7E" w:rsidRDefault="00717A7E" w:rsidP="003B1D90">
            <w:r>
              <w:t>Bath2</w:t>
            </w:r>
          </w:p>
        </w:tc>
        <w:tc>
          <w:tcPr>
            <w:tcW w:w="5697" w:type="dxa"/>
          </w:tcPr>
          <w:p w14:paraId="39D4449B" w14:textId="77777777" w:rsidR="00717A7E" w:rsidRDefault="00717A7E" w:rsidP="003B1D90">
            <w:r>
              <w:t>The instantaneous temperature of the water in the hot water line at the sink in the bathroom located off the hallway on the second floor</w:t>
            </w:r>
          </w:p>
        </w:tc>
        <w:tc>
          <w:tcPr>
            <w:tcW w:w="1096" w:type="dxa"/>
          </w:tcPr>
          <w:p w14:paraId="1F58C9B9" w14:textId="77777777" w:rsidR="00717A7E" w:rsidRDefault="00717A7E" w:rsidP="003B1D90">
            <w:r>
              <w:t>°C</w:t>
            </w:r>
          </w:p>
        </w:tc>
        <w:tc>
          <w:tcPr>
            <w:tcW w:w="1540" w:type="dxa"/>
          </w:tcPr>
          <w:p w14:paraId="2C3F88C3" w14:textId="77777777" w:rsidR="00717A7E" w:rsidRDefault="00717A7E" w:rsidP="003B1D90">
            <w:r>
              <w:t>DHW, U</w:t>
            </w:r>
          </w:p>
        </w:tc>
      </w:tr>
      <w:tr w:rsidR="00717A7E" w14:paraId="50786537" w14:textId="77777777" w:rsidTr="0028250E">
        <w:tc>
          <w:tcPr>
            <w:tcW w:w="1905" w:type="dxa"/>
          </w:tcPr>
          <w:p w14:paraId="53DB6899" w14:textId="77777777" w:rsidR="00717A7E" w:rsidRDefault="00717A7E" w:rsidP="00717A7E">
            <w:r>
              <w:t>Water Temp – BA2 Sink Cold</w:t>
            </w:r>
          </w:p>
        </w:tc>
        <w:tc>
          <w:tcPr>
            <w:tcW w:w="1205" w:type="dxa"/>
          </w:tcPr>
          <w:p w14:paraId="2348AA79" w14:textId="77777777" w:rsidR="00717A7E" w:rsidRDefault="00717A7E" w:rsidP="00717A7E">
            <w:r>
              <w:t>DHW</w:t>
            </w:r>
          </w:p>
        </w:tc>
        <w:tc>
          <w:tcPr>
            <w:tcW w:w="1507" w:type="dxa"/>
          </w:tcPr>
          <w:p w14:paraId="35C0A538" w14:textId="77777777" w:rsidR="00717A7E" w:rsidRDefault="00717A7E" w:rsidP="00717A7E">
            <w:r>
              <w:t>Bath2</w:t>
            </w:r>
          </w:p>
        </w:tc>
        <w:tc>
          <w:tcPr>
            <w:tcW w:w="5697" w:type="dxa"/>
          </w:tcPr>
          <w:p w14:paraId="3A8F3733" w14:textId="77777777" w:rsidR="00717A7E" w:rsidRDefault="00717A7E" w:rsidP="00717A7E">
            <w:r>
              <w:t>The instantaneous temperature of the water in the cold water line at the sink in the bathroom located off the hallway on the second floor</w:t>
            </w:r>
          </w:p>
        </w:tc>
        <w:tc>
          <w:tcPr>
            <w:tcW w:w="1096" w:type="dxa"/>
          </w:tcPr>
          <w:p w14:paraId="234581E9" w14:textId="77777777" w:rsidR="00717A7E" w:rsidRDefault="00717A7E" w:rsidP="00717A7E">
            <w:r>
              <w:t>°C</w:t>
            </w:r>
          </w:p>
        </w:tc>
        <w:tc>
          <w:tcPr>
            <w:tcW w:w="1540" w:type="dxa"/>
          </w:tcPr>
          <w:p w14:paraId="3C958E14" w14:textId="77777777" w:rsidR="00717A7E" w:rsidRDefault="00717A7E" w:rsidP="00717A7E">
            <w:r>
              <w:t>DHW, V</w:t>
            </w:r>
          </w:p>
        </w:tc>
      </w:tr>
      <w:tr w:rsidR="00717A7E" w14:paraId="4A8575C5" w14:textId="77777777" w:rsidTr="0028250E">
        <w:tc>
          <w:tcPr>
            <w:tcW w:w="1905" w:type="dxa"/>
          </w:tcPr>
          <w:p w14:paraId="35CFC18D" w14:textId="77777777" w:rsidR="00717A7E" w:rsidRDefault="00717A7E" w:rsidP="00717A7E">
            <w:r>
              <w:t>Water Temp – BA2 Shw Hot</w:t>
            </w:r>
          </w:p>
        </w:tc>
        <w:tc>
          <w:tcPr>
            <w:tcW w:w="1205" w:type="dxa"/>
          </w:tcPr>
          <w:p w14:paraId="7E411E81" w14:textId="77777777" w:rsidR="00717A7E" w:rsidRDefault="00717A7E" w:rsidP="00717A7E">
            <w:r>
              <w:t>DHW</w:t>
            </w:r>
          </w:p>
        </w:tc>
        <w:tc>
          <w:tcPr>
            <w:tcW w:w="1507" w:type="dxa"/>
          </w:tcPr>
          <w:p w14:paraId="233C245D" w14:textId="77777777" w:rsidR="00717A7E" w:rsidRDefault="00717A7E" w:rsidP="00717A7E">
            <w:r>
              <w:t>Bath2</w:t>
            </w:r>
          </w:p>
        </w:tc>
        <w:tc>
          <w:tcPr>
            <w:tcW w:w="5697" w:type="dxa"/>
          </w:tcPr>
          <w:p w14:paraId="554BD408" w14:textId="77777777" w:rsidR="00717A7E" w:rsidRDefault="00717A7E" w:rsidP="00717A7E">
            <w:r>
              <w:t>The instantaneous temperature of the water in the hot water line at the shower in the bathroom located off the hallway on the second floor</w:t>
            </w:r>
          </w:p>
        </w:tc>
        <w:tc>
          <w:tcPr>
            <w:tcW w:w="1096" w:type="dxa"/>
          </w:tcPr>
          <w:p w14:paraId="59122559" w14:textId="77777777" w:rsidR="00717A7E" w:rsidRDefault="00717A7E" w:rsidP="00717A7E">
            <w:r>
              <w:t>°C</w:t>
            </w:r>
          </w:p>
        </w:tc>
        <w:tc>
          <w:tcPr>
            <w:tcW w:w="1540" w:type="dxa"/>
          </w:tcPr>
          <w:p w14:paraId="282FBD7F" w14:textId="77777777" w:rsidR="00717A7E" w:rsidRDefault="00717A7E" w:rsidP="00717A7E">
            <w:r>
              <w:t>DHW, W</w:t>
            </w:r>
          </w:p>
        </w:tc>
      </w:tr>
      <w:tr w:rsidR="00717A7E" w14:paraId="46B53F6A" w14:textId="77777777" w:rsidTr="0028250E">
        <w:tc>
          <w:tcPr>
            <w:tcW w:w="1905" w:type="dxa"/>
          </w:tcPr>
          <w:p w14:paraId="7D03EF17" w14:textId="77777777" w:rsidR="00717A7E" w:rsidRDefault="00717A7E" w:rsidP="00717A7E">
            <w:r>
              <w:t>Water Temp – BA2 Shw Cold</w:t>
            </w:r>
          </w:p>
        </w:tc>
        <w:tc>
          <w:tcPr>
            <w:tcW w:w="1205" w:type="dxa"/>
          </w:tcPr>
          <w:p w14:paraId="1AF82E1C" w14:textId="77777777" w:rsidR="00717A7E" w:rsidRDefault="00717A7E" w:rsidP="00717A7E">
            <w:r>
              <w:t>DHW</w:t>
            </w:r>
          </w:p>
        </w:tc>
        <w:tc>
          <w:tcPr>
            <w:tcW w:w="1507" w:type="dxa"/>
          </w:tcPr>
          <w:p w14:paraId="3E0D9940" w14:textId="77777777" w:rsidR="00717A7E" w:rsidRDefault="00717A7E" w:rsidP="00717A7E">
            <w:r>
              <w:t>Bath2</w:t>
            </w:r>
          </w:p>
        </w:tc>
        <w:tc>
          <w:tcPr>
            <w:tcW w:w="5697" w:type="dxa"/>
          </w:tcPr>
          <w:p w14:paraId="2ABD051E" w14:textId="77777777" w:rsidR="00717A7E" w:rsidRDefault="00717A7E" w:rsidP="00717A7E">
            <w:r>
              <w:t>The instantaneous temperature of the water in the cold water line at the shower in the bathroom located off the hallway on the second floor</w:t>
            </w:r>
          </w:p>
        </w:tc>
        <w:tc>
          <w:tcPr>
            <w:tcW w:w="1096" w:type="dxa"/>
          </w:tcPr>
          <w:p w14:paraId="307A13B6" w14:textId="77777777" w:rsidR="00717A7E" w:rsidRDefault="00717A7E" w:rsidP="00717A7E">
            <w:r>
              <w:t>°C</w:t>
            </w:r>
          </w:p>
        </w:tc>
        <w:tc>
          <w:tcPr>
            <w:tcW w:w="1540" w:type="dxa"/>
          </w:tcPr>
          <w:p w14:paraId="5652EF5A" w14:textId="77777777" w:rsidR="00717A7E" w:rsidRDefault="00717A7E" w:rsidP="00717A7E">
            <w:r>
              <w:t>DHW, X</w:t>
            </w:r>
          </w:p>
        </w:tc>
      </w:tr>
      <w:tr w:rsidR="00717A7E" w14:paraId="61FF1A43" w14:textId="77777777" w:rsidTr="0028250E">
        <w:tc>
          <w:tcPr>
            <w:tcW w:w="1905" w:type="dxa"/>
          </w:tcPr>
          <w:p w14:paraId="324E98AE" w14:textId="77777777" w:rsidR="00717A7E" w:rsidRDefault="00717A7E" w:rsidP="00717A7E">
            <w:r>
              <w:t>Water Temp – K Sink - Mix</w:t>
            </w:r>
          </w:p>
        </w:tc>
        <w:tc>
          <w:tcPr>
            <w:tcW w:w="1205" w:type="dxa"/>
          </w:tcPr>
          <w:p w14:paraId="0C441684" w14:textId="77777777" w:rsidR="00717A7E" w:rsidRDefault="00717A7E" w:rsidP="00717A7E">
            <w:r>
              <w:t>DHW</w:t>
            </w:r>
          </w:p>
        </w:tc>
        <w:tc>
          <w:tcPr>
            <w:tcW w:w="1507" w:type="dxa"/>
          </w:tcPr>
          <w:p w14:paraId="2B208E7C" w14:textId="77777777" w:rsidR="00717A7E" w:rsidRDefault="00717A7E" w:rsidP="00717A7E">
            <w:r>
              <w:t>Kitchen</w:t>
            </w:r>
          </w:p>
        </w:tc>
        <w:tc>
          <w:tcPr>
            <w:tcW w:w="5697" w:type="dxa"/>
          </w:tcPr>
          <w:p w14:paraId="1B06FE4B" w14:textId="77777777" w:rsidR="00717A7E" w:rsidRDefault="00717A7E" w:rsidP="00717A7E">
            <w:r>
              <w:t>The instantaneous temperature of the water in the kitchen sink faucet after the mixing valve</w:t>
            </w:r>
          </w:p>
        </w:tc>
        <w:tc>
          <w:tcPr>
            <w:tcW w:w="1096" w:type="dxa"/>
          </w:tcPr>
          <w:p w14:paraId="76565584" w14:textId="77777777" w:rsidR="00717A7E" w:rsidRDefault="00717A7E" w:rsidP="00717A7E">
            <w:r>
              <w:t>°C</w:t>
            </w:r>
          </w:p>
        </w:tc>
        <w:tc>
          <w:tcPr>
            <w:tcW w:w="1540" w:type="dxa"/>
          </w:tcPr>
          <w:p w14:paraId="691B93B9" w14:textId="77777777" w:rsidR="00717A7E" w:rsidRDefault="00717A7E" w:rsidP="00717A7E">
            <w:r>
              <w:t>DHW, Y</w:t>
            </w:r>
          </w:p>
        </w:tc>
      </w:tr>
      <w:tr w:rsidR="00717A7E" w14:paraId="1958D967" w14:textId="77777777" w:rsidTr="0028250E">
        <w:tc>
          <w:tcPr>
            <w:tcW w:w="1905" w:type="dxa"/>
          </w:tcPr>
          <w:p w14:paraId="129F786D" w14:textId="77777777" w:rsidR="00717A7E" w:rsidRDefault="00717A7E" w:rsidP="00717A7E">
            <w:r>
              <w:lastRenderedPageBreak/>
              <w:t>Water Temp – MBA Shw Mix</w:t>
            </w:r>
          </w:p>
        </w:tc>
        <w:tc>
          <w:tcPr>
            <w:tcW w:w="1205" w:type="dxa"/>
          </w:tcPr>
          <w:p w14:paraId="0ADB9949" w14:textId="77777777" w:rsidR="00717A7E" w:rsidRDefault="00717A7E" w:rsidP="00717A7E">
            <w:r>
              <w:t>DHW</w:t>
            </w:r>
          </w:p>
        </w:tc>
        <w:tc>
          <w:tcPr>
            <w:tcW w:w="1507" w:type="dxa"/>
          </w:tcPr>
          <w:p w14:paraId="25943507" w14:textId="77777777" w:rsidR="00717A7E" w:rsidRDefault="00717A7E" w:rsidP="00717A7E">
            <w:r>
              <w:t>MBath</w:t>
            </w:r>
          </w:p>
        </w:tc>
        <w:tc>
          <w:tcPr>
            <w:tcW w:w="5697" w:type="dxa"/>
          </w:tcPr>
          <w:p w14:paraId="41C3072A" w14:textId="77777777" w:rsidR="00717A7E" w:rsidRDefault="00717A7E" w:rsidP="00717A7E">
            <w:r>
              <w:t>The instantaneous temperature of the water in the master bath shower after the mixing valve</w:t>
            </w:r>
          </w:p>
        </w:tc>
        <w:tc>
          <w:tcPr>
            <w:tcW w:w="1096" w:type="dxa"/>
          </w:tcPr>
          <w:p w14:paraId="71F6A3E1" w14:textId="77777777" w:rsidR="00717A7E" w:rsidRDefault="00717A7E" w:rsidP="00717A7E">
            <w:r>
              <w:t>°C</w:t>
            </w:r>
          </w:p>
        </w:tc>
        <w:tc>
          <w:tcPr>
            <w:tcW w:w="1540" w:type="dxa"/>
          </w:tcPr>
          <w:p w14:paraId="1DF9F5D6" w14:textId="77777777" w:rsidR="00717A7E" w:rsidRDefault="00717A7E" w:rsidP="00717A7E">
            <w:r>
              <w:t>DHW, Z</w:t>
            </w:r>
          </w:p>
        </w:tc>
      </w:tr>
      <w:tr w:rsidR="00717A7E" w14:paraId="56BC5A46" w14:textId="77777777" w:rsidTr="0028250E">
        <w:tc>
          <w:tcPr>
            <w:tcW w:w="1905" w:type="dxa"/>
          </w:tcPr>
          <w:p w14:paraId="009902EA" w14:textId="77777777" w:rsidR="00717A7E" w:rsidRDefault="00717A7E" w:rsidP="00717A7E">
            <w:r>
              <w:t>Water Temp – MBA Tub Mix</w:t>
            </w:r>
          </w:p>
        </w:tc>
        <w:tc>
          <w:tcPr>
            <w:tcW w:w="1205" w:type="dxa"/>
          </w:tcPr>
          <w:p w14:paraId="09116ADB" w14:textId="77777777" w:rsidR="00717A7E" w:rsidRDefault="00717A7E" w:rsidP="00717A7E">
            <w:r>
              <w:t>DHW</w:t>
            </w:r>
          </w:p>
        </w:tc>
        <w:tc>
          <w:tcPr>
            <w:tcW w:w="1507" w:type="dxa"/>
          </w:tcPr>
          <w:p w14:paraId="7C3D0E9A" w14:textId="77777777" w:rsidR="00717A7E" w:rsidRDefault="00717A7E" w:rsidP="00717A7E">
            <w:r>
              <w:t>MBath</w:t>
            </w:r>
          </w:p>
        </w:tc>
        <w:tc>
          <w:tcPr>
            <w:tcW w:w="5697" w:type="dxa"/>
          </w:tcPr>
          <w:p w14:paraId="4D661461" w14:textId="77777777" w:rsidR="00717A7E" w:rsidRDefault="00717A7E" w:rsidP="00717A7E">
            <w:r>
              <w:t>The instantaneous temperature of the water in the tub faucet after the mixing valve</w:t>
            </w:r>
          </w:p>
        </w:tc>
        <w:tc>
          <w:tcPr>
            <w:tcW w:w="1096" w:type="dxa"/>
          </w:tcPr>
          <w:p w14:paraId="6028BB28" w14:textId="77777777" w:rsidR="00717A7E" w:rsidRDefault="00717A7E" w:rsidP="00717A7E">
            <w:r>
              <w:t>°C</w:t>
            </w:r>
          </w:p>
        </w:tc>
        <w:tc>
          <w:tcPr>
            <w:tcW w:w="1540" w:type="dxa"/>
          </w:tcPr>
          <w:p w14:paraId="15A0D948" w14:textId="77777777" w:rsidR="00717A7E" w:rsidRDefault="00717A7E" w:rsidP="00717A7E">
            <w:r>
              <w:t>DHW, AA</w:t>
            </w:r>
          </w:p>
        </w:tc>
      </w:tr>
      <w:tr w:rsidR="00717A7E" w14:paraId="4021D8DA" w14:textId="77777777" w:rsidTr="0028250E">
        <w:tc>
          <w:tcPr>
            <w:tcW w:w="1905" w:type="dxa"/>
          </w:tcPr>
          <w:p w14:paraId="12E01556" w14:textId="77777777" w:rsidR="00717A7E" w:rsidRDefault="00717A7E" w:rsidP="00717A7E">
            <w:r>
              <w:t>Water Temp – BA2 Sink Mixed</w:t>
            </w:r>
          </w:p>
        </w:tc>
        <w:tc>
          <w:tcPr>
            <w:tcW w:w="1205" w:type="dxa"/>
          </w:tcPr>
          <w:p w14:paraId="399F38EB" w14:textId="77777777" w:rsidR="00717A7E" w:rsidRDefault="00717A7E" w:rsidP="00717A7E">
            <w:r>
              <w:t>DHW</w:t>
            </w:r>
          </w:p>
        </w:tc>
        <w:tc>
          <w:tcPr>
            <w:tcW w:w="1507" w:type="dxa"/>
          </w:tcPr>
          <w:p w14:paraId="2C575D73" w14:textId="77777777" w:rsidR="00717A7E" w:rsidRDefault="00717A7E" w:rsidP="00717A7E">
            <w:r>
              <w:t>Bath2</w:t>
            </w:r>
          </w:p>
        </w:tc>
        <w:tc>
          <w:tcPr>
            <w:tcW w:w="5697" w:type="dxa"/>
          </w:tcPr>
          <w:p w14:paraId="2EA8C298" w14:textId="77777777" w:rsidR="00717A7E" w:rsidRDefault="00717A7E" w:rsidP="00717A7E">
            <w:r>
              <w:t>The instantaneous temperature of the water in the sink faucet of the bathroom located off the hallway on the second floor after the mixing valve</w:t>
            </w:r>
          </w:p>
        </w:tc>
        <w:tc>
          <w:tcPr>
            <w:tcW w:w="1096" w:type="dxa"/>
          </w:tcPr>
          <w:p w14:paraId="1B3E1571" w14:textId="77777777" w:rsidR="00717A7E" w:rsidRDefault="00717A7E" w:rsidP="00717A7E">
            <w:r>
              <w:t>°C</w:t>
            </w:r>
          </w:p>
        </w:tc>
        <w:tc>
          <w:tcPr>
            <w:tcW w:w="1540" w:type="dxa"/>
          </w:tcPr>
          <w:p w14:paraId="37C949D2" w14:textId="77777777" w:rsidR="00717A7E" w:rsidRDefault="00717A7E" w:rsidP="00717A7E">
            <w:r>
              <w:t>DHW, AB</w:t>
            </w:r>
          </w:p>
        </w:tc>
      </w:tr>
      <w:tr w:rsidR="00717A7E" w14:paraId="26028B59" w14:textId="77777777" w:rsidTr="0028250E">
        <w:tc>
          <w:tcPr>
            <w:tcW w:w="1905" w:type="dxa"/>
          </w:tcPr>
          <w:p w14:paraId="6D88FBAF" w14:textId="77777777" w:rsidR="00717A7E" w:rsidRDefault="00717A7E" w:rsidP="00717A7E">
            <w:r>
              <w:t>Water Temp – BA2 Shower Mixed</w:t>
            </w:r>
          </w:p>
        </w:tc>
        <w:tc>
          <w:tcPr>
            <w:tcW w:w="1205" w:type="dxa"/>
          </w:tcPr>
          <w:p w14:paraId="3B2C5645" w14:textId="77777777" w:rsidR="00717A7E" w:rsidRDefault="00717A7E" w:rsidP="00717A7E">
            <w:r>
              <w:t>DHW</w:t>
            </w:r>
          </w:p>
        </w:tc>
        <w:tc>
          <w:tcPr>
            <w:tcW w:w="1507" w:type="dxa"/>
          </w:tcPr>
          <w:p w14:paraId="2EF66BE9" w14:textId="77777777" w:rsidR="00717A7E" w:rsidRDefault="00717A7E" w:rsidP="00717A7E">
            <w:r>
              <w:t>Bath2</w:t>
            </w:r>
          </w:p>
        </w:tc>
        <w:tc>
          <w:tcPr>
            <w:tcW w:w="5697" w:type="dxa"/>
          </w:tcPr>
          <w:p w14:paraId="3E969120" w14:textId="77777777" w:rsidR="00717A7E" w:rsidRDefault="00717A7E" w:rsidP="00717A7E">
            <w:r>
              <w:t>The instantaneous temperature of the water in the shower faucet of the bathroom located off the hallway on the second floor after the mixing valve</w:t>
            </w:r>
          </w:p>
        </w:tc>
        <w:tc>
          <w:tcPr>
            <w:tcW w:w="1096" w:type="dxa"/>
          </w:tcPr>
          <w:p w14:paraId="314A5D68" w14:textId="77777777" w:rsidR="00717A7E" w:rsidRDefault="00717A7E" w:rsidP="00717A7E">
            <w:r>
              <w:t>°C</w:t>
            </w:r>
          </w:p>
        </w:tc>
        <w:tc>
          <w:tcPr>
            <w:tcW w:w="1540" w:type="dxa"/>
          </w:tcPr>
          <w:p w14:paraId="0CEE1E06" w14:textId="77777777" w:rsidR="00717A7E" w:rsidRDefault="00717A7E" w:rsidP="00717A7E">
            <w:r>
              <w:t>DHW, AC</w:t>
            </w:r>
          </w:p>
        </w:tc>
      </w:tr>
      <w:tr w:rsidR="00717A7E" w14:paraId="3716DE44" w14:textId="77777777" w:rsidTr="0028250E">
        <w:tc>
          <w:tcPr>
            <w:tcW w:w="1905" w:type="dxa"/>
          </w:tcPr>
          <w:p w14:paraId="4AA88D87" w14:textId="77777777" w:rsidR="00717A7E" w:rsidRDefault="00717A7E" w:rsidP="00717A7E">
            <w:r>
              <w:t>Water Temp – MBA Sink-R Mixed</w:t>
            </w:r>
          </w:p>
        </w:tc>
        <w:tc>
          <w:tcPr>
            <w:tcW w:w="1205" w:type="dxa"/>
          </w:tcPr>
          <w:p w14:paraId="3F4A56B9" w14:textId="77777777" w:rsidR="00717A7E" w:rsidRDefault="00717A7E" w:rsidP="00717A7E">
            <w:r>
              <w:t>DHW</w:t>
            </w:r>
          </w:p>
        </w:tc>
        <w:tc>
          <w:tcPr>
            <w:tcW w:w="1507" w:type="dxa"/>
          </w:tcPr>
          <w:p w14:paraId="21EDD984" w14:textId="77777777" w:rsidR="00717A7E" w:rsidRDefault="00717A7E" w:rsidP="00717A7E">
            <w:r>
              <w:t>MBath</w:t>
            </w:r>
          </w:p>
        </w:tc>
        <w:tc>
          <w:tcPr>
            <w:tcW w:w="5697" w:type="dxa"/>
          </w:tcPr>
          <w:p w14:paraId="3CBE5C6B" w14:textId="77777777" w:rsidR="00717A7E" w:rsidRDefault="00717A7E" w:rsidP="00717A7E">
            <w:r>
              <w:t>The instantaneous temperature of the water in the master bath sink located on the right after the mixing valve</w:t>
            </w:r>
          </w:p>
        </w:tc>
        <w:tc>
          <w:tcPr>
            <w:tcW w:w="1096" w:type="dxa"/>
          </w:tcPr>
          <w:p w14:paraId="6DEC48F0" w14:textId="77777777" w:rsidR="00717A7E" w:rsidRDefault="00717A7E" w:rsidP="00717A7E">
            <w:r>
              <w:t>°C</w:t>
            </w:r>
          </w:p>
        </w:tc>
        <w:tc>
          <w:tcPr>
            <w:tcW w:w="1540" w:type="dxa"/>
          </w:tcPr>
          <w:p w14:paraId="1CB717C0" w14:textId="77777777" w:rsidR="00717A7E" w:rsidRDefault="00717A7E" w:rsidP="00717A7E">
            <w:r>
              <w:t>DHW, AD</w:t>
            </w:r>
          </w:p>
        </w:tc>
      </w:tr>
      <w:tr w:rsidR="00AE52E9" w14:paraId="6541842E" w14:textId="77777777" w:rsidTr="0028250E">
        <w:tc>
          <w:tcPr>
            <w:tcW w:w="1905" w:type="dxa"/>
          </w:tcPr>
          <w:p w14:paraId="0359B56B" w14:textId="77777777" w:rsidR="00AE52E9" w:rsidRDefault="00AE52E9" w:rsidP="00AE52E9">
            <w:r>
              <w:t>Water Temp – Solar Preheat Tank (80 gal) In</w:t>
            </w:r>
          </w:p>
        </w:tc>
        <w:tc>
          <w:tcPr>
            <w:tcW w:w="1205" w:type="dxa"/>
          </w:tcPr>
          <w:p w14:paraId="23916DC4" w14:textId="77777777" w:rsidR="00AE52E9" w:rsidRDefault="00AE52E9" w:rsidP="00AE52E9">
            <w:r>
              <w:t>DHW</w:t>
            </w:r>
          </w:p>
          <w:p w14:paraId="1D2CABE8" w14:textId="77777777" w:rsidR="00AE52E9" w:rsidRDefault="00AE52E9" w:rsidP="00AE52E9"/>
        </w:tc>
        <w:tc>
          <w:tcPr>
            <w:tcW w:w="1507" w:type="dxa"/>
          </w:tcPr>
          <w:p w14:paraId="55CBA37E" w14:textId="77777777" w:rsidR="00AE52E9" w:rsidRDefault="00AE52E9" w:rsidP="00AE52E9">
            <w:r>
              <w:t>Basement</w:t>
            </w:r>
          </w:p>
        </w:tc>
        <w:tc>
          <w:tcPr>
            <w:tcW w:w="5697" w:type="dxa"/>
          </w:tcPr>
          <w:p w14:paraId="004C0C2B" w14:textId="77777777" w:rsidR="00AE52E9" w:rsidRDefault="00AE52E9" w:rsidP="00AE52E9">
            <w:r>
              <w:t>The instantaneous temperature of the water entering the 80 gallon solar preheat tank</w:t>
            </w:r>
          </w:p>
        </w:tc>
        <w:tc>
          <w:tcPr>
            <w:tcW w:w="1096" w:type="dxa"/>
          </w:tcPr>
          <w:p w14:paraId="007B769C" w14:textId="77777777" w:rsidR="00AE52E9" w:rsidRDefault="00AE52E9" w:rsidP="00AE52E9">
            <w:r>
              <w:t>°C</w:t>
            </w:r>
          </w:p>
        </w:tc>
        <w:tc>
          <w:tcPr>
            <w:tcW w:w="1540" w:type="dxa"/>
          </w:tcPr>
          <w:p w14:paraId="1B81FFDD" w14:textId="77777777" w:rsidR="00AE52E9" w:rsidRDefault="00AE52E9" w:rsidP="00AE52E9">
            <w:r>
              <w:t>DHW, AE</w:t>
            </w:r>
          </w:p>
        </w:tc>
      </w:tr>
      <w:tr w:rsidR="00AE52E9" w14:paraId="4DA10FD6" w14:textId="77777777" w:rsidTr="0028250E">
        <w:tc>
          <w:tcPr>
            <w:tcW w:w="1905" w:type="dxa"/>
          </w:tcPr>
          <w:p w14:paraId="1D78D565" w14:textId="77777777" w:rsidR="00AE52E9" w:rsidRDefault="00AE52E9" w:rsidP="00AE52E9">
            <w:r>
              <w:t>Water Temp – Solar Preheat Tank (80 gal) Out</w:t>
            </w:r>
          </w:p>
        </w:tc>
        <w:tc>
          <w:tcPr>
            <w:tcW w:w="1205" w:type="dxa"/>
          </w:tcPr>
          <w:p w14:paraId="3F9F40C2" w14:textId="77777777" w:rsidR="00AE52E9" w:rsidRDefault="00AE52E9" w:rsidP="00AE52E9">
            <w:r>
              <w:t>DHW</w:t>
            </w:r>
          </w:p>
        </w:tc>
        <w:tc>
          <w:tcPr>
            <w:tcW w:w="1507" w:type="dxa"/>
          </w:tcPr>
          <w:p w14:paraId="5B842DBD" w14:textId="77777777" w:rsidR="00AE52E9" w:rsidRDefault="00AE52E9" w:rsidP="00AE52E9">
            <w:r>
              <w:t>Basement</w:t>
            </w:r>
          </w:p>
        </w:tc>
        <w:tc>
          <w:tcPr>
            <w:tcW w:w="5697" w:type="dxa"/>
          </w:tcPr>
          <w:p w14:paraId="78DB8EA3" w14:textId="77777777" w:rsidR="00AE52E9" w:rsidRDefault="00AE52E9" w:rsidP="00AE52E9">
            <w:r>
              <w:t>The instantaneous temperature of the water leaving the 80 gallon solar preheat tank</w:t>
            </w:r>
          </w:p>
        </w:tc>
        <w:tc>
          <w:tcPr>
            <w:tcW w:w="1096" w:type="dxa"/>
          </w:tcPr>
          <w:p w14:paraId="19FC0166" w14:textId="77777777" w:rsidR="00AE52E9" w:rsidRDefault="00AE52E9" w:rsidP="00AE52E9">
            <w:r>
              <w:t>°C</w:t>
            </w:r>
          </w:p>
        </w:tc>
        <w:tc>
          <w:tcPr>
            <w:tcW w:w="1540" w:type="dxa"/>
          </w:tcPr>
          <w:p w14:paraId="73CE5508" w14:textId="77777777" w:rsidR="00AE52E9" w:rsidRDefault="00AE52E9" w:rsidP="00AE52E9">
            <w:r>
              <w:t>DHW, AF</w:t>
            </w:r>
          </w:p>
        </w:tc>
      </w:tr>
      <w:tr w:rsidR="003367C7" w14:paraId="347C3968" w14:textId="77777777" w:rsidTr="0028250E">
        <w:tc>
          <w:tcPr>
            <w:tcW w:w="1905" w:type="dxa"/>
          </w:tcPr>
          <w:p w14:paraId="36E96F5E" w14:textId="77777777" w:rsidR="003367C7" w:rsidRPr="003367C7" w:rsidRDefault="003367C7" w:rsidP="003367C7">
            <w:pPr>
              <w:rPr>
                <w:rFonts w:ascii="Calibri" w:hAnsi="Calibri"/>
                <w:bCs/>
                <w:color w:val="000000"/>
              </w:rPr>
            </w:pPr>
            <w:r w:rsidRPr="003367C7">
              <w:rPr>
                <w:rFonts w:ascii="Calibri" w:hAnsi="Calibri"/>
                <w:bCs/>
                <w:color w:val="000000"/>
              </w:rPr>
              <w:t>Water Temp - MixValve Cold In</w:t>
            </w:r>
          </w:p>
          <w:p w14:paraId="34622ED5" w14:textId="77777777" w:rsidR="003367C7" w:rsidRDefault="003367C7" w:rsidP="003367C7"/>
        </w:tc>
        <w:tc>
          <w:tcPr>
            <w:tcW w:w="1205" w:type="dxa"/>
          </w:tcPr>
          <w:p w14:paraId="35AB785F" w14:textId="77777777" w:rsidR="003367C7" w:rsidRDefault="003367C7" w:rsidP="003367C7">
            <w:r>
              <w:t>DHW</w:t>
            </w:r>
          </w:p>
        </w:tc>
        <w:tc>
          <w:tcPr>
            <w:tcW w:w="1507" w:type="dxa"/>
          </w:tcPr>
          <w:p w14:paraId="0E35A9EF" w14:textId="77777777" w:rsidR="003367C7" w:rsidRDefault="003367C7" w:rsidP="003367C7">
            <w:r>
              <w:t>Basement</w:t>
            </w:r>
          </w:p>
        </w:tc>
        <w:tc>
          <w:tcPr>
            <w:tcW w:w="5697" w:type="dxa"/>
          </w:tcPr>
          <w:p w14:paraId="3BC4EBFF" w14:textId="77777777" w:rsidR="003367C7" w:rsidRDefault="003367C7" w:rsidP="003367C7">
            <w:r>
              <w:t>The instantaneous temperature of the water from the main entering the mixing valve downstream of the solar preheat tank</w:t>
            </w:r>
          </w:p>
        </w:tc>
        <w:tc>
          <w:tcPr>
            <w:tcW w:w="1096" w:type="dxa"/>
          </w:tcPr>
          <w:p w14:paraId="0C9E7BFE" w14:textId="77777777" w:rsidR="003367C7" w:rsidRDefault="003367C7" w:rsidP="003367C7">
            <w:r>
              <w:t>°C</w:t>
            </w:r>
          </w:p>
        </w:tc>
        <w:tc>
          <w:tcPr>
            <w:tcW w:w="1540" w:type="dxa"/>
          </w:tcPr>
          <w:p w14:paraId="37077765" w14:textId="77777777" w:rsidR="003367C7" w:rsidRDefault="003367C7" w:rsidP="003367C7">
            <w:r>
              <w:t>DHW, AG</w:t>
            </w:r>
          </w:p>
        </w:tc>
      </w:tr>
      <w:tr w:rsidR="003367C7" w14:paraId="5DCB96A3" w14:textId="77777777" w:rsidTr="0028250E">
        <w:tc>
          <w:tcPr>
            <w:tcW w:w="1905" w:type="dxa"/>
          </w:tcPr>
          <w:p w14:paraId="1CB30AD9" w14:textId="77777777" w:rsidR="003367C7" w:rsidRDefault="003367C7" w:rsidP="003367C7">
            <w:r w:rsidRPr="003367C7">
              <w:t>Water Temp - MixValve Hot In</w:t>
            </w:r>
          </w:p>
        </w:tc>
        <w:tc>
          <w:tcPr>
            <w:tcW w:w="1205" w:type="dxa"/>
          </w:tcPr>
          <w:p w14:paraId="1BB3E5ED" w14:textId="77777777" w:rsidR="003367C7" w:rsidRDefault="003367C7" w:rsidP="003367C7">
            <w:r>
              <w:t>DHW</w:t>
            </w:r>
          </w:p>
        </w:tc>
        <w:tc>
          <w:tcPr>
            <w:tcW w:w="1507" w:type="dxa"/>
          </w:tcPr>
          <w:p w14:paraId="5F886653" w14:textId="77777777" w:rsidR="003367C7" w:rsidRDefault="003367C7" w:rsidP="003367C7">
            <w:r>
              <w:t>Basement</w:t>
            </w:r>
          </w:p>
        </w:tc>
        <w:tc>
          <w:tcPr>
            <w:tcW w:w="5697" w:type="dxa"/>
          </w:tcPr>
          <w:p w14:paraId="0ECA64F5" w14:textId="77777777" w:rsidR="003367C7" w:rsidRDefault="003367C7" w:rsidP="003367C7">
            <w:r>
              <w:t>The instantaneous temperature of the water from the solar preheat tank entering the mixing valve downstream of that tank</w:t>
            </w:r>
          </w:p>
        </w:tc>
        <w:tc>
          <w:tcPr>
            <w:tcW w:w="1096" w:type="dxa"/>
          </w:tcPr>
          <w:p w14:paraId="058FC693" w14:textId="77777777" w:rsidR="003367C7" w:rsidRDefault="003367C7" w:rsidP="003367C7">
            <w:r>
              <w:t>°C</w:t>
            </w:r>
          </w:p>
        </w:tc>
        <w:tc>
          <w:tcPr>
            <w:tcW w:w="1540" w:type="dxa"/>
          </w:tcPr>
          <w:p w14:paraId="77C1B863" w14:textId="77777777" w:rsidR="003367C7" w:rsidRDefault="00072984" w:rsidP="003367C7">
            <w:r>
              <w:t>DHW, AH</w:t>
            </w:r>
          </w:p>
        </w:tc>
      </w:tr>
      <w:tr w:rsidR="003367C7" w14:paraId="48C2421B" w14:textId="77777777" w:rsidTr="0028250E">
        <w:tc>
          <w:tcPr>
            <w:tcW w:w="1905" w:type="dxa"/>
          </w:tcPr>
          <w:p w14:paraId="665EE1F9" w14:textId="77777777" w:rsidR="003367C7" w:rsidRDefault="003367C7" w:rsidP="003367C7">
            <w:r w:rsidRPr="003367C7">
              <w:t>Water Temp - SHW HX (80 gal) HX In</w:t>
            </w:r>
          </w:p>
        </w:tc>
        <w:tc>
          <w:tcPr>
            <w:tcW w:w="1205" w:type="dxa"/>
          </w:tcPr>
          <w:p w14:paraId="611009D6" w14:textId="77777777" w:rsidR="003367C7" w:rsidRDefault="003367C7" w:rsidP="003367C7">
            <w:r>
              <w:t>DHW</w:t>
            </w:r>
          </w:p>
        </w:tc>
        <w:tc>
          <w:tcPr>
            <w:tcW w:w="1507" w:type="dxa"/>
          </w:tcPr>
          <w:p w14:paraId="3F5644AA" w14:textId="77777777" w:rsidR="003367C7" w:rsidRDefault="003367C7" w:rsidP="003367C7">
            <w:r>
              <w:t>Basement</w:t>
            </w:r>
          </w:p>
        </w:tc>
        <w:tc>
          <w:tcPr>
            <w:tcW w:w="5697" w:type="dxa"/>
          </w:tcPr>
          <w:p w14:paraId="6B94F324" w14:textId="77777777" w:rsidR="003367C7" w:rsidRDefault="003367C7" w:rsidP="00CE6C2F">
            <w:r>
              <w:t>The instantaneous temperature of the</w:t>
            </w:r>
            <w:r w:rsidR="00072984">
              <w:t xml:space="preserve"> potable water </w:t>
            </w:r>
            <w:r w:rsidR="00CE6C2F">
              <w:t>on the inlet side of</w:t>
            </w:r>
            <w:r w:rsidR="00072984">
              <w:t xml:space="preserve"> the heat exchanger of the solar water heating system </w:t>
            </w:r>
            <w:r w:rsidR="00CE6C2F">
              <w:t>(</w:t>
            </w:r>
            <w:r w:rsidR="00072984">
              <w:t>from the storage tank</w:t>
            </w:r>
            <w:r w:rsidR="00CE6C2F">
              <w:t>)</w:t>
            </w:r>
          </w:p>
        </w:tc>
        <w:tc>
          <w:tcPr>
            <w:tcW w:w="1096" w:type="dxa"/>
          </w:tcPr>
          <w:p w14:paraId="4C408D8F" w14:textId="77777777" w:rsidR="003367C7" w:rsidRDefault="003367C7" w:rsidP="003367C7">
            <w:r>
              <w:t>°C</w:t>
            </w:r>
          </w:p>
        </w:tc>
        <w:tc>
          <w:tcPr>
            <w:tcW w:w="1540" w:type="dxa"/>
          </w:tcPr>
          <w:p w14:paraId="63838CED" w14:textId="77777777" w:rsidR="003367C7" w:rsidRDefault="00072984" w:rsidP="003367C7">
            <w:r>
              <w:t>DHW, AI</w:t>
            </w:r>
          </w:p>
        </w:tc>
      </w:tr>
      <w:tr w:rsidR="00072984" w14:paraId="1F6C9EB7" w14:textId="77777777" w:rsidTr="0028250E">
        <w:tc>
          <w:tcPr>
            <w:tcW w:w="1905" w:type="dxa"/>
          </w:tcPr>
          <w:p w14:paraId="5F6ECFC3" w14:textId="77777777" w:rsidR="00072984" w:rsidRDefault="00072984" w:rsidP="00072984">
            <w:r w:rsidRPr="003367C7">
              <w:t>Wa</w:t>
            </w:r>
            <w:r>
              <w:t>ter Temp - SHW HX (80 gal) HX Out</w:t>
            </w:r>
          </w:p>
        </w:tc>
        <w:tc>
          <w:tcPr>
            <w:tcW w:w="1205" w:type="dxa"/>
          </w:tcPr>
          <w:p w14:paraId="39255065" w14:textId="77777777" w:rsidR="00072984" w:rsidRDefault="00072984" w:rsidP="00072984">
            <w:r>
              <w:t>DHW</w:t>
            </w:r>
          </w:p>
        </w:tc>
        <w:tc>
          <w:tcPr>
            <w:tcW w:w="1507" w:type="dxa"/>
          </w:tcPr>
          <w:p w14:paraId="678A0363" w14:textId="77777777" w:rsidR="00072984" w:rsidRDefault="00072984" w:rsidP="00072984">
            <w:r>
              <w:t>Basement</w:t>
            </w:r>
          </w:p>
        </w:tc>
        <w:tc>
          <w:tcPr>
            <w:tcW w:w="5697" w:type="dxa"/>
          </w:tcPr>
          <w:p w14:paraId="34B0DEDB" w14:textId="77777777" w:rsidR="00072984" w:rsidRDefault="00072984" w:rsidP="00CE6C2F">
            <w:r>
              <w:t xml:space="preserve">The instantaneous temperature of the potable water </w:t>
            </w:r>
            <w:r w:rsidR="00CE6C2F">
              <w:t xml:space="preserve">on the exit side of </w:t>
            </w:r>
            <w:r>
              <w:t xml:space="preserve">the heat exchanger of the solar water heating system </w:t>
            </w:r>
            <w:r w:rsidR="00CE6C2F">
              <w:t>(</w:t>
            </w:r>
            <w:r>
              <w:t>returning to the storage tank</w:t>
            </w:r>
            <w:r w:rsidR="00CE6C2F">
              <w:t>)</w:t>
            </w:r>
          </w:p>
        </w:tc>
        <w:tc>
          <w:tcPr>
            <w:tcW w:w="1096" w:type="dxa"/>
          </w:tcPr>
          <w:p w14:paraId="00625500" w14:textId="77777777" w:rsidR="00072984" w:rsidRDefault="00072984" w:rsidP="00072984">
            <w:r>
              <w:t>°C</w:t>
            </w:r>
          </w:p>
        </w:tc>
        <w:tc>
          <w:tcPr>
            <w:tcW w:w="1540" w:type="dxa"/>
          </w:tcPr>
          <w:p w14:paraId="57638185" w14:textId="77777777" w:rsidR="00072984" w:rsidRDefault="00072984" w:rsidP="00072984">
            <w:r>
              <w:t>DHW, AJ</w:t>
            </w:r>
          </w:p>
        </w:tc>
      </w:tr>
      <w:tr w:rsidR="00072984" w14:paraId="776381D8" w14:textId="77777777" w:rsidTr="0028250E">
        <w:tc>
          <w:tcPr>
            <w:tcW w:w="1905" w:type="dxa"/>
          </w:tcPr>
          <w:p w14:paraId="25119AB7" w14:textId="77777777" w:rsidR="00072984" w:rsidRDefault="00072984" w:rsidP="00072984">
            <w:r w:rsidRPr="00072984">
              <w:t>Water Temp - HPWH In</w:t>
            </w:r>
          </w:p>
        </w:tc>
        <w:tc>
          <w:tcPr>
            <w:tcW w:w="1205" w:type="dxa"/>
          </w:tcPr>
          <w:p w14:paraId="2F6915DB" w14:textId="77777777" w:rsidR="00072984" w:rsidRDefault="00072984" w:rsidP="00072984">
            <w:r>
              <w:t>DHW</w:t>
            </w:r>
          </w:p>
        </w:tc>
        <w:tc>
          <w:tcPr>
            <w:tcW w:w="1507" w:type="dxa"/>
          </w:tcPr>
          <w:p w14:paraId="6D782EF3" w14:textId="77777777" w:rsidR="00072984" w:rsidRDefault="00072984" w:rsidP="00072984">
            <w:r>
              <w:t>Basement</w:t>
            </w:r>
          </w:p>
        </w:tc>
        <w:tc>
          <w:tcPr>
            <w:tcW w:w="5697" w:type="dxa"/>
          </w:tcPr>
          <w:p w14:paraId="36AE098D" w14:textId="77777777" w:rsidR="00072984" w:rsidRDefault="00072984" w:rsidP="00CE6C2F">
            <w:r>
              <w:t xml:space="preserve">The instantaneous temperature of the water </w:t>
            </w:r>
            <w:r w:rsidR="00CE6C2F">
              <w:t>on the inlet side of the heat pump water heater</w:t>
            </w:r>
          </w:p>
        </w:tc>
        <w:tc>
          <w:tcPr>
            <w:tcW w:w="1096" w:type="dxa"/>
          </w:tcPr>
          <w:p w14:paraId="4DB14801" w14:textId="77777777" w:rsidR="00072984" w:rsidRDefault="00072984" w:rsidP="00072984">
            <w:r>
              <w:t>°C</w:t>
            </w:r>
          </w:p>
        </w:tc>
        <w:tc>
          <w:tcPr>
            <w:tcW w:w="1540" w:type="dxa"/>
          </w:tcPr>
          <w:p w14:paraId="252429C7" w14:textId="77777777" w:rsidR="00072984" w:rsidRDefault="00CE6C2F" w:rsidP="00072984">
            <w:r>
              <w:t>DHW, AK</w:t>
            </w:r>
          </w:p>
        </w:tc>
      </w:tr>
      <w:tr w:rsidR="00CE6C2F" w14:paraId="22334CB2" w14:textId="77777777" w:rsidTr="0028250E">
        <w:tc>
          <w:tcPr>
            <w:tcW w:w="1905" w:type="dxa"/>
          </w:tcPr>
          <w:p w14:paraId="3F793168" w14:textId="77777777" w:rsidR="00CE6C2F" w:rsidRDefault="00CE6C2F" w:rsidP="00CE6C2F">
            <w:r>
              <w:t>Water Temp - HPWH Out</w:t>
            </w:r>
          </w:p>
        </w:tc>
        <w:tc>
          <w:tcPr>
            <w:tcW w:w="1205" w:type="dxa"/>
          </w:tcPr>
          <w:p w14:paraId="27693907" w14:textId="77777777" w:rsidR="00CE6C2F" w:rsidRDefault="00CE6C2F" w:rsidP="00CE6C2F">
            <w:r>
              <w:t>DHW</w:t>
            </w:r>
          </w:p>
        </w:tc>
        <w:tc>
          <w:tcPr>
            <w:tcW w:w="1507" w:type="dxa"/>
          </w:tcPr>
          <w:p w14:paraId="0ABD77A5" w14:textId="77777777" w:rsidR="00CE6C2F" w:rsidRDefault="00CE6C2F" w:rsidP="00CE6C2F">
            <w:r>
              <w:t>Basement</w:t>
            </w:r>
          </w:p>
        </w:tc>
        <w:tc>
          <w:tcPr>
            <w:tcW w:w="5697" w:type="dxa"/>
          </w:tcPr>
          <w:p w14:paraId="21A3ADF7" w14:textId="77777777" w:rsidR="00CE6C2F" w:rsidRDefault="00CE6C2F" w:rsidP="00CE6C2F">
            <w:r>
              <w:t>The instantaneous temperature of the water on the exit side of the heat pump water heater</w:t>
            </w:r>
          </w:p>
        </w:tc>
        <w:tc>
          <w:tcPr>
            <w:tcW w:w="1096" w:type="dxa"/>
          </w:tcPr>
          <w:p w14:paraId="1F5598FA" w14:textId="77777777" w:rsidR="00CE6C2F" w:rsidRDefault="00CE6C2F" w:rsidP="00CE6C2F">
            <w:r>
              <w:t>°C</w:t>
            </w:r>
          </w:p>
        </w:tc>
        <w:tc>
          <w:tcPr>
            <w:tcW w:w="1540" w:type="dxa"/>
          </w:tcPr>
          <w:p w14:paraId="31DA63CC" w14:textId="77777777" w:rsidR="00CE6C2F" w:rsidRDefault="00CE6C2F" w:rsidP="00CE6C2F">
            <w:r>
              <w:t>DHW, AL</w:t>
            </w:r>
          </w:p>
        </w:tc>
      </w:tr>
      <w:tr w:rsidR="00CE6C2F" w14:paraId="5300AA2D" w14:textId="77777777" w:rsidTr="0028250E">
        <w:tc>
          <w:tcPr>
            <w:tcW w:w="1905" w:type="dxa"/>
          </w:tcPr>
          <w:p w14:paraId="25121C5C" w14:textId="77777777" w:rsidR="00CE6C2F" w:rsidRDefault="00CE6C2F" w:rsidP="00CE6C2F">
            <w:r w:rsidRPr="00CE6C2F">
              <w:lastRenderedPageBreak/>
              <w:t>Glycol Temp - SHW HX (80 gal) HX In</w:t>
            </w:r>
          </w:p>
        </w:tc>
        <w:tc>
          <w:tcPr>
            <w:tcW w:w="1205" w:type="dxa"/>
          </w:tcPr>
          <w:p w14:paraId="42D6CB24" w14:textId="77777777" w:rsidR="00CE6C2F" w:rsidRDefault="00CE6C2F" w:rsidP="00CE6C2F">
            <w:r>
              <w:t>DHW</w:t>
            </w:r>
          </w:p>
        </w:tc>
        <w:tc>
          <w:tcPr>
            <w:tcW w:w="1507" w:type="dxa"/>
          </w:tcPr>
          <w:p w14:paraId="453BF620" w14:textId="77777777" w:rsidR="00CE6C2F" w:rsidRDefault="00CE6C2F" w:rsidP="00CE6C2F">
            <w:r>
              <w:t>Basement</w:t>
            </w:r>
          </w:p>
        </w:tc>
        <w:tc>
          <w:tcPr>
            <w:tcW w:w="5697" w:type="dxa"/>
          </w:tcPr>
          <w:p w14:paraId="285DFF7F" w14:textId="77777777" w:rsidR="00CE6C2F" w:rsidRDefault="00CE6C2F" w:rsidP="00CE6C2F">
            <w:r>
              <w:t>The instantaneous temperature of the glycol-water solution on the inlet side of the heat exchanger of the solar water heating system (from the solar panels)</w:t>
            </w:r>
          </w:p>
        </w:tc>
        <w:tc>
          <w:tcPr>
            <w:tcW w:w="1096" w:type="dxa"/>
          </w:tcPr>
          <w:p w14:paraId="391F64C2" w14:textId="77777777" w:rsidR="00CE6C2F" w:rsidRDefault="00CE6C2F" w:rsidP="00CE6C2F">
            <w:r>
              <w:t>°C</w:t>
            </w:r>
          </w:p>
        </w:tc>
        <w:tc>
          <w:tcPr>
            <w:tcW w:w="1540" w:type="dxa"/>
          </w:tcPr>
          <w:p w14:paraId="0469341B" w14:textId="77777777" w:rsidR="00CE6C2F" w:rsidRDefault="00CE6C2F" w:rsidP="00CE6C2F">
            <w:r>
              <w:t>DHW, AM</w:t>
            </w:r>
          </w:p>
        </w:tc>
      </w:tr>
      <w:tr w:rsidR="00CE6C2F" w14:paraId="2A88FE10" w14:textId="77777777" w:rsidTr="0028250E">
        <w:tc>
          <w:tcPr>
            <w:tcW w:w="1905" w:type="dxa"/>
          </w:tcPr>
          <w:p w14:paraId="5B8D6D4B" w14:textId="77777777" w:rsidR="00CE6C2F" w:rsidRDefault="00CE6C2F" w:rsidP="00CE6C2F">
            <w:r w:rsidRPr="00CE6C2F">
              <w:t>Gly</w:t>
            </w:r>
            <w:r>
              <w:t>col Temp - SHW HX (80 gal) HX Out</w:t>
            </w:r>
          </w:p>
        </w:tc>
        <w:tc>
          <w:tcPr>
            <w:tcW w:w="1205" w:type="dxa"/>
          </w:tcPr>
          <w:p w14:paraId="5BA6B421" w14:textId="77777777" w:rsidR="00CE6C2F" w:rsidRDefault="00CE6C2F" w:rsidP="00CE6C2F">
            <w:r>
              <w:t>DHW</w:t>
            </w:r>
          </w:p>
        </w:tc>
        <w:tc>
          <w:tcPr>
            <w:tcW w:w="1507" w:type="dxa"/>
          </w:tcPr>
          <w:p w14:paraId="255946AF" w14:textId="77777777" w:rsidR="00CE6C2F" w:rsidRDefault="00CE6C2F" w:rsidP="00CE6C2F">
            <w:r>
              <w:t>Basement</w:t>
            </w:r>
          </w:p>
        </w:tc>
        <w:tc>
          <w:tcPr>
            <w:tcW w:w="5697" w:type="dxa"/>
          </w:tcPr>
          <w:p w14:paraId="6CF9623E" w14:textId="77777777" w:rsidR="00CE6C2F" w:rsidRDefault="00CE6C2F" w:rsidP="00CE6C2F">
            <w:r>
              <w:t>The instantaneous temperature of the glycol-water solution on the outlet side of the heat exchanger of the solar water heating system (returning to the solar panels)</w:t>
            </w:r>
          </w:p>
        </w:tc>
        <w:tc>
          <w:tcPr>
            <w:tcW w:w="1096" w:type="dxa"/>
          </w:tcPr>
          <w:p w14:paraId="363AC6FB" w14:textId="77777777" w:rsidR="00CE6C2F" w:rsidRDefault="00CE6C2F" w:rsidP="00CE6C2F">
            <w:r>
              <w:t>°C</w:t>
            </w:r>
          </w:p>
        </w:tc>
        <w:tc>
          <w:tcPr>
            <w:tcW w:w="1540" w:type="dxa"/>
          </w:tcPr>
          <w:p w14:paraId="07F058BD" w14:textId="77777777" w:rsidR="00CE6C2F" w:rsidRDefault="00CE6C2F" w:rsidP="00CE6C2F">
            <w:r>
              <w:t>DHW, AN</w:t>
            </w:r>
          </w:p>
        </w:tc>
      </w:tr>
      <w:tr w:rsidR="00CE6C2F" w14:paraId="7F0A265A" w14:textId="77777777" w:rsidTr="0028250E">
        <w:tc>
          <w:tcPr>
            <w:tcW w:w="1905" w:type="dxa"/>
          </w:tcPr>
          <w:p w14:paraId="64877684" w14:textId="77777777" w:rsidR="00CE6C2F" w:rsidRDefault="00CE6C2F" w:rsidP="00CE6C2F">
            <w:r w:rsidRPr="00CE6C2F">
              <w:t>Status?  Solenoid Hot #9 - MBA Shower</w:t>
            </w:r>
          </w:p>
        </w:tc>
        <w:tc>
          <w:tcPr>
            <w:tcW w:w="1205" w:type="dxa"/>
          </w:tcPr>
          <w:p w14:paraId="3BDA8377" w14:textId="77777777" w:rsidR="00CE6C2F" w:rsidRDefault="00CE6C2F" w:rsidP="00CE6C2F">
            <w:r>
              <w:t>DHW</w:t>
            </w:r>
          </w:p>
        </w:tc>
        <w:tc>
          <w:tcPr>
            <w:tcW w:w="1507" w:type="dxa"/>
          </w:tcPr>
          <w:p w14:paraId="48F23A15" w14:textId="77777777" w:rsidR="00CE6C2F" w:rsidRDefault="00CE6C2F" w:rsidP="00CE6C2F">
            <w:r>
              <w:t>MBath</w:t>
            </w:r>
          </w:p>
        </w:tc>
        <w:tc>
          <w:tcPr>
            <w:tcW w:w="5697" w:type="dxa"/>
          </w:tcPr>
          <w:p w14:paraId="0FAB06E8" w14:textId="77777777" w:rsidR="00CE6C2F" w:rsidRDefault="00CE6C2F" w:rsidP="00874F33">
            <w:r>
              <w:t>N</w:t>
            </w:r>
            <w:r w:rsidR="00874F33">
              <w:t>umber to indicate whether</w:t>
            </w:r>
            <w:r>
              <w:t xml:space="preserve"> hot water </w:t>
            </w:r>
            <w:r w:rsidR="00874F33">
              <w:t xml:space="preserve">is flowing in </w:t>
            </w:r>
            <w:r>
              <w:t>master bath shower (1</w:t>
            </w:r>
            <w:r w:rsidR="00874F33">
              <w:t>: Yes, O: No</w:t>
            </w:r>
            <w:r>
              <w:t xml:space="preserve">) </w:t>
            </w:r>
          </w:p>
        </w:tc>
        <w:tc>
          <w:tcPr>
            <w:tcW w:w="1096" w:type="dxa"/>
          </w:tcPr>
          <w:p w14:paraId="2F34AC80" w14:textId="77777777" w:rsidR="00CE6C2F" w:rsidRDefault="00CE6C2F" w:rsidP="00CE6C2F"/>
        </w:tc>
        <w:tc>
          <w:tcPr>
            <w:tcW w:w="1540" w:type="dxa"/>
          </w:tcPr>
          <w:p w14:paraId="12CA8983" w14:textId="77777777" w:rsidR="00CE6C2F" w:rsidRDefault="00874F33" w:rsidP="00CE6C2F">
            <w:r>
              <w:t>DHW, AQ</w:t>
            </w:r>
          </w:p>
        </w:tc>
      </w:tr>
      <w:tr w:rsidR="00CE6C2F" w14:paraId="52BF7D68" w14:textId="77777777" w:rsidTr="0028250E">
        <w:tc>
          <w:tcPr>
            <w:tcW w:w="1905" w:type="dxa"/>
          </w:tcPr>
          <w:p w14:paraId="436E3AA3" w14:textId="77777777" w:rsidR="00CE6C2F" w:rsidRDefault="00874F33" w:rsidP="00CE6C2F">
            <w:r w:rsidRPr="00874F33">
              <w:t>Status?  Solenoid Cold #12 - MBA Shower</w:t>
            </w:r>
          </w:p>
        </w:tc>
        <w:tc>
          <w:tcPr>
            <w:tcW w:w="1205" w:type="dxa"/>
          </w:tcPr>
          <w:p w14:paraId="76CC6770" w14:textId="77777777" w:rsidR="00CE6C2F" w:rsidRDefault="00874F33" w:rsidP="00CE6C2F">
            <w:r>
              <w:t>DHW</w:t>
            </w:r>
          </w:p>
        </w:tc>
        <w:tc>
          <w:tcPr>
            <w:tcW w:w="1507" w:type="dxa"/>
          </w:tcPr>
          <w:p w14:paraId="1AA926EE" w14:textId="77777777" w:rsidR="00CE6C2F" w:rsidRDefault="00874F33" w:rsidP="00CE6C2F">
            <w:r>
              <w:t>MBath</w:t>
            </w:r>
          </w:p>
        </w:tc>
        <w:tc>
          <w:tcPr>
            <w:tcW w:w="5697" w:type="dxa"/>
          </w:tcPr>
          <w:p w14:paraId="66473A05" w14:textId="77777777" w:rsidR="00CE6C2F" w:rsidRDefault="00874F33" w:rsidP="00CE6C2F">
            <w:r>
              <w:t>Number to indicate whether cold water is flowing in master bath shower (1: Yes, O: No)</w:t>
            </w:r>
          </w:p>
        </w:tc>
        <w:tc>
          <w:tcPr>
            <w:tcW w:w="1096" w:type="dxa"/>
          </w:tcPr>
          <w:p w14:paraId="5589CF8C" w14:textId="77777777" w:rsidR="00CE6C2F" w:rsidRDefault="00CE6C2F" w:rsidP="00CE6C2F"/>
        </w:tc>
        <w:tc>
          <w:tcPr>
            <w:tcW w:w="1540" w:type="dxa"/>
          </w:tcPr>
          <w:p w14:paraId="22EBFFC2" w14:textId="77777777" w:rsidR="00CE6C2F" w:rsidRDefault="00874F33" w:rsidP="00CE6C2F">
            <w:r>
              <w:t>DHW, AR</w:t>
            </w:r>
          </w:p>
        </w:tc>
      </w:tr>
      <w:tr w:rsidR="00874F33" w14:paraId="4EBE7D6E" w14:textId="77777777" w:rsidTr="0028250E">
        <w:tc>
          <w:tcPr>
            <w:tcW w:w="1905" w:type="dxa"/>
          </w:tcPr>
          <w:p w14:paraId="173AE702" w14:textId="77777777" w:rsidR="00874F33" w:rsidRDefault="00874F33" w:rsidP="00874F33">
            <w:r w:rsidRPr="00874F33">
              <w:t>Status?  Solenoid Hot #8 - MBA Tub</w:t>
            </w:r>
          </w:p>
        </w:tc>
        <w:tc>
          <w:tcPr>
            <w:tcW w:w="1205" w:type="dxa"/>
          </w:tcPr>
          <w:p w14:paraId="49BD049A" w14:textId="77777777" w:rsidR="00874F33" w:rsidRDefault="00874F33" w:rsidP="00874F33">
            <w:r>
              <w:t>DHW</w:t>
            </w:r>
          </w:p>
        </w:tc>
        <w:tc>
          <w:tcPr>
            <w:tcW w:w="1507" w:type="dxa"/>
          </w:tcPr>
          <w:p w14:paraId="73666FB8" w14:textId="77777777" w:rsidR="00874F33" w:rsidRDefault="00874F33" w:rsidP="00874F33">
            <w:r>
              <w:t>MBath</w:t>
            </w:r>
          </w:p>
        </w:tc>
        <w:tc>
          <w:tcPr>
            <w:tcW w:w="5697" w:type="dxa"/>
          </w:tcPr>
          <w:p w14:paraId="3BD8D5A3" w14:textId="77777777" w:rsidR="00874F33" w:rsidRDefault="00874F33" w:rsidP="00874F33">
            <w:r>
              <w:t xml:space="preserve">Number to indicate whether hot water is flowing in master bath tub (1: Yes, O: No) </w:t>
            </w:r>
          </w:p>
        </w:tc>
        <w:tc>
          <w:tcPr>
            <w:tcW w:w="1096" w:type="dxa"/>
          </w:tcPr>
          <w:p w14:paraId="0888A85B" w14:textId="77777777" w:rsidR="00874F33" w:rsidRDefault="00874F33" w:rsidP="00874F33"/>
        </w:tc>
        <w:tc>
          <w:tcPr>
            <w:tcW w:w="1540" w:type="dxa"/>
          </w:tcPr>
          <w:p w14:paraId="7DAF723D" w14:textId="77777777" w:rsidR="00874F33" w:rsidRDefault="00874F33" w:rsidP="00874F33">
            <w:r>
              <w:t>DHW, AS</w:t>
            </w:r>
          </w:p>
        </w:tc>
      </w:tr>
      <w:tr w:rsidR="00874F33" w14:paraId="44CE5938" w14:textId="77777777" w:rsidTr="0028250E">
        <w:tc>
          <w:tcPr>
            <w:tcW w:w="1905" w:type="dxa"/>
          </w:tcPr>
          <w:p w14:paraId="7CDEB4C2" w14:textId="77777777" w:rsidR="00874F33" w:rsidRDefault="00874F33" w:rsidP="00874F33">
            <w:r>
              <w:t>Status?  Solenoid Cold</w:t>
            </w:r>
            <w:r w:rsidRPr="00874F33">
              <w:t xml:space="preserve"> #</w:t>
            </w:r>
            <w:r>
              <w:t>11</w:t>
            </w:r>
            <w:r w:rsidRPr="00874F33">
              <w:t xml:space="preserve"> - MBA Tub</w:t>
            </w:r>
          </w:p>
        </w:tc>
        <w:tc>
          <w:tcPr>
            <w:tcW w:w="1205" w:type="dxa"/>
          </w:tcPr>
          <w:p w14:paraId="06C9617A" w14:textId="77777777" w:rsidR="00874F33" w:rsidRDefault="00874F33" w:rsidP="00874F33">
            <w:r>
              <w:t>DHW</w:t>
            </w:r>
          </w:p>
        </w:tc>
        <w:tc>
          <w:tcPr>
            <w:tcW w:w="1507" w:type="dxa"/>
          </w:tcPr>
          <w:p w14:paraId="76AD477B" w14:textId="77777777" w:rsidR="00874F33" w:rsidRDefault="00874F33" w:rsidP="00874F33">
            <w:r>
              <w:t>MBath</w:t>
            </w:r>
          </w:p>
        </w:tc>
        <w:tc>
          <w:tcPr>
            <w:tcW w:w="5697" w:type="dxa"/>
          </w:tcPr>
          <w:p w14:paraId="709C226E" w14:textId="77777777" w:rsidR="00874F33" w:rsidRDefault="00874F33" w:rsidP="00874F33">
            <w:r>
              <w:t>Number to indicate whether cold water is flowing in master bath tub (1: Yes, O: No)</w:t>
            </w:r>
          </w:p>
        </w:tc>
        <w:tc>
          <w:tcPr>
            <w:tcW w:w="1096" w:type="dxa"/>
          </w:tcPr>
          <w:p w14:paraId="30E1D3C4" w14:textId="77777777" w:rsidR="00874F33" w:rsidRDefault="00874F33" w:rsidP="00874F33"/>
        </w:tc>
        <w:tc>
          <w:tcPr>
            <w:tcW w:w="1540" w:type="dxa"/>
          </w:tcPr>
          <w:p w14:paraId="6285DF24" w14:textId="77777777" w:rsidR="00874F33" w:rsidRDefault="00874F33" w:rsidP="00874F33">
            <w:r>
              <w:t>DHW, AT</w:t>
            </w:r>
          </w:p>
        </w:tc>
      </w:tr>
      <w:tr w:rsidR="00874F33" w14:paraId="6DBE2DC4" w14:textId="77777777" w:rsidTr="0028250E">
        <w:tc>
          <w:tcPr>
            <w:tcW w:w="1905" w:type="dxa"/>
          </w:tcPr>
          <w:p w14:paraId="3B419DD3" w14:textId="77777777" w:rsidR="00874F33" w:rsidRDefault="00874F33" w:rsidP="00874F33">
            <w:r w:rsidRPr="00874F33">
              <w:t>Status?  Solenoid Hot #3 - Kitchen Sink</w:t>
            </w:r>
          </w:p>
        </w:tc>
        <w:tc>
          <w:tcPr>
            <w:tcW w:w="1205" w:type="dxa"/>
          </w:tcPr>
          <w:p w14:paraId="5F507161" w14:textId="77777777" w:rsidR="00874F33" w:rsidRDefault="00874F33" w:rsidP="00874F33">
            <w:r>
              <w:t>DHW</w:t>
            </w:r>
          </w:p>
        </w:tc>
        <w:tc>
          <w:tcPr>
            <w:tcW w:w="1507" w:type="dxa"/>
          </w:tcPr>
          <w:p w14:paraId="2C1A8C40" w14:textId="77777777" w:rsidR="00874F33" w:rsidRDefault="00874F33" w:rsidP="00874F33">
            <w:r>
              <w:t>Kitchen</w:t>
            </w:r>
          </w:p>
        </w:tc>
        <w:tc>
          <w:tcPr>
            <w:tcW w:w="5697" w:type="dxa"/>
          </w:tcPr>
          <w:p w14:paraId="11835050" w14:textId="77777777" w:rsidR="00874F33" w:rsidRDefault="00874F33" w:rsidP="00874F33">
            <w:r>
              <w:t xml:space="preserve">Number to indicate whether hot water is flowing in kitchen sink (1: Yes, O: No) </w:t>
            </w:r>
          </w:p>
        </w:tc>
        <w:tc>
          <w:tcPr>
            <w:tcW w:w="1096" w:type="dxa"/>
          </w:tcPr>
          <w:p w14:paraId="75ACD777" w14:textId="77777777" w:rsidR="00874F33" w:rsidRDefault="00874F33" w:rsidP="00874F33"/>
        </w:tc>
        <w:tc>
          <w:tcPr>
            <w:tcW w:w="1540" w:type="dxa"/>
          </w:tcPr>
          <w:p w14:paraId="02D2D83C" w14:textId="77777777" w:rsidR="00874F33" w:rsidRDefault="00874F33" w:rsidP="00874F33">
            <w:r>
              <w:t>DHW, AU</w:t>
            </w:r>
          </w:p>
        </w:tc>
      </w:tr>
      <w:tr w:rsidR="00874F33" w14:paraId="14FB30B9" w14:textId="77777777" w:rsidTr="0028250E">
        <w:tc>
          <w:tcPr>
            <w:tcW w:w="1905" w:type="dxa"/>
          </w:tcPr>
          <w:p w14:paraId="33EEAC58" w14:textId="77777777" w:rsidR="00874F33" w:rsidRDefault="00874F33" w:rsidP="00874F33">
            <w:pPr>
              <w:jc w:val="center"/>
            </w:pPr>
            <w:r>
              <w:t>Status?  Solenoid Cold</w:t>
            </w:r>
            <w:r w:rsidRPr="00874F33">
              <w:t xml:space="preserve"> #</w:t>
            </w:r>
            <w:r>
              <w:t>4</w:t>
            </w:r>
            <w:r w:rsidRPr="00874F33">
              <w:t xml:space="preserve"> - Kitchen Sink</w:t>
            </w:r>
          </w:p>
        </w:tc>
        <w:tc>
          <w:tcPr>
            <w:tcW w:w="1205" w:type="dxa"/>
          </w:tcPr>
          <w:p w14:paraId="66568B5A" w14:textId="77777777" w:rsidR="00874F33" w:rsidRDefault="00874F33" w:rsidP="00874F33">
            <w:r>
              <w:t>DHW</w:t>
            </w:r>
          </w:p>
        </w:tc>
        <w:tc>
          <w:tcPr>
            <w:tcW w:w="1507" w:type="dxa"/>
          </w:tcPr>
          <w:p w14:paraId="212CDE4E" w14:textId="77777777" w:rsidR="00874F33" w:rsidRDefault="00874F33" w:rsidP="00874F33">
            <w:r>
              <w:t>Kitchen</w:t>
            </w:r>
          </w:p>
        </w:tc>
        <w:tc>
          <w:tcPr>
            <w:tcW w:w="5697" w:type="dxa"/>
          </w:tcPr>
          <w:p w14:paraId="51590B4F" w14:textId="77777777" w:rsidR="00874F33" w:rsidRDefault="00874F33" w:rsidP="00874F33">
            <w:r>
              <w:t>Number to indicate whether cold water is flowing in kitchen sink (1: Yes, O: No)</w:t>
            </w:r>
          </w:p>
        </w:tc>
        <w:tc>
          <w:tcPr>
            <w:tcW w:w="1096" w:type="dxa"/>
          </w:tcPr>
          <w:p w14:paraId="6013BFA5" w14:textId="77777777" w:rsidR="00874F33" w:rsidRDefault="00874F33" w:rsidP="00874F33"/>
        </w:tc>
        <w:tc>
          <w:tcPr>
            <w:tcW w:w="1540" w:type="dxa"/>
          </w:tcPr>
          <w:p w14:paraId="70AC16FF" w14:textId="77777777" w:rsidR="00874F33" w:rsidRDefault="00874F33" w:rsidP="00874F33">
            <w:r>
              <w:t>DHW, AV</w:t>
            </w:r>
          </w:p>
        </w:tc>
      </w:tr>
      <w:tr w:rsidR="00874F33" w14:paraId="51FBB545" w14:textId="77777777" w:rsidTr="0028250E">
        <w:tc>
          <w:tcPr>
            <w:tcW w:w="1905" w:type="dxa"/>
          </w:tcPr>
          <w:p w14:paraId="0388D4E5" w14:textId="77777777" w:rsidR="00874F33" w:rsidRDefault="00874F33" w:rsidP="00874F33">
            <w:r w:rsidRPr="00874F33">
              <w:t>Heat Pump Water Heater Energy - Total</w:t>
            </w:r>
          </w:p>
        </w:tc>
        <w:tc>
          <w:tcPr>
            <w:tcW w:w="1205" w:type="dxa"/>
          </w:tcPr>
          <w:p w14:paraId="335C04B2" w14:textId="77777777" w:rsidR="00874F33" w:rsidRDefault="00874F33" w:rsidP="00874F33">
            <w:r>
              <w:t>DHW</w:t>
            </w:r>
          </w:p>
        </w:tc>
        <w:tc>
          <w:tcPr>
            <w:tcW w:w="1507" w:type="dxa"/>
          </w:tcPr>
          <w:p w14:paraId="6C2D00A5" w14:textId="77777777" w:rsidR="00874F33" w:rsidRDefault="00874F33" w:rsidP="00874F33">
            <w:r>
              <w:t>Basement</w:t>
            </w:r>
          </w:p>
        </w:tc>
        <w:tc>
          <w:tcPr>
            <w:tcW w:w="5697" w:type="dxa"/>
          </w:tcPr>
          <w:p w14:paraId="157EADEF" w14:textId="77777777" w:rsidR="00874F33" w:rsidRDefault="00874F33" w:rsidP="00874F33">
            <w:r>
              <w:t>Cumulative energy consumption by heat pump water heater starting from midnight</w:t>
            </w:r>
          </w:p>
        </w:tc>
        <w:tc>
          <w:tcPr>
            <w:tcW w:w="1096" w:type="dxa"/>
          </w:tcPr>
          <w:p w14:paraId="37E36432" w14:textId="77777777" w:rsidR="00874F33" w:rsidRDefault="00874F33" w:rsidP="00874F33">
            <w:r>
              <w:t>Wh</w:t>
            </w:r>
          </w:p>
        </w:tc>
        <w:tc>
          <w:tcPr>
            <w:tcW w:w="1540" w:type="dxa"/>
          </w:tcPr>
          <w:p w14:paraId="298798C0" w14:textId="77777777" w:rsidR="00874F33" w:rsidRDefault="00874F33" w:rsidP="00874F33">
            <w:r>
              <w:t>DHW, BY</w:t>
            </w:r>
          </w:p>
        </w:tc>
      </w:tr>
      <w:tr w:rsidR="00874F33" w14:paraId="7B951702" w14:textId="77777777" w:rsidTr="0028250E">
        <w:tc>
          <w:tcPr>
            <w:tcW w:w="1905" w:type="dxa"/>
          </w:tcPr>
          <w:p w14:paraId="406608C2" w14:textId="77777777" w:rsidR="00874F33" w:rsidRDefault="00874F33" w:rsidP="00874F33">
            <w:r>
              <w:t>Heat Pump Water Heater Power</w:t>
            </w:r>
            <w:r w:rsidRPr="00874F33">
              <w:t xml:space="preserve"> - Total</w:t>
            </w:r>
          </w:p>
        </w:tc>
        <w:tc>
          <w:tcPr>
            <w:tcW w:w="1205" w:type="dxa"/>
          </w:tcPr>
          <w:p w14:paraId="256ADB83" w14:textId="77777777" w:rsidR="00874F33" w:rsidRDefault="00874F33" w:rsidP="00874F33">
            <w:r>
              <w:t>DHW</w:t>
            </w:r>
          </w:p>
        </w:tc>
        <w:tc>
          <w:tcPr>
            <w:tcW w:w="1507" w:type="dxa"/>
          </w:tcPr>
          <w:p w14:paraId="0F73ECB0" w14:textId="77777777" w:rsidR="00874F33" w:rsidRDefault="00874F33" w:rsidP="00874F33">
            <w:r>
              <w:t>Basement</w:t>
            </w:r>
          </w:p>
        </w:tc>
        <w:tc>
          <w:tcPr>
            <w:tcW w:w="5697" w:type="dxa"/>
          </w:tcPr>
          <w:p w14:paraId="6D4BC2F9" w14:textId="77777777" w:rsidR="00874F33" w:rsidRDefault="00874F33" w:rsidP="00874F33">
            <w:r>
              <w:t>Instantaneous power consumption by heat pump water heater</w:t>
            </w:r>
          </w:p>
        </w:tc>
        <w:tc>
          <w:tcPr>
            <w:tcW w:w="1096" w:type="dxa"/>
          </w:tcPr>
          <w:p w14:paraId="0E83BCA7" w14:textId="77777777" w:rsidR="00874F33" w:rsidRDefault="00874F33" w:rsidP="00874F33">
            <w:r>
              <w:t>W</w:t>
            </w:r>
          </w:p>
        </w:tc>
        <w:tc>
          <w:tcPr>
            <w:tcW w:w="1540" w:type="dxa"/>
          </w:tcPr>
          <w:p w14:paraId="6EE8FF3F" w14:textId="77777777" w:rsidR="00874F33" w:rsidRDefault="00874F33" w:rsidP="00874F33">
            <w:r>
              <w:t>DHW, BZ</w:t>
            </w:r>
          </w:p>
        </w:tc>
      </w:tr>
      <w:tr w:rsidR="00874F33" w14:paraId="66D10782" w14:textId="77777777" w:rsidTr="0028250E">
        <w:tc>
          <w:tcPr>
            <w:tcW w:w="1905" w:type="dxa"/>
            <w:tcBorders>
              <w:bottom w:val="single" w:sz="4" w:space="0" w:color="auto"/>
            </w:tcBorders>
          </w:tcPr>
          <w:p w14:paraId="21A0A323" w14:textId="77777777" w:rsidR="00874F33" w:rsidRDefault="00874F33" w:rsidP="00874F33">
            <w:r w:rsidRPr="00874F33">
              <w:t>SHW Pumps Energy - with Standby</w:t>
            </w:r>
          </w:p>
        </w:tc>
        <w:tc>
          <w:tcPr>
            <w:tcW w:w="1205" w:type="dxa"/>
            <w:tcBorders>
              <w:bottom w:val="single" w:sz="4" w:space="0" w:color="auto"/>
            </w:tcBorders>
          </w:tcPr>
          <w:p w14:paraId="2A9F2F7C" w14:textId="77777777" w:rsidR="00874F33" w:rsidRDefault="00874F33" w:rsidP="00874F33">
            <w:r>
              <w:t>DHW</w:t>
            </w:r>
          </w:p>
        </w:tc>
        <w:tc>
          <w:tcPr>
            <w:tcW w:w="1507" w:type="dxa"/>
            <w:tcBorders>
              <w:bottom w:val="single" w:sz="4" w:space="0" w:color="auto"/>
            </w:tcBorders>
          </w:tcPr>
          <w:p w14:paraId="37ED839C" w14:textId="77777777" w:rsidR="00874F33" w:rsidRDefault="00874F33" w:rsidP="00874F33">
            <w:r>
              <w:t>Basement</w:t>
            </w:r>
          </w:p>
        </w:tc>
        <w:tc>
          <w:tcPr>
            <w:tcW w:w="5697" w:type="dxa"/>
            <w:tcBorders>
              <w:bottom w:val="single" w:sz="4" w:space="0" w:color="auto"/>
            </w:tcBorders>
          </w:tcPr>
          <w:p w14:paraId="2DDED02A" w14:textId="77777777" w:rsidR="00874F33" w:rsidRDefault="00874F33" w:rsidP="00874F33">
            <w:r>
              <w:t>Cumulative energy consumption by solar water heating system pumps starting from midnight</w:t>
            </w:r>
          </w:p>
        </w:tc>
        <w:tc>
          <w:tcPr>
            <w:tcW w:w="1096" w:type="dxa"/>
            <w:tcBorders>
              <w:bottom w:val="single" w:sz="4" w:space="0" w:color="auto"/>
            </w:tcBorders>
          </w:tcPr>
          <w:p w14:paraId="57E4A297" w14:textId="77777777" w:rsidR="00874F33" w:rsidRDefault="00874F33" w:rsidP="00874F33">
            <w:r>
              <w:t>Wh</w:t>
            </w:r>
          </w:p>
        </w:tc>
        <w:tc>
          <w:tcPr>
            <w:tcW w:w="1540" w:type="dxa"/>
            <w:tcBorders>
              <w:bottom w:val="single" w:sz="4" w:space="0" w:color="auto"/>
            </w:tcBorders>
          </w:tcPr>
          <w:p w14:paraId="793E51B2" w14:textId="77777777" w:rsidR="00874F33" w:rsidRDefault="00874F33" w:rsidP="00874F33">
            <w:r>
              <w:t>DHW, CA</w:t>
            </w:r>
          </w:p>
        </w:tc>
      </w:tr>
      <w:tr w:rsidR="00874F33" w14:paraId="7A7D7F80" w14:textId="77777777" w:rsidTr="0028250E">
        <w:tc>
          <w:tcPr>
            <w:tcW w:w="1905" w:type="dxa"/>
            <w:tcBorders>
              <w:bottom w:val="double" w:sz="4" w:space="0" w:color="auto"/>
            </w:tcBorders>
          </w:tcPr>
          <w:p w14:paraId="7C19EB27" w14:textId="77777777" w:rsidR="00874F33" w:rsidRDefault="00874F33" w:rsidP="00874F33">
            <w:r>
              <w:lastRenderedPageBreak/>
              <w:t>SHW Pumps Power</w:t>
            </w:r>
            <w:r w:rsidRPr="00874F33">
              <w:t xml:space="preserve"> - with Standby</w:t>
            </w:r>
          </w:p>
        </w:tc>
        <w:tc>
          <w:tcPr>
            <w:tcW w:w="1205" w:type="dxa"/>
            <w:tcBorders>
              <w:bottom w:val="double" w:sz="4" w:space="0" w:color="auto"/>
            </w:tcBorders>
          </w:tcPr>
          <w:p w14:paraId="095F2AB6" w14:textId="77777777" w:rsidR="00874F33" w:rsidRDefault="00874F33" w:rsidP="00874F33">
            <w:r>
              <w:t>DHW</w:t>
            </w:r>
          </w:p>
        </w:tc>
        <w:tc>
          <w:tcPr>
            <w:tcW w:w="1507" w:type="dxa"/>
            <w:tcBorders>
              <w:bottom w:val="double" w:sz="4" w:space="0" w:color="auto"/>
            </w:tcBorders>
          </w:tcPr>
          <w:p w14:paraId="22F63F31" w14:textId="77777777" w:rsidR="00874F33" w:rsidRDefault="00874F33" w:rsidP="00874F33">
            <w:r>
              <w:t>Basement</w:t>
            </w:r>
          </w:p>
        </w:tc>
        <w:tc>
          <w:tcPr>
            <w:tcW w:w="5697" w:type="dxa"/>
            <w:tcBorders>
              <w:bottom w:val="double" w:sz="4" w:space="0" w:color="auto"/>
            </w:tcBorders>
          </w:tcPr>
          <w:p w14:paraId="5BE301AE" w14:textId="77777777" w:rsidR="00874F33" w:rsidRDefault="00874F33" w:rsidP="00874F33">
            <w:r>
              <w:t>Instantaneous power consumption by solar water heating system pumps</w:t>
            </w:r>
          </w:p>
        </w:tc>
        <w:tc>
          <w:tcPr>
            <w:tcW w:w="1096" w:type="dxa"/>
            <w:tcBorders>
              <w:bottom w:val="double" w:sz="4" w:space="0" w:color="auto"/>
            </w:tcBorders>
          </w:tcPr>
          <w:p w14:paraId="2EC469F9" w14:textId="77777777" w:rsidR="00874F33" w:rsidRDefault="00874F33" w:rsidP="00874F33">
            <w:r>
              <w:t>W</w:t>
            </w:r>
          </w:p>
        </w:tc>
        <w:tc>
          <w:tcPr>
            <w:tcW w:w="1540" w:type="dxa"/>
            <w:tcBorders>
              <w:bottom w:val="double" w:sz="4" w:space="0" w:color="auto"/>
            </w:tcBorders>
          </w:tcPr>
          <w:p w14:paraId="40222F4D" w14:textId="77777777" w:rsidR="00874F33" w:rsidRDefault="00874F33" w:rsidP="00874F33">
            <w:r>
              <w:t>DHW, CB</w:t>
            </w:r>
          </w:p>
        </w:tc>
      </w:tr>
      <w:tr w:rsidR="00874F33" w14:paraId="58126740" w14:textId="77777777" w:rsidTr="0028250E">
        <w:tc>
          <w:tcPr>
            <w:tcW w:w="1905" w:type="dxa"/>
          </w:tcPr>
          <w:p w14:paraId="3B914C3C" w14:textId="77777777" w:rsidR="00874F33" w:rsidRDefault="00D8359B" w:rsidP="00874F33">
            <w:pPr>
              <w:jc w:val="center"/>
            </w:pPr>
            <w:r>
              <w:t>SHW HX (80 gal) Water Flow</w:t>
            </w:r>
          </w:p>
        </w:tc>
        <w:tc>
          <w:tcPr>
            <w:tcW w:w="1205" w:type="dxa"/>
          </w:tcPr>
          <w:p w14:paraId="502661A7" w14:textId="77777777" w:rsidR="00874F33" w:rsidRDefault="00D8359B" w:rsidP="00874F33">
            <w:r>
              <w:t>SHW</w:t>
            </w:r>
          </w:p>
        </w:tc>
        <w:tc>
          <w:tcPr>
            <w:tcW w:w="1507" w:type="dxa"/>
          </w:tcPr>
          <w:p w14:paraId="6B7D24EC" w14:textId="77777777" w:rsidR="00874F33" w:rsidRDefault="00D8359B" w:rsidP="00874F33">
            <w:r>
              <w:t>Basement</w:t>
            </w:r>
          </w:p>
        </w:tc>
        <w:tc>
          <w:tcPr>
            <w:tcW w:w="5697" w:type="dxa"/>
          </w:tcPr>
          <w:p w14:paraId="3AFE6919" w14:textId="77777777" w:rsidR="00874F33" w:rsidRDefault="00D8359B" w:rsidP="00874F33">
            <w:r>
              <w:t>Cumulative volume of potable water flowing through the heat exchanger of the solar water heating system starting from midnight (as measured by the heat exchanger’s internal flow meter)</w:t>
            </w:r>
          </w:p>
        </w:tc>
        <w:tc>
          <w:tcPr>
            <w:tcW w:w="1096" w:type="dxa"/>
          </w:tcPr>
          <w:p w14:paraId="4D12A532" w14:textId="77777777" w:rsidR="00D8359B" w:rsidRDefault="00D8359B" w:rsidP="00874F33">
            <w:r>
              <w:t>Gallons</w:t>
            </w:r>
          </w:p>
        </w:tc>
        <w:tc>
          <w:tcPr>
            <w:tcW w:w="1540" w:type="dxa"/>
          </w:tcPr>
          <w:p w14:paraId="5F584315" w14:textId="77777777" w:rsidR="00874F33" w:rsidRDefault="00D8359B" w:rsidP="00874F33">
            <w:r>
              <w:t>SHW, B</w:t>
            </w:r>
          </w:p>
        </w:tc>
      </w:tr>
      <w:tr w:rsidR="00874F33" w14:paraId="5DDD5BD7" w14:textId="77777777" w:rsidTr="0028250E">
        <w:tc>
          <w:tcPr>
            <w:tcW w:w="1905" w:type="dxa"/>
          </w:tcPr>
          <w:p w14:paraId="550FEE4C" w14:textId="77777777" w:rsidR="00874F33" w:rsidRDefault="00D8359B" w:rsidP="00D8359B">
            <w:r w:rsidRPr="00D8359B">
              <w:t>Glycol Flow HX - Coriolis SHW</w:t>
            </w:r>
          </w:p>
        </w:tc>
        <w:tc>
          <w:tcPr>
            <w:tcW w:w="1205" w:type="dxa"/>
          </w:tcPr>
          <w:p w14:paraId="5F35B099" w14:textId="77777777" w:rsidR="00874F33" w:rsidRDefault="00D8359B" w:rsidP="00874F33">
            <w:r>
              <w:t>SHW</w:t>
            </w:r>
          </w:p>
        </w:tc>
        <w:tc>
          <w:tcPr>
            <w:tcW w:w="1507" w:type="dxa"/>
          </w:tcPr>
          <w:p w14:paraId="29C4D95E" w14:textId="77777777" w:rsidR="00874F33" w:rsidRDefault="00D8359B" w:rsidP="00874F33">
            <w:r>
              <w:t>Basement</w:t>
            </w:r>
          </w:p>
        </w:tc>
        <w:tc>
          <w:tcPr>
            <w:tcW w:w="5697" w:type="dxa"/>
          </w:tcPr>
          <w:p w14:paraId="7FD3A151" w14:textId="77777777" w:rsidR="00874F33" w:rsidRDefault="00D8359B" w:rsidP="00D8359B">
            <w:r>
              <w:t>Cumulative volume of glycol/water solution flowing through the heat exchanger of the solar water heating system starting from midnight</w:t>
            </w:r>
          </w:p>
        </w:tc>
        <w:tc>
          <w:tcPr>
            <w:tcW w:w="1096" w:type="dxa"/>
          </w:tcPr>
          <w:p w14:paraId="74E0AD23" w14:textId="77777777" w:rsidR="00874F33" w:rsidRDefault="00D8359B" w:rsidP="00874F33">
            <w:r>
              <w:t>Gallons</w:t>
            </w:r>
          </w:p>
        </w:tc>
        <w:tc>
          <w:tcPr>
            <w:tcW w:w="1540" w:type="dxa"/>
          </w:tcPr>
          <w:p w14:paraId="6A5F1CB6" w14:textId="77777777" w:rsidR="00874F33" w:rsidRDefault="00D8359B" w:rsidP="00874F33">
            <w:r>
              <w:t>SHW, C</w:t>
            </w:r>
          </w:p>
        </w:tc>
      </w:tr>
      <w:tr w:rsidR="00874F33" w14:paraId="38033734" w14:textId="77777777" w:rsidTr="0028250E">
        <w:tc>
          <w:tcPr>
            <w:tcW w:w="1905" w:type="dxa"/>
          </w:tcPr>
          <w:p w14:paraId="10192C43" w14:textId="77777777" w:rsidR="00874F33" w:rsidRDefault="00D8359B" w:rsidP="00D8359B">
            <w:r>
              <w:t>Water Flow HX – Coriolis SHW</w:t>
            </w:r>
          </w:p>
        </w:tc>
        <w:tc>
          <w:tcPr>
            <w:tcW w:w="1205" w:type="dxa"/>
          </w:tcPr>
          <w:p w14:paraId="30C3C20F" w14:textId="77777777" w:rsidR="00874F33" w:rsidRDefault="00D8359B" w:rsidP="00874F33">
            <w:r>
              <w:t>SHW</w:t>
            </w:r>
          </w:p>
        </w:tc>
        <w:tc>
          <w:tcPr>
            <w:tcW w:w="1507" w:type="dxa"/>
          </w:tcPr>
          <w:p w14:paraId="60F88A5F" w14:textId="77777777" w:rsidR="00874F33" w:rsidRDefault="00D8359B" w:rsidP="00874F33">
            <w:r>
              <w:t>Basement</w:t>
            </w:r>
          </w:p>
        </w:tc>
        <w:tc>
          <w:tcPr>
            <w:tcW w:w="5697" w:type="dxa"/>
          </w:tcPr>
          <w:p w14:paraId="39E13EF2" w14:textId="77777777" w:rsidR="00874F33" w:rsidRDefault="00D8359B" w:rsidP="00874F33">
            <w:r>
              <w:t>Cumulative volume of potable water flowing through the heat exchanger of the solar water heating system starting from midnight</w:t>
            </w:r>
          </w:p>
        </w:tc>
        <w:tc>
          <w:tcPr>
            <w:tcW w:w="1096" w:type="dxa"/>
          </w:tcPr>
          <w:p w14:paraId="11389AFD" w14:textId="77777777" w:rsidR="00874F33" w:rsidRDefault="00D8359B" w:rsidP="00874F33">
            <w:r>
              <w:t>Gallons</w:t>
            </w:r>
          </w:p>
        </w:tc>
        <w:tc>
          <w:tcPr>
            <w:tcW w:w="1540" w:type="dxa"/>
          </w:tcPr>
          <w:p w14:paraId="439EA3EB" w14:textId="77777777" w:rsidR="00874F33" w:rsidRDefault="00D8359B" w:rsidP="00874F33">
            <w:r>
              <w:t>SHW, D</w:t>
            </w:r>
          </w:p>
        </w:tc>
      </w:tr>
      <w:tr w:rsidR="00D8359B" w14:paraId="34DBFCE7" w14:textId="77777777" w:rsidTr="0028250E">
        <w:tc>
          <w:tcPr>
            <w:tcW w:w="1905" w:type="dxa"/>
          </w:tcPr>
          <w:p w14:paraId="6E698EA5" w14:textId="77777777" w:rsidR="00D8359B" w:rsidRDefault="00D8359B" w:rsidP="00D8359B">
            <w:r w:rsidRPr="00D8359B">
              <w:t>Glycol Temp - SHW Panel (80 gal) Out</w:t>
            </w:r>
          </w:p>
        </w:tc>
        <w:tc>
          <w:tcPr>
            <w:tcW w:w="1205" w:type="dxa"/>
          </w:tcPr>
          <w:p w14:paraId="62923817" w14:textId="77777777" w:rsidR="00D8359B" w:rsidRDefault="00D8359B" w:rsidP="00874F33">
            <w:r>
              <w:t>SHW</w:t>
            </w:r>
          </w:p>
        </w:tc>
        <w:tc>
          <w:tcPr>
            <w:tcW w:w="1507" w:type="dxa"/>
          </w:tcPr>
          <w:p w14:paraId="1E7EB6C7" w14:textId="77777777" w:rsidR="00D8359B" w:rsidRDefault="00D8359B" w:rsidP="00874F33">
            <w:r>
              <w:t>Outdoor</w:t>
            </w:r>
          </w:p>
        </w:tc>
        <w:tc>
          <w:tcPr>
            <w:tcW w:w="5697" w:type="dxa"/>
          </w:tcPr>
          <w:p w14:paraId="7E36C3C2" w14:textId="77777777" w:rsidR="00D8359B" w:rsidRDefault="00D8359B" w:rsidP="00874F33">
            <w:r>
              <w:t xml:space="preserve">Instantaneous temperature of glycol/water solution leaving solar panel on roof; temperature is measured with a surface RTD mounted on the surface of the pipe and wrapped in insulation  </w:t>
            </w:r>
          </w:p>
        </w:tc>
        <w:tc>
          <w:tcPr>
            <w:tcW w:w="1096" w:type="dxa"/>
          </w:tcPr>
          <w:p w14:paraId="1600F705" w14:textId="77777777" w:rsidR="00D8359B" w:rsidRDefault="00D8359B" w:rsidP="00874F33">
            <w:r>
              <w:t>°C</w:t>
            </w:r>
          </w:p>
        </w:tc>
        <w:tc>
          <w:tcPr>
            <w:tcW w:w="1540" w:type="dxa"/>
          </w:tcPr>
          <w:p w14:paraId="3E1132F0" w14:textId="77777777" w:rsidR="00D8359B" w:rsidRDefault="00D8359B" w:rsidP="00874F33">
            <w:r>
              <w:t>SHW, E</w:t>
            </w:r>
          </w:p>
        </w:tc>
      </w:tr>
      <w:tr w:rsidR="00D8359B" w14:paraId="1A0E8FBE" w14:textId="77777777" w:rsidTr="0028250E">
        <w:tc>
          <w:tcPr>
            <w:tcW w:w="1905" w:type="dxa"/>
          </w:tcPr>
          <w:p w14:paraId="7681E9FB" w14:textId="77777777" w:rsidR="00D8359B" w:rsidRDefault="00D8359B" w:rsidP="00D8359B">
            <w:r w:rsidRPr="00D8359B">
              <w:t>Glycol Flow Rate HX - Coriolis SHW</w:t>
            </w:r>
          </w:p>
        </w:tc>
        <w:tc>
          <w:tcPr>
            <w:tcW w:w="1205" w:type="dxa"/>
          </w:tcPr>
          <w:p w14:paraId="70FA27A2" w14:textId="77777777" w:rsidR="00D8359B" w:rsidRDefault="00D8359B" w:rsidP="00874F33">
            <w:r>
              <w:t>SHW</w:t>
            </w:r>
          </w:p>
        </w:tc>
        <w:tc>
          <w:tcPr>
            <w:tcW w:w="1507" w:type="dxa"/>
          </w:tcPr>
          <w:p w14:paraId="47CF6FF5" w14:textId="77777777" w:rsidR="00D8359B" w:rsidRDefault="00D8359B" w:rsidP="00874F33">
            <w:r>
              <w:t>Basement</w:t>
            </w:r>
          </w:p>
        </w:tc>
        <w:tc>
          <w:tcPr>
            <w:tcW w:w="5697" w:type="dxa"/>
          </w:tcPr>
          <w:p w14:paraId="7C06D873" w14:textId="77777777" w:rsidR="00D8359B" w:rsidRDefault="00D8359B" w:rsidP="00874F33">
            <w:r>
              <w:t>Instantaneous flow rate of glycol/water solution flowing through the heat exchanger of the solar water heating system</w:t>
            </w:r>
          </w:p>
        </w:tc>
        <w:tc>
          <w:tcPr>
            <w:tcW w:w="1096" w:type="dxa"/>
          </w:tcPr>
          <w:p w14:paraId="2DAABACD" w14:textId="77777777" w:rsidR="00D8359B" w:rsidRDefault="00D8359B" w:rsidP="00874F33">
            <w:r>
              <w:t>Gallons Per Minute</w:t>
            </w:r>
          </w:p>
        </w:tc>
        <w:tc>
          <w:tcPr>
            <w:tcW w:w="1540" w:type="dxa"/>
          </w:tcPr>
          <w:p w14:paraId="09CD0A3E" w14:textId="77777777" w:rsidR="00D8359B" w:rsidRDefault="008124B0" w:rsidP="00874F33">
            <w:r>
              <w:t>SHW, F</w:t>
            </w:r>
          </w:p>
        </w:tc>
      </w:tr>
      <w:tr w:rsidR="00D8359B" w14:paraId="6386094B" w14:textId="77777777" w:rsidTr="0028250E">
        <w:tc>
          <w:tcPr>
            <w:tcW w:w="1905" w:type="dxa"/>
            <w:tcBorders>
              <w:bottom w:val="single" w:sz="4" w:space="0" w:color="auto"/>
            </w:tcBorders>
          </w:tcPr>
          <w:p w14:paraId="3BAD2DBC" w14:textId="77777777" w:rsidR="00D8359B" w:rsidRDefault="008124B0" w:rsidP="00D8359B">
            <w:r w:rsidRPr="008124B0">
              <w:t>Water Flow Rate HX - Coriolis SHW</w:t>
            </w:r>
          </w:p>
        </w:tc>
        <w:tc>
          <w:tcPr>
            <w:tcW w:w="1205" w:type="dxa"/>
            <w:tcBorders>
              <w:bottom w:val="single" w:sz="4" w:space="0" w:color="auto"/>
            </w:tcBorders>
          </w:tcPr>
          <w:p w14:paraId="7DC06A99" w14:textId="77777777" w:rsidR="00D8359B" w:rsidRDefault="008124B0" w:rsidP="00874F33">
            <w:r>
              <w:t>SHW</w:t>
            </w:r>
          </w:p>
        </w:tc>
        <w:tc>
          <w:tcPr>
            <w:tcW w:w="1507" w:type="dxa"/>
            <w:tcBorders>
              <w:bottom w:val="single" w:sz="4" w:space="0" w:color="auto"/>
            </w:tcBorders>
          </w:tcPr>
          <w:p w14:paraId="59C65F99" w14:textId="77777777" w:rsidR="00D8359B" w:rsidRDefault="008124B0" w:rsidP="00874F33">
            <w:r>
              <w:t>Basement</w:t>
            </w:r>
          </w:p>
        </w:tc>
        <w:tc>
          <w:tcPr>
            <w:tcW w:w="5697" w:type="dxa"/>
            <w:tcBorders>
              <w:bottom w:val="single" w:sz="4" w:space="0" w:color="auto"/>
            </w:tcBorders>
          </w:tcPr>
          <w:p w14:paraId="2A4E5FB4" w14:textId="77777777" w:rsidR="00D8359B" w:rsidRDefault="008124B0" w:rsidP="008124B0">
            <w:r>
              <w:t>Instantaneous flow rate of potable water flowing through the heat exchanger of the solar water heating system</w:t>
            </w:r>
          </w:p>
        </w:tc>
        <w:tc>
          <w:tcPr>
            <w:tcW w:w="1096" w:type="dxa"/>
            <w:tcBorders>
              <w:bottom w:val="single" w:sz="4" w:space="0" w:color="auto"/>
            </w:tcBorders>
          </w:tcPr>
          <w:p w14:paraId="1BBA3E2E" w14:textId="77777777" w:rsidR="00D8359B" w:rsidRDefault="00D8359B" w:rsidP="00874F33">
            <w:r>
              <w:t>Gallons Per Minute</w:t>
            </w:r>
          </w:p>
        </w:tc>
        <w:tc>
          <w:tcPr>
            <w:tcW w:w="1540" w:type="dxa"/>
            <w:tcBorders>
              <w:bottom w:val="single" w:sz="4" w:space="0" w:color="auto"/>
            </w:tcBorders>
          </w:tcPr>
          <w:p w14:paraId="52F0309E" w14:textId="77777777" w:rsidR="00D8359B" w:rsidRDefault="008124B0" w:rsidP="00874F33">
            <w:r>
              <w:t>SHW, G</w:t>
            </w:r>
          </w:p>
        </w:tc>
      </w:tr>
      <w:tr w:rsidR="00D8359B" w14:paraId="687B12E0" w14:textId="77777777" w:rsidTr="0028250E">
        <w:tc>
          <w:tcPr>
            <w:tcW w:w="1905" w:type="dxa"/>
            <w:tcBorders>
              <w:bottom w:val="double" w:sz="4" w:space="0" w:color="auto"/>
            </w:tcBorders>
          </w:tcPr>
          <w:p w14:paraId="281F71AB" w14:textId="77777777" w:rsidR="00D8359B" w:rsidRDefault="008124B0" w:rsidP="00D8359B">
            <w:r>
              <w:t>PSP - SHW</w:t>
            </w:r>
          </w:p>
        </w:tc>
        <w:tc>
          <w:tcPr>
            <w:tcW w:w="1205" w:type="dxa"/>
            <w:tcBorders>
              <w:bottom w:val="double" w:sz="4" w:space="0" w:color="auto"/>
            </w:tcBorders>
          </w:tcPr>
          <w:p w14:paraId="5958646B" w14:textId="77777777" w:rsidR="00D8359B" w:rsidRDefault="008124B0" w:rsidP="00874F33">
            <w:r>
              <w:t>SHW</w:t>
            </w:r>
          </w:p>
        </w:tc>
        <w:tc>
          <w:tcPr>
            <w:tcW w:w="1507" w:type="dxa"/>
            <w:tcBorders>
              <w:bottom w:val="double" w:sz="4" w:space="0" w:color="auto"/>
            </w:tcBorders>
          </w:tcPr>
          <w:p w14:paraId="2F1138A9" w14:textId="77777777" w:rsidR="00D8359B" w:rsidRDefault="008124B0" w:rsidP="00874F33">
            <w:r>
              <w:t>Outdoor</w:t>
            </w:r>
          </w:p>
        </w:tc>
        <w:tc>
          <w:tcPr>
            <w:tcW w:w="5697" w:type="dxa"/>
            <w:tcBorders>
              <w:bottom w:val="double" w:sz="4" w:space="0" w:color="auto"/>
            </w:tcBorders>
          </w:tcPr>
          <w:p w14:paraId="42B7726D" w14:textId="77777777" w:rsidR="00D8359B" w:rsidRDefault="008124B0" w:rsidP="00874F33">
            <w:r>
              <w:t>Solar broadband insolation measured adjacent to and in the plane of the solar thermal collectors</w:t>
            </w:r>
          </w:p>
        </w:tc>
        <w:tc>
          <w:tcPr>
            <w:tcW w:w="1096" w:type="dxa"/>
            <w:tcBorders>
              <w:bottom w:val="double" w:sz="4" w:space="0" w:color="auto"/>
            </w:tcBorders>
          </w:tcPr>
          <w:p w14:paraId="12ADA0EF" w14:textId="77777777" w:rsidR="00D8359B" w:rsidRDefault="00D8359B" w:rsidP="00874F33">
            <w:r>
              <w:t>W/m^2</w:t>
            </w:r>
          </w:p>
        </w:tc>
        <w:tc>
          <w:tcPr>
            <w:tcW w:w="1540" w:type="dxa"/>
            <w:tcBorders>
              <w:bottom w:val="double" w:sz="4" w:space="0" w:color="auto"/>
            </w:tcBorders>
          </w:tcPr>
          <w:p w14:paraId="2A03A26E" w14:textId="77777777" w:rsidR="00D8359B" w:rsidRDefault="008124B0" w:rsidP="00874F33">
            <w:r>
              <w:t>SHW, H</w:t>
            </w:r>
          </w:p>
        </w:tc>
      </w:tr>
      <w:tr w:rsidR="00D8359B" w14:paraId="7DA89FFA" w14:textId="77777777" w:rsidTr="0028250E">
        <w:tc>
          <w:tcPr>
            <w:tcW w:w="1905" w:type="dxa"/>
            <w:tcBorders>
              <w:top w:val="double" w:sz="4" w:space="0" w:color="auto"/>
            </w:tcBorders>
          </w:tcPr>
          <w:p w14:paraId="54900F10" w14:textId="77777777" w:rsidR="00D8359B" w:rsidRDefault="006268DE" w:rsidP="00D8359B">
            <w:r>
              <w:t>Latent Heat Water Volume</w:t>
            </w:r>
          </w:p>
        </w:tc>
        <w:tc>
          <w:tcPr>
            <w:tcW w:w="1205" w:type="dxa"/>
            <w:tcBorders>
              <w:top w:val="double" w:sz="4" w:space="0" w:color="auto"/>
            </w:tcBorders>
          </w:tcPr>
          <w:p w14:paraId="359EC409" w14:textId="77777777" w:rsidR="00D8359B" w:rsidRDefault="00050DE4" w:rsidP="00874F33">
            <w:r>
              <w:t>Loads</w:t>
            </w:r>
          </w:p>
        </w:tc>
        <w:tc>
          <w:tcPr>
            <w:tcW w:w="1507" w:type="dxa"/>
            <w:tcBorders>
              <w:top w:val="double" w:sz="4" w:space="0" w:color="auto"/>
            </w:tcBorders>
          </w:tcPr>
          <w:p w14:paraId="26D36457" w14:textId="77777777" w:rsidR="00D8359B" w:rsidRDefault="00050DE4" w:rsidP="00874F33">
            <w:r>
              <w:t>Kitchen</w:t>
            </w:r>
          </w:p>
        </w:tc>
        <w:tc>
          <w:tcPr>
            <w:tcW w:w="5697" w:type="dxa"/>
            <w:tcBorders>
              <w:top w:val="double" w:sz="4" w:space="0" w:color="auto"/>
            </w:tcBorders>
          </w:tcPr>
          <w:p w14:paraId="16BD13A2" w14:textId="77777777" w:rsidR="00D8359B" w:rsidRDefault="00050DE4" w:rsidP="00874F33">
            <w:r>
              <w:t>Cumulative volume of water injected into space by humidifier to simulate moisture addition by occupant behavior</w:t>
            </w:r>
          </w:p>
        </w:tc>
        <w:tc>
          <w:tcPr>
            <w:tcW w:w="1096" w:type="dxa"/>
            <w:tcBorders>
              <w:top w:val="double" w:sz="4" w:space="0" w:color="auto"/>
            </w:tcBorders>
          </w:tcPr>
          <w:p w14:paraId="6EA6DFE7" w14:textId="77777777" w:rsidR="00D8359B" w:rsidRDefault="00050DE4" w:rsidP="00874F33">
            <w:r>
              <w:t>Gallons</w:t>
            </w:r>
          </w:p>
        </w:tc>
        <w:tc>
          <w:tcPr>
            <w:tcW w:w="1540" w:type="dxa"/>
            <w:tcBorders>
              <w:top w:val="double" w:sz="4" w:space="0" w:color="auto"/>
            </w:tcBorders>
          </w:tcPr>
          <w:p w14:paraId="12E887A6" w14:textId="77777777" w:rsidR="00D8359B" w:rsidRDefault="00050DE4" w:rsidP="00874F33">
            <w:r>
              <w:t>Load, B</w:t>
            </w:r>
          </w:p>
        </w:tc>
      </w:tr>
      <w:tr w:rsidR="00D8359B" w14:paraId="4DD2AA49" w14:textId="77777777" w:rsidTr="0028250E">
        <w:tc>
          <w:tcPr>
            <w:tcW w:w="1905" w:type="dxa"/>
          </w:tcPr>
          <w:p w14:paraId="490E2E42" w14:textId="77777777" w:rsidR="00D8359B" w:rsidRDefault="00050DE4" w:rsidP="00D8359B">
            <w:r>
              <w:t>Freezer Temp</w:t>
            </w:r>
          </w:p>
        </w:tc>
        <w:tc>
          <w:tcPr>
            <w:tcW w:w="1205" w:type="dxa"/>
          </w:tcPr>
          <w:p w14:paraId="40117E4E" w14:textId="77777777" w:rsidR="00D8359B" w:rsidRDefault="00050DE4" w:rsidP="00874F33">
            <w:r>
              <w:t>Loads</w:t>
            </w:r>
          </w:p>
        </w:tc>
        <w:tc>
          <w:tcPr>
            <w:tcW w:w="1507" w:type="dxa"/>
          </w:tcPr>
          <w:p w14:paraId="7A27587D" w14:textId="77777777" w:rsidR="00D8359B" w:rsidRDefault="00050DE4" w:rsidP="00874F33">
            <w:r>
              <w:t>Kitchen</w:t>
            </w:r>
          </w:p>
        </w:tc>
        <w:tc>
          <w:tcPr>
            <w:tcW w:w="5697" w:type="dxa"/>
          </w:tcPr>
          <w:p w14:paraId="527AB1AA" w14:textId="77777777" w:rsidR="00D8359B" w:rsidRDefault="00050DE4" w:rsidP="00874F33">
            <w:r>
              <w:t>** NOTE: mislabeled ** Instantaneous temperature within refrigerator compartment</w:t>
            </w:r>
          </w:p>
        </w:tc>
        <w:tc>
          <w:tcPr>
            <w:tcW w:w="1096" w:type="dxa"/>
          </w:tcPr>
          <w:p w14:paraId="47FEA325" w14:textId="77777777" w:rsidR="00D8359B" w:rsidRDefault="00050DE4" w:rsidP="00874F33">
            <w:r>
              <w:t>°C</w:t>
            </w:r>
          </w:p>
        </w:tc>
        <w:tc>
          <w:tcPr>
            <w:tcW w:w="1540" w:type="dxa"/>
          </w:tcPr>
          <w:p w14:paraId="0EC59ADC" w14:textId="77777777" w:rsidR="00D8359B" w:rsidRDefault="00050DE4" w:rsidP="00874F33">
            <w:r>
              <w:t>Load, D</w:t>
            </w:r>
          </w:p>
        </w:tc>
      </w:tr>
      <w:tr w:rsidR="00D8359B" w14:paraId="3251BF8C" w14:textId="77777777" w:rsidTr="0028250E">
        <w:tc>
          <w:tcPr>
            <w:tcW w:w="1905" w:type="dxa"/>
          </w:tcPr>
          <w:p w14:paraId="25DB8D7C" w14:textId="77777777" w:rsidR="00D8359B" w:rsidRDefault="00050DE4" w:rsidP="00D8359B">
            <w:r w:rsidRPr="00050DE4">
              <w:t>Status?  RP S-1 BA1 Lights (RP BA-34)</w:t>
            </w:r>
          </w:p>
        </w:tc>
        <w:tc>
          <w:tcPr>
            <w:tcW w:w="1205" w:type="dxa"/>
          </w:tcPr>
          <w:p w14:paraId="72CF9527" w14:textId="77777777" w:rsidR="00D8359B" w:rsidRDefault="00050DE4" w:rsidP="00874F33">
            <w:r>
              <w:t>Loads</w:t>
            </w:r>
          </w:p>
        </w:tc>
        <w:tc>
          <w:tcPr>
            <w:tcW w:w="1507" w:type="dxa"/>
          </w:tcPr>
          <w:p w14:paraId="2099E178" w14:textId="77777777" w:rsidR="00D8359B" w:rsidRDefault="00050DE4" w:rsidP="00874F33">
            <w:r>
              <w:t>Bath1</w:t>
            </w:r>
          </w:p>
        </w:tc>
        <w:tc>
          <w:tcPr>
            <w:tcW w:w="5697" w:type="dxa"/>
          </w:tcPr>
          <w:p w14:paraId="4A6B8C70" w14:textId="77777777" w:rsidR="00D8359B" w:rsidRDefault="00050DE4" w:rsidP="00050DE4">
            <w:r>
              <w:t>Number to indicate whether lights in 1</w:t>
            </w:r>
            <w:r w:rsidRPr="00050DE4">
              <w:rPr>
                <w:vertAlign w:val="superscript"/>
              </w:rPr>
              <w:t>st</w:t>
            </w:r>
            <w:r>
              <w:t xml:space="preserve"> floor bathroom are activated (1: Yes, O: No)</w:t>
            </w:r>
          </w:p>
        </w:tc>
        <w:tc>
          <w:tcPr>
            <w:tcW w:w="1096" w:type="dxa"/>
          </w:tcPr>
          <w:p w14:paraId="1AF78858" w14:textId="77777777" w:rsidR="00D8359B" w:rsidRDefault="00D8359B" w:rsidP="00874F33"/>
        </w:tc>
        <w:tc>
          <w:tcPr>
            <w:tcW w:w="1540" w:type="dxa"/>
          </w:tcPr>
          <w:p w14:paraId="253661C6" w14:textId="77777777" w:rsidR="00D8359B" w:rsidRDefault="00050DE4" w:rsidP="00874F33">
            <w:r>
              <w:t>Load, E</w:t>
            </w:r>
          </w:p>
        </w:tc>
      </w:tr>
      <w:tr w:rsidR="00D8359B" w14:paraId="099DE6E0" w14:textId="77777777" w:rsidTr="0028250E">
        <w:tc>
          <w:tcPr>
            <w:tcW w:w="1905" w:type="dxa"/>
          </w:tcPr>
          <w:p w14:paraId="052E36CE" w14:textId="77777777" w:rsidR="00D8359B" w:rsidRDefault="00050DE4" w:rsidP="00D8359B">
            <w:r w:rsidRPr="00050DE4">
              <w:lastRenderedPageBreak/>
              <w:t>Status?  RP S-2 Kitchen Lights A (RP BA-34)</w:t>
            </w:r>
          </w:p>
        </w:tc>
        <w:tc>
          <w:tcPr>
            <w:tcW w:w="1205" w:type="dxa"/>
          </w:tcPr>
          <w:p w14:paraId="58F92140" w14:textId="77777777" w:rsidR="00D8359B" w:rsidRDefault="00050DE4" w:rsidP="00874F33">
            <w:r>
              <w:t>Loads</w:t>
            </w:r>
          </w:p>
        </w:tc>
        <w:tc>
          <w:tcPr>
            <w:tcW w:w="1507" w:type="dxa"/>
          </w:tcPr>
          <w:p w14:paraId="687D78BA" w14:textId="77777777" w:rsidR="00D8359B" w:rsidRDefault="00050DE4" w:rsidP="00874F33">
            <w:r>
              <w:t>Kitchen</w:t>
            </w:r>
          </w:p>
        </w:tc>
        <w:tc>
          <w:tcPr>
            <w:tcW w:w="5697" w:type="dxa"/>
          </w:tcPr>
          <w:p w14:paraId="308D67AA" w14:textId="77777777" w:rsidR="00D8359B" w:rsidRDefault="00050DE4" w:rsidP="00050DE4">
            <w:r>
              <w:t>Number to indicate whether lights A in kitchen are activated (1: Yes, O: No)</w:t>
            </w:r>
          </w:p>
        </w:tc>
        <w:tc>
          <w:tcPr>
            <w:tcW w:w="1096" w:type="dxa"/>
          </w:tcPr>
          <w:p w14:paraId="3BCEB468" w14:textId="77777777" w:rsidR="00D8359B" w:rsidRDefault="00D8359B" w:rsidP="00874F33"/>
        </w:tc>
        <w:tc>
          <w:tcPr>
            <w:tcW w:w="1540" w:type="dxa"/>
          </w:tcPr>
          <w:p w14:paraId="03EBD6D9" w14:textId="77777777" w:rsidR="00D8359B" w:rsidRDefault="00050DE4" w:rsidP="00874F33">
            <w:r>
              <w:t>Load, F</w:t>
            </w:r>
          </w:p>
        </w:tc>
      </w:tr>
      <w:tr w:rsidR="00D8359B" w14:paraId="3911069E" w14:textId="77777777" w:rsidTr="0028250E">
        <w:tc>
          <w:tcPr>
            <w:tcW w:w="1905" w:type="dxa"/>
          </w:tcPr>
          <w:p w14:paraId="09AEE104" w14:textId="77777777" w:rsidR="00D8359B" w:rsidRDefault="00050DE4" w:rsidP="00D8359B">
            <w:r w:rsidRPr="00050DE4">
              <w:t>Status?  RP S-3 Kitchen Lights B (RP BA-34)</w:t>
            </w:r>
          </w:p>
        </w:tc>
        <w:tc>
          <w:tcPr>
            <w:tcW w:w="1205" w:type="dxa"/>
          </w:tcPr>
          <w:p w14:paraId="14FB0E6D" w14:textId="77777777" w:rsidR="00D8359B" w:rsidRDefault="00050DE4" w:rsidP="00874F33">
            <w:r>
              <w:t>Loads</w:t>
            </w:r>
          </w:p>
        </w:tc>
        <w:tc>
          <w:tcPr>
            <w:tcW w:w="1507" w:type="dxa"/>
          </w:tcPr>
          <w:p w14:paraId="7E65395F" w14:textId="77777777" w:rsidR="00D8359B" w:rsidRDefault="00050DE4" w:rsidP="00874F33">
            <w:r>
              <w:t>Kitchen</w:t>
            </w:r>
          </w:p>
        </w:tc>
        <w:tc>
          <w:tcPr>
            <w:tcW w:w="5697" w:type="dxa"/>
          </w:tcPr>
          <w:p w14:paraId="0C56E02F" w14:textId="77777777" w:rsidR="00D8359B" w:rsidRDefault="00050DE4" w:rsidP="00050DE4">
            <w:r>
              <w:t>Number to indicate whether lights B in kitchen are activated (1: Yes, O: No)</w:t>
            </w:r>
          </w:p>
        </w:tc>
        <w:tc>
          <w:tcPr>
            <w:tcW w:w="1096" w:type="dxa"/>
          </w:tcPr>
          <w:p w14:paraId="7BE3297C" w14:textId="77777777" w:rsidR="00D8359B" w:rsidRDefault="00D8359B" w:rsidP="00874F33"/>
        </w:tc>
        <w:tc>
          <w:tcPr>
            <w:tcW w:w="1540" w:type="dxa"/>
          </w:tcPr>
          <w:p w14:paraId="54BB8603" w14:textId="77777777" w:rsidR="00D8359B" w:rsidRDefault="00050DE4" w:rsidP="00874F33">
            <w:r>
              <w:t>Load, G</w:t>
            </w:r>
          </w:p>
        </w:tc>
      </w:tr>
      <w:tr w:rsidR="00050DE4" w14:paraId="185194F0" w14:textId="77777777" w:rsidTr="0028250E">
        <w:tc>
          <w:tcPr>
            <w:tcW w:w="1905" w:type="dxa"/>
          </w:tcPr>
          <w:p w14:paraId="5D37B9F5" w14:textId="77777777" w:rsidR="00050DE4" w:rsidRDefault="00050DE4" w:rsidP="00050DE4">
            <w:r w:rsidRPr="00050DE4">
              <w:t>Status?  RP S-5 Kitchen Lights C (RP BA-34)</w:t>
            </w:r>
          </w:p>
        </w:tc>
        <w:tc>
          <w:tcPr>
            <w:tcW w:w="1205" w:type="dxa"/>
          </w:tcPr>
          <w:p w14:paraId="3DE5CEAF" w14:textId="77777777" w:rsidR="00050DE4" w:rsidRDefault="00050DE4" w:rsidP="00050DE4">
            <w:r>
              <w:t>Loads</w:t>
            </w:r>
          </w:p>
        </w:tc>
        <w:tc>
          <w:tcPr>
            <w:tcW w:w="1507" w:type="dxa"/>
          </w:tcPr>
          <w:p w14:paraId="3436F1E2" w14:textId="77777777" w:rsidR="00050DE4" w:rsidRDefault="00050DE4" w:rsidP="00050DE4">
            <w:r>
              <w:t>Kitchen</w:t>
            </w:r>
          </w:p>
        </w:tc>
        <w:tc>
          <w:tcPr>
            <w:tcW w:w="5697" w:type="dxa"/>
          </w:tcPr>
          <w:p w14:paraId="3AEA2A91" w14:textId="77777777" w:rsidR="00050DE4" w:rsidRDefault="00050DE4" w:rsidP="00050DE4">
            <w:r>
              <w:t>Number to indicate whether lights C in kitchen are activated (1: Yes, O: No)</w:t>
            </w:r>
          </w:p>
        </w:tc>
        <w:tc>
          <w:tcPr>
            <w:tcW w:w="1096" w:type="dxa"/>
          </w:tcPr>
          <w:p w14:paraId="446FD0BF" w14:textId="77777777" w:rsidR="00050DE4" w:rsidRDefault="00050DE4" w:rsidP="00050DE4"/>
        </w:tc>
        <w:tc>
          <w:tcPr>
            <w:tcW w:w="1540" w:type="dxa"/>
          </w:tcPr>
          <w:p w14:paraId="10A80196" w14:textId="77777777" w:rsidR="00050DE4" w:rsidRDefault="00050DE4" w:rsidP="00050DE4">
            <w:r>
              <w:t>Load, H</w:t>
            </w:r>
          </w:p>
        </w:tc>
      </w:tr>
      <w:tr w:rsidR="00050DE4" w14:paraId="38F442BA" w14:textId="77777777" w:rsidTr="0028250E">
        <w:tc>
          <w:tcPr>
            <w:tcW w:w="1905" w:type="dxa"/>
          </w:tcPr>
          <w:p w14:paraId="0CCB6C92" w14:textId="77777777" w:rsidR="00050DE4" w:rsidRDefault="00050DE4" w:rsidP="00050DE4">
            <w:r w:rsidRPr="00050DE4">
              <w:t>Status?  RP S-7 DR Lights (RP BA-34)</w:t>
            </w:r>
          </w:p>
        </w:tc>
        <w:tc>
          <w:tcPr>
            <w:tcW w:w="1205" w:type="dxa"/>
          </w:tcPr>
          <w:p w14:paraId="7310C50C" w14:textId="77777777" w:rsidR="00050DE4" w:rsidRDefault="00050DE4" w:rsidP="00050DE4">
            <w:r>
              <w:t>Loads</w:t>
            </w:r>
          </w:p>
        </w:tc>
        <w:tc>
          <w:tcPr>
            <w:tcW w:w="1507" w:type="dxa"/>
          </w:tcPr>
          <w:p w14:paraId="65645D69" w14:textId="77777777" w:rsidR="00050DE4" w:rsidRDefault="00050DE4" w:rsidP="00050DE4">
            <w:r>
              <w:t>Dining Room</w:t>
            </w:r>
          </w:p>
        </w:tc>
        <w:tc>
          <w:tcPr>
            <w:tcW w:w="5697" w:type="dxa"/>
          </w:tcPr>
          <w:p w14:paraId="56606F51" w14:textId="77777777" w:rsidR="00050DE4" w:rsidRDefault="00050DE4" w:rsidP="00050DE4">
            <w:r>
              <w:t>Number to indicate whether lights in dining room are activated (1: Yes, O: No)</w:t>
            </w:r>
          </w:p>
        </w:tc>
        <w:tc>
          <w:tcPr>
            <w:tcW w:w="1096" w:type="dxa"/>
          </w:tcPr>
          <w:p w14:paraId="4C9B5F06" w14:textId="77777777" w:rsidR="00050DE4" w:rsidRDefault="00050DE4" w:rsidP="00050DE4"/>
        </w:tc>
        <w:tc>
          <w:tcPr>
            <w:tcW w:w="1540" w:type="dxa"/>
          </w:tcPr>
          <w:p w14:paraId="7F9958E5" w14:textId="77777777" w:rsidR="00050DE4" w:rsidRDefault="00050DE4" w:rsidP="00050DE4">
            <w:r>
              <w:t>Load, I</w:t>
            </w:r>
          </w:p>
        </w:tc>
      </w:tr>
      <w:tr w:rsidR="00050DE4" w14:paraId="25D99FB7" w14:textId="77777777" w:rsidTr="0028250E">
        <w:tc>
          <w:tcPr>
            <w:tcW w:w="1905" w:type="dxa"/>
          </w:tcPr>
          <w:p w14:paraId="0DB0A507" w14:textId="77777777" w:rsidR="00050DE4" w:rsidRDefault="00050DE4" w:rsidP="00050DE4">
            <w:r w:rsidRPr="00050DE4">
              <w:t>Status?  RP S-8 LR Lights (RP BA-32)</w:t>
            </w:r>
          </w:p>
        </w:tc>
        <w:tc>
          <w:tcPr>
            <w:tcW w:w="1205" w:type="dxa"/>
          </w:tcPr>
          <w:p w14:paraId="4CB7ADA6" w14:textId="77777777" w:rsidR="00050DE4" w:rsidRDefault="00050DE4" w:rsidP="00050DE4">
            <w:r>
              <w:t>Loads</w:t>
            </w:r>
          </w:p>
        </w:tc>
        <w:tc>
          <w:tcPr>
            <w:tcW w:w="1507" w:type="dxa"/>
          </w:tcPr>
          <w:p w14:paraId="3D8D844F" w14:textId="77777777" w:rsidR="00050DE4" w:rsidRDefault="00050DE4" w:rsidP="00050DE4">
            <w:r>
              <w:t>Living Room</w:t>
            </w:r>
          </w:p>
        </w:tc>
        <w:tc>
          <w:tcPr>
            <w:tcW w:w="5697" w:type="dxa"/>
          </w:tcPr>
          <w:p w14:paraId="79199DB7" w14:textId="77777777" w:rsidR="00050DE4" w:rsidRDefault="00050DE4" w:rsidP="00050DE4">
            <w:r>
              <w:t>Number to indicate whether lights in living room are activated (1: Yes, O: No)</w:t>
            </w:r>
          </w:p>
        </w:tc>
        <w:tc>
          <w:tcPr>
            <w:tcW w:w="1096" w:type="dxa"/>
          </w:tcPr>
          <w:p w14:paraId="66C47F92" w14:textId="77777777" w:rsidR="00050DE4" w:rsidRDefault="00050DE4" w:rsidP="00050DE4"/>
        </w:tc>
        <w:tc>
          <w:tcPr>
            <w:tcW w:w="1540" w:type="dxa"/>
          </w:tcPr>
          <w:p w14:paraId="1B5EFB41" w14:textId="77777777" w:rsidR="00050DE4" w:rsidRDefault="00050DE4" w:rsidP="00050DE4">
            <w:r>
              <w:t>Load, J</w:t>
            </w:r>
          </w:p>
        </w:tc>
      </w:tr>
      <w:tr w:rsidR="00050DE4" w14:paraId="63AF57F4" w14:textId="77777777" w:rsidTr="0028250E">
        <w:tc>
          <w:tcPr>
            <w:tcW w:w="1905" w:type="dxa"/>
          </w:tcPr>
          <w:p w14:paraId="28D104AD" w14:textId="77777777" w:rsidR="00050DE4" w:rsidRDefault="00050DE4" w:rsidP="00050DE4">
            <w:r w:rsidRPr="00050DE4">
              <w:t>Status?  RP S-9 Entry Hall Lights (RP BA-32)</w:t>
            </w:r>
          </w:p>
        </w:tc>
        <w:tc>
          <w:tcPr>
            <w:tcW w:w="1205" w:type="dxa"/>
          </w:tcPr>
          <w:p w14:paraId="75AD287A" w14:textId="77777777" w:rsidR="00050DE4" w:rsidRDefault="00050DE4" w:rsidP="00050DE4">
            <w:r>
              <w:t>Loads</w:t>
            </w:r>
          </w:p>
        </w:tc>
        <w:tc>
          <w:tcPr>
            <w:tcW w:w="1507" w:type="dxa"/>
          </w:tcPr>
          <w:p w14:paraId="0EF6C30A" w14:textId="77777777" w:rsidR="00050DE4" w:rsidRDefault="00050DE4" w:rsidP="00050DE4">
            <w:r>
              <w:t>Entry Hallway</w:t>
            </w:r>
          </w:p>
        </w:tc>
        <w:tc>
          <w:tcPr>
            <w:tcW w:w="5697" w:type="dxa"/>
          </w:tcPr>
          <w:p w14:paraId="2BA50DB5" w14:textId="77777777" w:rsidR="00050DE4" w:rsidRDefault="00050DE4" w:rsidP="00050DE4">
            <w:r>
              <w:t>Number to indicate whether lights in entry hallway are activated (1: Yes, O: No)</w:t>
            </w:r>
          </w:p>
        </w:tc>
        <w:tc>
          <w:tcPr>
            <w:tcW w:w="1096" w:type="dxa"/>
          </w:tcPr>
          <w:p w14:paraId="760B9FA2" w14:textId="77777777" w:rsidR="00050DE4" w:rsidRDefault="00050DE4" w:rsidP="00050DE4"/>
        </w:tc>
        <w:tc>
          <w:tcPr>
            <w:tcW w:w="1540" w:type="dxa"/>
          </w:tcPr>
          <w:p w14:paraId="36F8039C" w14:textId="77777777" w:rsidR="00050DE4" w:rsidRDefault="00050DE4" w:rsidP="00050DE4">
            <w:r>
              <w:t>Load, K</w:t>
            </w:r>
          </w:p>
        </w:tc>
      </w:tr>
      <w:tr w:rsidR="00050DE4" w14:paraId="1BD61055" w14:textId="77777777" w:rsidTr="0028250E">
        <w:tc>
          <w:tcPr>
            <w:tcW w:w="1905" w:type="dxa"/>
          </w:tcPr>
          <w:p w14:paraId="58CE1523" w14:textId="77777777" w:rsidR="00050DE4" w:rsidRDefault="00050DE4" w:rsidP="00050DE4">
            <w:r w:rsidRPr="00050DE4">
              <w:t>Status?  RP S-10 BR4  Lights (RP BA-32)</w:t>
            </w:r>
          </w:p>
        </w:tc>
        <w:tc>
          <w:tcPr>
            <w:tcW w:w="1205" w:type="dxa"/>
          </w:tcPr>
          <w:p w14:paraId="750DD653" w14:textId="77777777" w:rsidR="00050DE4" w:rsidRDefault="00050DE4" w:rsidP="00050DE4">
            <w:r>
              <w:t>Loads</w:t>
            </w:r>
          </w:p>
        </w:tc>
        <w:tc>
          <w:tcPr>
            <w:tcW w:w="1507" w:type="dxa"/>
          </w:tcPr>
          <w:p w14:paraId="2EE41C99" w14:textId="77777777" w:rsidR="00050DE4" w:rsidRDefault="00050DE4" w:rsidP="00050DE4">
            <w:r>
              <w:t>Bedroom4</w:t>
            </w:r>
          </w:p>
        </w:tc>
        <w:tc>
          <w:tcPr>
            <w:tcW w:w="5697" w:type="dxa"/>
          </w:tcPr>
          <w:p w14:paraId="0029E989" w14:textId="77777777" w:rsidR="00050DE4" w:rsidRDefault="00050DE4" w:rsidP="00662B00">
            <w:r>
              <w:t xml:space="preserve">Number to indicate whether lights in </w:t>
            </w:r>
            <w:r w:rsidR="00662B00">
              <w:t>bedroom 4</w:t>
            </w:r>
            <w:r>
              <w:t xml:space="preserve"> are activated (1: Yes, O: No)</w:t>
            </w:r>
          </w:p>
        </w:tc>
        <w:tc>
          <w:tcPr>
            <w:tcW w:w="1096" w:type="dxa"/>
          </w:tcPr>
          <w:p w14:paraId="62F0D8FA" w14:textId="77777777" w:rsidR="00050DE4" w:rsidRDefault="00050DE4" w:rsidP="00050DE4"/>
        </w:tc>
        <w:tc>
          <w:tcPr>
            <w:tcW w:w="1540" w:type="dxa"/>
          </w:tcPr>
          <w:p w14:paraId="4CC0CF1B" w14:textId="77777777" w:rsidR="00050DE4" w:rsidRDefault="00662B00" w:rsidP="00050DE4">
            <w:r>
              <w:t>Load, L</w:t>
            </w:r>
          </w:p>
        </w:tc>
      </w:tr>
      <w:tr w:rsidR="00050DE4" w14:paraId="1E91214D" w14:textId="77777777" w:rsidTr="0028250E">
        <w:tc>
          <w:tcPr>
            <w:tcW w:w="1905" w:type="dxa"/>
          </w:tcPr>
          <w:p w14:paraId="7E3D5854" w14:textId="77777777" w:rsidR="00050DE4" w:rsidRDefault="00662B00" w:rsidP="00050DE4">
            <w:r w:rsidRPr="00662B00">
              <w:t>Status?  RP S-14 MBA Lights (RP BA-2)</w:t>
            </w:r>
          </w:p>
        </w:tc>
        <w:tc>
          <w:tcPr>
            <w:tcW w:w="1205" w:type="dxa"/>
          </w:tcPr>
          <w:p w14:paraId="12728B59" w14:textId="77777777" w:rsidR="00050DE4" w:rsidRDefault="00662B00" w:rsidP="00050DE4">
            <w:r>
              <w:t>Loads</w:t>
            </w:r>
          </w:p>
        </w:tc>
        <w:tc>
          <w:tcPr>
            <w:tcW w:w="1507" w:type="dxa"/>
          </w:tcPr>
          <w:p w14:paraId="4F58A07C" w14:textId="77777777" w:rsidR="00050DE4" w:rsidRDefault="00662B00" w:rsidP="00050DE4">
            <w:r>
              <w:t>MBath</w:t>
            </w:r>
          </w:p>
        </w:tc>
        <w:tc>
          <w:tcPr>
            <w:tcW w:w="5697" w:type="dxa"/>
          </w:tcPr>
          <w:p w14:paraId="16119602" w14:textId="77777777" w:rsidR="00050DE4" w:rsidRDefault="00662B00" w:rsidP="00662B00">
            <w:r>
              <w:t>Number to indicate whether lights in master bathroom are activated (1: Yes, O: No)</w:t>
            </w:r>
          </w:p>
        </w:tc>
        <w:tc>
          <w:tcPr>
            <w:tcW w:w="1096" w:type="dxa"/>
          </w:tcPr>
          <w:p w14:paraId="3BB47FDA" w14:textId="77777777" w:rsidR="00050DE4" w:rsidRDefault="00050DE4" w:rsidP="00050DE4"/>
        </w:tc>
        <w:tc>
          <w:tcPr>
            <w:tcW w:w="1540" w:type="dxa"/>
          </w:tcPr>
          <w:p w14:paraId="16999FB8" w14:textId="77777777" w:rsidR="00050DE4" w:rsidRDefault="00662B00" w:rsidP="00050DE4">
            <w:r>
              <w:t>Load, M</w:t>
            </w:r>
          </w:p>
        </w:tc>
      </w:tr>
      <w:tr w:rsidR="00050DE4" w14:paraId="3C4E6687" w14:textId="77777777" w:rsidTr="0028250E">
        <w:tc>
          <w:tcPr>
            <w:tcW w:w="1905" w:type="dxa"/>
          </w:tcPr>
          <w:p w14:paraId="40B73714" w14:textId="77777777" w:rsidR="00050DE4" w:rsidRDefault="00662B00" w:rsidP="00050DE4">
            <w:r w:rsidRPr="00662B00">
              <w:t>Status?  RP S-15 MBR Lights (RP BA-2)</w:t>
            </w:r>
          </w:p>
        </w:tc>
        <w:tc>
          <w:tcPr>
            <w:tcW w:w="1205" w:type="dxa"/>
          </w:tcPr>
          <w:p w14:paraId="4FC8C545" w14:textId="77777777" w:rsidR="00050DE4" w:rsidRDefault="00662B00" w:rsidP="00050DE4">
            <w:r>
              <w:t>Loads</w:t>
            </w:r>
          </w:p>
        </w:tc>
        <w:tc>
          <w:tcPr>
            <w:tcW w:w="1507" w:type="dxa"/>
          </w:tcPr>
          <w:p w14:paraId="6444BB16" w14:textId="77777777" w:rsidR="00050DE4" w:rsidRDefault="00662B00" w:rsidP="00662B00">
            <w:r>
              <w:t>MBedroom</w:t>
            </w:r>
          </w:p>
        </w:tc>
        <w:tc>
          <w:tcPr>
            <w:tcW w:w="5697" w:type="dxa"/>
          </w:tcPr>
          <w:p w14:paraId="3BCA1EB9" w14:textId="77777777" w:rsidR="00050DE4" w:rsidRDefault="00662B00" w:rsidP="00050DE4">
            <w:r>
              <w:t>Number to indicate whether lights A in master bedroom are activated (1: Yes, O: No)</w:t>
            </w:r>
          </w:p>
        </w:tc>
        <w:tc>
          <w:tcPr>
            <w:tcW w:w="1096" w:type="dxa"/>
          </w:tcPr>
          <w:p w14:paraId="54096FFB" w14:textId="77777777" w:rsidR="00050DE4" w:rsidRDefault="00050DE4" w:rsidP="00050DE4"/>
        </w:tc>
        <w:tc>
          <w:tcPr>
            <w:tcW w:w="1540" w:type="dxa"/>
          </w:tcPr>
          <w:p w14:paraId="0919C2AF" w14:textId="77777777" w:rsidR="00050DE4" w:rsidRDefault="00662B00" w:rsidP="00050DE4">
            <w:r>
              <w:t>Load, N</w:t>
            </w:r>
          </w:p>
        </w:tc>
      </w:tr>
      <w:tr w:rsidR="00050DE4" w14:paraId="0C3DEA04" w14:textId="77777777" w:rsidTr="0028250E">
        <w:tc>
          <w:tcPr>
            <w:tcW w:w="1905" w:type="dxa"/>
          </w:tcPr>
          <w:p w14:paraId="26C0104D" w14:textId="77777777" w:rsidR="00050DE4" w:rsidRDefault="00662B00" w:rsidP="00050DE4">
            <w:r w:rsidRPr="00662B00">
              <w:t>Status?  RP S-16 MBR Lights (RP BA-2)</w:t>
            </w:r>
          </w:p>
        </w:tc>
        <w:tc>
          <w:tcPr>
            <w:tcW w:w="1205" w:type="dxa"/>
          </w:tcPr>
          <w:p w14:paraId="313E29D9" w14:textId="77777777" w:rsidR="00050DE4" w:rsidRDefault="00662B00" w:rsidP="00050DE4">
            <w:r>
              <w:t>Loads</w:t>
            </w:r>
          </w:p>
        </w:tc>
        <w:tc>
          <w:tcPr>
            <w:tcW w:w="1507" w:type="dxa"/>
          </w:tcPr>
          <w:p w14:paraId="38D8356F" w14:textId="77777777" w:rsidR="00050DE4" w:rsidRDefault="00662B00" w:rsidP="00050DE4">
            <w:r>
              <w:t>MBedroom</w:t>
            </w:r>
          </w:p>
        </w:tc>
        <w:tc>
          <w:tcPr>
            <w:tcW w:w="5697" w:type="dxa"/>
          </w:tcPr>
          <w:p w14:paraId="5986C7BA" w14:textId="77777777" w:rsidR="00050DE4" w:rsidRDefault="00662B00" w:rsidP="00662B00">
            <w:r>
              <w:t>Number to indicate whether lights B in master bedroom are activated (1: Yes, O: No)</w:t>
            </w:r>
          </w:p>
        </w:tc>
        <w:tc>
          <w:tcPr>
            <w:tcW w:w="1096" w:type="dxa"/>
          </w:tcPr>
          <w:p w14:paraId="22A913B2" w14:textId="77777777" w:rsidR="00050DE4" w:rsidRDefault="00050DE4" w:rsidP="00050DE4"/>
        </w:tc>
        <w:tc>
          <w:tcPr>
            <w:tcW w:w="1540" w:type="dxa"/>
          </w:tcPr>
          <w:p w14:paraId="4B65676F" w14:textId="77777777" w:rsidR="00050DE4" w:rsidRDefault="00662B00" w:rsidP="00050DE4">
            <w:r>
              <w:t>Load, O</w:t>
            </w:r>
          </w:p>
        </w:tc>
      </w:tr>
      <w:tr w:rsidR="00050DE4" w14:paraId="56F70EB0" w14:textId="77777777" w:rsidTr="0028250E">
        <w:tc>
          <w:tcPr>
            <w:tcW w:w="1905" w:type="dxa"/>
          </w:tcPr>
          <w:p w14:paraId="3E474304" w14:textId="77777777" w:rsidR="00050DE4" w:rsidRDefault="00662B00" w:rsidP="00050DE4">
            <w:r w:rsidRPr="00662B00">
              <w:t>Status?  RP S-17 BA2 Lights (RP BA-2)</w:t>
            </w:r>
          </w:p>
        </w:tc>
        <w:tc>
          <w:tcPr>
            <w:tcW w:w="1205" w:type="dxa"/>
          </w:tcPr>
          <w:p w14:paraId="4EE2C6B2" w14:textId="77777777" w:rsidR="00050DE4" w:rsidRDefault="00662B00" w:rsidP="00050DE4">
            <w:r>
              <w:t>Loads</w:t>
            </w:r>
          </w:p>
        </w:tc>
        <w:tc>
          <w:tcPr>
            <w:tcW w:w="1507" w:type="dxa"/>
          </w:tcPr>
          <w:p w14:paraId="6CED7720" w14:textId="77777777" w:rsidR="00050DE4" w:rsidRDefault="00662B00" w:rsidP="00050DE4">
            <w:r>
              <w:t>Bath2</w:t>
            </w:r>
          </w:p>
        </w:tc>
        <w:tc>
          <w:tcPr>
            <w:tcW w:w="5697" w:type="dxa"/>
          </w:tcPr>
          <w:p w14:paraId="6CFFE602" w14:textId="77777777" w:rsidR="00050DE4" w:rsidRDefault="00662B00" w:rsidP="00662B00">
            <w:r>
              <w:t>Number to indicate whether lights 2</w:t>
            </w:r>
            <w:r w:rsidRPr="00662B00">
              <w:rPr>
                <w:vertAlign w:val="superscript"/>
              </w:rPr>
              <w:t>nd</w:t>
            </w:r>
            <w:r>
              <w:t xml:space="preserve"> floor bathroom located off hallway are activated (1: Yes, O: No)</w:t>
            </w:r>
          </w:p>
        </w:tc>
        <w:tc>
          <w:tcPr>
            <w:tcW w:w="1096" w:type="dxa"/>
          </w:tcPr>
          <w:p w14:paraId="3027BD69" w14:textId="77777777" w:rsidR="00050DE4" w:rsidRDefault="00050DE4" w:rsidP="00050DE4"/>
        </w:tc>
        <w:tc>
          <w:tcPr>
            <w:tcW w:w="1540" w:type="dxa"/>
          </w:tcPr>
          <w:p w14:paraId="7F9A2129" w14:textId="77777777" w:rsidR="00050DE4" w:rsidRDefault="00662B00" w:rsidP="00050DE4">
            <w:r>
              <w:t>Load, P</w:t>
            </w:r>
          </w:p>
        </w:tc>
      </w:tr>
      <w:tr w:rsidR="00050DE4" w14:paraId="5FAC2494" w14:textId="77777777" w:rsidTr="0028250E">
        <w:tc>
          <w:tcPr>
            <w:tcW w:w="1905" w:type="dxa"/>
          </w:tcPr>
          <w:p w14:paraId="5EFB6C3F" w14:textId="77777777" w:rsidR="00050DE4" w:rsidRDefault="00662B00" w:rsidP="00050DE4">
            <w:r w:rsidRPr="00662B00">
              <w:t>Status?  RP S-18 BR2 Lights (RP BA-2)</w:t>
            </w:r>
          </w:p>
        </w:tc>
        <w:tc>
          <w:tcPr>
            <w:tcW w:w="1205" w:type="dxa"/>
          </w:tcPr>
          <w:p w14:paraId="6E74A5D2" w14:textId="77777777" w:rsidR="00050DE4" w:rsidRDefault="00662B00" w:rsidP="00050DE4">
            <w:r>
              <w:t>Loads</w:t>
            </w:r>
          </w:p>
        </w:tc>
        <w:tc>
          <w:tcPr>
            <w:tcW w:w="1507" w:type="dxa"/>
          </w:tcPr>
          <w:p w14:paraId="0C0A4993" w14:textId="77777777" w:rsidR="00050DE4" w:rsidRDefault="00662B00" w:rsidP="00050DE4">
            <w:r>
              <w:t>Bedroom2</w:t>
            </w:r>
          </w:p>
        </w:tc>
        <w:tc>
          <w:tcPr>
            <w:tcW w:w="5697" w:type="dxa"/>
          </w:tcPr>
          <w:p w14:paraId="01B54F9E" w14:textId="77777777" w:rsidR="00050DE4" w:rsidRDefault="00662B00" w:rsidP="00662B00">
            <w:r>
              <w:t>Number to indicate whether lights in bedroom 2 are activated (1: Yes, O: No)</w:t>
            </w:r>
          </w:p>
        </w:tc>
        <w:tc>
          <w:tcPr>
            <w:tcW w:w="1096" w:type="dxa"/>
          </w:tcPr>
          <w:p w14:paraId="23BC1141" w14:textId="77777777" w:rsidR="00050DE4" w:rsidRDefault="00050DE4" w:rsidP="00050DE4"/>
        </w:tc>
        <w:tc>
          <w:tcPr>
            <w:tcW w:w="1540" w:type="dxa"/>
          </w:tcPr>
          <w:p w14:paraId="00EEAE94" w14:textId="77777777" w:rsidR="00050DE4" w:rsidRDefault="00662B00" w:rsidP="00050DE4">
            <w:r>
              <w:t>Load, Q</w:t>
            </w:r>
          </w:p>
        </w:tc>
      </w:tr>
      <w:tr w:rsidR="00662B00" w14:paraId="513E707D" w14:textId="77777777" w:rsidTr="0028250E">
        <w:tc>
          <w:tcPr>
            <w:tcW w:w="1905" w:type="dxa"/>
          </w:tcPr>
          <w:p w14:paraId="6A04202D" w14:textId="77777777" w:rsidR="00662B00" w:rsidRDefault="00662B00" w:rsidP="00662B00">
            <w:r>
              <w:lastRenderedPageBreak/>
              <w:t>Status?  RP S-20 BR3</w:t>
            </w:r>
            <w:r w:rsidRPr="00662B00">
              <w:t xml:space="preserve"> Lights (RP BA-2)</w:t>
            </w:r>
          </w:p>
        </w:tc>
        <w:tc>
          <w:tcPr>
            <w:tcW w:w="1205" w:type="dxa"/>
          </w:tcPr>
          <w:p w14:paraId="3B533E8E" w14:textId="77777777" w:rsidR="00662B00" w:rsidRDefault="00662B00" w:rsidP="00662B00">
            <w:r>
              <w:t>Loads</w:t>
            </w:r>
          </w:p>
        </w:tc>
        <w:tc>
          <w:tcPr>
            <w:tcW w:w="1507" w:type="dxa"/>
          </w:tcPr>
          <w:p w14:paraId="0393B01F" w14:textId="77777777" w:rsidR="00662B00" w:rsidRDefault="00662B00" w:rsidP="00662B00">
            <w:r>
              <w:t>Bedroom3</w:t>
            </w:r>
          </w:p>
        </w:tc>
        <w:tc>
          <w:tcPr>
            <w:tcW w:w="5697" w:type="dxa"/>
          </w:tcPr>
          <w:p w14:paraId="53D84344" w14:textId="77777777" w:rsidR="00662B00" w:rsidRDefault="00662B00" w:rsidP="00662B00">
            <w:r>
              <w:t>Number to indicate whether lights in bedroom 3 are activated (1: Yes, O: No)</w:t>
            </w:r>
          </w:p>
        </w:tc>
        <w:tc>
          <w:tcPr>
            <w:tcW w:w="1096" w:type="dxa"/>
          </w:tcPr>
          <w:p w14:paraId="2A9975C6" w14:textId="77777777" w:rsidR="00662B00" w:rsidRDefault="00662B00" w:rsidP="00662B00"/>
        </w:tc>
        <w:tc>
          <w:tcPr>
            <w:tcW w:w="1540" w:type="dxa"/>
          </w:tcPr>
          <w:p w14:paraId="5C480040" w14:textId="77777777" w:rsidR="00662B00" w:rsidRDefault="00662B00" w:rsidP="00662B00">
            <w:r>
              <w:t>Load, R</w:t>
            </w:r>
          </w:p>
        </w:tc>
      </w:tr>
      <w:tr w:rsidR="00662B00" w14:paraId="2AF825E9" w14:textId="77777777" w:rsidTr="0028250E">
        <w:tc>
          <w:tcPr>
            <w:tcW w:w="1905" w:type="dxa"/>
          </w:tcPr>
          <w:p w14:paraId="636E520F" w14:textId="77777777" w:rsidR="00662B00" w:rsidRDefault="00662B00" w:rsidP="00662B00">
            <w:r w:rsidRPr="00662B00">
              <w:t>Status?  RP S-22 Sens. Heat - Prnt B DOWN (RP BB-39)</w:t>
            </w:r>
          </w:p>
        </w:tc>
        <w:tc>
          <w:tcPr>
            <w:tcW w:w="1205" w:type="dxa"/>
          </w:tcPr>
          <w:p w14:paraId="1A4F03CF" w14:textId="77777777" w:rsidR="00662B00" w:rsidRPr="005116D6" w:rsidRDefault="00662B00" w:rsidP="00662B00">
            <w:r w:rsidRPr="005116D6">
              <w:t>Loads</w:t>
            </w:r>
          </w:p>
        </w:tc>
        <w:tc>
          <w:tcPr>
            <w:tcW w:w="1507" w:type="dxa"/>
          </w:tcPr>
          <w:p w14:paraId="6451E76D" w14:textId="77777777" w:rsidR="00662B00" w:rsidRPr="005116D6" w:rsidRDefault="00662B00" w:rsidP="00662B00">
            <w:r w:rsidRPr="005116D6">
              <w:t>Dining Room</w:t>
            </w:r>
          </w:p>
        </w:tc>
        <w:tc>
          <w:tcPr>
            <w:tcW w:w="5697" w:type="dxa"/>
          </w:tcPr>
          <w:p w14:paraId="35282886" w14:textId="77777777" w:rsidR="00662B00" w:rsidRDefault="00662B00" w:rsidP="00662B00">
            <w:r>
              <w:t>Number to indicate whether parent B is simulated as being downstairs (1: Yes, O: No)</w:t>
            </w:r>
          </w:p>
        </w:tc>
        <w:tc>
          <w:tcPr>
            <w:tcW w:w="1096" w:type="dxa"/>
          </w:tcPr>
          <w:p w14:paraId="60A7740B" w14:textId="77777777" w:rsidR="00662B00" w:rsidRDefault="00662B00" w:rsidP="00662B00"/>
        </w:tc>
        <w:tc>
          <w:tcPr>
            <w:tcW w:w="1540" w:type="dxa"/>
          </w:tcPr>
          <w:p w14:paraId="131BC242" w14:textId="77777777" w:rsidR="00662B00" w:rsidRDefault="00662B00" w:rsidP="00662B00">
            <w:r>
              <w:t>Load, S</w:t>
            </w:r>
          </w:p>
        </w:tc>
      </w:tr>
      <w:tr w:rsidR="00662B00" w14:paraId="4763CFEE" w14:textId="77777777" w:rsidTr="0028250E">
        <w:tc>
          <w:tcPr>
            <w:tcW w:w="1905" w:type="dxa"/>
          </w:tcPr>
          <w:p w14:paraId="0CD31D83" w14:textId="77777777" w:rsidR="00662B00" w:rsidRDefault="00662B00" w:rsidP="00662B00">
            <w:r w:rsidRPr="00662B00">
              <w:t>Status?  RP S-23 Sens. Heat - Prnt A UP (RP BB-23)</w:t>
            </w:r>
          </w:p>
        </w:tc>
        <w:tc>
          <w:tcPr>
            <w:tcW w:w="1205" w:type="dxa"/>
          </w:tcPr>
          <w:p w14:paraId="1A1FD11B" w14:textId="77777777" w:rsidR="00662B00" w:rsidRDefault="00662B00" w:rsidP="00662B00">
            <w:r>
              <w:t>Loads</w:t>
            </w:r>
          </w:p>
        </w:tc>
        <w:tc>
          <w:tcPr>
            <w:tcW w:w="1507" w:type="dxa"/>
          </w:tcPr>
          <w:p w14:paraId="51A5BA38" w14:textId="77777777" w:rsidR="00662B00" w:rsidRDefault="00662B00" w:rsidP="00662B00">
            <w:r>
              <w:t>MBedroom</w:t>
            </w:r>
          </w:p>
        </w:tc>
        <w:tc>
          <w:tcPr>
            <w:tcW w:w="5697" w:type="dxa"/>
          </w:tcPr>
          <w:p w14:paraId="5DE5E623" w14:textId="77777777" w:rsidR="00662B00" w:rsidRDefault="00662B00" w:rsidP="00662B00">
            <w:r>
              <w:t>Number to indicate whether parent A is simulated as being upstairs (1: Yes, O: No)</w:t>
            </w:r>
          </w:p>
        </w:tc>
        <w:tc>
          <w:tcPr>
            <w:tcW w:w="1096" w:type="dxa"/>
          </w:tcPr>
          <w:p w14:paraId="57BAA6DA" w14:textId="77777777" w:rsidR="00662B00" w:rsidRDefault="00662B00" w:rsidP="00662B00"/>
        </w:tc>
        <w:tc>
          <w:tcPr>
            <w:tcW w:w="1540" w:type="dxa"/>
          </w:tcPr>
          <w:p w14:paraId="2E9FE6BE" w14:textId="77777777" w:rsidR="00662B00" w:rsidRDefault="00662B00" w:rsidP="00662B00">
            <w:r>
              <w:t>Load, T</w:t>
            </w:r>
          </w:p>
        </w:tc>
      </w:tr>
      <w:tr w:rsidR="00662B00" w14:paraId="172F3561" w14:textId="77777777" w:rsidTr="0028250E">
        <w:tc>
          <w:tcPr>
            <w:tcW w:w="1905" w:type="dxa"/>
          </w:tcPr>
          <w:p w14:paraId="5B2CAD2F" w14:textId="77777777" w:rsidR="00662B00" w:rsidRDefault="00662B00" w:rsidP="00662B00">
            <w:r w:rsidRPr="00662B00">
              <w:t>Status?  RP S-31 Sens. Heat - Prnt B UP (RP BB-34)</w:t>
            </w:r>
          </w:p>
        </w:tc>
        <w:tc>
          <w:tcPr>
            <w:tcW w:w="1205" w:type="dxa"/>
          </w:tcPr>
          <w:p w14:paraId="5BFCC81A" w14:textId="77777777" w:rsidR="00662B00" w:rsidRDefault="00662B00" w:rsidP="00662B00">
            <w:r>
              <w:t>Loads</w:t>
            </w:r>
          </w:p>
        </w:tc>
        <w:tc>
          <w:tcPr>
            <w:tcW w:w="1507" w:type="dxa"/>
          </w:tcPr>
          <w:p w14:paraId="0B957A18" w14:textId="77777777" w:rsidR="00662B00" w:rsidRDefault="00662B00" w:rsidP="00662B00">
            <w:r>
              <w:t>MBedroom</w:t>
            </w:r>
          </w:p>
        </w:tc>
        <w:tc>
          <w:tcPr>
            <w:tcW w:w="5697" w:type="dxa"/>
          </w:tcPr>
          <w:p w14:paraId="0079ACBC" w14:textId="77777777" w:rsidR="00662B00" w:rsidRDefault="00662B00" w:rsidP="00662B00">
            <w:r>
              <w:t>Number to indicate whether parent B is simulated as being upstairs (1: Yes, O: No)</w:t>
            </w:r>
          </w:p>
        </w:tc>
        <w:tc>
          <w:tcPr>
            <w:tcW w:w="1096" w:type="dxa"/>
          </w:tcPr>
          <w:p w14:paraId="56E45CBF" w14:textId="77777777" w:rsidR="00662B00" w:rsidRDefault="00662B00" w:rsidP="00662B00"/>
        </w:tc>
        <w:tc>
          <w:tcPr>
            <w:tcW w:w="1540" w:type="dxa"/>
          </w:tcPr>
          <w:p w14:paraId="11C6EAED" w14:textId="77777777" w:rsidR="00662B00" w:rsidRDefault="00662B00" w:rsidP="00662B00">
            <w:r>
              <w:t>Load, U</w:t>
            </w:r>
          </w:p>
        </w:tc>
      </w:tr>
      <w:tr w:rsidR="00662B00" w14:paraId="3CA66FC5" w14:textId="77777777" w:rsidTr="0028250E">
        <w:tc>
          <w:tcPr>
            <w:tcW w:w="1905" w:type="dxa"/>
          </w:tcPr>
          <w:p w14:paraId="091F9552" w14:textId="77777777" w:rsidR="00662B00" w:rsidRDefault="00662B00" w:rsidP="00662B00">
            <w:r w:rsidRPr="00662B00">
              <w:t>Status?  RP S-32 Sens. Heat - Child A UP (RP BB-27)</w:t>
            </w:r>
          </w:p>
        </w:tc>
        <w:tc>
          <w:tcPr>
            <w:tcW w:w="1205" w:type="dxa"/>
          </w:tcPr>
          <w:p w14:paraId="1BB01E6B" w14:textId="77777777" w:rsidR="00662B00" w:rsidRPr="005116D6" w:rsidRDefault="00662B00" w:rsidP="00662B00">
            <w:r w:rsidRPr="005116D6">
              <w:t>Loads</w:t>
            </w:r>
          </w:p>
        </w:tc>
        <w:tc>
          <w:tcPr>
            <w:tcW w:w="1507" w:type="dxa"/>
          </w:tcPr>
          <w:p w14:paraId="4E8BA81E" w14:textId="77777777" w:rsidR="00662B00" w:rsidRPr="005116D6" w:rsidRDefault="005116D6" w:rsidP="00662B00">
            <w:r w:rsidRPr="005116D6">
              <w:t>Bedroom2</w:t>
            </w:r>
          </w:p>
        </w:tc>
        <w:tc>
          <w:tcPr>
            <w:tcW w:w="5697" w:type="dxa"/>
          </w:tcPr>
          <w:p w14:paraId="5EBD580B" w14:textId="77777777" w:rsidR="00662B00" w:rsidRDefault="00662B00" w:rsidP="00662B00">
            <w:r>
              <w:t>Number to indicate whether child A is simulated as being upstairs (1: Yes, O: No)</w:t>
            </w:r>
          </w:p>
        </w:tc>
        <w:tc>
          <w:tcPr>
            <w:tcW w:w="1096" w:type="dxa"/>
          </w:tcPr>
          <w:p w14:paraId="20E79356" w14:textId="77777777" w:rsidR="00662B00" w:rsidRDefault="00662B00" w:rsidP="00662B00"/>
        </w:tc>
        <w:tc>
          <w:tcPr>
            <w:tcW w:w="1540" w:type="dxa"/>
          </w:tcPr>
          <w:p w14:paraId="6F0C0EF3" w14:textId="77777777" w:rsidR="005116D6" w:rsidRDefault="005116D6" w:rsidP="00662B00">
            <w:r>
              <w:t>Loads, V</w:t>
            </w:r>
          </w:p>
        </w:tc>
      </w:tr>
      <w:tr w:rsidR="00662B00" w14:paraId="43170AA5" w14:textId="77777777" w:rsidTr="0028250E">
        <w:tc>
          <w:tcPr>
            <w:tcW w:w="1905" w:type="dxa"/>
          </w:tcPr>
          <w:p w14:paraId="581ABD32" w14:textId="77777777" w:rsidR="00662B00" w:rsidRDefault="00662B00" w:rsidP="001E0618">
            <w:r w:rsidRPr="00662B00">
              <w:t>Status?  RP S-35 Sens. Heat - Child B UP (RP BB-28)</w:t>
            </w:r>
          </w:p>
        </w:tc>
        <w:tc>
          <w:tcPr>
            <w:tcW w:w="1205" w:type="dxa"/>
          </w:tcPr>
          <w:p w14:paraId="14D8FED5" w14:textId="77777777" w:rsidR="00662B00" w:rsidRPr="005116D6" w:rsidRDefault="00662B00" w:rsidP="00662B00">
            <w:r w:rsidRPr="005116D6">
              <w:t>Loads</w:t>
            </w:r>
          </w:p>
        </w:tc>
        <w:tc>
          <w:tcPr>
            <w:tcW w:w="1507" w:type="dxa"/>
          </w:tcPr>
          <w:p w14:paraId="63B4F8C9" w14:textId="77777777" w:rsidR="00662B00" w:rsidRPr="005116D6" w:rsidRDefault="005116D6" w:rsidP="00662B00">
            <w:r w:rsidRPr="005116D6">
              <w:t>Bedroom3</w:t>
            </w:r>
          </w:p>
        </w:tc>
        <w:tc>
          <w:tcPr>
            <w:tcW w:w="5697" w:type="dxa"/>
          </w:tcPr>
          <w:p w14:paraId="30B914D5" w14:textId="77777777" w:rsidR="00662B00" w:rsidRDefault="00662B00" w:rsidP="00662B00">
            <w:r>
              <w:t>Number to indicate whether child B is simulated as being upstairs (1: Yes, O: No)</w:t>
            </w:r>
          </w:p>
        </w:tc>
        <w:tc>
          <w:tcPr>
            <w:tcW w:w="1096" w:type="dxa"/>
          </w:tcPr>
          <w:p w14:paraId="4760F2BD" w14:textId="77777777" w:rsidR="00662B00" w:rsidRDefault="00662B00" w:rsidP="00662B00"/>
        </w:tc>
        <w:tc>
          <w:tcPr>
            <w:tcW w:w="1540" w:type="dxa"/>
          </w:tcPr>
          <w:p w14:paraId="6D4D21D0" w14:textId="77777777" w:rsidR="00662B00" w:rsidRDefault="005116D6" w:rsidP="00662B00">
            <w:r>
              <w:t>Loads, W</w:t>
            </w:r>
          </w:p>
        </w:tc>
      </w:tr>
      <w:tr w:rsidR="00662B00" w14:paraId="62E2368D" w14:textId="77777777" w:rsidTr="0028250E">
        <w:tc>
          <w:tcPr>
            <w:tcW w:w="1905" w:type="dxa"/>
          </w:tcPr>
          <w:p w14:paraId="66002CF0" w14:textId="77777777" w:rsidR="00662B00" w:rsidRDefault="00662B00" w:rsidP="001E0618">
            <w:r w:rsidRPr="00662B00">
              <w:t>Status?  RP S-40 Sens. Heat - Child B DOWN (RP BB-11)</w:t>
            </w:r>
          </w:p>
        </w:tc>
        <w:tc>
          <w:tcPr>
            <w:tcW w:w="1205" w:type="dxa"/>
          </w:tcPr>
          <w:p w14:paraId="2FC8DA97" w14:textId="77777777" w:rsidR="00662B00" w:rsidRPr="005116D6" w:rsidRDefault="00662B00" w:rsidP="00662B00">
            <w:r w:rsidRPr="005116D6">
              <w:t>Loads</w:t>
            </w:r>
          </w:p>
        </w:tc>
        <w:tc>
          <w:tcPr>
            <w:tcW w:w="1507" w:type="dxa"/>
          </w:tcPr>
          <w:p w14:paraId="47769FCF" w14:textId="77777777" w:rsidR="00662B00" w:rsidRPr="005116D6" w:rsidRDefault="005116D6" w:rsidP="00662B00">
            <w:r>
              <w:t>Dining Room</w:t>
            </w:r>
          </w:p>
        </w:tc>
        <w:tc>
          <w:tcPr>
            <w:tcW w:w="5697" w:type="dxa"/>
          </w:tcPr>
          <w:p w14:paraId="2CDD9095" w14:textId="77777777" w:rsidR="00662B00" w:rsidRDefault="00662B00" w:rsidP="00662B00">
            <w:r>
              <w:t>Number to indicate whether child B is simulated as being downstairs (1: Yes, O: No)</w:t>
            </w:r>
          </w:p>
        </w:tc>
        <w:tc>
          <w:tcPr>
            <w:tcW w:w="1096" w:type="dxa"/>
          </w:tcPr>
          <w:p w14:paraId="4B006970" w14:textId="77777777" w:rsidR="00662B00" w:rsidRDefault="00662B00" w:rsidP="00662B00"/>
        </w:tc>
        <w:tc>
          <w:tcPr>
            <w:tcW w:w="1540" w:type="dxa"/>
          </w:tcPr>
          <w:p w14:paraId="69D9C833" w14:textId="77777777" w:rsidR="00662B00" w:rsidRDefault="005116D6" w:rsidP="00662B00">
            <w:r>
              <w:t>Loads, X</w:t>
            </w:r>
          </w:p>
        </w:tc>
      </w:tr>
      <w:tr w:rsidR="00662B00" w14:paraId="528E3C82" w14:textId="77777777" w:rsidTr="0028250E">
        <w:tc>
          <w:tcPr>
            <w:tcW w:w="1905" w:type="dxa"/>
          </w:tcPr>
          <w:p w14:paraId="1B5399E3" w14:textId="77777777" w:rsidR="00662B00" w:rsidRDefault="00662B00" w:rsidP="00662B00">
            <w:r w:rsidRPr="00662B00">
              <w:t>Status?  RP S-47 LR Lights (RP BA-32)</w:t>
            </w:r>
          </w:p>
        </w:tc>
        <w:tc>
          <w:tcPr>
            <w:tcW w:w="1205" w:type="dxa"/>
          </w:tcPr>
          <w:p w14:paraId="71436B0F" w14:textId="77777777" w:rsidR="00662B00" w:rsidRDefault="00662B00" w:rsidP="00662B00">
            <w:r>
              <w:t>Loads</w:t>
            </w:r>
          </w:p>
        </w:tc>
        <w:tc>
          <w:tcPr>
            <w:tcW w:w="1507" w:type="dxa"/>
          </w:tcPr>
          <w:p w14:paraId="426F173C" w14:textId="77777777" w:rsidR="00662B00" w:rsidRDefault="005116D6" w:rsidP="00662B00">
            <w:r>
              <w:t>Living Room</w:t>
            </w:r>
          </w:p>
        </w:tc>
        <w:tc>
          <w:tcPr>
            <w:tcW w:w="5697" w:type="dxa"/>
          </w:tcPr>
          <w:p w14:paraId="3ADB2B25" w14:textId="77777777" w:rsidR="00662B00" w:rsidRDefault="005116D6" w:rsidP="005116D6">
            <w:r>
              <w:t>Number to indicate whether lights in living room are activated (1: Yes, O: No)</w:t>
            </w:r>
          </w:p>
        </w:tc>
        <w:tc>
          <w:tcPr>
            <w:tcW w:w="1096" w:type="dxa"/>
          </w:tcPr>
          <w:p w14:paraId="0512F5D3" w14:textId="77777777" w:rsidR="00662B00" w:rsidRDefault="00662B00" w:rsidP="00662B00"/>
        </w:tc>
        <w:tc>
          <w:tcPr>
            <w:tcW w:w="1540" w:type="dxa"/>
          </w:tcPr>
          <w:p w14:paraId="436D48CA" w14:textId="77777777" w:rsidR="00662B00" w:rsidRDefault="005116D6" w:rsidP="00662B00">
            <w:r>
              <w:t>Loads, Y</w:t>
            </w:r>
          </w:p>
        </w:tc>
      </w:tr>
      <w:tr w:rsidR="00662B00" w14:paraId="5757E3F3" w14:textId="77777777" w:rsidTr="0028250E">
        <w:tc>
          <w:tcPr>
            <w:tcW w:w="1905" w:type="dxa"/>
          </w:tcPr>
          <w:p w14:paraId="35B419E0" w14:textId="77777777" w:rsidR="00662B00" w:rsidRDefault="005116D6" w:rsidP="00662B00">
            <w:r w:rsidRPr="005116D6">
              <w:t>Status?  RP S-49 Sens. Heat - Prnt A DOWN (RP BB-8)</w:t>
            </w:r>
          </w:p>
        </w:tc>
        <w:tc>
          <w:tcPr>
            <w:tcW w:w="1205" w:type="dxa"/>
          </w:tcPr>
          <w:p w14:paraId="59516743" w14:textId="77777777" w:rsidR="00662B00" w:rsidRPr="005116D6" w:rsidRDefault="005116D6" w:rsidP="00662B00">
            <w:r w:rsidRPr="005116D6">
              <w:t>Loads</w:t>
            </w:r>
          </w:p>
        </w:tc>
        <w:tc>
          <w:tcPr>
            <w:tcW w:w="1507" w:type="dxa"/>
          </w:tcPr>
          <w:p w14:paraId="22F35AB8" w14:textId="77777777" w:rsidR="00662B00" w:rsidRPr="005116D6" w:rsidRDefault="005116D6" w:rsidP="00662B00">
            <w:r>
              <w:t>Kitchen</w:t>
            </w:r>
          </w:p>
        </w:tc>
        <w:tc>
          <w:tcPr>
            <w:tcW w:w="5697" w:type="dxa"/>
          </w:tcPr>
          <w:p w14:paraId="6CEC1577" w14:textId="77777777" w:rsidR="00662B00" w:rsidRDefault="005116D6" w:rsidP="00662B00">
            <w:r>
              <w:t>Number to indicate whether parent A is simulated as being downstairs (1: Yes, O: No)</w:t>
            </w:r>
          </w:p>
        </w:tc>
        <w:tc>
          <w:tcPr>
            <w:tcW w:w="1096" w:type="dxa"/>
          </w:tcPr>
          <w:p w14:paraId="38006127" w14:textId="77777777" w:rsidR="00662B00" w:rsidRDefault="00662B00" w:rsidP="00662B00"/>
        </w:tc>
        <w:tc>
          <w:tcPr>
            <w:tcW w:w="1540" w:type="dxa"/>
          </w:tcPr>
          <w:p w14:paraId="019BF6CE" w14:textId="77777777" w:rsidR="00662B00" w:rsidRDefault="005116D6" w:rsidP="00662B00">
            <w:r>
              <w:t>Loads, Z</w:t>
            </w:r>
          </w:p>
        </w:tc>
      </w:tr>
      <w:tr w:rsidR="00662B00" w14:paraId="7199863B" w14:textId="77777777" w:rsidTr="0028250E">
        <w:tc>
          <w:tcPr>
            <w:tcW w:w="1905" w:type="dxa"/>
          </w:tcPr>
          <w:p w14:paraId="61D0B413" w14:textId="77777777" w:rsidR="00662B00" w:rsidRDefault="005116D6" w:rsidP="00662B00">
            <w:r w:rsidRPr="005116D6">
              <w:t>Status?  RP S-53 Sens. Heat - Child A DOWN (RP BB-15)</w:t>
            </w:r>
          </w:p>
        </w:tc>
        <w:tc>
          <w:tcPr>
            <w:tcW w:w="1205" w:type="dxa"/>
          </w:tcPr>
          <w:p w14:paraId="1E991731" w14:textId="77777777" w:rsidR="00662B00" w:rsidRDefault="005116D6" w:rsidP="00662B00">
            <w:r>
              <w:t>Loads</w:t>
            </w:r>
          </w:p>
        </w:tc>
        <w:tc>
          <w:tcPr>
            <w:tcW w:w="1507" w:type="dxa"/>
          </w:tcPr>
          <w:p w14:paraId="721B87EB" w14:textId="77777777" w:rsidR="00662B00" w:rsidRDefault="005116D6" w:rsidP="00662B00">
            <w:r>
              <w:t>Living Room</w:t>
            </w:r>
          </w:p>
        </w:tc>
        <w:tc>
          <w:tcPr>
            <w:tcW w:w="5697" w:type="dxa"/>
          </w:tcPr>
          <w:p w14:paraId="253A2966" w14:textId="77777777" w:rsidR="00662B00" w:rsidRDefault="005116D6" w:rsidP="005116D6">
            <w:r>
              <w:t>Number to indicate whether child A is simulated as being downstairs (1: Yes, O: No)</w:t>
            </w:r>
          </w:p>
        </w:tc>
        <w:tc>
          <w:tcPr>
            <w:tcW w:w="1096" w:type="dxa"/>
          </w:tcPr>
          <w:p w14:paraId="4352FE9A" w14:textId="77777777" w:rsidR="00662B00" w:rsidRDefault="00662B00" w:rsidP="00662B00"/>
        </w:tc>
        <w:tc>
          <w:tcPr>
            <w:tcW w:w="1540" w:type="dxa"/>
          </w:tcPr>
          <w:p w14:paraId="61FE3DE6" w14:textId="77777777" w:rsidR="00662B00" w:rsidRDefault="005116D6" w:rsidP="00662B00">
            <w:r>
              <w:t>Loads, AA</w:t>
            </w:r>
          </w:p>
        </w:tc>
      </w:tr>
      <w:tr w:rsidR="001E0618" w14:paraId="3B791C8B" w14:textId="77777777" w:rsidTr="0028250E">
        <w:tc>
          <w:tcPr>
            <w:tcW w:w="1905" w:type="dxa"/>
          </w:tcPr>
          <w:p w14:paraId="29BF71EE" w14:textId="77777777" w:rsidR="001E0618" w:rsidRDefault="001E0618" w:rsidP="001E0618">
            <w:r w:rsidRPr="001E0618">
              <w:lastRenderedPageBreak/>
              <w:t>Status?  RP S-62 LR Lights (RP BA-32)</w:t>
            </w:r>
          </w:p>
        </w:tc>
        <w:tc>
          <w:tcPr>
            <w:tcW w:w="1205" w:type="dxa"/>
          </w:tcPr>
          <w:p w14:paraId="308291E7" w14:textId="77777777" w:rsidR="001E0618" w:rsidRDefault="001E0618" w:rsidP="001E0618">
            <w:r>
              <w:t>Loads</w:t>
            </w:r>
          </w:p>
        </w:tc>
        <w:tc>
          <w:tcPr>
            <w:tcW w:w="1507" w:type="dxa"/>
          </w:tcPr>
          <w:p w14:paraId="1C24079D" w14:textId="77777777" w:rsidR="001E0618" w:rsidRDefault="001E0618" w:rsidP="001E0618">
            <w:r>
              <w:t>Living Room</w:t>
            </w:r>
          </w:p>
        </w:tc>
        <w:tc>
          <w:tcPr>
            <w:tcW w:w="5697" w:type="dxa"/>
          </w:tcPr>
          <w:p w14:paraId="2D44CA75" w14:textId="77777777" w:rsidR="001E0618" w:rsidRDefault="001E0618" w:rsidP="001E0618">
            <w:r>
              <w:t>Number to indicate whether lights in living room are activated (1: Yes, O: No)</w:t>
            </w:r>
          </w:p>
        </w:tc>
        <w:tc>
          <w:tcPr>
            <w:tcW w:w="1096" w:type="dxa"/>
          </w:tcPr>
          <w:p w14:paraId="4317BBBA" w14:textId="77777777" w:rsidR="001E0618" w:rsidRDefault="001E0618" w:rsidP="001E0618"/>
        </w:tc>
        <w:tc>
          <w:tcPr>
            <w:tcW w:w="1540" w:type="dxa"/>
          </w:tcPr>
          <w:p w14:paraId="0089A484" w14:textId="77777777" w:rsidR="001E0618" w:rsidRDefault="001E0618" w:rsidP="001E0618">
            <w:r>
              <w:t>Loads, AB</w:t>
            </w:r>
          </w:p>
        </w:tc>
      </w:tr>
      <w:tr w:rsidR="001E0618" w14:paraId="007695A9" w14:textId="77777777" w:rsidTr="0028250E">
        <w:tc>
          <w:tcPr>
            <w:tcW w:w="1905" w:type="dxa"/>
          </w:tcPr>
          <w:p w14:paraId="3048CA01" w14:textId="77777777" w:rsidR="001E0618" w:rsidRDefault="001E0618" w:rsidP="001E0618">
            <w:r w:rsidRPr="001E0618">
              <w:t>Status? Plug Load - Blender</w:t>
            </w:r>
          </w:p>
        </w:tc>
        <w:tc>
          <w:tcPr>
            <w:tcW w:w="1205" w:type="dxa"/>
          </w:tcPr>
          <w:p w14:paraId="737A4E91" w14:textId="77777777" w:rsidR="001E0618" w:rsidRDefault="001E0618" w:rsidP="001E0618">
            <w:r>
              <w:t>Loads</w:t>
            </w:r>
          </w:p>
        </w:tc>
        <w:tc>
          <w:tcPr>
            <w:tcW w:w="1507" w:type="dxa"/>
          </w:tcPr>
          <w:p w14:paraId="36251872" w14:textId="77777777" w:rsidR="001E0618" w:rsidRDefault="001E0618" w:rsidP="001E0618">
            <w:r>
              <w:t>Kitchen</w:t>
            </w:r>
          </w:p>
        </w:tc>
        <w:tc>
          <w:tcPr>
            <w:tcW w:w="5697" w:type="dxa"/>
          </w:tcPr>
          <w:p w14:paraId="4827AC59" w14:textId="77777777" w:rsidR="001E0618" w:rsidRDefault="001E0618" w:rsidP="001E0618">
            <w:r>
              <w:t>Number to indicate whether blender is activated (1: Yes, O: No)</w:t>
            </w:r>
          </w:p>
        </w:tc>
        <w:tc>
          <w:tcPr>
            <w:tcW w:w="1096" w:type="dxa"/>
          </w:tcPr>
          <w:p w14:paraId="350BB17E" w14:textId="77777777" w:rsidR="001E0618" w:rsidRDefault="001E0618" w:rsidP="001E0618"/>
        </w:tc>
        <w:tc>
          <w:tcPr>
            <w:tcW w:w="1540" w:type="dxa"/>
          </w:tcPr>
          <w:p w14:paraId="1CA4FC7A" w14:textId="77777777" w:rsidR="001E0618" w:rsidRDefault="001E0618" w:rsidP="001E0618">
            <w:r>
              <w:t>Loads, AD</w:t>
            </w:r>
          </w:p>
        </w:tc>
      </w:tr>
      <w:tr w:rsidR="001E0618" w14:paraId="3E05F35F" w14:textId="77777777" w:rsidTr="0028250E">
        <w:tc>
          <w:tcPr>
            <w:tcW w:w="1905" w:type="dxa"/>
          </w:tcPr>
          <w:p w14:paraId="605836DB" w14:textId="77777777" w:rsidR="001E0618" w:rsidRDefault="001E0618" w:rsidP="001E0618">
            <w:r w:rsidRPr="001E0618">
              <w:t>Status? Plug Load - ToasterOven</w:t>
            </w:r>
          </w:p>
        </w:tc>
        <w:tc>
          <w:tcPr>
            <w:tcW w:w="1205" w:type="dxa"/>
          </w:tcPr>
          <w:p w14:paraId="333D4DD2" w14:textId="77777777" w:rsidR="001E0618" w:rsidRDefault="001E0618" w:rsidP="001E0618">
            <w:r>
              <w:t>Loads</w:t>
            </w:r>
          </w:p>
        </w:tc>
        <w:tc>
          <w:tcPr>
            <w:tcW w:w="1507" w:type="dxa"/>
          </w:tcPr>
          <w:p w14:paraId="51DF438F" w14:textId="77777777" w:rsidR="001E0618" w:rsidRDefault="001E0618" w:rsidP="001E0618">
            <w:r>
              <w:t>Kitchen</w:t>
            </w:r>
          </w:p>
        </w:tc>
        <w:tc>
          <w:tcPr>
            <w:tcW w:w="5697" w:type="dxa"/>
          </w:tcPr>
          <w:p w14:paraId="7D2FAFB8" w14:textId="77777777" w:rsidR="001E0618" w:rsidRDefault="001E0618" w:rsidP="001E0618">
            <w:r>
              <w:t>Number to indicate whether toaster oven is activated (1: Yes, O: No)</w:t>
            </w:r>
          </w:p>
        </w:tc>
        <w:tc>
          <w:tcPr>
            <w:tcW w:w="1096" w:type="dxa"/>
          </w:tcPr>
          <w:p w14:paraId="29751FD4" w14:textId="77777777" w:rsidR="001E0618" w:rsidRDefault="001E0618" w:rsidP="001E0618"/>
        </w:tc>
        <w:tc>
          <w:tcPr>
            <w:tcW w:w="1540" w:type="dxa"/>
          </w:tcPr>
          <w:p w14:paraId="0D52D6C5" w14:textId="77777777" w:rsidR="001E0618" w:rsidRDefault="001E0618" w:rsidP="001E0618">
            <w:r>
              <w:t>Loads, AE</w:t>
            </w:r>
          </w:p>
        </w:tc>
      </w:tr>
      <w:tr w:rsidR="001E0618" w14:paraId="3229BD14" w14:textId="77777777" w:rsidTr="0028250E">
        <w:tc>
          <w:tcPr>
            <w:tcW w:w="1905" w:type="dxa"/>
          </w:tcPr>
          <w:p w14:paraId="05565902" w14:textId="77777777" w:rsidR="001E0618" w:rsidRDefault="001E0618" w:rsidP="001E0618">
            <w:r w:rsidRPr="001E0618">
              <w:t>Status? Appliance - Range Hood</w:t>
            </w:r>
          </w:p>
        </w:tc>
        <w:tc>
          <w:tcPr>
            <w:tcW w:w="1205" w:type="dxa"/>
          </w:tcPr>
          <w:p w14:paraId="5CA15EDE" w14:textId="77777777" w:rsidR="001E0618" w:rsidRDefault="001E0618" w:rsidP="001E0618">
            <w:r>
              <w:t>Loads</w:t>
            </w:r>
          </w:p>
        </w:tc>
        <w:tc>
          <w:tcPr>
            <w:tcW w:w="1507" w:type="dxa"/>
          </w:tcPr>
          <w:p w14:paraId="35C14CE1" w14:textId="77777777" w:rsidR="001E0618" w:rsidRDefault="001E0618" w:rsidP="001E0618">
            <w:r>
              <w:t>Kitchen</w:t>
            </w:r>
          </w:p>
        </w:tc>
        <w:tc>
          <w:tcPr>
            <w:tcW w:w="5697" w:type="dxa"/>
          </w:tcPr>
          <w:p w14:paraId="53AF3299" w14:textId="77777777" w:rsidR="001E0618" w:rsidRDefault="001E0618" w:rsidP="001E0618">
            <w:r>
              <w:t>Number to indicate whether range hood is activated (1: Yes, O: No)</w:t>
            </w:r>
          </w:p>
        </w:tc>
        <w:tc>
          <w:tcPr>
            <w:tcW w:w="1096" w:type="dxa"/>
          </w:tcPr>
          <w:p w14:paraId="0334EFC7" w14:textId="77777777" w:rsidR="001E0618" w:rsidRDefault="001E0618" w:rsidP="001E0618"/>
        </w:tc>
        <w:tc>
          <w:tcPr>
            <w:tcW w:w="1540" w:type="dxa"/>
          </w:tcPr>
          <w:p w14:paraId="20DF50C1" w14:textId="77777777" w:rsidR="001E0618" w:rsidRDefault="001E0618" w:rsidP="001E0618">
            <w:r>
              <w:t>Loads, AF</w:t>
            </w:r>
          </w:p>
        </w:tc>
      </w:tr>
      <w:tr w:rsidR="001E0618" w14:paraId="18087CB8" w14:textId="77777777" w:rsidTr="0028250E">
        <w:tc>
          <w:tcPr>
            <w:tcW w:w="1905" w:type="dxa"/>
          </w:tcPr>
          <w:p w14:paraId="06478541" w14:textId="77777777" w:rsidR="001E0618" w:rsidRDefault="001E0618" w:rsidP="001E0618">
            <w:r w:rsidRPr="001E0618">
              <w:t>Status? Appliance - Cooktop</w:t>
            </w:r>
          </w:p>
        </w:tc>
        <w:tc>
          <w:tcPr>
            <w:tcW w:w="1205" w:type="dxa"/>
          </w:tcPr>
          <w:p w14:paraId="00CFD20E" w14:textId="77777777" w:rsidR="001E0618" w:rsidRDefault="001E0618" w:rsidP="001E0618">
            <w:r>
              <w:t>Loads</w:t>
            </w:r>
          </w:p>
        </w:tc>
        <w:tc>
          <w:tcPr>
            <w:tcW w:w="1507" w:type="dxa"/>
          </w:tcPr>
          <w:p w14:paraId="3FBA027B" w14:textId="77777777" w:rsidR="001E0618" w:rsidRDefault="001E0618" w:rsidP="001E0618">
            <w:r>
              <w:t>Kitchen</w:t>
            </w:r>
          </w:p>
        </w:tc>
        <w:tc>
          <w:tcPr>
            <w:tcW w:w="5697" w:type="dxa"/>
          </w:tcPr>
          <w:p w14:paraId="5DFE06A5" w14:textId="77777777" w:rsidR="001E0618" w:rsidRDefault="001E0618" w:rsidP="001E0618">
            <w:r>
              <w:t>Number to indicate whether cooktop is activated (1: Yes, O: No)</w:t>
            </w:r>
          </w:p>
        </w:tc>
        <w:tc>
          <w:tcPr>
            <w:tcW w:w="1096" w:type="dxa"/>
          </w:tcPr>
          <w:p w14:paraId="7551C4B3" w14:textId="77777777" w:rsidR="001E0618" w:rsidRDefault="001E0618" w:rsidP="001E0618"/>
        </w:tc>
        <w:tc>
          <w:tcPr>
            <w:tcW w:w="1540" w:type="dxa"/>
          </w:tcPr>
          <w:p w14:paraId="5CF40248" w14:textId="77777777" w:rsidR="001E0618" w:rsidRDefault="001E0618" w:rsidP="001E0618">
            <w:r>
              <w:t>Loads, AG</w:t>
            </w:r>
          </w:p>
        </w:tc>
      </w:tr>
      <w:tr w:rsidR="001E0618" w14:paraId="753C86CB" w14:textId="77777777" w:rsidTr="0028250E">
        <w:tc>
          <w:tcPr>
            <w:tcW w:w="1905" w:type="dxa"/>
          </w:tcPr>
          <w:p w14:paraId="18A55C4A" w14:textId="77777777" w:rsidR="001E0618" w:rsidRDefault="001E0618" w:rsidP="001E0618">
            <w:r w:rsidRPr="001E0618">
              <w:t>Status? Appliance - Oven</w:t>
            </w:r>
          </w:p>
        </w:tc>
        <w:tc>
          <w:tcPr>
            <w:tcW w:w="1205" w:type="dxa"/>
          </w:tcPr>
          <w:p w14:paraId="1AD23443" w14:textId="77777777" w:rsidR="001E0618" w:rsidRDefault="001E0618" w:rsidP="001E0618">
            <w:r>
              <w:t>Loads</w:t>
            </w:r>
          </w:p>
        </w:tc>
        <w:tc>
          <w:tcPr>
            <w:tcW w:w="1507" w:type="dxa"/>
          </w:tcPr>
          <w:p w14:paraId="0D2BBCB8" w14:textId="77777777" w:rsidR="001E0618" w:rsidRDefault="001E0618" w:rsidP="001E0618">
            <w:r>
              <w:t>Kitchen</w:t>
            </w:r>
          </w:p>
        </w:tc>
        <w:tc>
          <w:tcPr>
            <w:tcW w:w="5697" w:type="dxa"/>
          </w:tcPr>
          <w:p w14:paraId="61F3922B" w14:textId="77777777" w:rsidR="001E0618" w:rsidRDefault="001E0618" w:rsidP="001E0618">
            <w:r>
              <w:t>Number to indicate whether oven is activated (1: Yes, O: No)</w:t>
            </w:r>
          </w:p>
        </w:tc>
        <w:tc>
          <w:tcPr>
            <w:tcW w:w="1096" w:type="dxa"/>
          </w:tcPr>
          <w:p w14:paraId="583B65B8" w14:textId="77777777" w:rsidR="001E0618" w:rsidRDefault="001E0618" w:rsidP="001E0618"/>
        </w:tc>
        <w:tc>
          <w:tcPr>
            <w:tcW w:w="1540" w:type="dxa"/>
          </w:tcPr>
          <w:p w14:paraId="79BA2579" w14:textId="77777777" w:rsidR="001E0618" w:rsidRDefault="001E0618" w:rsidP="001E0618">
            <w:r>
              <w:t>Loads, AH</w:t>
            </w:r>
          </w:p>
        </w:tc>
      </w:tr>
      <w:tr w:rsidR="001E0618" w14:paraId="2C4735AD" w14:textId="77777777" w:rsidTr="0028250E">
        <w:tc>
          <w:tcPr>
            <w:tcW w:w="1905" w:type="dxa"/>
          </w:tcPr>
          <w:p w14:paraId="2E0C130E" w14:textId="77777777" w:rsidR="001E0618" w:rsidRDefault="001E0618" w:rsidP="001E0618">
            <w:r w:rsidRPr="001E0618">
              <w:t>Status? Plug Load - SlowCooker</w:t>
            </w:r>
          </w:p>
        </w:tc>
        <w:tc>
          <w:tcPr>
            <w:tcW w:w="1205" w:type="dxa"/>
          </w:tcPr>
          <w:p w14:paraId="2043DCED" w14:textId="77777777" w:rsidR="001E0618" w:rsidRDefault="001E0618" w:rsidP="001E0618">
            <w:r>
              <w:t>Loads</w:t>
            </w:r>
          </w:p>
        </w:tc>
        <w:tc>
          <w:tcPr>
            <w:tcW w:w="1507" w:type="dxa"/>
          </w:tcPr>
          <w:p w14:paraId="667F2598" w14:textId="77777777" w:rsidR="001E0618" w:rsidRDefault="001E0618" w:rsidP="001E0618">
            <w:r>
              <w:t>Kitchen</w:t>
            </w:r>
          </w:p>
        </w:tc>
        <w:tc>
          <w:tcPr>
            <w:tcW w:w="5697" w:type="dxa"/>
          </w:tcPr>
          <w:p w14:paraId="36D22C95" w14:textId="77777777" w:rsidR="001E0618" w:rsidRDefault="001E0618" w:rsidP="001E0618">
            <w:r>
              <w:t>Number to indicate whether slow cooker is activated (1: Yes, O: No)</w:t>
            </w:r>
          </w:p>
        </w:tc>
        <w:tc>
          <w:tcPr>
            <w:tcW w:w="1096" w:type="dxa"/>
          </w:tcPr>
          <w:p w14:paraId="38052D57" w14:textId="77777777" w:rsidR="001E0618" w:rsidRDefault="001E0618" w:rsidP="001E0618"/>
        </w:tc>
        <w:tc>
          <w:tcPr>
            <w:tcW w:w="1540" w:type="dxa"/>
          </w:tcPr>
          <w:p w14:paraId="39A93AF2" w14:textId="77777777" w:rsidR="001E0618" w:rsidRDefault="001E0618" w:rsidP="001E0618">
            <w:r>
              <w:t>Loads, AI</w:t>
            </w:r>
          </w:p>
        </w:tc>
      </w:tr>
      <w:tr w:rsidR="001E0618" w14:paraId="66DA0429" w14:textId="77777777" w:rsidTr="0028250E">
        <w:tc>
          <w:tcPr>
            <w:tcW w:w="1905" w:type="dxa"/>
          </w:tcPr>
          <w:p w14:paraId="42E2E692" w14:textId="77777777" w:rsidR="001E0618" w:rsidRDefault="001E0618" w:rsidP="001E0618">
            <w:r w:rsidRPr="001E0618">
              <w:t>Status? Plug Load - Toaster</w:t>
            </w:r>
          </w:p>
        </w:tc>
        <w:tc>
          <w:tcPr>
            <w:tcW w:w="1205" w:type="dxa"/>
          </w:tcPr>
          <w:p w14:paraId="15B435C6" w14:textId="77777777" w:rsidR="001E0618" w:rsidRDefault="001E0618" w:rsidP="001E0618">
            <w:r>
              <w:t>Loads</w:t>
            </w:r>
          </w:p>
        </w:tc>
        <w:tc>
          <w:tcPr>
            <w:tcW w:w="1507" w:type="dxa"/>
          </w:tcPr>
          <w:p w14:paraId="3D7FB264" w14:textId="77777777" w:rsidR="001E0618" w:rsidRDefault="001E0618" w:rsidP="001E0618">
            <w:r>
              <w:t>Kitchen</w:t>
            </w:r>
          </w:p>
        </w:tc>
        <w:tc>
          <w:tcPr>
            <w:tcW w:w="5697" w:type="dxa"/>
          </w:tcPr>
          <w:p w14:paraId="66EB686A" w14:textId="77777777" w:rsidR="001E0618" w:rsidRDefault="001E0618" w:rsidP="001E0618">
            <w:r>
              <w:t>Number to indicate whether toaster is activated (1: Yes, O: No)</w:t>
            </w:r>
          </w:p>
        </w:tc>
        <w:tc>
          <w:tcPr>
            <w:tcW w:w="1096" w:type="dxa"/>
          </w:tcPr>
          <w:p w14:paraId="70118C49" w14:textId="77777777" w:rsidR="001E0618" w:rsidRDefault="001E0618" w:rsidP="001E0618"/>
        </w:tc>
        <w:tc>
          <w:tcPr>
            <w:tcW w:w="1540" w:type="dxa"/>
          </w:tcPr>
          <w:p w14:paraId="6C3FCE4B" w14:textId="77777777" w:rsidR="001E0618" w:rsidRDefault="001E0618" w:rsidP="001E0618">
            <w:r>
              <w:t>Loads, AJ</w:t>
            </w:r>
          </w:p>
        </w:tc>
      </w:tr>
      <w:tr w:rsidR="001E0618" w14:paraId="567DFC50" w14:textId="77777777" w:rsidTr="0028250E">
        <w:tc>
          <w:tcPr>
            <w:tcW w:w="1905" w:type="dxa"/>
          </w:tcPr>
          <w:p w14:paraId="54DE8EE8" w14:textId="77777777" w:rsidR="001E0618" w:rsidRDefault="001E0618" w:rsidP="001E0618">
            <w:r w:rsidRPr="001E0618">
              <w:t>Status? Appliance - Dishwasher</w:t>
            </w:r>
          </w:p>
        </w:tc>
        <w:tc>
          <w:tcPr>
            <w:tcW w:w="1205" w:type="dxa"/>
          </w:tcPr>
          <w:p w14:paraId="791D3757" w14:textId="77777777" w:rsidR="001E0618" w:rsidRDefault="001E0618" w:rsidP="001E0618">
            <w:r>
              <w:t>Loads</w:t>
            </w:r>
          </w:p>
        </w:tc>
        <w:tc>
          <w:tcPr>
            <w:tcW w:w="1507" w:type="dxa"/>
          </w:tcPr>
          <w:p w14:paraId="70E0F55F" w14:textId="77777777" w:rsidR="001E0618" w:rsidRDefault="001E0618" w:rsidP="001E0618">
            <w:r>
              <w:t>Kitchen</w:t>
            </w:r>
          </w:p>
        </w:tc>
        <w:tc>
          <w:tcPr>
            <w:tcW w:w="5697" w:type="dxa"/>
          </w:tcPr>
          <w:p w14:paraId="01322597" w14:textId="77777777" w:rsidR="001E0618" w:rsidRDefault="001E0618" w:rsidP="001E0618">
            <w:r>
              <w:t>Number to indicate whether dishwasher is activated (1: Yes, O: No)</w:t>
            </w:r>
          </w:p>
        </w:tc>
        <w:tc>
          <w:tcPr>
            <w:tcW w:w="1096" w:type="dxa"/>
          </w:tcPr>
          <w:p w14:paraId="7BD8D0DE" w14:textId="77777777" w:rsidR="001E0618" w:rsidRDefault="001E0618" w:rsidP="001E0618"/>
        </w:tc>
        <w:tc>
          <w:tcPr>
            <w:tcW w:w="1540" w:type="dxa"/>
          </w:tcPr>
          <w:p w14:paraId="47D1CBA3" w14:textId="77777777" w:rsidR="001E0618" w:rsidRDefault="001E0618" w:rsidP="001E0618">
            <w:r>
              <w:t>Loads, AK</w:t>
            </w:r>
          </w:p>
        </w:tc>
      </w:tr>
      <w:tr w:rsidR="001E0618" w14:paraId="6B759870" w14:textId="77777777" w:rsidTr="0028250E">
        <w:tc>
          <w:tcPr>
            <w:tcW w:w="1905" w:type="dxa"/>
          </w:tcPr>
          <w:p w14:paraId="3A456992" w14:textId="77777777" w:rsidR="001E0618" w:rsidRDefault="001E0618" w:rsidP="001E0618">
            <w:r w:rsidRPr="001E0618">
              <w:t>Status? Plug Load - HandMixer</w:t>
            </w:r>
          </w:p>
        </w:tc>
        <w:tc>
          <w:tcPr>
            <w:tcW w:w="1205" w:type="dxa"/>
          </w:tcPr>
          <w:p w14:paraId="13EFDE15" w14:textId="77777777" w:rsidR="001E0618" w:rsidRDefault="001E0618" w:rsidP="001E0618">
            <w:r>
              <w:t>Loads</w:t>
            </w:r>
          </w:p>
        </w:tc>
        <w:tc>
          <w:tcPr>
            <w:tcW w:w="1507" w:type="dxa"/>
          </w:tcPr>
          <w:p w14:paraId="74278F83" w14:textId="77777777" w:rsidR="001E0618" w:rsidRDefault="001E0618" w:rsidP="001E0618">
            <w:r>
              <w:t>Kitchen</w:t>
            </w:r>
          </w:p>
        </w:tc>
        <w:tc>
          <w:tcPr>
            <w:tcW w:w="5697" w:type="dxa"/>
          </w:tcPr>
          <w:p w14:paraId="2CB98429" w14:textId="77777777" w:rsidR="001E0618" w:rsidRDefault="001E0618" w:rsidP="001E0618">
            <w:r>
              <w:t>Number to indicate whether hand mixer is activated (1: Yes, O: No)</w:t>
            </w:r>
          </w:p>
        </w:tc>
        <w:tc>
          <w:tcPr>
            <w:tcW w:w="1096" w:type="dxa"/>
          </w:tcPr>
          <w:p w14:paraId="640FDE34" w14:textId="77777777" w:rsidR="001E0618" w:rsidRDefault="001E0618" w:rsidP="001E0618"/>
        </w:tc>
        <w:tc>
          <w:tcPr>
            <w:tcW w:w="1540" w:type="dxa"/>
          </w:tcPr>
          <w:p w14:paraId="4FCC4B67" w14:textId="77777777" w:rsidR="001E0618" w:rsidRDefault="001E0618" w:rsidP="001E0618">
            <w:r>
              <w:t>Loads, AL</w:t>
            </w:r>
          </w:p>
        </w:tc>
      </w:tr>
      <w:tr w:rsidR="001E0618" w14:paraId="7D891030" w14:textId="77777777" w:rsidTr="0028250E">
        <w:tc>
          <w:tcPr>
            <w:tcW w:w="1905" w:type="dxa"/>
          </w:tcPr>
          <w:p w14:paraId="196601B7" w14:textId="77777777" w:rsidR="001E0618" w:rsidRDefault="001E0618" w:rsidP="001E0618">
            <w:r w:rsidRPr="001E0618">
              <w:t>Status? Plug Load - CanOpener</w:t>
            </w:r>
          </w:p>
        </w:tc>
        <w:tc>
          <w:tcPr>
            <w:tcW w:w="1205" w:type="dxa"/>
          </w:tcPr>
          <w:p w14:paraId="795C9B39" w14:textId="77777777" w:rsidR="001E0618" w:rsidRDefault="001E0618" w:rsidP="001E0618">
            <w:r>
              <w:t>Loads</w:t>
            </w:r>
          </w:p>
        </w:tc>
        <w:tc>
          <w:tcPr>
            <w:tcW w:w="1507" w:type="dxa"/>
          </w:tcPr>
          <w:p w14:paraId="70BBE06D" w14:textId="77777777" w:rsidR="001E0618" w:rsidRDefault="001E0618" w:rsidP="001E0618">
            <w:r>
              <w:t>Kitchen</w:t>
            </w:r>
          </w:p>
        </w:tc>
        <w:tc>
          <w:tcPr>
            <w:tcW w:w="5697" w:type="dxa"/>
          </w:tcPr>
          <w:p w14:paraId="729DA636" w14:textId="77777777" w:rsidR="001E0618" w:rsidRDefault="001E0618" w:rsidP="001E0618">
            <w:r>
              <w:t>Number to indicate whether can opener is activated (1: Yes, O: No)</w:t>
            </w:r>
          </w:p>
        </w:tc>
        <w:tc>
          <w:tcPr>
            <w:tcW w:w="1096" w:type="dxa"/>
          </w:tcPr>
          <w:p w14:paraId="24FE661F" w14:textId="77777777" w:rsidR="001E0618" w:rsidRDefault="001E0618" w:rsidP="001E0618"/>
        </w:tc>
        <w:tc>
          <w:tcPr>
            <w:tcW w:w="1540" w:type="dxa"/>
          </w:tcPr>
          <w:p w14:paraId="4EA07A85" w14:textId="77777777" w:rsidR="001E0618" w:rsidRDefault="001E0618" w:rsidP="001E0618">
            <w:r>
              <w:t>Loads, AM</w:t>
            </w:r>
          </w:p>
        </w:tc>
      </w:tr>
      <w:tr w:rsidR="001E0618" w14:paraId="3A8316D2" w14:textId="77777777" w:rsidTr="0028250E">
        <w:tc>
          <w:tcPr>
            <w:tcW w:w="1905" w:type="dxa"/>
          </w:tcPr>
          <w:p w14:paraId="0E3EF368" w14:textId="77777777" w:rsidR="001E0618" w:rsidRPr="001E0618" w:rsidRDefault="00427688" w:rsidP="001E0618">
            <w:r w:rsidRPr="00427688">
              <w:t>Status? Latent load</w:t>
            </w:r>
          </w:p>
        </w:tc>
        <w:tc>
          <w:tcPr>
            <w:tcW w:w="1205" w:type="dxa"/>
          </w:tcPr>
          <w:p w14:paraId="200C9AE6" w14:textId="77777777" w:rsidR="001E0618" w:rsidRDefault="00427688" w:rsidP="001E0618">
            <w:r>
              <w:t>Loads</w:t>
            </w:r>
          </w:p>
        </w:tc>
        <w:tc>
          <w:tcPr>
            <w:tcW w:w="1507" w:type="dxa"/>
          </w:tcPr>
          <w:p w14:paraId="1E9F3349" w14:textId="77777777" w:rsidR="001E0618" w:rsidRDefault="00427688" w:rsidP="001E0618">
            <w:r>
              <w:t>Kitchen</w:t>
            </w:r>
          </w:p>
        </w:tc>
        <w:tc>
          <w:tcPr>
            <w:tcW w:w="5697" w:type="dxa"/>
          </w:tcPr>
          <w:p w14:paraId="5C7F472B" w14:textId="77777777" w:rsidR="001E0618" w:rsidRDefault="00427688" w:rsidP="00427688">
            <w:r>
              <w:t>Number to indicate whether moisture generator is activated (1: Yes, O: No)</w:t>
            </w:r>
          </w:p>
        </w:tc>
        <w:tc>
          <w:tcPr>
            <w:tcW w:w="1096" w:type="dxa"/>
          </w:tcPr>
          <w:p w14:paraId="19DA19AF" w14:textId="77777777" w:rsidR="001E0618" w:rsidRDefault="001E0618" w:rsidP="001E0618"/>
        </w:tc>
        <w:tc>
          <w:tcPr>
            <w:tcW w:w="1540" w:type="dxa"/>
          </w:tcPr>
          <w:p w14:paraId="5F1818FA" w14:textId="77777777" w:rsidR="001E0618" w:rsidRDefault="00427688" w:rsidP="001E0618">
            <w:r>
              <w:t>Loads, AO</w:t>
            </w:r>
          </w:p>
        </w:tc>
      </w:tr>
      <w:tr w:rsidR="00427688" w14:paraId="666EB4BC" w14:textId="77777777" w:rsidTr="0028250E">
        <w:tc>
          <w:tcPr>
            <w:tcW w:w="1905" w:type="dxa"/>
          </w:tcPr>
          <w:p w14:paraId="520F549F" w14:textId="77777777" w:rsidR="00427688" w:rsidRPr="001E0618" w:rsidRDefault="00427688" w:rsidP="00427688">
            <w:r w:rsidRPr="00427688">
              <w:t>Status? Plug Load - CoffeeMaker</w:t>
            </w:r>
          </w:p>
        </w:tc>
        <w:tc>
          <w:tcPr>
            <w:tcW w:w="1205" w:type="dxa"/>
          </w:tcPr>
          <w:p w14:paraId="312E4BE7" w14:textId="77777777" w:rsidR="00427688" w:rsidRDefault="00427688" w:rsidP="00427688">
            <w:r>
              <w:t>Loads</w:t>
            </w:r>
          </w:p>
        </w:tc>
        <w:tc>
          <w:tcPr>
            <w:tcW w:w="1507" w:type="dxa"/>
          </w:tcPr>
          <w:p w14:paraId="5822A539" w14:textId="77777777" w:rsidR="00427688" w:rsidRDefault="00427688" w:rsidP="00427688">
            <w:r>
              <w:t>Kitchen</w:t>
            </w:r>
          </w:p>
        </w:tc>
        <w:tc>
          <w:tcPr>
            <w:tcW w:w="5697" w:type="dxa"/>
          </w:tcPr>
          <w:p w14:paraId="44296069" w14:textId="77777777" w:rsidR="00427688" w:rsidRDefault="00427688" w:rsidP="00427688">
            <w:r>
              <w:t>Number to indicate whether coffee maker is activated (1: Yes, O: No)</w:t>
            </w:r>
          </w:p>
        </w:tc>
        <w:tc>
          <w:tcPr>
            <w:tcW w:w="1096" w:type="dxa"/>
          </w:tcPr>
          <w:p w14:paraId="02647AC8" w14:textId="77777777" w:rsidR="00427688" w:rsidRDefault="00427688" w:rsidP="00427688"/>
        </w:tc>
        <w:tc>
          <w:tcPr>
            <w:tcW w:w="1540" w:type="dxa"/>
          </w:tcPr>
          <w:p w14:paraId="63C70DF1" w14:textId="77777777" w:rsidR="00427688" w:rsidRDefault="00427688" w:rsidP="00427688">
            <w:r>
              <w:t>Loads, AP</w:t>
            </w:r>
          </w:p>
        </w:tc>
      </w:tr>
      <w:tr w:rsidR="00427688" w14:paraId="3AE31E91" w14:textId="77777777" w:rsidTr="0028250E">
        <w:tc>
          <w:tcPr>
            <w:tcW w:w="1905" w:type="dxa"/>
          </w:tcPr>
          <w:p w14:paraId="40188D81" w14:textId="77777777" w:rsidR="00427688" w:rsidRPr="001E0618" w:rsidRDefault="00427688" w:rsidP="00427688">
            <w:r w:rsidRPr="00427688">
              <w:t>Status? Plug Load - LR TV</w:t>
            </w:r>
          </w:p>
        </w:tc>
        <w:tc>
          <w:tcPr>
            <w:tcW w:w="1205" w:type="dxa"/>
          </w:tcPr>
          <w:p w14:paraId="08F95559" w14:textId="77777777" w:rsidR="00427688" w:rsidRDefault="00427688" w:rsidP="00427688">
            <w:r>
              <w:t>Loads</w:t>
            </w:r>
          </w:p>
        </w:tc>
        <w:tc>
          <w:tcPr>
            <w:tcW w:w="1507" w:type="dxa"/>
          </w:tcPr>
          <w:p w14:paraId="604BF5BF" w14:textId="77777777" w:rsidR="00427688" w:rsidRDefault="00427688" w:rsidP="00427688">
            <w:r>
              <w:t>Living Room</w:t>
            </w:r>
          </w:p>
        </w:tc>
        <w:tc>
          <w:tcPr>
            <w:tcW w:w="5697" w:type="dxa"/>
          </w:tcPr>
          <w:p w14:paraId="5D1F85FD" w14:textId="77777777" w:rsidR="00427688" w:rsidRDefault="00427688" w:rsidP="00427688">
            <w:r>
              <w:t>Number to indicate whether television in living room is activated (1: Yes, O: No)</w:t>
            </w:r>
          </w:p>
        </w:tc>
        <w:tc>
          <w:tcPr>
            <w:tcW w:w="1096" w:type="dxa"/>
          </w:tcPr>
          <w:p w14:paraId="1D642071" w14:textId="77777777" w:rsidR="00427688" w:rsidRDefault="00427688" w:rsidP="00427688"/>
        </w:tc>
        <w:tc>
          <w:tcPr>
            <w:tcW w:w="1540" w:type="dxa"/>
          </w:tcPr>
          <w:p w14:paraId="253D4740" w14:textId="77777777" w:rsidR="00427688" w:rsidRDefault="00427688" w:rsidP="00427688">
            <w:r>
              <w:t>Loads, AQ</w:t>
            </w:r>
          </w:p>
        </w:tc>
      </w:tr>
      <w:tr w:rsidR="00427688" w14:paraId="027F1099" w14:textId="77777777" w:rsidTr="0028250E">
        <w:tc>
          <w:tcPr>
            <w:tcW w:w="1905" w:type="dxa"/>
          </w:tcPr>
          <w:p w14:paraId="361882FC" w14:textId="77777777" w:rsidR="00427688" w:rsidRPr="001E0618" w:rsidRDefault="00427688" w:rsidP="00427688">
            <w:r w:rsidRPr="00427688">
              <w:t>Status? Plug Load - LR BlueRay</w:t>
            </w:r>
          </w:p>
        </w:tc>
        <w:tc>
          <w:tcPr>
            <w:tcW w:w="1205" w:type="dxa"/>
          </w:tcPr>
          <w:p w14:paraId="6565BD02" w14:textId="77777777" w:rsidR="00427688" w:rsidRDefault="00427688" w:rsidP="00427688">
            <w:r>
              <w:t>Loads</w:t>
            </w:r>
          </w:p>
        </w:tc>
        <w:tc>
          <w:tcPr>
            <w:tcW w:w="1507" w:type="dxa"/>
          </w:tcPr>
          <w:p w14:paraId="0B10F02A" w14:textId="77777777" w:rsidR="00427688" w:rsidRDefault="00427688" w:rsidP="00427688">
            <w:r>
              <w:t>Living Room</w:t>
            </w:r>
          </w:p>
        </w:tc>
        <w:tc>
          <w:tcPr>
            <w:tcW w:w="5697" w:type="dxa"/>
          </w:tcPr>
          <w:p w14:paraId="23DA2718" w14:textId="77777777" w:rsidR="00427688" w:rsidRDefault="00427688" w:rsidP="007555C2">
            <w:r>
              <w:t xml:space="preserve">Number to indicate whether </w:t>
            </w:r>
            <w:r w:rsidR="007555C2">
              <w:t>BluRay player</w:t>
            </w:r>
            <w:r>
              <w:t xml:space="preserve"> in living room is activated (1: Yes, O: No)</w:t>
            </w:r>
          </w:p>
        </w:tc>
        <w:tc>
          <w:tcPr>
            <w:tcW w:w="1096" w:type="dxa"/>
          </w:tcPr>
          <w:p w14:paraId="031A812A" w14:textId="77777777" w:rsidR="00427688" w:rsidRDefault="00427688" w:rsidP="00427688"/>
        </w:tc>
        <w:tc>
          <w:tcPr>
            <w:tcW w:w="1540" w:type="dxa"/>
          </w:tcPr>
          <w:p w14:paraId="2AD9D9A3" w14:textId="77777777" w:rsidR="00427688" w:rsidRDefault="007555C2" w:rsidP="00427688">
            <w:r>
              <w:t>Loads, AR</w:t>
            </w:r>
          </w:p>
        </w:tc>
      </w:tr>
      <w:tr w:rsidR="00427688" w14:paraId="40B87939" w14:textId="77777777" w:rsidTr="0028250E">
        <w:tc>
          <w:tcPr>
            <w:tcW w:w="1905" w:type="dxa"/>
          </w:tcPr>
          <w:p w14:paraId="5FAC618C" w14:textId="77777777" w:rsidR="00427688" w:rsidRPr="001E0618" w:rsidRDefault="00427688" w:rsidP="00427688">
            <w:r w:rsidRPr="00427688">
              <w:t>Status? Plug Load - Video Game</w:t>
            </w:r>
          </w:p>
        </w:tc>
        <w:tc>
          <w:tcPr>
            <w:tcW w:w="1205" w:type="dxa"/>
          </w:tcPr>
          <w:p w14:paraId="732718E4" w14:textId="77777777" w:rsidR="00427688" w:rsidRDefault="00427688" w:rsidP="00427688">
            <w:r>
              <w:t>Loads</w:t>
            </w:r>
          </w:p>
        </w:tc>
        <w:tc>
          <w:tcPr>
            <w:tcW w:w="1507" w:type="dxa"/>
          </w:tcPr>
          <w:p w14:paraId="3DF2DC4A" w14:textId="77777777" w:rsidR="00427688" w:rsidRDefault="00427688" w:rsidP="00427688">
            <w:r>
              <w:t>Living Room</w:t>
            </w:r>
          </w:p>
        </w:tc>
        <w:tc>
          <w:tcPr>
            <w:tcW w:w="5697" w:type="dxa"/>
          </w:tcPr>
          <w:p w14:paraId="28F9C74B" w14:textId="77777777" w:rsidR="00427688" w:rsidRDefault="00427688" w:rsidP="00427688">
            <w:r>
              <w:t xml:space="preserve">Number to indicate whether </w:t>
            </w:r>
            <w:r w:rsidR="007555C2">
              <w:t>video game console</w:t>
            </w:r>
            <w:r>
              <w:t xml:space="preserve"> in living room is activated (1: Yes, O: No)</w:t>
            </w:r>
          </w:p>
        </w:tc>
        <w:tc>
          <w:tcPr>
            <w:tcW w:w="1096" w:type="dxa"/>
          </w:tcPr>
          <w:p w14:paraId="115F5BDF" w14:textId="77777777" w:rsidR="00427688" w:rsidRDefault="00427688" w:rsidP="00427688"/>
        </w:tc>
        <w:tc>
          <w:tcPr>
            <w:tcW w:w="1540" w:type="dxa"/>
          </w:tcPr>
          <w:p w14:paraId="12542267" w14:textId="77777777" w:rsidR="00427688" w:rsidRDefault="007555C2" w:rsidP="00427688">
            <w:r>
              <w:t>Loads, AS</w:t>
            </w:r>
          </w:p>
        </w:tc>
      </w:tr>
      <w:tr w:rsidR="00427688" w14:paraId="3160E2CF" w14:textId="77777777" w:rsidTr="0028250E">
        <w:tc>
          <w:tcPr>
            <w:tcW w:w="1905" w:type="dxa"/>
          </w:tcPr>
          <w:p w14:paraId="000F5534" w14:textId="77777777" w:rsidR="00427688" w:rsidRPr="001E0618" w:rsidRDefault="00427688" w:rsidP="00427688">
            <w:r w:rsidRPr="00427688">
              <w:lastRenderedPageBreak/>
              <w:t>Status? Plug Load - Vacuum</w:t>
            </w:r>
          </w:p>
        </w:tc>
        <w:tc>
          <w:tcPr>
            <w:tcW w:w="1205" w:type="dxa"/>
          </w:tcPr>
          <w:p w14:paraId="67446908" w14:textId="77777777" w:rsidR="00427688" w:rsidRDefault="00427688" w:rsidP="00427688">
            <w:r>
              <w:t>Loads</w:t>
            </w:r>
          </w:p>
        </w:tc>
        <w:tc>
          <w:tcPr>
            <w:tcW w:w="1507" w:type="dxa"/>
          </w:tcPr>
          <w:p w14:paraId="467E3A23" w14:textId="77777777" w:rsidR="00427688" w:rsidRDefault="007555C2" w:rsidP="00427688">
            <w:r>
              <w:t>Bedroom4</w:t>
            </w:r>
          </w:p>
        </w:tc>
        <w:tc>
          <w:tcPr>
            <w:tcW w:w="5697" w:type="dxa"/>
          </w:tcPr>
          <w:p w14:paraId="73893D35" w14:textId="77777777" w:rsidR="00427688" w:rsidRDefault="00427688" w:rsidP="007555C2">
            <w:r>
              <w:t xml:space="preserve">Number to indicate whether </w:t>
            </w:r>
            <w:r w:rsidR="007555C2">
              <w:t>vacuum i</w:t>
            </w:r>
            <w:r>
              <w:t>s activated (1: Yes, O: No)</w:t>
            </w:r>
          </w:p>
        </w:tc>
        <w:tc>
          <w:tcPr>
            <w:tcW w:w="1096" w:type="dxa"/>
          </w:tcPr>
          <w:p w14:paraId="72FE1B0E" w14:textId="77777777" w:rsidR="00427688" w:rsidRDefault="00427688" w:rsidP="00427688"/>
        </w:tc>
        <w:tc>
          <w:tcPr>
            <w:tcW w:w="1540" w:type="dxa"/>
          </w:tcPr>
          <w:p w14:paraId="1960CB38" w14:textId="77777777" w:rsidR="00427688" w:rsidRDefault="007555C2" w:rsidP="00427688">
            <w:r>
              <w:t>Loads, AT</w:t>
            </w:r>
          </w:p>
        </w:tc>
      </w:tr>
      <w:tr w:rsidR="007555C2" w14:paraId="449C6592" w14:textId="77777777" w:rsidTr="0028250E">
        <w:tc>
          <w:tcPr>
            <w:tcW w:w="1905" w:type="dxa"/>
          </w:tcPr>
          <w:p w14:paraId="6CE9F344" w14:textId="77777777" w:rsidR="007555C2" w:rsidRPr="001E0618" w:rsidRDefault="007555C2" w:rsidP="007555C2">
            <w:r w:rsidRPr="00427688">
              <w:t>Status? Plug Load - Desktop PC/Monitor</w:t>
            </w:r>
          </w:p>
        </w:tc>
        <w:tc>
          <w:tcPr>
            <w:tcW w:w="1205" w:type="dxa"/>
          </w:tcPr>
          <w:p w14:paraId="66267043" w14:textId="77777777" w:rsidR="007555C2" w:rsidRDefault="007555C2" w:rsidP="007555C2">
            <w:r>
              <w:t>Loads</w:t>
            </w:r>
          </w:p>
        </w:tc>
        <w:tc>
          <w:tcPr>
            <w:tcW w:w="1507" w:type="dxa"/>
          </w:tcPr>
          <w:p w14:paraId="6BAD9E38" w14:textId="77777777" w:rsidR="007555C2" w:rsidRDefault="007555C2" w:rsidP="007555C2">
            <w:r>
              <w:t>Bedroom4</w:t>
            </w:r>
          </w:p>
        </w:tc>
        <w:tc>
          <w:tcPr>
            <w:tcW w:w="5697" w:type="dxa"/>
          </w:tcPr>
          <w:p w14:paraId="7E9BA90D" w14:textId="77777777" w:rsidR="007555C2" w:rsidRDefault="007555C2" w:rsidP="007555C2">
            <w:r>
              <w:t>Number to indicate whether desktop computer and monitor in first floor bedroom is activated (1: Yes, O: No)</w:t>
            </w:r>
          </w:p>
        </w:tc>
        <w:tc>
          <w:tcPr>
            <w:tcW w:w="1096" w:type="dxa"/>
          </w:tcPr>
          <w:p w14:paraId="34B14857" w14:textId="77777777" w:rsidR="007555C2" w:rsidRDefault="007555C2" w:rsidP="007555C2"/>
        </w:tc>
        <w:tc>
          <w:tcPr>
            <w:tcW w:w="1540" w:type="dxa"/>
          </w:tcPr>
          <w:p w14:paraId="10310BBF" w14:textId="77777777" w:rsidR="007555C2" w:rsidRDefault="007555C2" w:rsidP="007555C2">
            <w:r>
              <w:t>Loads, AU</w:t>
            </w:r>
          </w:p>
        </w:tc>
      </w:tr>
      <w:tr w:rsidR="007555C2" w14:paraId="28A0BE50" w14:textId="77777777" w:rsidTr="0028250E">
        <w:tc>
          <w:tcPr>
            <w:tcW w:w="1905" w:type="dxa"/>
          </w:tcPr>
          <w:p w14:paraId="3EF15AF2" w14:textId="77777777" w:rsidR="007555C2" w:rsidRPr="001E0618" w:rsidRDefault="007555C2" w:rsidP="007555C2">
            <w:r w:rsidRPr="007555C2">
              <w:t>Status? Plug Load - Hair Dryer/Curl. Iron</w:t>
            </w:r>
          </w:p>
        </w:tc>
        <w:tc>
          <w:tcPr>
            <w:tcW w:w="1205" w:type="dxa"/>
          </w:tcPr>
          <w:p w14:paraId="4C3AC5A3" w14:textId="77777777" w:rsidR="007555C2" w:rsidRDefault="007555C2" w:rsidP="007555C2">
            <w:r>
              <w:t>Loads</w:t>
            </w:r>
          </w:p>
        </w:tc>
        <w:tc>
          <w:tcPr>
            <w:tcW w:w="1507" w:type="dxa"/>
          </w:tcPr>
          <w:p w14:paraId="05BCE23F" w14:textId="77777777" w:rsidR="007555C2" w:rsidRDefault="007555C2" w:rsidP="007555C2">
            <w:r>
              <w:t>MBath</w:t>
            </w:r>
          </w:p>
        </w:tc>
        <w:tc>
          <w:tcPr>
            <w:tcW w:w="5697" w:type="dxa"/>
          </w:tcPr>
          <w:p w14:paraId="3A40512C" w14:textId="77777777" w:rsidR="007555C2" w:rsidRDefault="007555C2" w:rsidP="007555C2">
            <w:r>
              <w:t>Number to indicate whether hair dryer or curling iron is activated (1: Yes, O: No)</w:t>
            </w:r>
          </w:p>
        </w:tc>
        <w:tc>
          <w:tcPr>
            <w:tcW w:w="1096" w:type="dxa"/>
          </w:tcPr>
          <w:p w14:paraId="5076C6FF" w14:textId="77777777" w:rsidR="007555C2" w:rsidRDefault="007555C2" w:rsidP="007555C2"/>
        </w:tc>
        <w:tc>
          <w:tcPr>
            <w:tcW w:w="1540" w:type="dxa"/>
          </w:tcPr>
          <w:p w14:paraId="77BCFF72" w14:textId="77777777" w:rsidR="007555C2" w:rsidRDefault="00363D31" w:rsidP="007555C2">
            <w:r>
              <w:t>Loads, AV</w:t>
            </w:r>
          </w:p>
        </w:tc>
      </w:tr>
      <w:tr w:rsidR="007555C2" w14:paraId="2C207AE2" w14:textId="77777777" w:rsidTr="0028250E">
        <w:tc>
          <w:tcPr>
            <w:tcW w:w="1905" w:type="dxa"/>
          </w:tcPr>
          <w:p w14:paraId="39B1CD51" w14:textId="77777777" w:rsidR="007555C2" w:rsidRPr="001E0618" w:rsidRDefault="007555C2" w:rsidP="007555C2">
            <w:r w:rsidRPr="007555C2">
              <w:t>Status? Plug Load - BR2 Laptop</w:t>
            </w:r>
          </w:p>
        </w:tc>
        <w:tc>
          <w:tcPr>
            <w:tcW w:w="1205" w:type="dxa"/>
          </w:tcPr>
          <w:p w14:paraId="751E767D" w14:textId="77777777" w:rsidR="007555C2" w:rsidRDefault="007555C2" w:rsidP="007555C2">
            <w:r>
              <w:t>Loads</w:t>
            </w:r>
          </w:p>
        </w:tc>
        <w:tc>
          <w:tcPr>
            <w:tcW w:w="1507" w:type="dxa"/>
          </w:tcPr>
          <w:p w14:paraId="2CB47FFD" w14:textId="77777777" w:rsidR="007555C2" w:rsidRDefault="007555C2" w:rsidP="007555C2">
            <w:r>
              <w:t>Bedroom2</w:t>
            </w:r>
          </w:p>
        </w:tc>
        <w:tc>
          <w:tcPr>
            <w:tcW w:w="5697" w:type="dxa"/>
          </w:tcPr>
          <w:p w14:paraId="239EDA03" w14:textId="77777777" w:rsidR="007555C2" w:rsidRDefault="007555C2" w:rsidP="007555C2">
            <w:r>
              <w:t>Number to indicate whether laptop computer in bedroom 2 is activated (1: Yes, O: No)</w:t>
            </w:r>
          </w:p>
        </w:tc>
        <w:tc>
          <w:tcPr>
            <w:tcW w:w="1096" w:type="dxa"/>
          </w:tcPr>
          <w:p w14:paraId="201E7B69" w14:textId="77777777" w:rsidR="007555C2" w:rsidRDefault="007555C2" w:rsidP="007555C2"/>
        </w:tc>
        <w:tc>
          <w:tcPr>
            <w:tcW w:w="1540" w:type="dxa"/>
          </w:tcPr>
          <w:p w14:paraId="4C712836" w14:textId="77777777" w:rsidR="007555C2" w:rsidRDefault="00363D31" w:rsidP="007555C2">
            <w:r>
              <w:t>Loads, AW</w:t>
            </w:r>
          </w:p>
        </w:tc>
      </w:tr>
      <w:tr w:rsidR="007555C2" w14:paraId="07BF148C" w14:textId="77777777" w:rsidTr="0028250E">
        <w:tc>
          <w:tcPr>
            <w:tcW w:w="1905" w:type="dxa"/>
          </w:tcPr>
          <w:p w14:paraId="7516ECB7" w14:textId="77777777" w:rsidR="007555C2" w:rsidRPr="001E0618" w:rsidRDefault="007555C2" w:rsidP="007555C2">
            <w:pPr>
              <w:tabs>
                <w:tab w:val="left" w:pos="1365"/>
              </w:tabs>
            </w:pPr>
            <w:r w:rsidRPr="007555C2">
              <w:t>Status? Plug Load - BR3 Laptop</w:t>
            </w:r>
          </w:p>
        </w:tc>
        <w:tc>
          <w:tcPr>
            <w:tcW w:w="1205" w:type="dxa"/>
          </w:tcPr>
          <w:p w14:paraId="0B8426AA" w14:textId="77777777" w:rsidR="007555C2" w:rsidRDefault="007555C2" w:rsidP="007555C2">
            <w:r>
              <w:t>Loads</w:t>
            </w:r>
          </w:p>
        </w:tc>
        <w:tc>
          <w:tcPr>
            <w:tcW w:w="1507" w:type="dxa"/>
          </w:tcPr>
          <w:p w14:paraId="67CBF6BC" w14:textId="77777777" w:rsidR="007555C2" w:rsidRDefault="007555C2" w:rsidP="007555C2">
            <w:r>
              <w:t>Bedroom3</w:t>
            </w:r>
          </w:p>
        </w:tc>
        <w:tc>
          <w:tcPr>
            <w:tcW w:w="5697" w:type="dxa"/>
          </w:tcPr>
          <w:p w14:paraId="16C5863B" w14:textId="77777777" w:rsidR="007555C2" w:rsidRDefault="007555C2" w:rsidP="007555C2">
            <w:r>
              <w:t>Number to indicate whether laptop computer in bedroom 3 is activated (1: Yes, O: No)</w:t>
            </w:r>
          </w:p>
        </w:tc>
        <w:tc>
          <w:tcPr>
            <w:tcW w:w="1096" w:type="dxa"/>
          </w:tcPr>
          <w:p w14:paraId="32BB498B" w14:textId="77777777" w:rsidR="007555C2" w:rsidRDefault="007555C2" w:rsidP="007555C2"/>
        </w:tc>
        <w:tc>
          <w:tcPr>
            <w:tcW w:w="1540" w:type="dxa"/>
          </w:tcPr>
          <w:p w14:paraId="5601379B" w14:textId="77777777" w:rsidR="007555C2" w:rsidRDefault="00363D31" w:rsidP="007555C2">
            <w:r>
              <w:t>Loads, AX</w:t>
            </w:r>
          </w:p>
        </w:tc>
      </w:tr>
      <w:tr w:rsidR="007555C2" w14:paraId="25F831E1" w14:textId="77777777" w:rsidTr="0028250E">
        <w:tc>
          <w:tcPr>
            <w:tcW w:w="1905" w:type="dxa"/>
          </w:tcPr>
          <w:p w14:paraId="4883ED2A" w14:textId="77777777" w:rsidR="007555C2" w:rsidRPr="001E0618" w:rsidRDefault="007555C2" w:rsidP="007555C2">
            <w:r w:rsidRPr="007555C2">
              <w:t>Status? Plug Load - MBR TV</w:t>
            </w:r>
          </w:p>
        </w:tc>
        <w:tc>
          <w:tcPr>
            <w:tcW w:w="1205" w:type="dxa"/>
          </w:tcPr>
          <w:p w14:paraId="082E47D7" w14:textId="77777777" w:rsidR="007555C2" w:rsidRDefault="007555C2" w:rsidP="007555C2">
            <w:r>
              <w:t>Loads</w:t>
            </w:r>
          </w:p>
        </w:tc>
        <w:tc>
          <w:tcPr>
            <w:tcW w:w="1507" w:type="dxa"/>
          </w:tcPr>
          <w:p w14:paraId="7286C5F0" w14:textId="77777777" w:rsidR="007555C2" w:rsidRDefault="007555C2" w:rsidP="007555C2">
            <w:r>
              <w:t>MBedroom</w:t>
            </w:r>
          </w:p>
        </w:tc>
        <w:tc>
          <w:tcPr>
            <w:tcW w:w="5697" w:type="dxa"/>
          </w:tcPr>
          <w:p w14:paraId="3764894A" w14:textId="77777777" w:rsidR="007555C2" w:rsidRDefault="007555C2" w:rsidP="007555C2">
            <w:r>
              <w:t>Number to indicate whether television in master bedroom is activated (1: Yes, O: No)</w:t>
            </w:r>
          </w:p>
        </w:tc>
        <w:tc>
          <w:tcPr>
            <w:tcW w:w="1096" w:type="dxa"/>
          </w:tcPr>
          <w:p w14:paraId="26F3B486" w14:textId="77777777" w:rsidR="007555C2" w:rsidRDefault="007555C2" w:rsidP="007555C2"/>
        </w:tc>
        <w:tc>
          <w:tcPr>
            <w:tcW w:w="1540" w:type="dxa"/>
          </w:tcPr>
          <w:p w14:paraId="6E614DF2" w14:textId="77777777" w:rsidR="007555C2" w:rsidRDefault="00363D31" w:rsidP="007555C2">
            <w:r>
              <w:t>Loads, AY</w:t>
            </w:r>
          </w:p>
        </w:tc>
      </w:tr>
      <w:tr w:rsidR="007555C2" w14:paraId="725B30C1" w14:textId="77777777" w:rsidTr="0028250E">
        <w:tc>
          <w:tcPr>
            <w:tcW w:w="1905" w:type="dxa"/>
          </w:tcPr>
          <w:p w14:paraId="3D9E4D0B" w14:textId="77777777" w:rsidR="007555C2" w:rsidRPr="001E0618" w:rsidRDefault="007555C2" w:rsidP="007555C2">
            <w:r w:rsidRPr="007555C2">
              <w:t>Status? Plug Load - MBR BlueRay</w:t>
            </w:r>
          </w:p>
        </w:tc>
        <w:tc>
          <w:tcPr>
            <w:tcW w:w="1205" w:type="dxa"/>
          </w:tcPr>
          <w:p w14:paraId="7CFE83B2" w14:textId="77777777" w:rsidR="007555C2" w:rsidRDefault="007555C2" w:rsidP="007555C2">
            <w:r>
              <w:t>Loads</w:t>
            </w:r>
          </w:p>
        </w:tc>
        <w:tc>
          <w:tcPr>
            <w:tcW w:w="1507" w:type="dxa"/>
          </w:tcPr>
          <w:p w14:paraId="4B0F48A9" w14:textId="77777777" w:rsidR="007555C2" w:rsidRDefault="007555C2" w:rsidP="007555C2">
            <w:r>
              <w:t>MBedroom</w:t>
            </w:r>
          </w:p>
        </w:tc>
        <w:tc>
          <w:tcPr>
            <w:tcW w:w="5697" w:type="dxa"/>
          </w:tcPr>
          <w:p w14:paraId="2463651F" w14:textId="77777777" w:rsidR="007555C2" w:rsidRDefault="007555C2" w:rsidP="007555C2">
            <w:r>
              <w:t>Number to indicate whether BluRay player in master bedroom is activated (1: Yes, O: No)</w:t>
            </w:r>
          </w:p>
        </w:tc>
        <w:tc>
          <w:tcPr>
            <w:tcW w:w="1096" w:type="dxa"/>
          </w:tcPr>
          <w:p w14:paraId="142B150E" w14:textId="77777777" w:rsidR="007555C2" w:rsidRDefault="007555C2" w:rsidP="007555C2"/>
        </w:tc>
        <w:tc>
          <w:tcPr>
            <w:tcW w:w="1540" w:type="dxa"/>
          </w:tcPr>
          <w:p w14:paraId="53D375CE" w14:textId="77777777" w:rsidR="007555C2" w:rsidRDefault="00363D31" w:rsidP="007555C2">
            <w:r>
              <w:t>Loads, AZ</w:t>
            </w:r>
          </w:p>
        </w:tc>
      </w:tr>
      <w:tr w:rsidR="007555C2" w14:paraId="401B968C" w14:textId="77777777" w:rsidTr="0028250E">
        <w:tc>
          <w:tcPr>
            <w:tcW w:w="1905" w:type="dxa"/>
          </w:tcPr>
          <w:p w14:paraId="2F6A62E9" w14:textId="77777777" w:rsidR="007555C2" w:rsidRPr="001E0618" w:rsidRDefault="007555C2" w:rsidP="007555C2">
            <w:r w:rsidRPr="007555C2">
              <w:t>Status? Plug Load - Fan</w:t>
            </w:r>
          </w:p>
        </w:tc>
        <w:tc>
          <w:tcPr>
            <w:tcW w:w="1205" w:type="dxa"/>
          </w:tcPr>
          <w:p w14:paraId="1F6155CB" w14:textId="77777777" w:rsidR="007555C2" w:rsidRDefault="007555C2" w:rsidP="007555C2">
            <w:r>
              <w:t>Loads</w:t>
            </w:r>
          </w:p>
        </w:tc>
        <w:tc>
          <w:tcPr>
            <w:tcW w:w="1507" w:type="dxa"/>
          </w:tcPr>
          <w:p w14:paraId="74251BB8" w14:textId="77777777" w:rsidR="007555C2" w:rsidRDefault="007555C2" w:rsidP="007555C2">
            <w:r>
              <w:t>MBedroom</w:t>
            </w:r>
          </w:p>
        </w:tc>
        <w:tc>
          <w:tcPr>
            <w:tcW w:w="5697" w:type="dxa"/>
          </w:tcPr>
          <w:p w14:paraId="4EA54CEA" w14:textId="77777777" w:rsidR="007555C2" w:rsidRDefault="007555C2" w:rsidP="007555C2">
            <w:r>
              <w:t>Number to indicate whether fan in master bedroom is activated (1: Yes, O: No)</w:t>
            </w:r>
          </w:p>
        </w:tc>
        <w:tc>
          <w:tcPr>
            <w:tcW w:w="1096" w:type="dxa"/>
          </w:tcPr>
          <w:p w14:paraId="36849C94" w14:textId="77777777" w:rsidR="007555C2" w:rsidRDefault="007555C2" w:rsidP="007555C2"/>
        </w:tc>
        <w:tc>
          <w:tcPr>
            <w:tcW w:w="1540" w:type="dxa"/>
          </w:tcPr>
          <w:p w14:paraId="18779F01" w14:textId="77777777" w:rsidR="007555C2" w:rsidRDefault="00363D31" w:rsidP="007555C2">
            <w:r>
              <w:t>Loads, BA</w:t>
            </w:r>
          </w:p>
        </w:tc>
      </w:tr>
      <w:tr w:rsidR="00363D31" w14:paraId="61967DDF" w14:textId="77777777" w:rsidTr="0028250E">
        <w:tc>
          <w:tcPr>
            <w:tcW w:w="1905" w:type="dxa"/>
          </w:tcPr>
          <w:p w14:paraId="7D6B40A3" w14:textId="77777777" w:rsidR="00363D31" w:rsidRPr="001E0618" w:rsidRDefault="00363D31" w:rsidP="00363D31">
            <w:r w:rsidRPr="00363D31">
              <w:t>Status? Plug Load - Heating Pad</w:t>
            </w:r>
          </w:p>
        </w:tc>
        <w:tc>
          <w:tcPr>
            <w:tcW w:w="1205" w:type="dxa"/>
          </w:tcPr>
          <w:p w14:paraId="169BADDF" w14:textId="77777777" w:rsidR="00363D31" w:rsidRDefault="00363D31" w:rsidP="00363D31">
            <w:r>
              <w:t>Loads</w:t>
            </w:r>
          </w:p>
        </w:tc>
        <w:tc>
          <w:tcPr>
            <w:tcW w:w="1507" w:type="dxa"/>
          </w:tcPr>
          <w:p w14:paraId="6D69F2D7" w14:textId="77777777" w:rsidR="00363D31" w:rsidRDefault="00363D31" w:rsidP="00363D31">
            <w:r>
              <w:t>MBedroom</w:t>
            </w:r>
          </w:p>
        </w:tc>
        <w:tc>
          <w:tcPr>
            <w:tcW w:w="5697" w:type="dxa"/>
          </w:tcPr>
          <w:p w14:paraId="1496101A" w14:textId="77777777" w:rsidR="00363D31" w:rsidRDefault="00363D31" w:rsidP="00363D31">
            <w:r>
              <w:t>Number to indicate whether heating pad is activated (1: Yes, O: No)</w:t>
            </w:r>
          </w:p>
        </w:tc>
        <w:tc>
          <w:tcPr>
            <w:tcW w:w="1096" w:type="dxa"/>
          </w:tcPr>
          <w:p w14:paraId="5BF481CC" w14:textId="77777777" w:rsidR="00363D31" w:rsidRDefault="00363D31" w:rsidP="00363D31"/>
        </w:tc>
        <w:tc>
          <w:tcPr>
            <w:tcW w:w="1540" w:type="dxa"/>
          </w:tcPr>
          <w:p w14:paraId="4E244C78" w14:textId="77777777" w:rsidR="00363D31" w:rsidRDefault="00363D31" w:rsidP="00363D31">
            <w:r>
              <w:t>Loads, BB</w:t>
            </w:r>
          </w:p>
        </w:tc>
      </w:tr>
      <w:tr w:rsidR="00363D31" w14:paraId="72F2DDD2" w14:textId="77777777" w:rsidTr="0028250E">
        <w:tc>
          <w:tcPr>
            <w:tcW w:w="1905" w:type="dxa"/>
          </w:tcPr>
          <w:p w14:paraId="6567AB87" w14:textId="77777777" w:rsidR="00363D31" w:rsidRPr="001E0618" w:rsidRDefault="00363D31" w:rsidP="00363D31">
            <w:r w:rsidRPr="00363D31">
              <w:t>Status? Plug Load - Iron</w:t>
            </w:r>
          </w:p>
        </w:tc>
        <w:tc>
          <w:tcPr>
            <w:tcW w:w="1205" w:type="dxa"/>
          </w:tcPr>
          <w:p w14:paraId="552C39E0" w14:textId="77777777" w:rsidR="00363D31" w:rsidRDefault="00363D31" w:rsidP="00363D31">
            <w:r>
              <w:t>Loads</w:t>
            </w:r>
          </w:p>
        </w:tc>
        <w:tc>
          <w:tcPr>
            <w:tcW w:w="1507" w:type="dxa"/>
          </w:tcPr>
          <w:p w14:paraId="1CB52C6E" w14:textId="77777777" w:rsidR="00363D31" w:rsidRDefault="00363D31" w:rsidP="00363D31">
            <w:r>
              <w:t>MBedroom</w:t>
            </w:r>
          </w:p>
        </w:tc>
        <w:tc>
          <w:tcPr>
            <w:tcW w:w="5697" w:type="dxa"/>
          </w:tcPr>
          <w:p w14:paraId="6D763A92" w14:textId="77777777" w:rsidR="00363D31" w:rsidRDefault="00363D31" w:rsidP="00363D31">
            <w:r>
              <w:t>Number to indicate whether iron is activated (1: Yes, O: No)</w:t>
            </w:r>
          </w:p>
        </w:tc>
        <w:tc>
          <w:tcPr>
            <w:tcW w:w="1096" w:type="dxa"/>
          </w:tcPr>
          <w:p w14:paraId="6BB1DF3C" w14:textId="77777777" w:rsidR="00363D31" w:rsidRDefault="00363D31" w:rsidP="00363D31"/>
        </w:tc>
        <w:tc>
          <w:tcPr>
            <w:tcW w:w="1540" w:type="dxa"/>
          </w:tcPr>
          <w:p w14:paraId="21CDE5BA" w14:textId="77777777" w:rsidR="00363D31" w:rsidRDefault="00363D31" w:rsidP="00363D31">
            <w:r>
              <w:t>Loads, BC</w:t>
            </w:r>
          </w:p>
        </w:tc>
      </w:tr>
      <w:tr w:rsidR="00363D31" w14:paraId="7A4C2305" w14:textId="77777777" w:rsidTr="0028250E">
        <w:tc>
          <w:tcPr>
            <w:tcW w:w="1905" w:type="dxa"/>
          </w:tcPr>
          <w:p w14:paraId="6A34A58A" w14:textId="77777777" w:rsidR="00363D31" w:rsidRPr="001E0618" w:rsidRDefault="00363D31" w:rsidP="00363D31">
            <w:r w:rsidRPr="00363D31">
              <w:t>LR Plug Loads Power Usage</w:t>
            </w:r>
          </w:p>
        </w:tc>
        <w:tc>
          <w:tcPr>
            <w:tcW w:w="1205" w:type="dxa"/>
          </w:tcPr>
          <w:p w14:paraId="00BFA0D6" w14:textId="77777777" w:rsidR="00363D31" w:rsidRDefault="00363D31" w:rsidP="00363D31">
            <w:r>
              <w:t>Loads</w:t>
            </w:r>
          </w:p>
        </w:tc>
        <w:tc>
          <w:tcPr>
            <w:tcW w:w="1507" w:type="dxa"/>
          </w:tcPr>
          <w:p w14:paraId="5289F554" w14:textId="77777777" w:rsidR="00363D31" w:rsidRDefault="00363D31" w:rsidP="00363D31">
            <w:r>
              <w:t>Living Room</w:t>
            </w:r>
          </w:p>
        </w:tc>
        <w:tc>
          <w:tcPr>
            <w:tcW w:w="5697" w:type="dxa"/>
          </w:tcPr>
          <w:p w14:paraId="11956B37" w14:textId="77777777" w:rsidR="00363D31" w:rsidRDefault="00363D31" w:rsidP="00363D31">
            <w:r>
              <w:t xml:space="preserve">Instantaneous power consumption by plug loads in living room </w:t>
            </w:r>
          </w:p>
        </w:tc>
        <w:tc>
          <w:tcPr>
            <w:tcW w:w="1096" w:type="dxa"/>
          </w:tcPr>
          <w:p w14:paraId="2C3ED7CD" w14:textId="77777777" w:rsidR="00363D31" w:rsidRDefault="00363D31" w:rsidP="00363D31">
            <w:r>
              <w:t>W</w:t>
            </w:r>
          </w:p>
        </w:tc>
        <w:tc>
          <w:tcPr>
            <w:tcW w:w="1540" w:type="dxa"/>
          </w:tcPr>
          <w:p w14:paraId="01E99D82" w14:textId="77777777" w:rsidR="00363D31" w:rsidRDefault="00363D31" w:rsidP="00363D31">
            <w:r>
              <w:t>Loads, BD</w:t>
            </w:r>
          </w:p>
        </w:tc>
      </w:tr>
      <w:tr w:rsidR="00363D31" w14:paraId="43835B94" w14:textId="77777777" w:rsidTr="0028250E">
        <w:tc>
          <w:tcPr>
            <w:tcW w:w="1905" w:type="dxa"/>
          </w:tcPr>
          <w:p w14:paraId="55E869C2" w14:textId="77777777" w:rsidR="00363D31" w:rsidRPr="001E0618" w:rsidRDefault="00363D31" w:rsidP="00363D31">
            <w:r w:rsidRPr="00363D31">
              <w:t>K Plug Loads Power Usage</w:t>
            </w:r>
          </w:p>
        </w:tc>
        <w:tc>
          <w:tcPr>
            <w:tcW w:w="1205" w:type="dxa"/>
          </w:tcPr>
          <w:p w14:paraId="502E1A75" w14:textId="77777777" w:rsidR="00363D31" w:rsidRDefault="00363D31" w:rsidP="00363D31">
            <w:r>
              <w:t>Loads</w:t>
            </w:r>
          </w:p>
        </w:tc>
        <w:tc>
          <w:tcPr>
            <w:tcW w:w="1507" w:type="dxa"/>
          </w:tcPr>
          <w:p w14:paraId="13B9D253" w14:textId="77777777" w:rsidR="00363D31" w:rsidRDefault="00363D31" w:rsidP="00363D31">
            <w:r>
              <w:t>Kitchen</w:t>
            </w:r>
          </w:p>
        </w:tc>
        <w:tc>
          <w:tcPr>
            <w:tcW w:w="5697" w:type="dxa"/>
          </w:tcPr>
          <w:p w14:paraId="5AC66922" w14:textId="77777777" w:rsidR="00363D31" w:rsidRDefault="00363D31" w:rsidP="00363D31">
            <w:r>
              <w:t xml:space="preserve">Instantaneous power consumption by plug loads in kitchen </w:t>
            </w:r>
          </w:p>
        </w:tc>
        <w:tc>
          <w:tcPr>
            <w:tcW w:w="1096" w:type="dxa"/>
          </w:tcPr>
          <w:p w14:paraId="08BC12EC" w14:textId="77777777" w:rsidR="00363D31" w:rsidRDefault="00363D31" w:rsidP="00363D31">
            <w:r>
              <w:t>W</w:t>
            </w:r>
          </w:p>
        </w:tc>
        <w:tc>
          <w:tcPr>
            <w:tcW w:w="1540" w:type="dxa"/>
          </w:tcPr>
          <w:p w14:paraId="322EABD8" w14:textId="77777777" w:rsidR="00363D31" w:rsidRDefault="00363D31" w:rsidP="00363D31">
            <w:r>
              <w:t>Loads, BF</w:t>
            </w:r>
          </w:p>
        </w:tc>
      </w:tr>
      <w:tr w:rsidR="00363D31" w14:paraId="70A53880" w14:textId="77777777" w:rsidTr="0028250E">
        <w:tc>
          <w:tcPr>
            <w:tcW w:w="1905" w:type="dxa"/>
          </w:tcPr>
          <w:p w14:paraId="215D1C00" w14:textId="77777777" w:rsidR="00363D31" w:rsidRPr="001E0618" w:rsidRDefault="00363D31" w:rsidP="00363D31">
            <w:r w:rsidRPr="00363D31">
              <w:t>MBR Plug Loads Power Usage</w:t>
            </w:r>
          </w:p>
        </w:tc>
        <w:tc>
          <w:tcPr>
            <w:tcW w:w="1205" w:type="dxa"/>
          </w:tcPr>
          <w:p w14:paraId="0C0800AC" w14:textId="77777777" w:rsidR="00363D31" w:rsidRDefault="00363D31" w:rsidP="00363D31">
            <w:r>
              <w:t>Loads</w:t>
            </w:r>
          </w:p>
        </w:tc>
        <w:tc>
          <w:tcPr>
            <w:tcW w:w="1507" w:type="dxa"/>
          </w:tcPr>
          <w:p w14:paraId="2A0E83B4" w14:textId="77777777" w:rsidR="00363D31" w:rsidRDefault="00363D31" w:rsidP="00363D31">
            <w:r>
              <w:t>MBedroom</w:t>
            </w:r>
          </w:p>
        </w:tc>
        <w:tc>
          <w:tcPr>
            <w:tcW w:w="5697" w:type="dxa"/>
          </w:tcPr>
          <w:p w14:paraId="09DF533B" w14:textId="77777777" w:rsidR="00363D31" w:rsidRDefault="00363D31" w:rsidP="00363D31">
            <w:r>
              <w:t>Instantaneous power consumption by plug loads in master bedroom</w:t>
            </w:r>
          </w:p>
        </w:tc>
        <w:tc>
          <w:tcPr>
            <w:tcW w:w="1096" w:type="dxa"/>
          </w:tcPr>
          <w:p w14:paraId="5788B2CF" w14:textId="77777777" w:rsidR="00363D31" w:rsidRDefault="00363D31" w:rsidP="00363D31">
            <w:r>
              <w:t>W</w:t>
            </w:r>
          </w:p>
        </w:tc>
        <w:tc>
          <w:tcPr>
            <w:tcW w:w="1540" w:type="dxa"/>
          </w:tcPr>
          <w:p w14:paraId="324087C4" w14:textId="77777777" w:rsidR="00363D31" w:rsidRDefault="00363D31" w:rsidP="00363D31">
            <w:r>
              <w:t>Loads, BH</w:t>
            </w:r>
          </w:p>
        </w:tc>
      </w:tr>
      <w:tr w:rsidR="00363D31" w14:paraId="3F28C18F" w14:textId="77777777" w:rsidTr="0028250E">
        <w:tc>
          <w:tcPr>
            <w:tcW w:w="1905" w:type="dxa"/>
          </w:tcPr>
          <w:p w14:paraId="0D757F96" w14:textId="77777777" w:rsidR="00363D31" w:rsidRPr="001E0618" w:rsidRDefault="00363D31" w:rsidP="00363D31">
            <w:r w:rsidRPr="00363D31">
              <w:t>BR2 Plug Loads Power Usage</w:t>
            </w:r>
          </w:p>
        </w:tc>
        <w:tc>
          <w:tcPr>
            <w:tcW w:w="1205" w:type="dxa"/>
          </w:tcPr>
          <w:p w14:paraId="6FAC6559" w14:textId="77777777" w:rsidR="00363D31" w:rsidRDefault="00363D31" w:rsidP="00363D31">
            <w:r>
              <w:t>Loads</w:t>
            </w:r>
          </w:p>
        </w:tc>
        <w:tc>
          <w:tcPr>
            <w:tcW w:w="1507" w:type="dxa"/>
          </w:tcPr>
          <w:p w14:paraId="43B8E897" w14:textId="77777777" w:rsidR="00363D31" w:rsidRDefault="00363D31" w:rsidP="00363D31">
            <w:r>
              <w:t>Bedroom2</w:t>
            </w:r>
          </w:p>
        </w:tc>
        <w:tc>
          <w:tcPr>
            <w:tcW w:w="5697" w:type="dxa"/>
          </w:tcPr>
          <w:p w14:paraId="27BFBA01" w14:textId="77777777" w:rsidR="00363D31" w:rsidRDefault="00363D31" w:rsidP="00363D31">
            <w:r>
              <w:t>Instantaneous power consumption by plug loads in bedroom 2</w:t>
            </w:r>
          </w:p>
        </w:tc>
        <w:tc>
          <w:tcPr>
            <w:tcW w:w="1096" w:type="dxa"/>
          </w:tcPr>
          <w:p w14:paraId="014F8758" w14:textId="77777777" w:rsidR="00363D31" w:rsidRDefault="00363D31" w:rsidP="00363D31">
            <w:r>
              <w:t>W</w:t>
            </w:r>
          </w:p>
        </w:tc>
        <w:tc>
          <w:tcPr>
            <w:tcW w:w="1540" w:type="dxa"/>
          </w:tcPr>
          <w:p w14:paraId="6307D950" w14:textId="77777777" w:rsidR="00363D31" w:rsidRDefault="00363D31" w:rsidP="00363D31">
            <w:r>
              <w:t>Loads, BJ</w:t>
            </w:r>
          </w:p>
        </w:tc>
      </w:tr>
      <w:tr w:rsidR="00363D31" w14:paraId="423208A8" w14:textId="77777777" w:rsidTr="0028250E">
        <w:tc>
          <w:tcPr>
            <w:tcW w:w="1905" w:type="dxa"/>
          </w:tcPr>
          <w:p w14:paraId="199654AE" w14:textId="77777777" w:rsidR="00363D31" w:rsidRPr="001E0618" w:rsidRDefault="00363D31" w:rsidP="00363D31">
            <w:r w:rsidRPr="00363D31">
              <w:t>BR3 Plug Loads Power Usage</w:t>
            </w:r>
          </w:p>
        </w:tc>
        <w:tc>
          <w:tcPr>
            <w:tcW w:w="1205" w:type="dxa"/>
          </w:tcPr>
          <w:p w14:paraId="373B66DC" w14:textId="77777777" w:rsidR="00363D31" w:rsidRDefault="00363D31" w:rsidP="00363D31">
            <w:r>
              <w:t>Loads</w:t>
            </w:r>
          </w:p>
        </w:tc>
        <w:tc>
          <w:tcPr>
            <w:tcW w:w="1507" w:type="dxa"/>
          </w:tcPr>
          <w:p w14:paraId="7CE5E2FB" w14:textId="77777777" w:rsidR="00363D31" w:rsidRDefault="00363D31" w:rsidP="00363D31">
            <w:r>
              <w:t>Bedroom3</w:t>
            </w:r>
          </w:p>
        </w:tc>
        <w:tc>
          <w:tcPr>
            <w:tcW w:w="5697" w:type="dxa"/>
          </w:tcPr>
          <w:p w14:paraId="1A41A7F4" w14:textId="77777777" w:rsidR="00363D31" w:rsidRDefault="00363D31" w:rsidP="00363D31">
            <w:r>
              <w:t>Instantaneous power consumption by plug loads in bedroom 3</w:t>
            </w:r>
          </w:p>
        </w:tc>
        <w:tc>
          <w:tcPr>
            <w:tcW w:w="1096" w:type="dxa"/>
          </w:tcPr>
          <w:p w14:paraId="63D4FD5A" w14:textId="77777777" w:rsidR="00363D31" w:rsidRDefault="00363D31" w:rsidP="00363D31">
            <w:r>
              <w:t>W</w:t>
            </w:r>
          </w:p>
        </w:tc>
        <w:tc>
          <w:tcPr>
            <w:tcW w:w="1540" w:type="dxa"/>
          </w:tcPr>
          <w:p w14:paraId="7D084AFF" w14:textId="77777777" w:rsidR="00363D31" w:rsidRDefault="00363D31" w:rsidP="00363D31">
            <w:r>
              <w:t>Loads, BL</w:t>
            </w:r>
          </w:p>
        </w:tc>
      </w:tr>
      <w:tr w:rsidR="00363D31" w14:paraId="2FA702C6" w14:textId="77777777" w:rsidTr="0028250E">
        <w:tc>
          <w:tcPr>
            <w:tcW w:w="1905" w:type="dxa"/>
          </w:tcPr>
          <w:p w14:paraId="1482DDCA" w14:textId="77777777" w:rsidR="00363D31" w:rsidRPr="001E0618" w:rsidRDefault="00363D31" w:rsidP="00363D31">
            <w:r>
              <w:t>BR4</w:t>
            </w:r>
            <w:r w:rsidRPr="00363D31">
              <w:t xml:space="preserve"> Plug Loads Power Usage</w:t>
            </w:r>
          </w:p>
        </w:tc>
        <w:tc>
          <w:tcPr>
            <w:tcW w:w="1205" w:type="dxa"/>
          </w:tcPr>
          <w:p w14:paraId="7B83502B" w14:textId="77777777" w:rsidR="00363D31" w:rsidRDefault="00363D31" w:rsidP="00363D31">
            <w:r>
              <w:t>Loads</w:t>
            </w:r>
          </w:p>
        </w:tc>
        <w:tc>
          <w:tcPr>
            <w:tcW w:w="1507" w:type="dxa"/>
          </w:tcPr>
          <w:p w14:paraId="77A76DE4" w14:textId="77777777" w:rsidR="00363D31" w:rsidRDefault="00363D31" w:rsidP="00363D31">
            <w:r>
              <w:t>Bedroom4</w:t>
            </w:r>
          </w:p>
        </w:tc>
        <w:tc>
          <w:tcPr>
            <w:tcW w:w="5697" w:type="dxa"/>
          </w:tcPr>
          <w:p w14:paraId="6D2FAFCC" w14:textId="77777777" w:rsidR="00363D31" w:rsidRDefault="00363D31" w:rsidP="00363D31">
            <w:r>
              <w:t>Instantaneous power consumption by plug loads in bedroom 4</w:t>
            </w:r>
          </w:p>
        </w:tc>
        <w:tc>
          <w:tcPr>
            <w:tcW w:w="1096" w:type="dxa"/>
          </w:tcPr>
          <w:p w14:paraId="59781B92" w14:textId="77777777" w:rsidR="00363D31" w:rsidRDefault="00363D31" w:rsidP="00363D31">
            <w:r>
              <w:t>W</w:t>
            </w:r>
          </w:p>
        </w:tc>
        <w:tc>
          <w:tcPr>
            <w:tcW w:w="1540" w:type="dxa"/>
          </w:tcPr>
          <w:p w14:paraId="6FC6909E" w14:textId="77777777" w:rsidR="00363D31" w:rsidRDefault="00363D31" w:rsidP="00363D31">
            <w:r>
              <w:t>Loads, BN</w:t>
            </w:r>
          </w:p>
        </w:tc>
      </w:tr>
      <w:tr w:rsidR="006C0D40" w14:paraId="006B6CF1" w14:textId="77777777" w:rsidTr="0028250E">
        <w:tc>
          <w:tcPr>
            <w:tcW w:w="1905" w:type="dxa"/>
          </w:tcPr>
          <w:p w14:paraId="352225B2" w14:textId="77777777" w:rsidR="006C0D40" w:rsidRPr="001E0618" w:rsidRDefault="006C0D40" w:rsidP="006C0D40">
            <w:r w:rsidRPr="00363D31">
              <w:lastRenderedPageBreak/>
              <w:t>1st Floor Sens. Heat Power Usage</w:t>
            </w:r>
          </w:p>
        </w:tc>
        <w:tc>
          <w:tcPr>
            <w:tcW w:w="1205" w:type="dxa"/>
          </w:tcPr>
          <w:p w14:paraId="7A0CE73E" w14:textId="77777777" w:rsidR="006C0D40" w:rsidRDefault="006C0D40" w:rsidP="006C0D40">
            <w:r>
              <w:t>Loads</w:t>
            </w:r>
          </w:p>
        </w:tc>
        <w:tc>
          <w:tcPr>
            <w:tcW w:w="1507" w:type="dxa"/>
          </w:tcPr>
          <w:p w14:paraId="5C101D99" w14:textId="77777777" w:rsidR="006C0D40" w:rsidRDefault="006C0D40" w:rsidP="006C0D40">
            <w:r>
              <w:t>Multiple</w:t>
            </w:r>
          </w:p>
        </w:tc>
        <w:tc>
          <w:tcPr>
            <w:tcW w:w="5697" w:type="dxa"/>
          </w:tcPr>
          <w:p w14:paraId="714C5BF5" w14:textId="77777777" w:rsidR="006C0D40" w:rsidRDefault="006C0D40" w:rsidP="006C0D40">
            <w:r>
              <w:t xml:space="preserve">Instantaneous power consumption by sensible heat emulators on first floor </w:t>
            </w:r>
          </w:p>
        </w:tc>
        <w:tc>
          <w:tcPr>
            <w:tcW w:w="1096" w:type="dxa"/>
          </w:tcPr>
          <w:p w14:paraId="1970BCFE" w14:textId="77777777" w:rsidR="006C0D40" w:rsidRDefault="006C0D40" w:rsidP="006C0D40">
            <w:r>
              <w:t>W</w:t>
            </w:r>
          </w:p>
        </w:tc>
        <w:tc>
          <w:tcPr>
            <w:tcW w:w="1540" w:type="dxa"/>
          </w:tcPr>
          <w:p w14:paraId="150F20D6" w14:textId="77777777" w:rsidR="006C0D40" w:rsidRDefault="006C0D40" w:rsidP="006C0D40">
            <w:r>
              <w:t>Loads, BP</w:t>
            </w:r>
          </w:p>
        </w:tc>
      </w:tr>
      <w:tr w:rsidR="006C0D40" w14:paraId="0CADF187" w14:textId="77777777" w:rsidTr="0028250E">
        <w:tc>
          <w:tcPr>
            <w:tcW w:w="1905" w:type="dxa"/>
          </w:tcPr>
          <w:p w14:paraId="343EF9B2" w14:textId="77777777" w:rsidR="006C0D40" w:rsidRPr="001E0618" w:rsidRDefault="006C0D40" w:rsidP="006C0D40">
            <w:r w:rsidRPr="006C0D40">
              <w:t>2nd Floor Sens. Heat Power Usage</w:t>
            </w:r>
          </w:p>
        </w:tc>
        <w:tc>
          <w:tcPr>
            <w:tcW w:w="1205" w:type="dxa"/>
          </w:tcPr>
          <w:p w14:paraId="6EFDF894" w14:textId="77777777" w:rsidR="006C0D40" w:rsidRDefault="006C0D40" w:rsidP="006C0D40">
            <w:r>
              <w:t>Loads</w:t>
            </w:r>
          </w:p>
        </w:tc>
        <w:tc>
          <w:tcPr>
            <w:tcW w:w="1507" w:type="dxa"/>
          </w:tcPr>
          <w:p w14:paraId="20364615" w14:textId="77777777" w:rsidR="006C0D40" w:rsidRDefault="006C0D40" w:rsidP="006C0D40">
            <w:r>
              <w:t>Multiple</w:t>
            </w:r>
          </w:p>
        </w:tc>
        <w:tc>
          <w:tcPr>
            <w:tcW w:w="5697" w:type="dxa"/>
          </w:tcPr>
          <w:p w14:paraId="5D2B5CAF" w14:textId="77777777" w:rsidR="006C0D40" w:rsidRDefault="006C0D40" w:rsidP="006C0D40">
            <w:r>
              <w:t xml:space="preserve">Instantaneous power consumption by sensible heat emulators on second floor </w:t>
            </w:r>
          </w:p>
        </w:tc>
        <w:tc>
          <w:tcPr>
            <w:tcW w:w="1096" w:type="dxa"/>
          </w:tcPr>
          <w:p w14:paraId="638F833C" w14:textId="77777777" w:rsidR="006C0D40" w:rsidRDefault="006C0D40" w:rsidP="006C0D40">
            <w:r>
              <w:t>W</w:t>
            </w:r>
          </w:p>
        </w:tc>
        <w:tc>
          <w:tcPr>
            <w:tcW w:w="1540" w:type="dxa"/>
          </w:tcPr>
          <w:p w14:paraId="13AA7096" w14:textId="77777777" w:rsidR="006C0D40" w:rsidRDefault="006C0D40" w:rsidP="006C0D40">
            <w:r>
              <w:t>Loads, BR</w:t>
            </w:r>
          </w:p>
        </w:tc>
      </w:tr>
      <w:tr w:rsidR="006C0D40" w14:paraId="46AE37D4" w14:textId="77777777" w:rsidTr="0028250E">
        <w:tc>
          <w:tcPr>
            <w:tcW w:w="1905" w:type="dxa"/>
          </w:tcPr>
          <w:p w14:paraId="08178304" w14:textId="77777777" w:rsidR="006C0D40" w:rsidRPr="001E0618" w:rsidRDefault="006C0D40" w:rsidP="006C0D40">
            <w:r w:rsidRPr="006C0D40">
              <w:t>1st Floor Lights Power Usage</w:t>
            </w:r>
          </w:p>
        </w:tc>
        <w:tc>
          <w:tcPr>
            <w:tcW w:w="1205" w:type="dxa"/>
          </w:tcPr>
          <w:p w14:paraId="0909E20F" w14:textId="77777777" w:rsidR="006C0D40" w:rsidRDefault="006C0D40" w:rsidP="006C0D40">
            <w:r>
              <w:t>Loads</w:t>
            </w:r>
          </w:p>
        </w:tc>
        <w:tc>
          <w:tcPr>
            <w:tcW w:w="1507" w:type="dxa"/>
          </w:tcPr>
          <w:p w14:paraId="5B32165D" w14:textId="77777777" w:rsidR="006C0D40" w:rsidRDefault="006C0D40" w:rsidP="006C0D40">
            <w:r>
              <w:t>Multiple</w:t>
            </w:r>
          </w:p>
        </w:tc>
        <w:tc>
          <w:tcPr>
            <w:tcW w:w="5697" w:type="dxa"/>
          </w:tcPr>
          <w:p w14:paraId="2B90E17A" w14:textId="77777777" w:rsidR="006C0D40" w:rsidRDefault="006C0D40" w:rsidP="006C0D40">
            <w:r>
              <w:t xml:space="preserve">Instantaneous power consumption by lights on first floor </w:t>
            </w:r>
          </w:p>
        </w:tc>
        <w:tc>
          <w:tcPr>
            <w:tcW w:w="1096" w:type="dxa"/>
          </w:tcPr>
          <w:p w14:paraId="7026CA2D" w14:textId="77777777" w:rsidR="006C0D40" w:rsidRDefault="006C0D40" w:rsidP="006C0D40">
            <w:r>
              <w:t>W</w:t>
            </w:r>
          </w:p>
        </w:tc>
        <w:tc>
          <w:tcPr>
            <w:tcW w:w="1540" w:type="dxa"/>
          </w:tcPr>
          <w:p w14:paraId="1B271DC8" w14:textId="77777777" w:rsidR="006C0D40" w:rsidRDefault="006C0D40" w:rsidP="006C0D40">
            <w:r>
              <w:t>Loads, BT</w:t>
            </w:r>
          </w:p>
        </w:tc>
      </w:tr>
      <w:tr w:rsidR="006C0D40" w14:paraId="79D4586C" w14:textId="77777777" w:rsidTr="0028250E">
        <w:tc>
          <w:tcPr>
            <w:tcW w:w="1905" w:type="dxa"/>
          </w:tcPr>
          <w:p w14:paraId="24A0A65F" w14:textId="77777777" w:rsidR="006C0D40" w:rsidRPr="001E0618" w:rsidRDefault="006C0D40" w:rsidP="006C0D40">
            <w:r w:rsidRPr="006C0D40">
              <w:t>2nd Floor Lights Power Usage</w:t>
            </w:r>
          </w:p>
        </w:tc>
        <w:tc>
          <w:tcPr>
            <w:tcW w:w="1205" w:type="dxa"/>
          </w:tcPr>
          <w:p w14:paraId="421B42A2" w14:textId="77777777" w:rsidR="006C0D40" w:rsidRDefault="006C0D40" w:rsidP="006C0D40">
            <w:r>
              <w:t>Loads</w:t>
            </w:r>
          </w:p>
        </w:tc>
        <w:tc>
          <w:tcPr>
            <w:tcW w:w="1507" w:type="dxa"/>
          </w:tcPr>
          <w:p w14:paraId="2AD81C91" w14:textId="77777777" w:rsidR="006C0D40" w:rsidRDefault="006C0D40" w:rsidP="006C0D40">
            <w:r>
              <w:t>Multiple</w:t>
            </w:r>
          </w:p>
        </w:tc>
        <w:tc>
          <w:tcPr>
            <w:tcW w:w="5697" w:type="dxa"/>
          </w:tcPr>
          <w:p w14:paraId="3FCCA6BD" w14:textId="77777777" w:rsidR="006C0D40" w:rsidRDefault="006C0D40" w:rsidP="006C0D40">
            <w:r>
              <w:t xml:space="preserve">Instantaneous power consumption by lights on second floor </w:t>
            </w:r>
          </w:p>
        </w:tc>
        <w:tc>
          <w:tcPr>
            <w:tcW w:w="1096" w:type="dxa"/>
          </w:tcPr>
          <w:p w14:paraId="2925861D" w14:textId="77777777" w:rsidR="006C0D40" w:rsidRDefault="006C0D40" w:rsidP="006C0D40">
            <w:r>
              <w:t>W</w:t>
            </w:r>
          </w:p>
        </w:tc>
        <w:tc>
          <w:tcPr>
            <w:tcW w:w="1540" w:type="dxa"/>
          </w:tcPr>
          <w:p w14:paraId="1F96DE21" w14:textId="77777777" w:rsidR="006C0D40" w:rsidRDefault="006C0D40" w:rsidP="006C0D40">
            <w:r>
              <w:t>Loads, BT</w:t>
            </w:r>
          </w:p>
        </w:tc>
      </w:tr>
      <w:tr w:rsidR="006C0D40" w14:paraId="282235C6" w14:textId="77777777" w:rsidTr="0028250E">
        <w:tc>
          <w:tcPr>
            <w:tcW w:w="1905" w:type="dxa"/>
          </w:tcPr>
          <w:p w14:paraId="62512F87" w14:textId="77777777" w:rsidR="006C0D40" w:rsidRPr="001E0618" w:rsidRDefault="006C0D40" w:rsidP="006C0D40">
            <w:r w:rsidRPr="006C0D40">
              <w:t>Latent Heat Power Usage</w:t>
            </w:r>
          </w:p>
        </w:tc>
        <w:tc>
          <w:tcPr>
            <w:tcW w:w="1205" w:type="dxa"/>
          </w:tcPr>
          <w:p w14:paraId="5F993777" w14:textId="77777777" w:rsidR="006C0D40" w:rsidRDefault="006C0D40" w:rsidP="006C0D40">
            <w:r>
              <w:t>Loads</w:t>
            </w:r>
          </w:p>
        </w:tc>
        <w:tc>
          <w:tcPr>
            <w:tcW w:w="1507" w:type="dxa"/>
          </w:tcPr>
          <w:p w14:paraId="13F1BFE0" w14:textId="77777777" w:rsidR="006C0D40" w:rsidRDefault="006C0D40" w:rsidP="006C0D40">
            <w:r>
              <w:t>Kitchen</w:t>
            </w:r>
          </w:p>
        </w:tc>
        <w:tc>
          <w:tcPr>
            <w:tcW w:w="5697" w:type="dxa"/>
          </w:tcPr>
          <w:p w14:paraId="3C5AC094" w14:textId="77777777" w:rsidR="006C0D40" w:rsidRDefault="006C0D40" w:rsidP="006C0D40">
            <w:r>
              <w:t xml:space="preserve">Instantaneous power consumption by moisture generator </w:t>
            </w:r>
          </w:p>
        </w:tc>
        <w:tc>
          <w:tcPr>
            <w:tcW w:w="1096" w:type="dxa"/>
          </w:tcPr>
          <w:p w14:paraId="009ABD32" w14:textId="77777777" w:rsidR="006C0D40" w:rsidRDefault="006C0D40" w:rsidP="006C0D40">
            <w:r>
              <w:t>W</w:t>
            </w:r>
          </w:p>
        </w:tc>
        <w:tc>
          <w:tcPr>
            <w:tcW w:w="1540" w:type="dxa"/>
          </w:tcPr>
          <w:p w14:paraId="4B58C8F5" w14:textId="77777777" w:rsidR="006C0D40" w:rsidRDefault="006C0D40" w:rsidP="006C0D40">
            <w:r>
              <w:t>Loads, BX</w:t>
            </w:r>
          </w:p>
        </w:tc>
      </w:tr>
      <w:tr w:rsidR="006C0D40" w14:paraId="422DA4FC" w14:textId="77777777" w:rsidTr="0028250E">
        <w:tc>
          <w:tcPr>
            <w:tcW w:w="1905" w:type="dxa"/>
          </w:tcPr>
          <w:p w14:paraId="4375B8E8" w14:textId="77777777" w:rsidR="006C0D40" w:rsidRPr="001E0618" w:rsidRDefault="006C0D40" w:rsidP="006C0D40">
            <w:r w:rsidRPr="006C0D40">
              <w:t>LR Plug Loads Energy Usage</w:t>
            </w:r>
          </w:p>
        </w:tc>
        <w:tc>
          <w:tcPr>
            <w:tcW w:w="1205" w:type="dxa"/>
          </w:tcPr>
          <w:p w14:paraId="16437D2B" w14:textId="77777777" w:rsidR="006C0D40" w:rsidRDefault="006C0D40" w:rsidP="006C0D40">
            <w:r>
              <w:t>Loads</w:t>
            </w:r>
          </w:p>
        </w:tc>
        <w:tc>
          <w:tcPr>
            <w:tcW w:w="1507" w:type="dxa"/>
          </w:tcPr>
          <w:p w14:paraId="362588C7" w14:textId="77777777" w:rsidR="006C0D40" w:rsidRDefault="006C0D40" w:rsidP="006C0D40">
            <w:r>
              <w:t>Living Room</w:t>
            </w:r>
          </w:p>
        </w:tc>
        <w:tc>
          <w:tcPr>
            <w:tcW w:w="5697" w:type="dxa"/>
          </w:tcPr>
          <w:p w14:paraId="58FD0FEF" w14:textId="77777777" w:rsidR="006C0D40" w:rsidRDefault="006C0D40" w:rsidP="006C0D40">
            <w:r>
              <w:t>Cumulative energy consumption starting at midnight by plug loads in living room</w:t>
            </w:r>
          </w:p>
        </w:tc>
        <w:tc>
          <w:tcPr>
            <w:tcW w:w="1096" w:type="dxa"/>
          </w:tcPr>
          <w:p w14:paraId="7F593543" w14:textId="77777777" w:rsidR="006C0D40" w:rsidRDefault="006C0D40" w:rsidP="006C0D40">
            <w:r>
              <w:t>Wh</w:t>
            </w:r>
          </w:p>
        </w:tc>
        <w:tc>
          <w:tcPr>
            <w:tcW w:w="1540" w:type="dxa"/>
          </w:tcPr>
          <w:p w14:paraId="1C5D4BB2" w14:textId="77777777" w:rsidR="006C0D40" w:rsidRDefault="006C0D40" w:rsidP="006C0D40">
            <w:r>
              <w:t>Loads, CA</w:t>
            </w:r>
          </w:p>
        </w:tc>
      </w:tr>
      <w:tr w:rsidR="006C0D40" w14:paraId="1731DEBC" w14:textId="77777777" w:rsidTr="0028250E">
        <w:tc>
          <w:tcPr>
            <w:tcW w:w="1905" w:type="dxa"/>
          </w:tcPr>
          <w:p w14:paraId="6C1F2FA9" w14:textId="77777777" w:rsidR="006C0D40" w:rsidRPr="001E0618" w:rsidRDefault="006C0D40" w:rsidP="006C0D40">
            <w:r w:rsidRPr="006C0D40">
              <w:t>K Plug Loads Energy Usage</w:t>
            </w:r>
          </w:p>
        </w:tc>
        <w:tc>
          <w:tcPr>
            <w:tcW w:w="1205" w:type="dxa"/>
          </w:tcPr>
          <w:p w14:paraId="0374579D" w14:textId="77777777" w:rsidR="006C0D40" w:rsidRDefault="006C0D40" w:rsidP="006C0D40">
            <w:r>
              <w:t>Loads</w:t>
            </w:r>
          </w:p>
        </w:tc>
        <w:tc>
          <w:tcPr>
            <w:tcW w:w="1507" w:type="dxa"/>
          </w:tcPr>
          <w:p w14:paraId="2151E732" w14:textId="77777777" w:rsidR="006C0D40" w:rsidRDefault="006C0D40" w:rsidP="006C0D40">
            <w:r>
              <w:t>Kitchen</w:t>
            </w:r>
          </w:p>
        </w:tc>
        <w:tc>
          <w:tcPr>
            <w:tcW w:w="5697" w:type="dxa"/>
          </w:tcPr>
          <w:p w14:paraId="5E1F35BD" w14:textId="77777777" w:rsidR="006C0D40" w:rsidRDefault="006C0D40" w:rsidP="006C0D40">
            <w:r>
              <w:t>Cumulative energy consumption starting at midnight by plug loads in kitchen</w:t>
            </w:r>
          </w:p>
        </w:tc>
        <w:tc>
          <w:tcPr>
            <w:tcW w:w="1096" w:type="dxa"/>
          </w:tcPr>
          <w:p w14:paraId="6E5D85EC" w14:textId="77777777" w:rsidR="006C0D40" w:rsidRDefault="006C0D40" w:rsidP="006C0D40">
            <w:r>
              <w:t>Wh</w:t>
            </w:r>
          </w:p>
        </w:tc>
        <w:tc>
          <w:tcPr>
            <w:tcW w:w="1540" w:type="dxa"/>
          </w:tcPr>
          <w:p w14:paraId="14E7AF04" w14:textId="77777777" w:rsidR="006C0D40" w:rsidRDefault="006C0D40" w:rsidP="006C0D40">
            <w:r>
              <w:t>Loads, CC</w:t>
            </w:r>
          </w:p>
        </w:tc>
      </w:tr>
      <w:tr w:rsidR="006C0D40" w14:paraId="0FCAE667" w14:textId="77777777" w:rsidTr="0028250E">
        <w:tc>
          <w:tcPr>
            <w:tcW w:w="1905" w:type="dxa"/>
          </w:tcPr>
          <w:p w14:paraId="6F3A8133" w14:textId="77777777" w:rsidR="006C0D40" w:rsidRPr="001E0618" w:rsidRDefault="006C0D40" w:rsidP="006C0D40">
            <w:r w:rsidRPr="006C0D40">
              <w:t>MBR Plug Loads Energy Usage</w:t>
            </w:r>
          </w:p>
        </w:tc>
        <w:tc>
          <w:tcPr>
            <w:tcW w:w="1205" w:type="dxa"/>
          </w:tcPr>
          <w:p w14:paraId="327B767E" w14:textId="77777777" w:rsidR="006C0D40" w:rsidRDefault="006C0D40" w:rsidP="006C0D40">
            <w:r>
              <w:t>Loads</w:t>
            </w:r>
          </w:p>
        </w:tc>
        <w:tc>
          <w:tcPr>
            <w:tcW w:w="1507" w:type="dxa"/>
          </w:tcPr>
          <w:p w14:paraId="457D8814" w14:textId="77777777" w:rsidR="006C0D40" w:rsidRDefault="006C0D40" w:rsidP="006C0D40">
            <w:r>
              <w:t>MBedroom</w:t>
            </w:r>
          </w:p>
        </w:tc>
        <w:tc>
          <w:tcPr>
            <w:tcW w:w="5697" w:type="dxa"/>
          </w:tcPr>
          <w:p w14:paraId="7BDA4BF7" w14:textId="77777777" w:rsidR="006C0D40" w:rsidRDefault="006C0D40" w:rsidP="006C0D40">
            <w:r>
              <w:t>Cumulative energy consumption starting at midnight by plug loads in master bedroom</w:t>
            </w:r>
          </w:p>
        </w:tc>
        <w:tc>
          <w:tcPr>
            <w:tcW w:w="1096" w:type="dxa"/>
          </w:tcPr>
          <w:p w14:paraId="00A147BB" w14:textId="77777777" w:rsidR="006C0D40" w:rsidRDefault="006C0D40" w:rsidP="006C0D40">
            <w:r>
              <w:t>Wh</w:t>
            </w:r>
          </w:p>
        </w:tc>
        <w:tc>
          <w:tcPr>
            <w:tcW w:w="1540" w:type="dxa"/>
          </w:tcPr>
          <w:p w14:paraId="4649944B" w14:textId="77777777" w:rsidR="006C0D40" w:rsidRDefault="006C0D40" w:rsidP="006C0D40">
            <w:r>
              <w:t>Loads, CE</w:t>
            </w:r>
          </w:p>
        </w:tc>
      </w:tr>
      <w:tr w:rsidR="006C0D40" w14:paraId="2FC305CC" w14:textId="77777777" w:rsidTr="0028250E">
        <w:tc>
          <w:tcPr>
            <w:tcW w:w="1905" w:type="dxa"/>
          </w:tcPr>
          <w:p w14:paraId="75F5C499" w14:textId="77777777" w:rsidR="006C0D40" w:rsidRPr="001E0618" w:rsidRDefault="006C0D40" w:rsidP="006C0D40">
            <w:r w:rsidRPr="006C0D40">
              <w:t>BR2 Plug Loads Expected Energy Usage</w:t>
            </w:r>
          </w:p>
        </w:tc>
        <w:tc>
          <w:tcPr>
            <w:tcW w:w="1205" w:type="dxa"/>
          </w:tcPr>
          <w:p w14:paraId="708410D9" w14:textId="77777777" w:rsidR="006C0D40" w:rsidRDefault="006C0D40" w:rsidP="006C0D40">
            <w:r>
              <w:t>Loads</w:t>
            </w:r>
          </w:p>
        </w:tc>
        <w:tc>
          <w:tcPr>
            <w:tcW w:w="1507" w:type="dxa"/>
          </w:tcPr>
          <w:p w14:paraId="15874AFF" w14:textId="77777777" w:rsidR="006C0D40" w:rsidRDefault="006C0D40" w:rsidP="006C0D40">
            <w:r>
              <w:t>Bedroom2</w:t>
            </w:r>
          </w:p>
        </w:tc>
        <w:tc>
          <w:tcPr>
            <w:tcW w:w="5697" w:type="dxa"/>
          </w:tcPr>
          <w:p w14:paraId="0254DD5A" w14:textId="77777777" w:rsidR="006C0D40" w:rsidRDefault="006C0D40" w:rsidP="006C0D40">
            <w:r>
              <w:t>Cumulative energy consumption starting at midnight by plug loads in bedroom 2</w:t>
            </w:r>
          </w:p>
        </w:tc>
        <w:tc>
          <w:tcPr>
            <w:tcW w:w="1096" w:type="dxa"/>
          </w:tcPr>
          <w:p w14:paraId="0CBC6877" w14:textId="77777777" w:rsidR="006C0D40" w:rsidRDefault="006C0D40" w:rsidP="006C0D40">
            <w:r>
              <w:t>Wh</w:t>
            </w:r>
          </w:p>
        </w:tc>
        <w:tc>
          <w:tcPr>
            <w:tcW w:w="1540" w:type="dxa"/>
          </w:tcPr>
          <w:p w14:paraId="33005B80" w14:textId="77777777" w:rsidR="006C0D40" w:rsidRDefault="006C0D40" w:rsidP="006C0D40">
            <w:r>
              <w:t>Loads, CG</w:t>
            </w:r>
          </w:p>
        </w:tc>
      </w:tr>
      <w:tr w:rsidR="006C0D40" w14:paraId="4A011741" w14:textId="77777777" w:rsidTr="0028250E">
        <w:tc>
          <w:tcPr>
            <w:tcW w:w="1905" w:type="dxa"/>
          </w:tcPr>
          <w:p w14:paraId="67C23890" w14:textId="77777777" w:rsidR="006C0D40" w:rsidRPr="001E0618" w:rsidRDefault="006C0D40" w:rsidP="006C0D40">
            <w:r w:rsidRPr="006C0D40">
              <w:t>BR</w:t>
            </w:r>
            <w:r>
              <w:t>3</w:t>
            </w:r>
            <w:r w:rsidRPr="006C0D40">
              <w:t xml:space="preserve"> Plug Loads Expected Energy Usage</w:t>
            </w:r>
          </w:p>
        </w:tc>
        <w:tc>
          <w:tcPr>
            <w:tcW w:w="1205" w:type="dxa"/>
          </w:tcPr>
          <w:p w14:paraId="2100DF84" w14:textId="77777777" w:rsidR="006C0D40" w:rsidRDefault="006C0D40" w:rsidP="006C0D40">
            <w:r>
              <w:t>Loads</w:t>
            </w:r>
          </w:p>
        </w:tc>
        <w:tc>
          <w:tcPr>
            <w:tcW w:w="1507" w:type="dxa"/>
          </w:tcPr>
          <w:p w14:paraId="398B9C07" w14:textId="77777777" w:rsidR="006C0D40" w:rsidRDefault="006C0D40" w:rsidP="006C0D40">
            <w:r>
              <w:t>Bedroom3</w:t>
            </w:r>
          </w:p>
        </w:tc>
        <w:tc>
          <w:tcPr>
            <w:tcW w:w="5697" w:type="dxa"/>
          </w:tcPr>
          <w:p w14:paraId="3BED808D" w14:textId="77777777" w:rsidR="006C0D40" w:rsidRDefault="006C0D40" w:rsidP="006C0D40">
            <w:r>
              <w:t>Cumulative energy consumption starting at midnight by plug loads in bedroom 3</w:t>
            </w:r>
          </w:p>
        </w:tc>
        <w:tc>
          <w:tcPr>
            <w:tcW w:w="1096" w:type="dxa"/>
          </w:tcPr>
          <w:p w14:paraId="21696A0E" w14:textId="77777777" w:rsidR="006C0D40" w:rsidRDefault="006C0D40" w:rsidP="006C0D40">
            <w:r>
              <w:t>Wh</w:t>
            </w:r>
          </w:p>
        </w:tc>
        <w:tc>
          <w:tcPr>
            <w:tcW w:w="1540" w:type="dxa"/>
          </w:tcPr>
          <w:p w14:paraId="641663D7" w14:textId="77777777" w:rsidR="006C0D40" w:rsidRDefault="006C0D40" w:rsidP="006C0D40">
            <w:r>
              <w:t>Loads, CI</w:t>
            </w:r>
          </w:p>
        </w:tc>
      </w:tr>
      <w:tr w:rsidR="006C0D40" w14:paraId="797A9B91" w14:textId="77777777" w:rsidTr="0028250E">
        <w:tc>
          <w:tcPr>
            <w:tcW w:w="1905" w:type="dxa"/>
          </w:tcPr>
          <w:p w14:paraId="26E604E3" w14:textId="77777777" w:rsidR="006C0D40" w:rsidRPr="001E0618" w:rsidRDefault="006C0D40" w:rsidP="006C0D40">
            <w:r w:rsidRPr="006C0D40">
              <w:t>BR</w:t>
            </w:r>
            <w:r>
              <w:t>4</w:t>
            </w:r>
            <w:r w:rsidRPr="006C0D40">
              <w:t xml:space="preserve"> Plug Loads Expected Energy Usage</w:t>
            </w:r>
          </w:p>
        </w:tc>
        <w:tc>
          <w:tcPr>
            <w:tcW w:w="1205" w:type="dxa"/>
          </w:tcPr>
          <w:p w14:paraId="61563DFF" w14:textId="77777777" w:rsidR="006C0D40" w:rsidRDefault="006C0D40" w:rsidP="006C0D40">
            <w:r>
              <w:t>Loads</w:t>
            </w:r>
          </w:p>
        </w:tc>
        <w:tc>
          <w:tcPr>
            <w:tcW w:w="1507" w:type="dxa"/>
          </w:tcPr>
          <w:p w14:paraId="44954F0E" w14:textId="77777777" w:rsidR="006C0D40" w:rsidRDefault="006C0D40" w:rsidP="006C0D40">
            <w:r>
              <w:t>Bedroom4</w:t>
            </w:r>
          </w:p>
        </w:tc>
        <w:tc>
          <w:tcPr>
            <w:tcW w:w="5697" w:type="dxa"/>
          </w:tcPr>
          <w:p w14:paraId="2F06A9BF" w14:textId="77777777" w:rsidR="006C0D40" w:rsidRDefault="006C0D40" w:rsidP="006C0D40">
            <w:r>
              <w:t>Cumulative energy consumption starting at midnight by plug loads in bedroom 4</w:t>
            </w:r>
          </w:p>
        </w:tc>
        <w:tc>
          <w:tcPr>
            <w:tcW w:w="1096" w:type="dxa"/>
          </w:tcPr>
          <w:p w14:paraId="2DAAE02D" w14:textId="77777777" w:rsidR="006C0D40" w:rsidRDefault="006C0D40" w:rsidP="006C0D40">
            <w:r>
              <w:t>Wh</w:t>
            </w:r>
          </w:p>
        </w:tc>
        <w:tc>
          <w:tcPr>
            <w:tcW w:w="1540" w:type="dxa"/>
          </w:tcPr>
          <w:p w14:paraId="0F66E562" w14:textId="77777777" w:rsidR="006C0D40" w:rsidRDefault="006C0D40" w:rsidP="006C0D40">
            <w:r>
              <w:t>Loads, CK</w:t>
            </w:r>
          </w:p>
        </w:tc>
      </w:tr>
      <w:tr w:rsidR="006C0D40" w14:paraId="4C404869" w14:textId="77777777" w:rsidTr="0028250E">
        <w:tc>
          <w:tcPr>
            <w:tcW w:w="1905" w:type="dxa"/>
          </w:tcPr>
          <w:p w14:paraId="6FAF0801" w14:textId="77777777" w:rsidR="006C0D40" w:rsidRPr="001E0618" w:rsidRDefault="006C0D40" w:rsidP="006C0D40">
            <w:r w:rsidRPr="006C0D40">
              <w:t>1st Floor Sens. Heat Energy Usage</w:t>
            </w:r>
          </w:p>
        </w:tc>
        <w:tc>
          <w:tcPr>
            <w:tcW w:w="1205" w:type="dxa"/>
          </w:tcPr>
          <w:p w14:paraId="28D2F1CB" w14:textId="77777777" w:rsidR="006C0D40" w:rsidRDefault="006C0D40" w:rsidP="006C0D40">
            <w:r>
              <w:t>Loads</w:t>
            </w:r>
          </w:p>
        </w:tc>
        <w:tc>
          <w:tcPr>
            <w:tcW w:w="1507" w:type="dxa"/>
          </w:tcPr>
          <w:p w14:paraId="3F92D416" w14:textId="77777777" w:rsidR="006C0D40" w:rsidRDefault="006C0D40" w:rsidP="006C0D40">
            <w:r>
              <w:t>Multiple</w:t>
            </w:r>
          </w:p>
        </w:tc>
        <w:tc>
          <w:tcPr>
            <w:tcW w:w="5697" w:type="dxa"/>
          </w:tcPr>
          <w:p w14:paraId="7EDF1393" w14:textId="77777777" w:rsidR="006C0D40" w:rsidRDefault="006C0D40" w:rsidP="006C0D40">
            <w:r>
              <w:t>Cumulative energy consumption starting at midnight by sensible heat generators on first floor</w:t>
            </w:r>
          </w:p>
        </w:tc>
        <w:tc>
          <w:tcPr>
            <w:tcW w:w="1096" w:type="dxa"/>
          </w:tcPr>
          <w:p w14:paraId="4EFEE876" w14:textId="77777777" w:rsidR="006C0D40" w:rsidRDefault="006C0D40" w:rsidP="006C0D40">
            <w:r>
              <w:t>Wh</w:t>
            </w:r>
          </w:p>
        </w:tc>
        <w:tc>
          <w:tcPr>
            <w:tcW w:w="1540" w:type="dxa"/>
          </w:tcPr>
          <w:p w14:paraId="2428CCA9" w14:textId="77777777" w:rsidR="006C0D40" w:rsidRDefault="006C0D40" w:rsidP="006C0D40">
            <w:r>
              <w:t>Loads, CM</w:t>
            </w:r>
          </w:p>
        </w:tc>
      </w:tr>
      <w:tr w:rsidR="006C0D40" w14:paraId="7223452C" w14:textId="77777777" w:rsidTr="0028250E">
        <w:tc>
          <w:tcPr>
            <w:tcW w:w="1905" w:type="dxa"/>
          </w:tcPr>
          <w:p w14:paraId="5926B5E4" w14:textId="77777777" w:rsidR="006C0D40" w:rsidRPr="001E0618" w:rsidRDefault="006C0D40" w:rsidP="006C0D40">
            <w:r w:rsidRPr="006C0D40">
              <w:t>2nd Floor Sens. Heat Energy Usage</w:t>
            </w:r>
          </w:p>
        </w:tc>
        <w:tc>
          <w:tcPr>
            <w:tcW w:w="1205" w:type="dxa"/>
          </w:tcPr>
          <w:p w14:paraId="3D1CCC30" w14:textId="77777777" w:rsidR="006C0D40" w:rsidRDefault="006C0D40" w:rsidP="006C0D40">
            <w:r>
              <w:t>Loads</w:t>
            </w:r>
          </w:p>
        </w:tc>
        <w:tc>
          <w:tcPr>
            <w:tcW w:w="1507" w:type="dxa"/>
          </w:tcPr>
          <w:p w14:paraId="14D2178B" w14:textId="77777777" w:rsidR="006C0D40" w:rsidRDefault="006C0D40" w:rsidP="006C0D40">
            <w:r>
              <w:t>Multiple</w:t>
            </w:r>
          </w:p>
        </w:tc>
        <w:tc>
          <w:tcPr>
            <w:tcW w:w="5697" w:type="dxa"/>
          </w:tcPr>
          <w:p w14:paraId="5ADDFB9F" w14:textId="77777777" w:rsidR="006C0D40" w:rsidRDefault="006C0D40" w:rsidP="006C0D40">
            <w:r>
              <w:t>Cumulative energy consumption starting at midnight by sensible heat generators on second floor</w:t>
            </w:r>
          </w:p>
        </w:tc>
        <w:tc>
          <w:tcPr>
            <w:tcW w:w="1096" w:type="dxa"/>
          </w:tcPr>
          <w:p w14:paraId="110AF195" w14:textId="77777777" w:rsidR="006C0D40" w:rsidRDefault="006C0D40" w:rsidP="006C0D40">
            <w:r>
              <w:t>Wh</w:t>
            </w:r>
          </w:p>
        </w:tc>
        <w:tc>
          <w:tcPr>
            <w:tcW w:w="1540" w:type="dxa"/>
          </w:tcPr>
          <w:p w14:paraId="6BE2AD67" w14:textId="77777777" w:rsidR="006C0D40" w:rsidRDefault="006C0D40" w:rsidP="006C0D40">
            <w:r>
              <w:t>Loads, CO</w:t>
            </w:r>
          </w:p>
        </w:tc>
      </w:tr>
      <w:tr w:rsidR="006C0D40" w14:paraId="2768240C" w14:textId="77777777" w:rsidTr="0028250E">
        <w:tc>
          <w:tcPr>
            <w:tcW w:w="1905" w:type="dxa"/>
          </w:tcPr>
          <w:p w14:paraId="4E219375" w14:textId="77777777" w:rsidR="006C0D40" w:rsidRPr="001E0618" w:rsidRDefault="006C0D40" w:rsidP="006C0D40">
            <w:r w:rsidRPr="006C0D40">
              <w:t>1st Floor Lights Energy Usage</w:t>
            </w:r>
          </w:p>
        </w:tc>
        <w:tc>
          <w:tcPr>
            <w:tcW w:w="1205" w:type="dxa"/>
          </w:tcPr>
          <w:p w14:paraId="7922CDB0" w14:textId="77777777" w:rsidR="006C0D40" w:rsidRDefault="006C0D40" w:rsidP="006C0D40">
            <w:r>
              <w:t>Loads</w:t>
            </w:r>
          </w:p>
        </w:tc>
        <w:tc>
          <w:tcPr>
            <w:tcW w:w="1507" w:type="dxa"/>
          </w:tcPr>
          <w:p w14:paraId="4739BF24" w14:textId="77777777" w:rsidR="006C0D40" w:rsidRDefault="006C0D40" w:rsidP="006C0D40">
            <w:r>
              <w:t>Multiple</w:t>
            </w:r>
          </w:p>
        </w:tc>
        <w:tc>
          <w:tcPr>
            <w:tcW w:w="5697" w:type="dxa"/>
          </w:tcPr>
          <w:p w14:paraId="0D6698A1" w14:textId="77777777" w:rsidR="006C0D40" w:rsidRDefault="006C0D40" w:rsidP="008351BB">
            <w:r>
              <w:t xml:space="preserve">Cumulative energy consumption starting at midnight by </w:t>
            </w:r>
            <w:r w:rsidR="008351BB">
              <w:t>lights</w:t>
            </w:r>
            <w:r>
              <w:t xml:space="preserve"> on </w:t>
            </w:r>
            <w:r w:rsidR="008351BB">
              <w:t>first</w:t>
            </w:r>
            <w:r>
              <w:t xml:space="preserve"> floor</w:t>
            </w:r>
          </w:p>
        </w:tc>
        <w:tc>
          <w:tcPr>
            <w:tcW w:w="1096" w:type="dxa"/>
          </w:tcPr>
          <w:p w14:paraId="33FA1615" w14:textId="77777777" w:rsidR="006C0D40" w:rsidRDefault="006C0D40" w:rsidP="006C0D40">
            <w:r>
              <w:t>Wh</w:t>
            </w:r>
          </w:p>
        </w:tc>
        <w:tc>
          <w:tcPr>
            <w:tcW w:w="1540" w:type="dxa"/>
          </w:tcPr>
          <w:p w14:paraId="1C2DE2F2" w14:textId="77777777" w:rsidR="006C0D40" w:rsidRDefault="008351BB" w:rsidP="006C0D40">
            <w:r>
              <w:t>Loads, CQ</w:t>
            </w:r>
          </w:p>
        </w:tc>
      </w:tr>
      <w:tr w:rsidR="006C0D40" w14:paraId="6B16A876" w14:textId="77777777" w:rsidTr="0028250E">
        <w:tc>
          <w:tcPr>
            <w:tcW w:w="1905" w:type="dxa"/>
          </w:tcPr>
          <w:p w14:paraId="613BBACC" w14:textId="77777777" w:rsidR="006C0D40" w:rsidRPr="001E0618" w:rsidRDefault="006C0D40" w:rsidP="006C0D40">
            <w:r w:rsidRPr="006C0D40">
              <w:t>2nd Floor Lights Energy Usage</w:t>
            </w:r>
          </w:p>
        </w:tc>
        <w:tc>
          <w:tcPr>
            <w:tcW w:w="1205" w:type="dxa"/>
          </w:tcPr>
          <w:p w14:paraId="4B7A072A" w14:textId="77777777" w:rsidR="006C0D40" w:rsidRDefault="006C0D40" w:rsidP="006C0D40">
            <w:r>
              <w:t>Loads</w:t>
            </w:r>
          </w:p>
        </w:tc>
        <w:tc>
          <w:tcPr>
            <w:tcW w:w="1507" w:type="dxa"/>
          </w:tcPr>
          <w:p w14:paraId="2371B50B" w14:textId="77777777" w:rsidR="006C0D40" w:rsidRDefault="006C0D40" w:rsidP="006C0D40">
            <w:r>
              <w:t>Multiple</w:t>
            </w:r>
          </w:p>
        </w:tc>
        <w:tc>
          <w:tcPr>
            <w:tcW w:w="5697" w:type="dxa"/>
          </w:tcPr>
          <w:p w14:paraId="5C3B3838" w14:textId="77777777" w:rsidR="006C0D40" w:rsidRDefault="006C0D40" w:rsidP="008351BB">
            <w:r>
              <w:t xml:space="preserve">Cumulative energy consumption starting at midnight by </w:t>
            </w:r>
            <w:r w:rsidR="008351BB">
              <w:t xml:space="preserve">lights </w:t>
            </w:r>
            <w:r>
              <w:t>on second floor</w:t>
            </w:r>
          </w:p>
        </w:tc>
        <w:tc>
          <w:tcPr>
            <w:tcW w:w="1096" w:type="dxa"/>
          </w:tcPr>
          <w:p w14:paraId="66E89249" w14:textId="77777777" w:rsidR="006C0D40" w:rsidRDefault="006C0D40" w:rsidP="006C0D40">
            <w:r>
              <w:t>Wh</w:t>
            </w:r>
          </w:p>
        </w:tc>
        <w:tc>
          <w:tcPr>
            <w:tcW w:w="1540" w:type="dxa"/>
          </w:tcPr>
          <w:p w14:paraId="0340E17A" w14:textId="77777777" w:rsidR="006C0D40" w:rsidRDefault="008351BB" w:rsidP="006C0D40">
            <w:r>
              <w:t>Loads, CS</w:t>
            </w:r>
          </w:p>
        </w:tc>
      </w:tr>
      <w:tr w:rsidR="006C0D40" w14:paraId="67838816" w14:textId="77777777" w:rsidTr="0028250E">
        <w:tc>
          <w:tcPr>
            <w:tcW w:w="1905" w:type="dxa"/>
          </w:tcPr>
          <w:p w14:paraId="5F4997FA" w14:textId="77777777" w:rsidR="006C0D40" w:rsidRPr="001E0618" w:rsidRDefault="008351BB" w:rsidP="006C0D40">
            <w:r w:rsidRPr="008351BB">
              <w:lastRenderedPageBreak/>
              <w:t>Latent Heat Energy Usage</w:t>
            </w:r>
          </w:p>
        </w:tc>
        <w:tc>
          <w:tcPr>
            <w:tcW w:w="1205" w:type="dxa"/>
          </w:tcPr>
          <w:p w14:paraId="25582BF6" w14:textId="77777777" w:rsidR="006C0D40" w:rsidRDefault="008351BB" w:rsidP="006C0D40">
            <w:r>
              <w:t>Loads</w:t>
            </w:r>
          </w:p>
        </w:tc>
        <w:tc>
          <w:tcPr>
            <w:tcW w:w="1507" w:type="dxa"/>
          </w:tcPr>
          <w:p w14:paraId="429B438D" w14:textId="77777777" w:rsidR="006C0D40" w:rsidRDefault="008351BB" w:rsidP="006C0D40">
            <w:r>
              <w:t>Kitchen</w:t>
            </w:r>
          </w:p>
        </w:tc>
        <w:tc>
          <w:tcPr>
            <w:tcW w:w="5697" w:type="dxa"/>
          </w:tcPr>
          <w:p w14:paraId="597B4120" w14:textId="77777777" w:rsidR="006C0D40" w:rsidRDefault="008351BB" w:rsidP="008351BB">
            <w:r>
              <w:t>Cumulative energy consumption starting at midnight by moisture generators</w:t>
            </w:r>
          </w:p>
        </w:tc>
        <w:tc>
          <w:tcPr>
            <w:tcW w:w="1096" w:type="dxa"/>
          </w:tcPr>
          <w:p w14:paraId="687E5EB6" w14:textId="77777777" w:rsidR="006C0D40" w:rsidRDefault="008351BB" w:rsidP="006C0D40">
            <w:r>
              <w:t>Wh</w:t>
            </w:r>
          </w:p>
        </w:tc>
        <w:tc>
          <w:tcPr>
            <w:tcW w:w="1540" w:type="dxa"/>
          </w:tcPr>
          <w:p w14:paraId="53045025" w14:textId="77777777" w:rsidR="006C0D40" w:rsidRDefault="008351BB" w:rsidP="006C0D40">
            <w:r>
              <w:t>Loads, CU</w:t>
            </w:r>
          </w:p>
        </w:tc>
      </w:tr>
      <w:tr w:rsidR="006C0D40" w14:paraId="2D489003" w14:textId="77777777" w:rsidTr="0028250E">
        <w:tc>
          <w:tcPr>
            <w:tcW w:w="1905" w:type="dxa"/>
          </w:tcPr>
          <w:p w14:paraId="3C089C5E" w14:textId="77777777" w:rsidR="006C0D40" w:rsidRPr="001E0618" w:rsidRDefault="008351BB" w:rsidP="006C0D40">
            <w:r w:rsidRPr="008351BB">
              <w:t>Dryer Energy - Total</w:t>
            </w:r>
          </w:p>
        </w:tc>
        <w:tc>
          <w:tcPr>
            <w:tcW w:w="1205" w:type="dxa"/>
          </w:tcPr>
          <w:p w14:paraId="31639CF6" w14:textId="77777777" w:rsidR="006C0D40" w:rsidRDefault="008351BB" w:rsidP="006C0D40">
            <w:r>
              <w:t>Loads</w:t>
            </w:r>
          </w:p>
        </w:tc>
        <w:tc>
          <w:tcPr>
            <w:tcW w:w="1507" w:type="dxa"/>
          </w:tcPr>
          <w:p w14:paraId="558968E6" w14:textId="77777777" w:rsidR="006C0D40" w:rsidRDefault="008351BB" w:rsidP="006C0D40">
            <w:r>
              <w:t>Kitchen</w:t>
            </w:r>
          </w:p>
        </w:tc>
        <w:tc>
          <w:tcPr>
            <w:tcW w:w="5697" w:type="dxa"/>
          </w:tcPr>
          <w:p w14:paraId="138A301A" w14:textId="77777777" w:rsidR="006C0D40" w:rsidRDefault="008351BB" w:rsidP="008351BB">
            <w:r>
              <w:t>Cumulative energy consumption starting at midnight by dryer</w:t>
            </w:r>
          </w:p>
        </w:tc>
        <w:tc>
          <w:tcPr>
            <w:tcW w:w="1096" w:type="dxa"/>
          </w:tcPr>
          <w:p w14:paraId="3764022E" w14:textId="77777777" w:rsidR="006C0D40" w:rsidRDefault="008351BB" w:rsidP="006C0D40">
            <w:r>
              <w:t>Wh</w:t>
            </w:r>
          </w:p>
        </w:tc>
        <w:tc>
          <w:tcPr>
            <w:tcW w:w="1540" w:type="dxa"/>
          </w:tcPr>
          <w:p w14:paraId="12B4630C" w14:textId="77777777" w:rsidR="006C0D40" w:rsidRDefault="008351BB" w:rsidP="006C0D40">
            <w:r>
              <w:t>Loads, CX</w:t>
            </w:r>
          </w:p>
        </w:tc>
      </w:tr>
      <w:tr w:rsidR="008351BB" w14:paraId="2320ED20" w14:textId="77777777" w:rsidTr="0028250E">
        <w:tc>
          <w:tcPr>
            <w:tcW w:w="1905" w:type="dxa"/>
          </w:tcPr>
          <w:p w14:paraId="53C995F6" w14:textId="77777777" w:rsidR="008351BB" w:rsidRPr="001E0618" w:rsidRDefault="008351BB" w:rsidP="008351BB">
            <w:r w:rsidRPr="008351BB">
              <w:t>Dryer Power - Total</w:t>
            </w:r>
          </w:p>
        </w:tc>
        <w:tc>
          <w:tcPr>
            <w:tcW w:w="1205" w:type="dxa"/>
          </w:tcPr>
          <w:p w14:paraId="778AD428" w14:textId="77777777" w:rsidR="008351BB" w:rsidRDefault="008351BB" w:rsidP="008351BB">
            <w:r>
              <w:t>Loads</w:t>
            </w:r>
          </w:p>
        </w:tc>
        <w:tc>
          <w:tcPr>
            <w:tcW w:w="1507" w:type="dxa"/>
          </w:tcPr>
          <w:p w14:paraId="23FA01E9" w14:textId="77777777" w:rsidR="008351BB" w:rsidRDefault="008351BB" w:rsidP="008351BB">
            <w:r>
              <w:t>Kitchen</w:t>
            </w:r>
          </w:p>
        </w:tc>
        <w:tc>
          <w:tcPr>
            <w:tcW w:w="5697" w:type="dxa"/>
          </w:tcPr>
          <w:p w14:paraId="49281964" w14:textId="77777777" w:rsidR="008351BB" w:rsidRDefault="008351BB" w:rsidP="008351BB">
            <w:r>
              <w:t>Instantaneous power consumption by dryer</w:t>
            </w:r>
          </w:p>
        </w:tc>
        <w:tc>
          <w:tcPr>
            <w:tcW w:w="1096" w:type="dxa"/>
          </w:tcPr>
          <w:p w14:paraId="2262F1B0" w14:textId="77777777" w:rsidR="008351BB" w:rsidRDefault="008351BB" w:rsidP="008351BB">
            <w:r>
              <w:t>W</w:t>
            </w:r>
          </w:p>
        </w:tc>
        <w:tc>
          <w:tcPr>
            <w:tcW w:w="1540" w:type="dxa"/>
          </w:tcPr>
          <w:p w14:paraId="48DEB70B" w14:textId="77777777" w:rsidR="008351BB" w:rsidRDefault="008351BB" w:rsidP="008351BB">
            <w:r>
              <w:t>Loads, CY</w:t>
            </w:r>
          </w:p>
        </w:tc>
      </w:tr>
      <w:tr w:rsidR="008351BB" w14:paraId="71D82E08" w14:textId="77777777" w:rsidTr="0028250E">
        <w:tc>
          <w:tcPr>
            <w:tcW w:w="1905" w:type="dxa"/>
          </w:tcPr>
          <w:p w14:paraId="4135AD15" w14:textId="77777777" w:rsidR="008351BB" w:rsidRPr="001E0618" w:rsidRDefault="008351BB" w:rsidP="008351BB">
            <w:r w:rsidRPr="008351BB">
              <w:t>Oven Energy - Total</w:t>
            </w:r>
          </w:p>
        </w:tc>
        <w:tc>
          <w:tcPr>
            <w:tcW w:w="1205" w:type="dxa"/>
          </w:tcPr>
          <w:p w14:paraId="433DCAE8" w14:textId="77777777" w:rsidR="008351BB" w:rsidRDefault="008351BB" w:rsidP="008351BB">
            <w:r>
              <w:t>Loads</w:t>
            </w:r>
          </w:p>
        </w:tc>
        <w:tc>
          <w:tcPr>
            <w:tcW w:w="1507" w:type="dxa"/>
          </w:tcPr>
          <w:p w14:paraId="349DFCAD" w14:textId="77777777" w:rsidR="008351BB" w:rsidRDefault="008351BB" w:rsidP="008351BB">
            <w:r>
              <w:t>Kitchen</w:t>
            </w:r>
          </w:p>
        </w:tc>
        <w:tc>
          <w:tcPr>
            <w:tcW w:w="5697" w:type="dxa"/>
          </w:tcPr>
          <w:p w14:paraId="2BF33CE2" w14:textId="77777777" w:rsidR="008351BB" w:rsidRDefault="008351BB" w:rsidP="008351BB">
            <w:r>
              <w:t>Cumulative energy consumption starting at midnight by oven</w:t>
            </w:r>
          </w:p>
        </w:tc>
        <w:tc>
          <w:tcPr>
            <w:tcW w:w="1096" w:type="dxa"/>
          </w:tcPr>
          <w:p w14:paraId="2D73813F" w14:textId="77777777" w:rsidR="008351BB" w:rsidRDefault="008351BB" w:rsidP="008351BB">
            <w:r>
              <w:t>Wh</w:t>
            </w:r>
          </w:p>
        </w:tc>
        <w:tc>
          <w:tcPr>
            <w:tcW w:w="1540" w:type="dxa"/>
          </w:tcPr>
          <w:p w14:paraId="43320AE1" w14:textId="77777777" w:rsidR="008351BB" w:rsidRDefault="008351BB" w:rsidP="008351BB">
            <w:r>
              <w:t>Loads, CZ</w:t>
            </w:r>
          </w:p>
        </w:tc>
      </w:tr>
      <w:tr w:rsidR="008351BB" w14:paraId="22558221" w14:textId="77777777" w:rsidTr="0028250E">
        <w:tc>
          <w:tcPr>
            <w:tcW w:w="1905" w:type="dxa"/>
          </w:tcPr>
          <w:p w14:paraId="0D6AD003" w14:textId="77777777" w:rsidR="008351BB" w:rsidRPr="001E0618" w:rsidRDefault="008351BB" w:rsidP="008351BB">
            <w:r w:rsidRPr="008351BB">
              <w:t>Oven Power - Total</w:t>
            </w:r>
          </w:p>
        </w:tc>
        <w:tc>
          <w:tcPr>
            <w:tcW w:w="1205" w:type="dxa"/>
          </w:tcPr>
          <w:p w14:paraId="55BAB42B" w14:textId="77777777" w:rsidR="008351BB" w:rsidRDefault="008351BB" w:rsidP="008351BB">
            <w:r>
              <w:t>Loads</w:t>
            </w:r>
          </w:p>
        </w:tc>
        <w:tc>
          <w:tcPr>
            <w:tcW w:w="1507" w:type="dxa"/>
          </w:tcPr>
          <w:p w14:paraId="769EAE7C" w14:textId="77777777" w:rsidR="008351BB" w:rsidRDefault="008351BB" w:rsidP="008351BB">
            <w:r>
              <w:t>Kitchen</w:t>
            </w:r>
          </w:p>
        </w:tc>
        <w:tc>
          <w:tcPr>
            <w:tcW w:w="5697" w:type="dxa"/>
          </w:tcPr>
          <w:p w14:paraId="4098B538" w14:textId="77777777" w:rsidR="008351BB" w:rsidRDefault="008351BB" w:rsidP="008351BB">
            <w:r>
              <w:t>Instantaneous power consumption by oven</w:t>
            </w:r>
          </w:p>
        </w:tc>
        <w:tc>
          <w:tcPr>
            <w:tcW w:w="1096" w:type="dxa"/>
          </w:tcPr>
          <w:p w14:paraId="3D6D0E05" w14:textId="77777777" w:rsidR="008351BB" w:rsidRDefault="008351BB" w:rsidP="008351BB">
            <w:r>
              <w:t>W</w:t>
            </w:r>
          </w:p>
        </w:tc>
        <w:tc>
          <w:tcPr>
            <w:tcW w:w="1540" w:type="dxa"/>
          </w:tcPr>
          <w:p w14:paraId="1BBFA624" w14:textId="77777777" w:rsidR="008351BB" w:rsidRDefault="008351BB" w:rsidP="008351BB">
            <w:r>
              <w:t>Loads, DA</w:t>
            </w:r>
          </w:p>
        </w:tc>
      </w:tr>
      <w:tr w:rsidR="008351BB" w14:paraId="7125BC7F" w14:textId="77777777" w:rsidTr="0028250E">
        <w:tc>
          <w:tcPr>
            <w:tcW w:w="1905" w:type="dxa"/>
          </w:tcPr>
          <w:p w14:paraId="456DF7AA" w14:textId="77777777" w:rsidR="008351BB" w:rsidRPr="001E0618" w:rsidRDefault="008351BB" w:rsidP="008351BB">
            <w:r w:rsidRPr="008351BB">
              <w:t>Basement Plug Loads Power Usage</w:t>
            </w:r>
          </w:p>
        </w:tc>
        <w:tc>
          <w:tcPr>
            <w:tcW w:w="1205" w:type="dxa"/>
          </w:tcPr>
          <w:p w14:paraId="26C32022" w14:textId="77777777" w:rsidR="008351BB" w:rsidRDefault="008351BB" w:rsidP="008351BB">
            <w:r>
              <w:t xml:space="preserve">Loads </w:t>
            </w:r>
          </w:p>
        </w:tc>
        <w:tc>
          <w:tcPr>
            <w:tcW w:w="1507" w:type="dxa"/>
          </w:tcPr>
          <w:p w14:paraId="26B476FE" w14:textId="77777777" w:rsidR="008351BB" w:rsidRDefault="008351BB" w:rsidP="008351BB">
            <w:r>
              <w:t>Basement</w:t>
            </w:r>
          </w:p>
        </w:tc>
        <w:tc>
          <w:tcPr>
            <w:tcW w:w="5697" w:type="dxa"/>
          </w:tcPr>
          <w:p w14:paraId="7445C26A" w14:textId="77777777" w:rsidR="008351BB" w:rsidRDefault="008351BB" w:rsidP="008351BB">
            <w:r>
              <w:t>Instantaneous power consumption by plug loads in basement</w:t>
            </w:r>
          </w:p>
        </w:tc>
        <w:tc>
          <w:tcPr>
            <w:tcW w:w="1096" w:type="dxa"/>
          </w:tcPr>
          <w:p w14:paraId="33405C09" w14:textId="77777777" w:rsidR="008351BB" w:rsidRDefault="008351BB" w:rsidP="008351BB">
            <w:r>
              <w:t>W</w:t>
            </w:r>
          </w:p>
        </w:tc>
        <w:tc>
          <w:tcPr>
            <w:tcW w:w="1540" w:type="dxa"/>
          </w:tcPr>
          <w:p w14:paraId="4717A51A" w14:textId="77777777" w:rsidR="008351BB" w:rsidRDefault="008351BB" w:rsidP="008351BB">
            <w:r>
              <w:t>Loads, DB</w:t>
            </w:r>
          </w:p>
        </w:tc>
      </w:tr>
      <w:tr w:rsidR="008351BB" w14:paraId="2C4F87C5" w14:textId="77777777" w:rsidTr="0028250E">
        <w:tc>
          <w:tcPr>
            <w:tcW w:w="1905" w:type="dxa"/>
          </w:tcPr>
          <w:p w14:paraId="4FBD3D1C" w14:textId="77777777" w:rsidR="008351BB" w:rsidRPr="001E0618" w:rsidRDefault="008351BB" w:rsidP="008351BB">
            <w:r w:rsidRPr="008351BB">
              <w:t>Basement Plug Loads Energy Usage</w:t>
            </w:r>
          </w:p>
        </w:tc>
        <w:tc>
          <w:tcPr>
            <w:tcW w:w="1205" w:type="dxa"/>
          </w:tcPr>
          <w:p w14:paraId="29DE4772" w14:textId="77777777" w:rsidR="008351BB" w:rsidRDefault="008351BB" w:rsidP="008351BB">
            <w:r>
              <w:t xml:space="preserve">Loads </w:t>
            </w:r>
          </w:p>
        </w:tc>
        <w:tc>
          <w:tcPr>
            <w:tcW w:w="1507" w:type="dxa"/>
          </w:tcPr>
          <w:p w14:paraId="4F67A5F2" w14:textId="77777777" w:rsidR="008351BB" w:rsidRDefault="008351BB" w:rsidP="008351BB">
            <w:r>
              <w:t>Basement</w:t>
            </w:r>
          </w:p>
        </w:tc>
        <w:tc>
          <w:tcPr>
            <w:tcW w:w="5697" w:type="dxa"/>
          </w:tcPr>
          <w:p w14:paraId="56562455" w14:textId="77777777" w:rsidR="008351BB" w:rsidRDefault="008351BB" w:rsidP="008351BB">
            <w:r>
              <w:t>Cumulative energy consumption starting at midnight by plug loads in basement</w:t>
            </w:r>
          </w:p>
        </w:tc>
        <w:tc>
          <w:tcPr>
            <w:tcW w:w="1096" w:type="dxa"/>
          </w:tcPr>
          <w:p w14:paraId="41BCAE8A" w14:textId="77777777" w:rsidR="008351BB" w:rsidRDefault="008351BB" w:rsidP="008351BB">
            <w:r>
              <w:t>Wh</w:t>
            </w:r>
          </w:p>
        </w:tc>
        <w:tc>
          <w:tcPr>
            <w:tcW w:w="1540" w:type="dxa"/>
          </w:tcPr>
          <w:p w14:paraId="7E80BFEB" w14:textId="77777777" w:rsidR="008351BB" w:rsidRDefault="008351BB" w:rsidP="008351BB">
            <w:r>
              <w:t>Loads, DD</w:t>
            </w:r>
          </w:p>
        </w:tc>
      </w:tr>
      <w:tr w:rsidR="008351BB" w14:paraId="2C1744E8" w14:textId="77777777" w:rsidTr="0028250E">
        <w:tc>
          <w:tcPr>
            <w:tcW w:w="1905" w:type="dxa"/>
          </w:tcPr>
          <w:p w14:paraId="02184B8A" w14:textId="77777777" w:rsidR="008351BB" w:rsidRPr="001E0618" w:rsidRDefault="008351BB" w:rsidP="008351BB">
            <w:r w:rsidRPr="008351BB">
              <w:t>Clothes Washer Energy - with Standby</w:t>
            </w:r>
          </w:p>
        </w:tc>
        <w:tc>
          <w:tcPr>
            <w:tcW w:w="1205" w:type="dxa"/>
          </w:tcPr>
          <w:p w14:paraId="79169EBB" w14:textId="77777777" w:rsidR="008351BB" w:rsidRDefault="008351BB" w:rsidP="008351BB">
            <w:r>
              <w:t xml:space="preserve">Loads </w:t>
            </w:r>
          </w:p>
        </w:tc>
        <w:tc>
          <w:tcPr>
            <w:tcW w:w="1507" w:type="dxa"/>
          </w:tcPr>
          <w:p w14:paraId="73D47594" w14:textId="77777777" w:rsidR="008351BB" w:rsidRDefault="008351BB" w:rsidP="008351BB">
            <w:r>
              <w:t>Kitchen</w:t>
            </w:r>
          </w:p>
        </w:tc>
        <w:tc>
          <w:tcPr>
            <w:tcW w:w="5697" w:type="dxa"/>
          </w:tcPr>
          <w:p w14:paraId="38AF9318" w14:textId="77777777" w:rsidR="008351BB" w:rsidRDefault="008351BB" w:rsidP="008351BB">
            <w:r>
              <w:t>Cumulative energy consumption starting at midnight by clothes washer</w:t>
            </w:r>
          </w:p>
        </w:tc>
        <w:tc>
          <w:tcPr>
            <w:tcW w:w="1096" w:type="dxa"/>
          </w:tcPr>
          <w:p w14:paraId="42AAE1F3" w14:textId="77777777" w:rsidR="008351BB" w:rsidRDefault="008351BB" w:rsidP="008351BB">
            <w:r>
              <w:t>Wh</w:t>
            </w:r>
          </w:p>
        </w:tc>
        <w:tc>
          <w:tcPr>
            <w:tcW w:w="1540" w:type="dxa"/>
          </w:tcPr>
          <w:p w14:paraId="30AB0623" w14:textId="77777777" w:rsidR="008351BB" w:rsidRDefault="008351BB" w:rsidP="008351BB">
            <w:r>
              <w:t>Loads, DF</w:t>
            </w:r>
          </w:p>
        </w:tc>
      </w:tr>
      <w:tr w:rsidR="008351BB" w14:paraId="3845ECBF" w14:textId="77777777" w:rsidTr="0028250E">
        <w:tc>
          <w:tcPr>
            <w:tcW w:w="1905" w:type="dxa"/>
          </w:tcPr>
          <w:p w14:paraId="13BB4A1B" w14:textId="77777777" w:rsidR="008351BB" w:rsidRPr="001E0618" w:rsidRDefault="008351BB" w:rsidP="008351BB">
            <w:r w:rsidRPr="008351BB">
              <w:t>Clothes Washer Power - With Standby</w:t>
            </w:r>
          </w:p>
        </w:tc>
        <w:tc>
          <w:tcPr>
            <w:tcW w:w="1205" w:type="dxa"/>
          </w:tcPr>
          <w:p w14:paraId="1316AEC6" w14:textId="77777777" w:rsidR="008351BB" w:rsidRDefault="008351BB" w:rsidP="008351BB">
            <w:r>
              <w:t>Loads</w:t>
            </w:r>
          </w:p>
        </w:tc>
        <w:tc>
          <w:tcPr>
            <w:tcW w:w="1507" w:type="dxa"/>
          </w:tcPr>
          <w:p w14:paraId="683BA7E9" w14:textId="77777777" w:rsidR="008351BB" w:rsidRDefault="008351BB" w:rsidP="008351BB">
            <w:r>
              <w:t>Kitchen</w:t>
            </w:r>
          </w:p>
        </w:tc>
        <w:tc>
          <w:tcPr>
            <w:tcW w:w="5697" w:type="dxa"/>
          </w:tcPr>
          <w:p w14:paraId="53A58882" w14:textId="77777777" w:rsidR="008351BB" w:rsidRDefault="008351BB" w:rsidP="008351BB">
            <w:r>
              <w:t>Instantaneous power consumption by clothes washer</w:t>
            </w:r>
          </w:p>
        </w:tc>
        <w:tc>
          <w:tcPr>
            <w:tcW w:w="1096" w:type="dxa"/>
          </w:tcPr>
          <w:p w14:paraId="1072CE87" w14:textId="77777777" w:rsidR="008351BB" w:rsidRDefault="008351BB" w:rsidP="008351BB">
            <w:r>
              <w:t>W</w:t>
            </w:r>
          </w:p>
        </w:tc>
        <w:tc>
          <w:tcPr>
            <w:tcW w:w="1540" w:type="dxa"/>
          </w:tcPr>
          <w:p w14:paraId="1F69C8B8" w14:textId="77777777" w:rsidR="008351BB" w:rsidRDefault="008351BB" w:rsidP="008351BB">
            <w:r>
              <w:t>Loads, DG</w:t>
            </w:r>
          </w:p>
        </w:tc>
      </w:tr>
      <w:tr w:rsidR="008351BB" w14:paraId="6D5FD52E" w14:textId="77777777" w:rsidTr="0028250E">
        <w:tc>
          <w:tcPr>
            <w:tcW w:w="1905" w:type="dxa"/>
          </w:tcPr>
          <w:p w14:paraId="6D98342D" w14:textId="77777777" w:rsidR="008351BB" w:rsidRPr="001E0618" w:rsidRDefault="008351BB" w:rsidP="008351BB">
            <w:r w:rsidRPr="008351BB">
              <w:t>Refrigerator Energy - with Standby</w:t>
            </w:r>
          </w:p>
        </w:tc>
        <w:tc>
          <w:tcPr>
            <w:tcW w:w="1205" w:type="dxa"/>
          </w:tcPr>
          <w:p w14:paraId="0316858F" w14:textId="77777777" w:rsidR="008351BB" w:rsidRDefault="008351BB" w:rsidP="008351BB">
            <w:r>
              <w:t xml:space="preserve">Loads </w:t>
            </w:r>
          </w:p>
        </w:tc>
        <w:tc>
          <w:tcPr>
            <w:tcW w:w="1507" w:type="dxa"/>
          </w:tcPr>
          <w:p w14:paraId="120E5EF2" w14:textId="77777777" w:rsidR="008351BB" w:rsidRDefault="008351BB" w:rsidP="008351BB">
            <w:r>
              <w:t>Kitchen</w:t>
            </w:r>
          </w:p>
        </w:tc>
        <w:tc>
          <w:tcPr>
            <w:tcW w:w="5697" w:type="dxa"/>
          </w:tcPr>
          <w:p w14:paraId="4C5D32E5" w14:textId="77777777" w:rsidR="008351BB" w:rsidRDefault="008351BB" w:rsidP="008351BB">
            <w:r>
              <w:t>Cumulative energy consumption starting at midnight by refrigerator</w:t>
            </w:r>
          </w:p>
        </w:tc>
        <w:tc>
          <w:tcPr>
            <w:tcW w:w="1096" w:type="dxa"/>
          </w:tcPr>
          <w:p w14:paraId="2E7668E3" w14:textId="77777777" w:rsidR="008351BB" w:rsidRDefault="008351BB" w:rsidP="008351BB">
            <w:r>
              <w:t>Wh</w:t>
            </w:r>
          </w:p>
        </w:tc>
        <w:tc>
          <w:tcPr>
            <w:tcW w:w="1540" w:type="dxa"/>
          </w:tcPr>
          <w:p w14:paraId="0FA2A34F" w14:textId="77777777" w:rsidR="008351BB" w:rsidRDefault="008351BB" w:rsidP="008351BB">
            <w:r>
              <w:t>Loads, DH</w:t>
            </w:r>
          </w:p>
        </w:tc>
      </w:tr>
      <w:tr w:rsidR="008351BB" w14:paraId="3CA78679" w14:textId="77777777" w:rsidTr="0028250E">
        <w:tc>
          <w:tcPr>
            <w:tcW w:w="1905" w:type="dxa"/>
          </w:tcPr>
          <w:p w14:paraId="10822A7E" w14:textId="77777777" w:rsidR="008351BB" w:rsidRPr="001E0618" w:rsidRDefault="008351BB" w:rsidP="008351BB">
            <w:r w:rsidRPr="008351BB">
              <w:t>Refrigerator Power - With Standby</w:t>
            </w:r>
          </w:p>
        </w:tc>
        <w:tc>
          <w:tcPr>
            <w:tcW w:w="1205" w:type="dxa"/>
          </w:tcPr>
          <w:p w14:paraId="6CA4E316" w14:textId="77777777" w:rsidR="008351BB" w:rsidRDefault="008351BB" w:rsidP="008351BB">
            <w:r>
              <w:t>Loads</w:t>
            </w:r>
          </w:p>
        </w:tc>
        <w:tc>
          <w:tcPr>
            <w:tcW w:w="1507" w:type="dxa"/>
          </w:tcPr>
          <w:p w14:paraId="0CA8AF7E" w14:textId="77777777" w:rsidR="008351BB" w:rsidRDefault="008351BB" w:rsidP="008351BB">
            <w:r>
              <w:t>Kitchen</w:t>
            </w:r>
          </w:p>
        </w:tc>
        <w:tc>
          <w:tcPr>
            <w:tcW w:w="5697" w:type="dxa"/>
          </w:tcPr>
          <w:p w14:paraId="3E6128D9" w14:textId="77777777" w:rsidR="008351BB" w:rsidRDefault="008351BB" w:rsidP="008351BB">
            <w:r>
              <w:t>Instantaneous power consumption by refrigerator</w:t>
            </w:r>
          </w:p>
        </w:tc>
        <w:tc>
          <w:tcPr>
            <w:tcW w:w="1096" w:type="dxa"/>
          </w:tcPr>
          <w:p w14:paraId="3068EFE3" w14:textId="77777777" w:rsidR="008351BB" w:rsidRDefault="008351BB" w:rsidP="008351BB">
            <w:r>
              <w:t>W</w:t>
            </w:r>
          </w:p>
        </w:tc>
        <w:tc>
          <w:tcPr>
            <w:tcW w:w="1540" w:type="dxa"/>
          </w:tcPr>
          <w:p w14:paraId="44C7B640" w14:textId="77777777" w:rsidR="008351BB" w:rsidRDefault="008351BB" w:rsidP="008351BB">
            <w:r>
              <w:t>Loads, DI</w:t>
            </w:r>
          </w:p>
        </w:tc>
      </w:tr>
      <w:tr w:rsidR="008351BB" w14:paraId="6E16ED46" w14:textId="77777777" w:rsidTr="0028250E">
        <w:tc>
          <w:tcPr>
            <w:tcW w:w="1905" w:type="dxa"/>
            <w:tcBorders>
              <w:bottom w:val="single" w:sz="4" w:space="0" w:color="auto"/>
            </w:tcBorders>
          </w:tcPr>
          <w:p w14:paraId="01DEA5E7" w14:textId="77777777" w:rsidR="008351BB" w:rsidRPr="001E0618" w:rsidRDefault="008351BB" w:rsidP="008351BB">
            <w:r w:rsidRPr="008351BB">
              <w:t>Microwave Energy - with Standby</w:t>
            </w:r>
          </w:p>
        </w:tc>
        <w:tc>
          <w:tcPr>
            <w:tcW w:w="1205" w:type="dxa"/>
            <w:tcBorders>
              <w:bottom w:val="single" w:sz="4" w:space="0" w:color="auto"/>
            </w:tcBorders>
          </w:tcPr>
          <w:p w14:paraId="558F4F81" w14:textId="77777777" w:rsidR="008351BB" w:rsidRDefault="008351BB" w:rsidP="008351BB">
            <w:r>
              <w:t xml:space="preserve">Loads </w:t>
            </w:r>
          </w:p>
        </w:tc>
        <w:tc>
          <w:tcPr>
            <w:tcW w:w="1507" w:type="dxa"/>
            <w:tcBorders>
              <w:bottom w:val="single" w:sz="4" w:space="0" w:color="auto"/>
            </w:tcBorders>
          </w:tcPr>
          <w:p w14:paraId="75E9F7BB" w14:textId="77777777" w:rsidR="008351BB" w:rsidRDefault="008351BB" w:rsidP="008351BB">
            <w:r>
              <w:t>Kitchen</w:t>
            </w:r>
          </w:p>
        </w:tc>
        <w:tc>
          <w:tcPr>
            <w:tcW w:w="5697" w:type="dxa"/>
            <w:tcBorders>
              <w:bottom w:val="single" w:sz="4" w:space="0" w:color="auto"/>
            </w:tcBorders>
          </w:tcPr>
          <w:p w14:paraId="2BD1B90C" w14:textId="77777777" w:rsidR="008351BB" w:rsidRDefault="008351BB" w:rsidP="008351BB">
            <w:r>
              <w:t>Cumulative energy consumption starting at midnight by microwave oven</w:t>
            </w:r>
          </w:p>
        </w:tc>
        <w:tc>
          <w:tcPr>
            <w:tcW w:w="1096" w:type="dxa"/>
            <w:tcBorders>
              <w:bottom w:val="single" w:sz="4" w:space="0" w:color="auto"/>
            </w:tcBorders>
          </w:tcPr>
          <w:p w14:paraId="27B4BB6E" w14:textId="77777777" w:rsidR="008351BB" w:rsidRDefault="008351BB" w:rsidP="008351BB">
            <w:r>
              <w:t>Wh</w:t>
            </w:r>
          </w:p>
        </w:tc>
        <w:tc>
          <w:tcPr>
            <w:tcW w:w="1540" w:type="dxa"/>
            <w:tcBorders>
              <w:bottom w:val="single" w:sz="4" w:space="0" w:color="auto"/>
            </w:tcBorders>
          </w:tcPr>
          <w:p w14:paraId="5B873C08" w14:textId="77777777" w:rsidR="008351BB" w:rsidRDefault="008351BB" w:rsidP="008351BB">
            <w:r>
              <w:t>Loads, DJ</w:t>
            </w:r>
          </w:p>
        </w:tc>
      </w:tr>
      <w:tr w:rsidR="008351BB" w14:paraId="1BA5B0F8" w14:textId="77777777" w:rsidTr="0028250E">
        <w:tc>
          <w:tcPr>
            <w:tcW w:w="1905" w:type="dxa"/>
            <w:tcBorders>
              <w:bottom w:val="double" w:sz="4" w:space="0" w:color="auto"/>
            </w:tcBorders>
          </w:tcPr>
          <w:p w14:paraId="009985A1" w14:textId="77777777" w:rsidR="008351BB" w:rsidRPr="008351BB" w:rsidRDefault="008351BB" w:rsidP="008351BB">
            <w:r w:rsidRPr="008351BB">
              <w:t>Microwave Power - With Standby</w:t>
            </w:r>
          </w:p>
        </w:tc>
        <w:tc>
          <w:tcPr>
            <w:tcW w:w="1205" w:type="dxa"/>
            <w:tcBorders>
              <w:bottom w:val="double" w:sz="4" w:space="0" w:color="auto"/>
            </w:tcBorders>
          </w:tcPr>
          <w:p w14:paraId="1CA813E2" w14:textId="77777777" w:rsidR="008351BB" w:rsidRDefault="008351BB" w:rsidP="008351BB">
            <w:r>
              <w:t>Loads</w:t>
            </w:r>
          </w:p>
        </w:tc>
        <w:tc>
          <w:tcPr>
            <w:tcW w:w="1507" w:type="dxa"/>
            <w:tcBorders>
              <w:bottom w:val="double" w:sz="4" w:space="0" w:color="auto"/>
            </w:tcBorders>
          </w:tcPr>
          <w:p w14:paraId="770F86E3" w14:textId="77777777" w:rsidR="008351BB" w:rsidRDefault="008351BB" w:rsidP="008351BB">
            <w:r>
              <w:t>Kitchen</w:t>
            </w:r>
          </w:p>
        </w:tc>
        <w:tc>
          <w:tcPr>
            <w:tcW w:w="5697" w:type="dxa"/>
            <w:tcBorders>
              <w:bottom w:val="double" w:sz="4" w:space="0" w:color="auto"/>
            </w:tcBorders>
          </w:tcPr>
          <w:p w14:paraId="29B6AA3D" w14:textId="77777777" w:rsidR="008351BB" w:rsidRDefault="008351BB" w:rsidP="008351BB">
            <w:r>
              <w:t>Instantaneous power consumption by microwave oven</w:t>
            </w:r>
          </w:p>
        </w:tc>
        <w:tc>
          <w:tcPr>
            <w:tcW w:w="1096" w:type="dxa"/>
            <w:tcBorders>
              <w:bottom w:val="double" w:sz="4" w:space="0" w:color="auto"/>
            </w:tcBorders>
          </w:tcPr>
          <w:p w14:paraId="5FADBA74" w14:textId="77777777" w:rsidR="008351BB" w:rsidRDefault="008351BB" w:rsidP="008351BB">
            <w:r>
              <w:t>W</w:t>
            </w:r>
          </w:p>
        </w:tc>
        <w:tc>
          <w:tcPr>
            <w:tcW w:w="1540" w:type="dxa"/>
            <w:tcBorders>
              <w:bottom w:val="double" w:sz="4" w:space="0" w:color="auto"/>
            </w:tcBorders>
          </w:tcPr>
          <w:p w14:paraId="26D6DB3E" w14:textId="77777777" w:rsidR="008351BB" w:rsidRDefault="008351BB" w:rsidP="008351BB">
            <w:r>
              <w:t>Loads, DK</w:t>
            </w:r>
          </w:p>
        </w:tc>
      </w:tr>
      <w:tr w:rsidR="008F15A7" w14:paraId="726BF97E" w14:textId="77777777" w:rsidTr="0028250E">
        <w:tc>
          <w:tcPr>
            <w:tcW w:w="1905" w:type="dxa"/>
            <w:tcBorders>
              <w:top w:val="double" w:sz="4" w:space="0" w:color="auto"/>
            </w:tcBorders>
          </w:tcPr>
          <w:p w14:paraId="3E82CC99" w14:textId="77777777" w:rsidR="008F15A7" w:rsidRPr="008351BB" w:rsidRDefault="008F15A7" w:rsidP="008351BB">
            <w:r w:rsidRPr="008F15A7">
              <w:lastRenderedPageBreak/>
              <w:t>Heat Pump Energy - Indoor unit</w:t>
            </w:r>
          </w:p>
        </w:tc>
        <w:tc>
          <w:tcPr>
            <w:tcW w:w="1205" w:type="dxa"/>
            <w:tcBorders>
              <w:top w:val="double" w:sz="4" w:space="0" w:color="auto"/>
            </w:tcBorders>
          </w:tcPr>
          <w:p w14:paraId="3AEFCD65" w14:textId="77777777" w:rsidR="008F15A7" w:rsidRDefault="008F15A7" w:rsidP="008351BB">
            <w:r>
              <w:t>HVAC</w:t>
            </w:r>
          </w:p>
        </w:tc>
        <w:tc>
          <w:tcPr>
            <w:tcW w:w="1507" w:type="dxa"/>
            <w:tcBorders>
              <w:top w:val="double" w:sz="4" w:space="0" w:color="auto"/>
            </w:tcBorders>
          </w:tcPr>
          <w:p w14:paraId="1CA75DEE" w14:textId="77777777" w:rsidR="008F15A7" w:rsidRDefault="008F15A7" w:rsidP="008351BB">
            <w:r>
              <w:t>Basement</w:t>
            </w:r>
          </w:p>
        </w:tc>
        <w:tc>
          <w:tcPr>
            <w:tcW w:w="5697" w:type="dxa"/>
            <w:tcBorders>
              <w:top w:val="double" w:sz="4" w:space="0" w:color="auto"/>
            </w:tcBorders>
          </w:tcPr>
          <w:p w14:paraId="5BCB3CD0" w14:textId="77777777" w:rsidR="008F15A7" w:rsidRDefault="008F15A7" w:rsidP="00A53ED8">
            <w:r>
              <w:t xml:space="preserve">Cumulative energy consumption starting at midnight by indoor unit of heat pump system; </w:t>
            </w:r>
            <w:r w:rsidRPr="00A53ED8">
              <w:rPr>
                <w:highlight w:val="yellow"/>
              </w:rPr>
              <w:t>includes standby electronics</w:t>
            </w:r>
            <w:r w:rsidR="00A53ED8" w:rsidRPr="00A53ED8">
              <w:rPr>
                <w:highlight w:val="yellow"/>
              </w:rPr>
              <w:t xml:space="preserve">, </w:t>
            </w:r>
            <w:r w:rsidRPr="00A53ED8">
              <w:rPr>
                <w:highlight w:val="yellow"/>
              </w:rPr>
              <w:t>blower fan</w:t>
            </w:r>
            <w:r w:rsidR="00A53ED8" w:rsidRPr="00A53ED8">
              <w:rPr>
                <w:highlight w:val="yellow"/>
              </w:rPr>
              <w:t>, and resistance heat.</w:t>
            </w:r>
            <w:r w:rsidR="00A53ED8">
              <w:t xml:space="preserve">  </w:t>
            </w:r>
          </w:p>
        </w:tc>
        <w:tc>
          <w:tcPr>
            <w:tcW w:w="1096" w:type="dxa"/>
            <w:tcBorders>
              <w:top w:val="double" w:sz="4" w:space="0" w:color="auto"/>
            </w:tcBorders>
          </w:tcPr>
          <w:p w14:paraId="1EE8F119" w14:textId="77777777" w:rsidR="008F15A7" w:rsidRDefault="008F15A7" w:rsidP="008351BB">
            <w:r>
              <w:t>Wh</w:t>
            </w:r>
          </w:p>
        </w:tc>
        <w:tc>
          <w:tcPr>
            <w:tcW w:w="1540" w:type="dxa"/>
            <w:tcBorders>
              <w:top w:val="double" w:sz="4" w:space="0" w:color="auto"/>
            </w:tcBorders>
          </w:tcPr>
          <w:p w14:paraId="69761762" w14:textId="77777777" w:rsidR="008F15A7" w:rsidRDefault="008F15A7" w:rsidP="008351BB">
            <w:r>
              <w:t>HVAC, A</w:t>
            </w:r>
          </w:p>
        </w:tc>
      </w:tr>
      <w:tr w:rsidR="008F15A7" w14:paraId="0663DC0D" w14:textId="77777777" w:rsidTr="0028250E">
        <w:tc>
          <w:tcPr>
            <w:tcW w:w="1905" w:type="dxa"/>
          </w:tcPr>
          <w:p w14:paraId="334F5062" w14:textId="77777777" w:rsidR="008F15A7" w:rsidRPr="008351BB" w:rsidRDefault="008F15A7" w:rsidP="008351BB">
            <w:r w:rsidRPr="008F15A7">
              <w:t>Heat Pump Energy - Outdoor Unit</w:t>
            </w:r>
          </w:p>
        </w:tc>
        <w:tc>
          <w:tcPr>
            <w:tcW w:w="1205" w:type="dxa"/>
          </w:tcPr>
          <w:p w14:paraId="04CB91F4" w14:textId="77777777" w:rsidR="008F15A7" w:rsidRDefault="008F15A7" w:rsidP="008351BB">
            <w:r>
              <w:t>HVAC</w:t>
            </w:r>
          </w:p>
        </w:tc>
        <w:tc>
          <w:tcPr>
            <w:tcW w:w="1507" w:type="dxa"/>
          </w:tcPr>
          <w:p w14:paraId="10AAE2A9" w14:textId="77777777" w:rsidR="008F15A7" w:rsidRDefault="00F03F9E" w:rsidP="008351BB">
            <w:r>
              <w:t>Outdoor</w:t>
            </w:r>
          </w:p>
        </w:tc>
        <w:tc>
          <w:tcPr>
            <w:tcW w:w="5697" w:type="dxa"/>
          </w:tcPr>
          <w:p w14:paraId="06C61689" w14:textId="77777777" w:rsidR="008F15A7" w:rsidRDefault="008F15A7" w:rsidP="008F15A7">
            <w:r>
              <w:t xml:space="preserve">Cumulative energy consumption starting at midnight by outdoor unit of heat pump system; </w:t>
            </w:r>
            <w:r w:rsidRPr="00A53ED8">
              <w:rPr>
                <w:highlight w:val="yellow"/>
              </w:rPr>
              <w:t>includes compressor, fan, defrost</w:t>
            </w:r>
            <w:r w:rsidR="00A53ED8" w:rsidRPr="00A53ED8">
              <w:rPr>
                <w:highlight w:val="yellow"/>
              </w:rPr>
              <w:t xml:space="preserve"> heaters</w:t>
            </w:r>
            <w:r w:rsidRPr="00A53ED8">
              <w:rPr>
                <w:highlight w:val="yellow"/>
              </w:rPr>
              <w:t>, and standby electronics.</w:t>
            </w:r>
            <w:r>
              <w:t xml:space="preserve">  </w:t>
            </w:r>
          </w:p>
        </w:tc>
        <w:tc>
          <w:tcPr>
            <w:tcW w:w="1096" w:type="dxa"/>
          </w:tcPr>
          <w:p w14:paraId="785B2E87" w14:textId="77777777" w:rsidR="008F15A7" w:rsidRDefault="00A53ED8" w:rsidP="008351BB">
            <w:r>
              <w:t>Wh</w:t>
            </w:r>
          </w:p>
        </w:tc>
        <w:tc>
          <w:tcPr>
            <w:tcW w:w="1540" w:type="dxa"/>
          </w:tcPr>
          <w:p w14:paraId="5D14EA0D" w14:textId="77777777" w:rsidR="008F15A7" w:rsidRDefault="00A53ED8" w:rsidP="008351BB">
            <w:r>
              <w:t>HVAC, B</w:t>
            </w:r>
          </w:p>
        </w:tc>
      </w:tr>
      <w:tr w:rsidR="008F15A7" w14:paraId="33F96ECD" w14:textId="77777777" w:rsidTr="0028250E">
        <w:tc>
          <w:tcPr>
            <w:tcW w:w="1905" w:type="dxa"/>
          </w:tcPr>
          <w:p w14:paraId="3FFDA4B5" w14:textId="77777777" w:rsidR="008F15A7" w:rsidRPr="008351BB" w:rsidRDefault="008F15A7" w:rsidP="008351BB">
            <w:r w:rsidRPr="008F15A7">
              <w:t>HVAC Temp - Return Air</w:t>
            </w:r>
          </w:p>
        </w:tc>
        <w:tc>
          <w:tcPr>
            <w:tcW w:w="1205" w:type="dxa"/>
          </w:tcPr>
          <w:p w14:paraId="00A48043" w14:textId="77777777" w:rsidR="008F15A7" w:rsidRDefault="008F15A7" w:rsidP="008351BB">
            <w:r>
              <w:t>HVAC</w:t>
            </w:r>
          </w:p>
        </w:tc>
        <w:tc>
          <w:tcPr>
            <w:tcW w:w="1507" w:type="dxa"/>
          </w:tcPr>
          <w:p w14:paraId="41D928E9" w14:textId="77777777" w:rsidR="008F15A7" w:rsidRDefault="008F15A7" w:rsidP="008351BB">
            <w:r>
              <w:t>Basement</w:t>
            </w:r>
          </w:p>
        </w:tc>
        <w:tc>
          <w:tcPr>
            <w:tcW w:w="5697" w:type="dxa"/>
          </w:tcPr>
          <w:p w14:paraId="430350AE" w14:textId="77777777" w:rsidR="008F15A7" w:rsidRDefault="00A53ED8" w:rsidP="008351BB">
            <w:r>
              <w:t>Instantaneous dry bulb temperature of air in return duct prior to indoor unit</w:t>
            </w:r>
          </w:p>
        </w:tc>
        <w:tc>
          <w:tcPr>
            <w:tcW w:w="1096" w:type="dxa"/>
          </w:tcPr>
          <w:p w14:paraId="713B06F0" w14:textId="77777777" w:rsidR="008F15A7" w:rsidRDefault="00A53ED8" w:rsidP="008351BB">
            <w:r>
              <w:t>°C</w:t>
            </w:r>
          </w:p>
        </w:tc>
        <w:tc>
          <w:tcPr>
            <w:tcW w:w="1540" w:type="dxa"/>
          </w:tcPr>
          <w:p w14:paraId="00861C54" w14:textId="77777777" w:rsidR="008F15A7" w:rsidRDefault="00A53ED8" w:rsidP="008351BB">
            <w:r>
              <w:t>HVAC, C</w:t>
            </w:r>
          </w:p>
        </w:tc>
      </w:tr>
      <w:tr w:rsidR="00A53ED8" w14:paraId="42B72964" w14:textId="77777777" w:rsidTr="0028250E">
        <w:tc>
          <w:tcPr>
            <w:tcW w:w="1905" w:type="dxa"/>
          </w:tcPr>
          <w:p w14:paraId="031C6F5E" w14:textId="77777777" w:rsidR="00A53ED8" w:rsidRPr="008351BB" w:rsidRDefault="00A53ED8" w:rsidP="00A53ED8">
            <w:r w:rsidRPr="00A53ED8">
              <w:t>HVAC Dewpoint - Return Air</w:t>
            </w:r>
          </w:p>
        </w:tc>
        <w:tc>
          <w:tcPr>
            <w:tcW w:w="1205" w:type="dxa"/>
          </w:tcPr>
          <w:p w14:paraId="74E90D4C" w14:textId="77777777" w:rsidR="00A53ED8" w:rsidRDefault="00A53ED8" w:rsidP="00A53ED8">
            <w:r>
              <w:t>HVAC</w:t>
            </w:r>
          </w:p>
        </w:tc>
        <w:tc>
          <w:tcPr>
            <w:tcW w:w="1507" w:type="dxa"/>
          </w:tcPr>
          <w:p w14:paraId="2BB0223F" w14:textId="77777777" w:rsidR="00A53ED8" w:rsidRDefault="00A53ED8" w:rsidP="00A53ED8">
            <w:r>
              <w:t>Basement</w:t>
            </w:r>
          </w:p>
        </w:tc>
        <w:tc>
          <w:tcPr>
            <w:tcW w:w="5697" w:type="dxa"/>
          </w:tcPr>
          <w:p w14:paraId="1F1EA6FA" w14:textId="77777777" w:rsidR="00A53ED8" w:rsidRDefault="00A53ED8" w:rsidP="00A53ED8">
            <w:r>
              <w:t>Instantaneous dewpoint temperature of air in return duct prior to indoor unit</w:t>
            </w:r>
          </w:p>
        </w:tc>
        <w:tc>
          <w:tcPr>
            <w:tcW w:w="1096" w:type="dxa"/>
          </w:tcPr>
          <w:p w14:paraId="75F8815C" w14:textId="77777777" w:rsidR="00A53ED8" w:rsidRDefault="00A53ED8" w:rsidP="00A53ED8">
            <w:r>
              <w:t>°C</w:t>
            </w:r>
          </w:p>
        </w:tc>
        <w:tc>
          <w:tcPr>
            <w:tcW w:w="1540" w:type="dxa"/>
          </w:tcPr>
          <w:p w14:paraId="59879DA2" w14:textId="77777777" w:rsidR="00A53ED8" w:rsidRDefault="00A53ED8" w:rsidP="00A53ED8">
            <w:r>
              <w:t>HVAC, D</w:t>
            </w:r>
          </w:p>
        </w:tc>
      </w:tr>
      <w:tr w:rsidR="00A53ED8" w14:paraId="5E15843B" w14:textId="77777777" w:rsidTr="0028250E">
        <w:tc>
          <w:tcPr>
            <w:tcW w:w="1905" w:type="dxa"/>
          </w:tcPr>
          <w:p w14:paraId="07BBBD7E" w14:textId="77777777" w:rsidR="00A53ED8" w:rsidRPr="008351BB" w:rsidRDefault="00A53ED8" w:rsidP="00A53ED8">
            <w:r w:rsidRPr="00A53ED8">
              <w:t>HVAC Temp - Supply Air</w:t>
            </w:r>
          </w:p>
        </w:tc>
        <w:tc>
          <w:tcPr>
            <w:tcW w:w="1205" w:type="dxa"/>
          </w:tcPr>
          <w:p w14:paraId="48614E49" w14:textId="77777777" w:rsidR="00A53ED8" w:rsidRDefault="00A53ED8" w:rsidP="00A53ED8">
            <w:r>
              <w:t>HVAC</w:t>
            </w:r>
          </w:p>
        </w:tc>
        <w:tc>
          <w:tcPr>
            <w:tcW w:w="1507" w:type="dxa"/>
          </w:tcPr>
          <w:p w14:paraId="5805133F" w14:textId="77777777" w:rsidR="00A53ED8" w:rsidRDefault="00A53ED8" w:rsidP="00A53ED8">
            <w:r>
              <w:t>Basement</w:t>
            </w:r>
          </w:p>
        </w:tc>
        <w:tc>
          <w:tcPr>
            <w:tcW w:w="5697" w:type="dxa"/>
          </w:tcPr>
          <w:p w14:paraId="55C031BA" w14:textId="77777777" w:rsidR="00A53ED8" w:rsidRDefault="00A53ED8" w:rsidP="00A53ED8">
            <w:r>
              <w:t>Instantaneous dry bulb temperature of air in supply duct after indoor unit</w:t>
            </w:r>
          </w:p>
        </w:tc>
        <w:tc>
          <w:tcPr>
            <w:tcW w:w="1096" w:type="dxa"/>
          </w:tcPr>
          <w:p w14:paraId="49407E3E" w14:textId="77777777" w:rsidR="00A53ED8" w:rsidRDefault="00A53ED8" w:rsidP="00A53ED8">
            <w:r>
              <w:t>°C</w:t>
            </w:r>
          </w:p>
        </w:tc>
        <w:tc>
          <w:tcPr>
            <w:tcW w:w="1540" w:type="dxa"/>
          </w:tcPr>
          <w:p w14:paraId="4A37E9EA" w14:textId="77777777" w:rsidR="00A53ED8" w:rsidRDefault="00A53ED8" w:rsidP="00A53ED8">
            <w:r>
              <w:t>HVAC, E</w:t>
            </w:r>
          </w:p>
        </w:tc>
      </w:tr>
      <w:tr w:rsidR="00A53ED8" w14:paraId="04A93D12" w14:textId="77777777" w:rsidTr="0028250E">
        <w:tc>
          <w:tcPr>
            <w:tcW w:w="1905" w:type="dxa"/>
          </w:tcPr>
          <w:p w14:paraId="7A7EBD8C" w14:textId="77777777" w:rsidR="00A53ED8" w:rsidRPr="008351BB" w:rsidRDefault="00A53ED8" w:rsidP="00A53ED8">
            <w:r>
              <w:t>HVAC Dewpoint</w:t>
            </w:r>
            <w:r w:rsidRPr="00A53ED8">
              <w:t xml:space="preserve"> - Supply Air</w:t>
            </w:r>
          </w:p>
        </w:tc>
        <w:tc>
          <w:tcPr>
            <w:tcW w:w="1205" w:type="dxa"/>
          </w:tcPr>
          <w:p w14:paraId="6B3A9633" w14:textId="77777777" w:rsidR="00A53ED8" w:rsidRDefault="00A53ED8" w:rsidP="00A53ED8">
            <w:r>
              <w:t>HVAC</w:t>
            </w:r>
          </w:p>
        </w:tc>
        <w:tc>
          <w:tcPr>
            <w:tcW w:w="1507" w:type="dxa"/>
          </w:tcPr>
          <w:p w14:paraId="41A1038F" w14:textId="77777777" w:rsidR="00A53ED8" w:rsidRDefault="00A53ED8" w:rsidP="00A53ED8">
            <w:r>
              <w:t>Basement</w:t>
            </w:r>
          </w:p>
        </w:tc>
        <w:tc>
          <w:tcPr>
            <w:tcW w:w="5697" w:type="dxa"/>
          </w:tcPr>
          <w:p w14:paraId="5912677B" w14:textId="77777777" w:rsidR="00A53ED8" w:rsidRDefault="00A53ED8" w:rsidP="00A53ED8">
            <w:r>
              <w:t>Instantaneous dewpoint temperature of air in supply duct after indoor unit</w:t>
            </w:r>
          </w:p>
        </w:tc>
        <w:tc>
          <w:tcPr>
            <w:tcW w:w="1096" w:type="dxa"/>
          </w:tcPr>
          <w:p w14:paraId="3218AE0E" w14:textId="77777777" w:rsidR="00A53ED8" w:rsidRDefault="00A53ED8" w:rsidP="00A53ED8">
            <w:r>
              <w:t>°C</w:t>
            </w:r>
          </w:p>
        </w:tc>
        <w:tc>
          <w:tcPr>
            <w:tcW w:w="1540" w:type="dxa"/>
          </w:tcPr>
          <w:p w14:paraId="77DA16CA" w14:textId="77777777" w:rsidR="00A53ED8" w:rsidRDefault="00A53ED8" w:rsidP="00A53ED8">
            <w:r>
              <w:t>HVAC, F</w:t>
            </w:r>
          </w:p>
        </w:tc>
      </w:tr>
      <w:tr w:rsidR="00A14451" w14:paraId="539BED23" w14:textId="77777777" w:rsidTr="0028250E">
        <w:tc>
          <w:tcPr>
            <w:tcW w:w="1905" w:type="dxa"/>
          </w:tcPr>
          <w:p w14:paraId="6B988E6A" w14:textId="77777777" w:rsidR="00A14451" w:rsidRDefault="00A14451" w:rsidP="00A14451">
            <w:r w:rsidRPr="00A53ED8">
              <w:t>Heat Pump (Indoor) Energy - Total</w:t>
            </w:r>
          </w:p>
        </w:tc>
        <w:tc>
          <w:tcPr>
            <w:tcW w:w="1205" w:type="dxa"/>
          </w:tcPr>
          <w:p w14:paraId="569C5F29" w14:textId="77777777" w:rsidR="00A14451" w:rsidRDefault="00A14451" w:rsidP="00A14451">
            <w:r>
              <w:t>HVAC</w:t>
            </w:r>
          </w:p>
        </w:tc>
        <w:tc>
          <w:tcPr>
            <w:tcW w:w="1507" w:type="dxa"/>
          </w:tcPr>
          <w:p w14:paraId="47FB7C0A" w14:textId="77777777" w:rsidR="00A14451" w:rsidRDefault="00A14451" w:rsidP="00A14451">
            <w:r>
              <w:t>Basement</w:t>
            </w:r>
          </w:p>
        </w:tc>
        <w:tc>
          <w:tcPr>
            <w:tcW w:w="5697" w:type="dxa"/>
          </w:tcPr>
          <w:p w14:paraId="15D264CD" w14:textId="77777777" w:rsidR="00A14451" w:rsidRDefault="00A14451" w:rsidP="00A14451">
            <w:r>
              <w:t xml:space="preserve">Cumulative energy consumption starting at midnight by indoor unit of heat pump system; </w:t>
            </w:r>
            <w:r w:rsidRPr="00A53ED8">
              <w:rPr>
                <w:highlight w:val="yellow"/>
              </w:rPr>
              <w:t>includes standby electronics, blower fan, and resistance heat.</w:t>
            </w:r>
            <w:r>
              <w:t xml:space="preserve">  </w:t>
            </w:r>
          </w:p>
        </w:tc>
        <w:tc>
          <w:tcPr>
            <w:tcW w:w="1096" w:type="dxa"/>
          </w:tcPr>
          <w:p w14:paraId="4371C5CB" w14:textId="77777777" w:rsidR="00A14451" w:rsidRDefault="00A14451" w:rsidP="00A14451">
            <w:r>
              <w:t>Wh</w:t>
            </w:r>
          </w:p>
        </w:tc>
        <w:tc>
          <w:tcPr>
            <w:tcW w:w="1540" w:type="dxa"/>
          </w:tcPr>
          <w:p w14:paraId="7EBDD4DC" w14:textId="77777777" w:rsidR="00A14451" w:rsidRDefault="00A14451" w:rsidP="00A14451">
            <w:r>
              <w:t>HVAC, M</w:t>
            </w:r>
          </w:p>
        </w:tc>
      </w:tr>
      <w:tr w:rsidR="00A14451" w14:paraId="5F5F6390" w14:textId="77777777" w:rsidTr="0028250E">
        <w:tc>
          <w:tcPr>
            <w:tcW w:w="1905" w:type="dxa"/>
          </w:tcPr>
          <w:p w14:paraId="1FE5433D" w14:textId="77777777" w:rsidR="00A14451" w:rsidRDefault="00A14451" w:rsidP="00A14451">
            <w:r w:rsidRPr="00A53ED8">
              <w:t>Heat Pump (Indoor) Power - Total</w:t>
            </w:r>
          </w:p>
        </w:tc>
        <w:tc>
          <w:tcPr>
            <w:tcW w:w="1205" w:type="dxa"/>
          </w:tcPr>
          <w:p w14:paraId="395147BD" w14:textId="77777777" w:rsidR="00A14451" w:rsidRDefault="00A14451" w:rsidP="00A14451">
            <w:r>
              <w:t>HVAC</w:t>
            </w:r>
          </w:p>
        </w:tc>
        <w:tc>
          <w:tcPr>
            <w:tcW w:w="1507" w:type="dxa"/>
          </w:tcPr>
          <w:p w14:paraId="7E39E98F" w14:textId="77777777" w:rsidR="00A14451" w:rsidRDefault="00A14451" w:rsidP="00A14451">
            <w:r>
              <w:t>Basement</w:t>
            </w:r>
          </w:p>
        </w:tc>
        <w:tc>
          <w:tcPr>
            <w:tcW w:w="5697" w:type="dxa"/>
          </w:tcPr>
          <w:p w14:paraId="0EC2133B" w14:textId="77777777" w:rsidR="00A14451" w:rsidRDefault="00A14451" w:rsidP="00A14451">
            <w:r>
              <w:t>Instantaneous power draw by indoor unit of heat pump</w:t>
            </w:r>
          </w:p>
        </w:tc>
        <w:tc>
          <w:tcPr>
            <w:tcW w:w="1096" w:type="dxa"/>
          </w:tcPr>
          <w:p w14:paraId="466870B6" w14:textId="77777777" w:rsidR="00A14451" w:rsidRDefault="00A14451" w:rsidP="00A14451">
            <w:r>
              <w:t>W</w:t>
            </w:r>
          </w:p>
        </w:tc>
        <w:tc>
          <w:tcPr>
            <w:tcW w:w="1540" w:type="dxa"/>
          </w:tcPr>
          <w:p w14:paraId="2FB8CB63" w14:textId="77777777" w:rsidR="00A14451" w:rsidRDefault="00A14451" w:rsidP="00A14451">
            <w:r>
              <w:t>HVAC, N</w:t>
            </w:r>
          </w:p>
        </w:tc>
      </w:tr>
      <w:tr w:rsidR="00A14451" w14:paraId="09C683EB" w14:textId="77777777" w:rsidTr="0028250E">
        <w:tc>
          <w:tcPr>
            <w:tcW w:w="1905" w:type="dxa"/>
            <w:tcBorders>
              <w:bottom w:val="single" w:sz="4" w:space="0" w:color="auto"/>
            </w:tcBorders>
          </w:tcPr>
          <w:p w14:paraId="697B79E8" w14:textId="77777777" w:rsidR="00A14451" w:rsidRDefault="00A14451" w:rsidP="00A14451">
            <w:r w:rsidRPr="00A53ED8">
              <w:t>Heat Pump (Outdoor) Energy - Total</w:t>
            </w:r>
          </w:p>
        </w:tc>
        <w:tc>
          <w:tcPr>
            <w:tcW w:w="1205" w:type="dxa"/>
            <w:tcBorders>
              <w:bottom w:val="single" w:sz="4" w:space="0" w:color="auto"/>
            </w:tcBorders>
          </w:tcPr>
          <w:p w14:paraId="41009704" w14:textId="77777777" w:rsidR="00A14451" w:rsidRDefault="00A14451" w:rsidP="00A14451">
            <w:r>
              <w:t>HVAC</w:t>
            </w:r>
          </w:p>
        </w:tc>
        <w:tc>
          <w:tcPr>
            <w:tcW w:w="1507" w:type="dxa"/>
            <w:tcBorders>
              <w:bottom w:val="single" w:sz="4" w:space="0" w:color="auto"/>
            </w:tcBorders>
          </w:tcPr>
          <w:p w14:paraId="4EAE5735" w14:textId="77777777" w:rsidR="00A14451" w:rsidRDefault="00A14451" w:rsidP="00A14451">
            <w:r>
              <w:t>Basement</w:t>
            </w:r>
          </w:p>
        </w:tc>
        <w:tc>
          <w:tcPr>
            <w:tcW w:w="5697" w:type="dxa"/>
            <w:tcBorders>
              <w:bottom w:val="single" w:sz="4" w:space="0" w:color="auto"/>
            </w:tcBorders>
          </w:tcPr>
          <w:p w14:paraId="11547588" w14:textId="77777777" w:rsidR="00A14451" w:rsidRDefault="00A14451" w:rsidP="00A14451">
            <w:r>
              <w:t xml:space="preserve">Cumulative energy consumption starting at midnight by outdoor unit of heat pump system; </w:t>
            </w:r>
            <w:r w:rsidRPr="00A53ED8">
              <w:rPr>
                <w:highlight w:val="yellow"/>
              </w:rPr>
              <w:t>includes compressor, fan, defrost heaters, and standby electronics.</w:t>
            </w:r>
            <w:r>
              <w:t xml:space="preserve">  </w:t>
            </w:r>
          </w:p>
        </w:tc>
        <w:tc>
          <w:tcPr>
            <w:tcW w:w="1096" w:type="dxa"/>
            <w:tcBorders>
              <w:bottom w:val="single" w:sz="4" w:space="0" w:color="auto"/>
            </w:tcBorders>
          </w:tcPr>
          <w:p w14:paraId="702D9DBF" w14:textId="77777777" w:rsidR="00A14451" w:rsidRDefault="00A14451" w:rsidP="00A14451">
            <w:r>
              <w:t>Wh</w:t>
            </w:r>
          </w:p>
        </w:tc>
        <w:tc>
          <w:tcPr>
            <w:tcW w:w="1540" w:type="dxa"/>
            <w:tcBorders>
              <w:bottom w:val="single" w:sz="4" w:space="0" w:color="auto"/>
            </w:tcBorders>
          </w:tcPr>
          <w:p w14:paraId="2109A332" w14:textId="77777777" w:rsidR="00A14451" w:rsidRDefault="00A14451" w:rsidP="00A14451">
            <w:r>
              <w:t>HVAC, O</w:t>
            </w:r>
          </w:p>
        </w:tc>
      </w:tr>
      <w:tr w:rsidR="00A14451" w14:paraId="31CB3EDF" w14:textId="77777777" w:rsidTr="0028250E">
        <w:tc>
          <w:tcPr>
            <w:tcW w:w="1905" w:type="dxa"/>
            <w:tcBorders>
              <w:bottom w:val="double" w:sz="4" w:space="0" w:color="auto"/>
            </w:tcBorders>
          </w:tcPr>
          <w:p w14:paraId="1FBF7E2D" w14:textId="77777777" w:rsidR="00A14451" w:rsidRDefault="00A14451" w:rsidP="00A14451">
            <w:r w:rsidRPr="00A53ED8">
              <w:t>Heat Pump (Outdoor) Power - Total</w:t>
            </w:r>
          </w:p>
        </w:tc>
        <w:tc>
          <w:tcPr>
            <w:tcW w:w="1205" w:type="dxa"/>
            <w:tcBorders>
              <w:bottom w:val="double" w:sz="4" w:space="0" w:color="auto"/>
            </w:tcBorders>
          </w:tcPr>
          <w:p w14:paraId="105859D8" w14:textId="77777777" w:rsidR="00A14451" w:rsidRDefault="00A14451" w:rsidP="00A14451">
            <w:r>
              <w:t>HVAC</w:t>
            </w:r>
          </w:p>
        </w:tc>
        <w:tc>
          <w:tcPr>
            <w:tcW w:w="1507" w:type="dxa"/>
            <w:tcBorders>
              <w:bottom w:val="double" w:sz="4" w:space="0" w:color="auto"/>
            </w:tcBorders>
          </w:tcPr>
          <w:p w14:paraId="287B709D" w14:textId="77777777" w:rsidR="00A14451" w:rsidRDefault="00A14451" w:rsidP="00A14451">
            <w:r>
              <w:t>Basement</w:t>
            </w:r>
          </w:p>
        </w:tc>
        <w:tc>
          <w:tcPr>
            <w:tcW w:w="5697" w:type="dxa"/>
            <w:tcBorders>
              <w:bottom w:val="double" w:sz="4" w:space="0" w:color="auto"/>
            </w:tcBorders>
          </w:tcPr>
          <w:p w14:paraId="229BF2E8" w14:textId="77777777" w:rsidR="00A14451" w:rsidRDefault="00A14451" w:rsidP="00A14451">
            <w:r>
              <w:t>Instantaneous power draw by outdoor unit of heat pump</w:t>
            </w:r>
          </w:p>
        </w:tc>
        <w:tc>
          <w:tcPr>
            <w:tcW w:w="1096" w:type="dxa"/>
            <w:tcBorders>
              <w:bottom w:val="double" w:sz="4" w:space="0" w:color="auto"/>
            </w:tcBorders>
          </w:tcPr>
          <w:p w14:paraId="53C266C7" w14:textId="77777777" w:rsidR="00A14451" w:rsidRDefault="00A14451" w:rsidP="00A14451">
            <w:r>
              <w:t>W</w:t>
            </w:r>
          </w:p>
        </w:tc>
        <w:tc>
          <w:tcPr>
            <w:tcW w:w="1540" w:type="dxa"/>
            <w:tcBorders>
              <w:bottom w:val="double" w:sz="4" w:space="0" w:color="auto"/>
            </w:tcBorders>
          </w:tcPr>
          <w:p w14:paraId="63EDB87B" w14:textId="77777777" w:rsidR="00A14451" w:rsidRDefault="00A14451" w:rsidP="00A14451">
            <w:r>
              <w:t>HVAC, P</w:t>
            </w:r>
          </w:p>
        </w:tc>
      </w:tr>
      <w:tr w:rsidR="00A14451" w14:paraId="176FC442" w14:textId="77777777" w:rsidTr="0028250E">
        <w:tc>
          <w:tcPr>
            <w:tcW w:w="1905" w:type="dxa"/>
            <w:tcBorders>
              <w:top w:val="double" w:sz="4" w:space="0" w:color="auto"/>
            </w:tcBorders>
          </w:tcPr>
          <w:p w14:paraId="5D37B1F9" w14:textId="77777777" w:rsidR="00A14451" w:rsidRDefault="00A14451" w:rsidP="00A14451">
            <w:r w:rsidRPr="00A14451">
              <w:t>Room Temp - Basement NW</w:t>
            </w:r>
          </w:p>
        </w:tc>
        <w:tc>
          <w:tcPr>
            <w:tcW w:w="1205" w:type="dxa"/>
            <w:tcBorders>
              <w:top w:val="double" w:sz="4" w:space="0" w:color="auto"/>
            </w:tcBorders>
          </w:tcPr>
          <w:p w14:paraId="3CB389CE" w14:textId="77777777" w:rsidR="00A14451" w:rsidRDefault="00A14451" w:rsidP="00A14451">
            <w:r>
              <w:t>IndEnv</w:t>
            </w:r>
          </w:p>
        </w:tc>
        <w:tc>
          <w:tcPr>
            <w:tcW w:w="1507" w:type="dxa"/>
            <w:tcBorders>
              <w:top w:val="double" w:sz="4" w:space="0" w:color="auto"/>
            </w:tcBorders>
          </w:tcPr>
          <w:p w14:paraId="4EBA7056" w14:textId="77777777" w:rsidR="00A14451" w:rsidRDefault="00A14451" w:rsidP="00A14451">
            <w:r>
              <w:t>Basement</w:t>
            </w:r>
          </w:p>
        </w:tc>
        <w:tc>
          <w:tcPr>
            <w:tcW w:w="5697" w:type="dxa"/>
            <w:tcBorders>
              <w:top w:val="double" w:sz="4" w:space="0" w:color="auto"/>
            </w:tcBorders>
          </w:tcPr>
          <w:p w14:paraId="61747E8A" w14:textId="77777777" w:rsidR="00A14451" w:rsidRDefault="00A14451" w:rsidP="00A14451">
            <w:r>
              <w:t xml:space="preserve">Instantaneous </w:t>
            </w:r>
            <w:r w:rsidR="00C707D0">
              <w:t xml:space="preserve">drybulb </w:t>
            </w:r>
            <w:r>
              <w:t>temperature in middle of northwest quadrant of basement</w:t>
            </w:r>
          </w:p>
        </w:tc>
        <w:tc>
          <w:tcPr>
            <w:tcW w:w="1096" w:type="dxa"/>
            <w:tcBorders>
              <w:top w:val="double" w:sz="4" w:space="0" w:color="auto"/>
            </w:tcBorders>
          </w:tcPr>
          <w:p w14:paraId="4D27522B" w14:textId="77777777" w:rsidR="00A14451" w:rsidRDefault="00A14451" w:rsidP="00A14451">
            <w:r>
              <w:t>°C</w:t>
            </w:r>
          </w:p>
        </w:tc>
        <w:tc>
          <w:tcPr>
            <w:tcW w:w="1540" w:type="dxa"/>
            <w:tcBorders>
              <w:top w:val="double" w:sz="4" w:space="0" w:color="auto"/>
            </w:tcBorders>
          </w:tcPr>
          <w:p w14:paraId="788813E2" w14:textId="77777777" w:rsidR="00A14451" w:rsidRDefault="00A14451" w:rsidP="00A14451">
            <w:r>
              <w:t>IndEnv, A</w:t>
            </w:r>
          </w:p>
        </w:tc>
      </w:tr>
      <w:tr w:rsidR="00A14451" w14:paraId="4C84213E" w14:textId="77777777" w:rsidTr="0028250E">
        <w:tc>
          <w:tcPr>
            <w:tcW w:w="1905" w:type="dxa"/>
          </w:tcPr>
          <w:p w14:paraId="35C8D4E5" w14:textId="77777777" w:rsidR="00A14451" w:rsidRDefault="00A14451" w:rsidP="00A14451">
            <w:r w:rsidRPr="00A14451">
              <w:t>Room Temp - Basement NE</w:t>
            </w:r>
          </w:p>
        </w:tc>
        <w:tc>
          <w:tcPr>
            <w:tcW w:w="1205" w:type="dxa"/>
          </w:tcPr>
          <w:p w14:paraId="749C2284" w14:textId="77777777" w:rsidR="00A14451" w:rsidRDefault="00A14451" w:rsidP="00A14451">
            <w:r>
              <w:t>IndEnv</w:t>
            </w:r>
          </w:p>
        </w:tc>
        <w:tc>
          <w:tcPr>
            <w:tcW w:w="1507" w:type="dxa"/>
          </w:tcPr>
          <w:p w14:paraId="24E50D2D" w14:textId="77777777" w:rsidR="00A14451" w:rsidRDefault="00A14451" w:rsidP="00A14451">
            <w:r>
              <w:t>Basement</w:t>
            </w:r>
          </w:p>
        </w:tc>
        <w:tc>
          <w:tcPr>
            <w:tcW w:w="5697" w:type="dxa"/>
          </w:tcPr>
          <w:p w14:paraId="02374E7E" w14:textId="77777777" w:rsidR="00A14451" w:rsidRDefault="00A14451" w:rsidP="00A14451">
            <w:r>
              <w:t xml:space="preserve">Instantaneous </w:t>
            </w:r>
            <w:r w:rsidR="00C707D0">
              <w:t xml:space="preserve">drybulb </w:t>
            </w:r>
            <w:r>
              <w:t>te</w:t>
            </w:r>
            <w:r w:rsidR="00C707D0">
              <w:t>mperature in middle of northeast</w:t>
            </w:r>
            <w:r>
              <w:t xml:space="preserve"> quadrant of basement</w:t>
            </w:r>
          </w:p>
        </w:tc>
        <w:tc>
          <w:tcPr>
            <w:tcW w:w="1096" w:type="dxa"/>
          </w:tcPr>
          <w:p w14:paraId="1ECAF4C4" w14:textId="77777777" w:rsidR="00A14451" w:rsidRDefault="00A14451" w:rsidP="00A14451">
            <w:r>
              <w:t>°C</w:t>
            </w:r>
          </w:p>
        </w:tc>
        <w:tc>
          <w:tcPr>
            <w:tcW w:w="1540" w:type="dxa"/>
          </w:tcPr>
          <w:p w14:paraId="6B1CD77F" w14:textId="77777777" w:rsidR="00A14451" w:rsidRDefault="00C707D0" w:rsidP="00A14451">
            <w:r>
              <w:t>IndEnv, B</w:t>
            </w:r>
          </w:p>
        </w:tc>
      </w:tr>
      <w:tr w:rsidR="00A14451" w14:paraId="4AD91321" w14:textId="77777777" w:rsidTr="0028250E">
        <w:tc>
          <w:tcPr>
            <w:tcW w:w="1905" w:type="dxa"/>
          </w:tcPr>
          <w:p w14:paraId="03FC15FA" w14:textId="77777777" w:rsidR="00A14451" w:rsidRDefault="00A14451" w:rsidP="00A14451">
            <w:r w:rsidRPr="00A14451">
              <w:t>Room Temp - Basement SE</w:t>
            </w:r>
          </w:p>
        </w:tc>
        <w:tc>
          <w:tcPr>
            <w:tcW w:w="1205" w:type="dxa"/>
          </w:tcPr>
          <w:p w14:paraId="78E3D21D" w14:textId="77777777" w:rsidR="00A14451" w:rsidRDefault="00A14451" w:rsidP="00A14451">
            <w:r>
              <w:t>IndEnv</w:t>
            </w:r>
          </w:p>
        </w:tc>
        <w:tc>
          <w:tcPr>
            <w:tcW w:w="1507" w:type="dxa"/>
          </w:tcPr>
          <w:p w14:paraId="57008883" w14:textId="77777777" w:rsidR="00A14451" w:rsidRDefault="00A14451" w:rsidP="00A14451">
            <w:r>
              <w:t>Basement</w:t>
            </w:r>
          </w:p>
        </w:tc>
        <w:tc>
          <w:tcPr>
            <w:tcW w:w="5697" w:type="dxa"/>
          </w:tcPr>
          <w:p w14:paraId="4A81EBAC" w14:textId="77777777" w:rsidR="00A14451" w:rsidRDefault="00A14451" w:rsidP="00A14451">
            <w:r>
              <w:t xml:space="preserve">Instantaneous </w:t>
            </w:r>
            <w:r w:rsidR="00C707D0">
              <w:t xml:space="preserve">drybulb </w:t>
            </w:r>
            <w:r>
              <w:t>t</w:t>
            </w:r>
            <w:r w:rsidR="00C707D0">
              <w:t>emperature in middle of southeas</w:t>
            </w:r>
            <w:r>
              <w:t>t quadrant of basement</w:t>
            </w:r>
          </w:p>
        </w:tc>
        <w:tc>
          <w:tcPr>
            <w:tcW w:w="1096" w:type="dxa"/>
          </w:tcPr>
          <w:p w14:paraId="753AF667" w14:textId="77777777" w:rsidR="00A14451" w:rsidRDefault="00A14451" w:rsidP="00A14451">
            <w:r>
              <w:t>°C</w:t>
            </w:r>
          </w:p>
        </w:tc>
        <w:tc>
          <w:tcPr>
            <w:tcW w:w="1540" w:type="dxa"/>
          </w:tcPr>
          <w:p w14:paraId="720BD436" w14:textId="77777777" w:rsidR="00A14451" w:rsidRDefault="00C707D0" w:rsidP="00A14451">
            <w:r>
              <w:t>IndEnv, C</w:t>
            </w:r>
          </w:p>
        </w:tc>
      </w:tr>
      <w:tr w:rsidR="00A14451" w14:paraId="004FA8B6" w14:textId="77777777" w:rsidTr="0028250E">
        <w:tc>
          <w:tcPr>
            <w:tcW w:w="1905" w:type="dxa"/>
          </w:tcPr>
          <w:p w14:paraId="04BFA80B" w14:textId="77777777" w:rsidR="00A14451" w:rsidRDefault="00A14451" w:rsidP="00A14451">
            <w:r w:rsidRPr="00A14451">
              <w:t>Room Temp - Basement SW</w:t>
            </w:r>
          </w:p>
        </w:tc>
        <w:tc>
          <w:tcPr>
            <w:tcW w:w="1205" w:type="dxa"/>
          </w:tcPr>
          <w:p w14:paraId="479E534F" w14:textId="77777777" w:rsidR="00A14451" w:rsidRDefault="00A14451" w:rsidP="00A14451">
            <w:r>
              <w:t>IndEnv</w:t>
            </w:r>
          </w:p>
        </w:tc>
        <w:tc>
          <w:tcPr>
            <w:tcW w:w="1507" w:type="dxa"/>
          </w:tcPr>
          <w:p w14:paraId="1FEEE913" w14:textId="77777777" w:rsidR="00A14451" w:rsidRDefault="00A14451" w:rsidP="00A14451">
            <w:r>
              <w:t>Basement</w:t>
            </w:r>
          </w:p>
        </w:tc>
        <w:tc>
          <w:tcPr>
            <w:tcW w:w="5697" w:type="dxa"/>
          </w:tcPr>
          <w:p w14:paraId="2B703C8B" w14:textId="77777777" w:rsidR="00A14451" w:rsidRDefault="00A14451" w:rsidP="00A14451">
            <w:r>
              <w:t xml:space="preserve">Instantaneous </w:t>
            </w:r>
            <w:r w:rsidR="00C707D0">
              <w:t xml:space="preserve">drybulb </w:t>
            </w:r>
            <w:r>
              <w:t>t</w:t>
            </w:r>
            <w:r w:rsidR="00C707D0">
              <w:t>emperature in middle of south</w:t>
            </w:r>
            <w:r>
              <w:t>west quadrant of basement</w:t>
            </w:r>
          </w:p>
        </w:tc>
        <w:tc>
          <w:tcPr>
            <w:tcW w:w="1096" w:type="dxa"/>
          </w:tcPr>
          <w:p w14:paraId="0BCF74A5" w14:textId="77777777" w:rsidR="00A14451" w:rsidRDefault="00A14451" w:rsidP="00A14451">
            <w:r>
              <w:t>°C</w:t>
            </w:r>
          </w:p>
        </w:tc>
        <w:tc>
          <w:tcPr>
            <w:tcW w:w="1540" w:type="dxa"/>
          </w:tcPr>
          <w:p w14:paraId="30BA90BE" w14:textId="77777777" w:rsidR="00A14451" w:rsidRDefault="00C707D0" w:rsidP="00A14451">
            <w:r>
              <w:t>IndEnv, D</w:t>
            </w:r>
          </w:p>
        </w:tc>
      </w:tr>
      <w:tr w:rsidR="00C707D0" w14:paraId="4C923A63" w14:textId="77777777" w:rsidTr="0028250E">
        <w:tc>
          <w:tcPr>
            <w:tcW w:w="1905" w:type="dxa"/>
          </w:tcPr>
          <w:p w14:paraId="0B07FFE0" w14:textId="77777777" w:rsidR="00C707D0" w:rsidRDefault="00C707D0" w:rsidP="00C707D0">
            <w:r w:rsidRPr="00C707D0">
              <w:lastRenderedPageBreak/>
              <w:t>Room Temp - Kitchen Temp</w:t>
            </w:r>
          </w:p>
        </w:tc>
        <w:tc>
          <w:tcPr>
            <w:tcW w:w="1205" w:type="dxa"/>
          </w:tcPr>
          <w:p w14:paraId="4CEFD8DE" w14:textId="77777777" w:rsidR="00C707D0" w:rsidRDefault="00C707D0" w:rsidP="00C707D0">
            <w:r>
              <w:t>IndEnv</w:t>
            </w:r>
          </w:p>
        </w:tc>
        <w:tc>
          <w:tcPr>
            <w:tcW w:w="1507" w:type="dxa"/>
          </w:tcPr>
          <w:p w14:paraId="285F901C" w14:textId="77777777" w:rsidR="00C707D0" w:rsidRDefault="00C707D0" w:rsidP="00C707D0">
            <w:r>
              <w:t>Kitchen</w:t>
            </w:r>
          </w:p>
        </w:tc>
        <w:tc>
          <w:tcPr>
            <w:tcW w:w="5697" w:type="dxa"/>
          </w:tcPr>
          <w:p w14:paraId="75285A0F" w14:textId="77777777" w:rsidR="00C707D0" w:rsidRDefault="00C707D0" w:rsidP="00C707D0">
            <w:r>
              <w:t>Instantaneous drybulb temperature in kitchen</w:t>
            </w:r>
          </w:p>
        </w:tc>
        <w:tc>
          <w:tcPr>
            <w:tcW w:w="1096" w:type="dxa"/>
          </w:tcPr>
          <w:p w14:paraId="2813F420" w14:textId="77777777" w:rsidR="00C707D0" w:rsidRDefault="00C707D0" w:rsidP="00C707D0">
            <w:r>
              <w:t>°C</w:t>
            </w:r>
          </w:p>
        </w:tc>
        <w:tc>
          <w:tcPr>
            <w:tcW w:w="1540" w:type="dxa"/>
          </w:tcPr>
          <w:p w14:paraId="20894113" w14:textId="77777777" w:rsidR="00C707D0" w:rsidRDefault="00C707D0" w:rsidP="00C707D0">
            <w:r>
              <w:t>IndEnv, E</w:t>
            </w:r>
          </w:p>
        </w:tc>
      </w:tr>
      <w:tr w:rsidR="00C707D0" w14:paraId="0518D6E9" w14:textId="77777777" w:rsidTr="0028250E">
        <w:tc>
          <w:tcPr>
            <w:tcW w:w="1905" w:type="dxa"/>
          </w:tcPr>
          <w:p w14:paraId="20D6C28E" w14:textId="77777777" w:rsidR="00C707D0" w:rsidRDefault="00C707D0" w:rsidP="00C707D0">
            <w:r w:rsidRPr="00C707D0">
              <w:t>Room Temp - DR Temp</w:t>
            </w:r>
          </w:p>
        </w:tc>
        <w:tc>
          <w:tcPr>
            <w:tcW w:w="1205" w:type="dxa"/>
          </w:tcPr>
          <w:p w14:paraId="69F28C36" w14:textId="77777777" w:rsidR="00C707D0" w:rsidRDefault="00C707D0" w:rsidP="00C707D0">
            <w:r>
              <w:t>IndEnv</w:t>
            </w:r>
          </w:p>
        </w:tc>
        <w:tc>
          <w:tcPr>
            <w:tcW w:w="1507" w:type="dxa"/>
          </w:tcPr>
          <w:p w14:paraId="18F9F086" w14:textId="77777777" w:rsidR="00C707D0" w:rsidRDefault="00C707D0" w:rsidP="00C707D0">
            <w:r>
              <w:t>Dining Room</w:t>
            </w:r>
          </w:p>
        </w:tc>
        <w:tc>
          <w:tcPr>
            <w:tcW w:w="5697" w:type="dxa"/>
          </w:tcPr>
          <w:p w14:paraId="478D16A7" w14:textId="77777777" w:rsidR="00C707D0" w:rsidRDefault="00C707D0" w:rsidP="00C707D0">
            <w:r>
              <w:t>Instantaneous drybulb temperature in dining room</w:t>
            </w:r>
          </w:p>
        </w:tc>
        <w:tc>
          <w:tcPr>
            <w:tcW w:w="1096" w:type="dxa"/>
          </w:tcPr>
          <w:p w14:paraId="0AAAD392" w14:textId="77777777" w:rsidR="00C707D0" w:rsidRDefault="00C707D0" w:rsidP="00C707D0">
            <w:r>
              <w:t>°C</w:t>
            </w:r>
          </w:p>
        </w:tc>
        <w:tc>
          <w:tcPr>
            <w:tcW w:w="1540" w:type="dxa"/>
          </w:tcPr>
          <w:p w14:paraId="568345C7" w14:textId="77777777" w:rsidR="00C707D0" w:rsidRDefault="00C707D0" w:rsidP="00C707D0">
            <w:r>
              <w:t>IndEnv, F</w:t>
            </w:r>
          </w:p>
        </w:tc>
      </w:tr>
      <w:tr w:rsidR="00C707D0" w14:paraId="47658CBE" w14:textId="77777777" w:rsidTr="0028250E">
        <w:tc>
          <w:tcPr>
            <w:tcW w:w="1905" w:type="dxa"/>
          </w:tcPr>
          <w:p w14:paraId="24F9668A" w14:textId="77777777" w:rsidR="00C707D0" w:rsidRDefault="00C707D0" w:rsidP="00C707D0">
            <w:r>
              <w:t>Room Temp - L</w:t>
            </w:r>
            <w:r w:rsidRPr="00C707D0">
              <w:t>R Temp</w:t>
            </w:r>
          </w:p>
        </w:tc>
        <w:tc>
          <w:tcPr>
            <w:tcW w:w="1205" w:type="dxa"/>
          </w:tcPr>
          <w:p w14:paraId="0EDF70F6" w14:textId="77777777" w:rsidR="00C707D0" w:rsidRDefault="00C707D0" w:rsidP="00C707D0">
            <w:r>
              <w:t>IndEnv</w:t>
            </w:r>
          </w:p>
        </w:tc>
        <w:tc>
          <w:tcPr>
            <w:tcW w:w="1507" w:type="dxa"/>
          </w:tcPr>
          <w:p w14:paraId="2CFD4304" w14:textId="77777777" w:rsidR="00C707D0" w:rsidRDefault="00C707D0" w:rsidP="00C707D0">
            <w:r>
              <w:t>Living Room</w:t>
            </w:r>
          </w:p>
        </w:tc>
        <w:tc>
          <w:tcPr>
            <w:tcW w:w="5697" w:type="dxa"/>
          </w:tcPr>
          <w:p w14:paraId="0B00CC65" w14:textId="77777777" w:rsidR="00C707D0" w:rsidRDefault="00C707D0" w:rsidP="00C707D0">
            <w:r>
              <w:t>Instantaneous drybulb temperature in living room</w:t>
            </w:r>
          </w:p>
        </w:tc>
        <w:tc>
          <w:tcPr>
            <w:tcW w:w="1096" w:type="dxa"/>
          </w:tcPr>
          <w:p w14:paraId="38ADED4C" w14:textId="77777777" w:rsidR="00C707D0" w:rsidRDefault="00C707D0" w:rsidP="00C707D0">
            <w:r>
              <w:t>°C</w:t>
            </w:r>
          </w:p>
        </w:tc>
        <w:tc>
          <w:tcPr>
            <w:tcW w:w="1540" w:type="dxa"/>
          </w:tcPr>
          <w:p w14:paraId="037555B4" w14:textId="77777777" w:rsidR="00C707D0" w:rsidRDefault="00C707D0" w:rsidP="00C707D0">
            <w:r>
              <w:t>IndEnv, G</w:t>
            </w:r>
          </w:p>
        </w:tc>
      </w:tr>
      <w:tr w:rsidR="00C707D0" w14:paraId="232130C6" w14:textId="77777777" w:rsidTr="0028250E">
        <w:tc>
          <w:tcPr>
            <w:tcW w:w="1905" w:type="dxa"/>
          </w:tcPr>
          <w:p w14:paraId="1DD53143" w14:textId="77777777" w:rsidR="00C707D0" w:rsidRDefault="00C707D0" w:rsidP="00C707D0">
            <w:r w:rsidRPr="00C707D0">
              <w:t>Room Temp - Hall Lowest</w:t>
            </w:r>
          </w:p>
        </w:tc>
        <w:tc>
          <w:tcPr>
            <w:tcW w:w="1205" w:type="dxa"/>
          </w:tcPr>
          <w:p w14:paraId="16CFA1D2" w14:textId="77777777" w:rsidR="00C707D0" w:rsidRDefault="00C707D0" w:rsidP="00C707D0">
            <w:r>
              <w:t>IndEnv</w:t>
            </w:r>
          </w:p>
        </w:tc>
        <w:tc>
          <w:tcPr>
            <w:tcW w:w="1507" w:type="dxa"/>
          </w:tcPr>
          <w:p w14:paraId="367FBDE5" w14:textId="77777777" w:rsidR="00C707D0" w:rsidRDefault="00C707D0" w:rsidP="00C707D0">
            <w:r>
              <w:t>Entry Hallway</w:t>
            </w:r>
          </w:p>
        </w:tc>
        <w:tc>
          <w:tcPr>
            <w:tcW w:w="5697" w:type="dxa"/>
          </w:tcPr>
          <w:p w14:paraId="5DA4D467" w14:textId="77777777" w:rsidR="00C707D0" w:rsidRDefault="00C707D0" w:rsidP="00C707D0">
            <w:r>
              <w:t>Instantaneous drybulb temperature in center hallway, measured at a height of ** m</w:t>
            </w:r>
          </w:p>
        </w:tc>
        <w:tc>
          <w:tcPr>
            <w:tcW w:w="1096" w:type="dxa"/>
          </w:tcPr>
          <w:p w14:paraId="177567EF" w14:textId="77777777" w:rsidR="00C707D0" w:rsidRDefault="00C707D0" w:rsidP="00C707D0">
            <w:r>
              <w:t>°C</w:t>
            </w:r>
          </w:p>
        </w:tc>
        <w:tc>
          <w:tcPr>
            <w:tcW w:w="1540" w:type="dxa"/>
          </w:tcPr>
          <w:p w14:paraId="0E21009D" w14:textId="77777777" w:rsidR="00C707D0" w:rsidRDefault="00C707D0" w:rsidP="00C707D0">
            <w:r>
              <w:t>IndEnv, H</w:t>
            </w:r>
          </w:p>
        </w:tc>
      </w:tr>
      <w:tr w:rsidR="00C707D0" w14:paraId="1B429727" w14:textId="77777777" w:rsidTr="0028250E">
        <w:tc>
          <w:tcPr>
            <w:tcW w:w="1905" w:type="dxa"/>
          </w:tcPr>
          <w:p w14:paraId="4B58D613" w14:textId="77777777" w:rsidR="00C707D0" w:rsidRDefault="00C707D0" w:rsidP="00C707D0">
            <w:r w:rsidRPr="00C707D0">
              <w:t>Room Temp - Hall Lower Mid</w:t>
            </w:r>
          </w:p>
        </w:tc>
        <w:tc>
          <w:tcPr>
            <w:tcW w:w="1205" w:type="dxa"/>
          </w:tcPr>
          <w:p w14:paraId="2A196EF2" w14:textId="77777777" w:rsidR="00C707D0" w:rsidRDefault="00C707D0" w:rsidP="00C707D0">
            <w:r>
              <w:t>IndEnv</w:t>
            </w:r>
          </w:p>
        </w:tc>
        <w:tc>
          <w:tcPr>
            <w:tcW w:w="1507" w:type="dxa"/>
          </w:tcPr>
          <w:p w14:paraId="2CC1FDCD" w14:textId="77777777" w:rsidR="00C707D0" w:rsidRDefault="00C707D0" w:rsidP="00C707D0">
            <w:r>
              <w:t>Entry Hallway</w:t>
            </w:r>
          </w:p>
        </w:tc>
        <w:tc>
          <w:tcPr>
            <w:tcW w:w="5697" w:type="dxa"/>
          </w:tcPr>
          <w:p w14:paraId="29326AAE" w14:textId="77777777" w:rsidR="00C707D0" w:rsidRDefault="00C707D0" w:rsidP="00C707D0">
            <w:r>
              <w:t>Instantaneous drybulb temperature in center hallway, measured at a height of ** m</w:t>
            </w:r>
          </w:p>
        </w:tc>
        <w:tc>
          <w:tcPr>
            <w:tcW w:w="1096" w:type="dxa"/>
          </w:tcPr>
          <w:p w14:paraId="0E335A73" w14:textId="77777777" w:rsidR="00C707D0" w:rsidRDefault="00C707D0" w:rsidP="00C707D0">
            <w:r>
              <w:t>°C</w:t>
            </w:r>
          </w:p>
        </w:tc>
        <w:tc>
          <w:tcPr>
            <w:tcW w:w="1540" w:type="dxa"/>
          </w:tcPr>
          <w:p w14:paraId="63219AF5" w14:textId="77777777" w:rsidR="00C707D0" w:rsidRDefault="00C707D0" w:rsidP="00C707D0">
            <w:r>
              <w:t>IndEnv, I</w:t>
            </w:r>
          </w:p>
        </w:tc>
      </w:tr>
      <w:tr w:rsidR="00C707D0" w14:paraId="19A9EF7E" w14:textId="77777777" w:rsidTr="0028250E">
        <w:tc>
          <w:tcPr>
            <w:tcW w:w="1905" w:type="dxa"/>
          </w:tcPr>
          <w:p w14:paraId="64AD6717" w14:textId="77777777" w:rsidR="00C707D0" w:rsidRDefault="00C707D0" w:rsidP="00C707D0">
            <w:r w:rsidRPr="00C707D0">
              <w:t>Room Temp - Hall Middle</w:t>
            </w:r>
          </w:p>
        </w:tc>
        <w:tc>
          <w:tcPr>
            <w:tcW w:w="1205" w:type="dxa"/>
          </w:tcPr>
          <w:p w14:paraId="6B58D8D6" w14:textId="77777777" w:rsidR="00C707D0" w:rsidRDefault="00C707D0" w:rsidP="00C707D0">
            <w:r>
              <w:t>IndEnv</w:t>
            </w:r>
          </w:p>
        </w:tc>
        <w:tc>
          <w:tcPr>
            <w:tcW w:w="1507" w:type="dxa"/>
          </w:tcPr>
          <w:p w14:paraId="4A8370C5" w14:textId="77777777" w:rsidR="00C707D0" w:rsidRDefault="00C707D0" w:rsidP="00C707D0">
            <w:r>
              <w:t>Entry Hallway</w:t>
            </w:r>
          </w:p>
        </w:tc>
        <w:tc>
          <w:tcPr>
            <w:tcW w:w="5697" w:type="dxa"/>
          </w:tcPr>
          <w:p w14:paraId="2F8A061E" w14:textId="77777777" w:rsidR="00C707D0" w:rsidRDefault="00C707D0" w:rsidP="00C707D0">
            <w:r>
              <w:t>Instantaneous drybulb temperature in center hallway, measured at a height of ** m</w:t>
            </w:r>
          </w:p>
        </w:tc>
        <w:tc>
          <w:tcPr>
            <w:tcW w:w="1096" w:type="dxa"/>
          </w:tcPr>
          <w:p w14:paraId="5D196A7D" w14:textId="77777777" w:rsidR="00C707D0" w:rsidRDefault="00C707D0" w:rsidP="00C707D0">
            <w:r>
              <w:t>°C</w:t>
            </w:r>
          </w:p>
        </w:tc>
        <w:tc>
          <w:tcPr>
            <w:tcW w:w="1540" w:type="dxa"/>
          </w:tcPr>
          <w:p w14:paraId="33172317" w14:textId="77777777" w:rsidR="00C707D0" w:rsidRDefault="00C707D0" w:rsidP="00C707D0">
            <w:r>
              <w:t>IndEnv, J</w:t>
            </w:r>
          </w:p>
        </w:tc>
      </w:tr>
      <w:tr w:rsidR="00C707D0" w14:paraId="69C437E1" w14:textId="77777777" w:rsidTr="0028250E">
        <w:tc>
          <w:tcPr>
            <w:tcW w:w="1905" w:type="dxa"/>
          </w:tcPr>
          <w:p w14:paraId="275568DA" w14:textId="77777777" w:rsidR="00C707D0" w:rsidRDefault="00C707D0" w:rsidP="00C707D0">
            <w:r w:rsidRPr="00C707D0">
              <w:t>Room Temp - Hall Upper Mid</w:t>
            </w:r>
          </w:p>
        </w:tc>
        <w:tc>
          <w:tcPr>
            <w:tcW w:w="1205" w:type="dxa"/>
          </w:tcPr>
          <w:p w14:paraId="12A42FE4" w14:textId="77777777" w:rsidR="00C707D0" w:rsidRDefault="00C707D0" w:rsidP="00C707D0">
            <w:r>
              <w:t>IndEnv</w:t>
            </w:r>
          </w:p>
        </w:tc>
        <w:tc>
          <w:tcPr>
            <w:tcW w:w="1507" w:type="dxa"/>
          </w:tcPr>
          <w:p w14:paraId="3FCDF640" w14:textId="77777777" w:rsidR="00C707D0" w:rsidRDefault="00C707D0" w:rsidP="00C707D0">
            <w:r>
              <w:t>Entry Hallway</w:t>
            </w:r>
          </w:p>
        </w:tc>
        <w:tc>
          <w:tcPr>
            <w:tcW w:w="5697" w:type="dxa"/>
          </w:tcPr>
          <w:p w14:paraId="5B6CC679" w14:textId="77777777" w:rsidR="00C707D0" w:rsidRDefault="00C707D0" w:rsidP="00C707D0">
            <w:r>
              <w:t>Instantaneous drybulb temperature in center hallway, measured at a height of ** m</w:t>
            </w:r>
          </w:p>
        </w:tc>
        <w:tc>
          <w:tcPr>
            <w:tcW w:w="1096" w:type="dxa"/>
          </w:tcPr>
          <w:p w14:paraId="7706E5E6" w14:textId="77777777" w:rsidR="00C707D0" w:rsidRDefault="00C707D0" w:rsidP="00C707D0">
            <w:r>
              <w:t>°C</w:t>
            </w:r>
          </w:p>
        </w:tc>
        <w:tc>
          <w:tcPr>
            <w:tcW w:w="1540" w:type="dxa"/>
          </w:tcPr>
          <w:p w14:paraId="5EAE8F81" w14:textId="77777777" w:rsidR="00C707D0" w:rsidRDefault="00C707D0" w:rsidP="00C707D0">
            <w:r>
              <w:t>IndEnv, K</w:t>
            </w:r>
          </w:p>
        </w:tc>
      </w:tr>
      <w:tr w:rsidR="00C707D0" w14:paraId="05932E28" w14:textId="77777777" w:rsidTr="0028250E">
        <w:tc>
          <w:tcPr>
            <w:tcW w:w="1905" w:type="dxa"/>
          </w:tcPr>
          <w:p w14:paraId="27A0A1C9" w14:textId="77777777" w:rsidR="00C707D0" w:rsidRDefault="00C707D0" w:rsidP="00C707D0">
            <w:r w:rsidRPr="00C707D0">
              <w:t>Room Temp - Hall Upper</w:t>
            </w:r>
          </w:p>
        </w:tc>
        <w:tc>
          <w:tcPr>
            <w:tcW w:w="1205" w:type="dxa"/>
          </w:tcPr>
          <w:p w14:paraId="586B56D6" w14:textId="77777777" w:rsidR="00C707D0" w:rsidRDefault="00C707D0" w:rsidP="00C707D0">
            <w:r>
              <w:t>IndEnv</w:t>
            </w:r>
          </w:p>
        </w:tc>
        <w:tc>
          <w:tcPr>
            <w:tcW w:w="1507" w:type="dxa"/>
          </w:tcPr>
          <w:p w14:paraId="28EF4023" w14:textId="77777777" w:rsidR="00C707D0" w:rsidRDefault="00C707D0" w:rsidP="00C707D0">
            <w:r>
              <w:t>Entry Hallway</w:t>
            </w:r>
          </w:p>
        </w:tc>
        <w:tc>
          <w:tcPr>
            <w:tcW w:w="5697" w:type="dxa"/>
          </w:tcPr>
          <w:p w14:paraId="7D7C43DF" w14:textId="77777777" w:rsidR="00C707D0" w:rsidRDefault="00C707D0" w:rsidP="00C707D0">
            <w:r>
              <w:t>Instantaneous drybulb temperature in center hallway, measured at a height of ** m</w:t>
            </w:r>
          </w:p>
        </w:tc>
        <w:tc>
          <w:tcPr>
            <w:tcW w:w="1096" w:type="dxa"/>
          </w:tcPr>
          <w:p w14:paraId="2344B4F4" w14:textId="77777777" w:rsidR="00C707D0" w:rsidRDefault="00C707D0" w:rsidP="00C707D0">
            <w:r>
              <w:t>°C</w:t>
            </w:r>
          </w:p>
        </w:tc>
        <w:tc>
          <w:tcPr>
            <w:tcW w:w="1540" w:type="dxa"/>
          </w:tcPr>
          <w:p w14:paraId="1DDEC0B2" w14:textId="77777777" w:rsidR="00C707D0" w:rsidRDefault="00C707D0" w:rsidP="00C707D0">
            <w:r>
              <w:t>IndEnv, L</w:t>
            </w:r>
          </w:p>
        </w:tc>
      </w:tr>
      <w:tr w:rsidR="00C707D0" w14:paraId="3CED10E9" w14:textId="77777777" w:rsidTr="0028250E">
        <w:tc>
          <w:tcPr>
            <w:tcW w:w="1905" w:type="dxa"/>
          </w:tcPr>
          <w:p w14:paraId="7A5E5E90" w14:textId="77777777" w:rsidR="00C707D0" w:rsidRDefault="00C707D0" w:rsidP="00C707D0">
            <w:r w:rsidRPr="00C707D0">
              <w:t>Room Temp - BR4 Temp</w:t>
            </w:r>
          </w:p>
        </w:tc>
        <w:tc>
          <w:tcPr>
            <w:tcW w:w="1205" w:type="dxa"/>
          </w:tcPr>
          <w:p w14:paraId="115EB6B2" w14:textId="77777777" w:rsidR="00C707D0" w:rsidRDefault="00C707D0" w:rsidP="00C707D0">
            <w:r>
              <w:t>IndEnv</w:t>
            </w:r>
          </w:p>
        </w:tc>
        <w:tc>
          <w:tcPr>
            <w:tcW w:w="1507" w:type="dxa"/>
          </w:tcPr>
          <w:p w14:paraId="79939238" w14:textId="77777777" w:rsidR="00C707D0" w:rsidRDefault="00C707D0" w:rsidP="00C707D0">
            <w:r>
              <w:t>Bedroom4</w:t>
            </w:r>
          </w:p>
        </w:tc>
        <w:tc>
          <w:tcPr>
            <w:tcW w:w="5697" w:type="dxa"/>
          </w:tcPr>
          <w:p w14:paraId="2D5D5A18" w14:textId="77777777" w:rsidR="00C707D0" w:rsidRDefault="00C707D0" w:rsidP="00C707D0">
            <w:r>
              <w:t>Instantaneous drybulb temperature in bedroom 4</w:t>
            </w:r>
          </w:p>
        </w:tc>
        <w:tc>
          <w:tcPr>
            <w:tcW w:w="1096" w:type="dxa"/>
          </w:tcPr>
          <w:p w14:paraId="715605FC" w14:textId="77777777" w:rsidR="00C707D0" w:rsidRDefault="00C707D0" w:rsidP="00C707D0">
            <w:r>
              <w:t>°C</w:t>
            </w:r>
          </w:p>
        </w:tc>
        <w:tc>
          <w:tcPr>
            <w:tcW w:w="1540" w:type="dxa"/>
          </w:tcPr>
          <w:p w14:paraId="0C308864" w14:textId="77777777" w:rsidR="00C707D0" w:rsidRDefault="00C707D0" w:rsidP="00C707D0">
            <w:r>
              <w:t>IndEnv, M</w:t>
            </w:r>
          </w:p>
        </w:tc>
      </w:tr>
      <w:tr w:rsidR="00C707D0" w14:paraId="75BA65BF" w14:textId="77777777" w:rsidTr="0028250E">
        <w:tc>
          <w:tcPr>
            <w:tcW w:w="1905" w:type="dxa"/>
          </w:tcPr>
          <w:p w14:paraId="6DAE9767" w14:textId="77777777" w:rsidR="00C707D0" w:rsidRDefault="00C707D0" w:rsidP="00C707D0">
            <w:r w:rsidRPr="00C707D0">
              <w:t>Room Temp - BA1 Temp</w:t>
            </w:r>
          </w:p>
        </w:tc>
        <w:tc>
          <w:tcPr>
            <w:tcW w:w="1205" w:type="dxa"/>
          </w:tcPr>
          <w:p w14:paraId="5DF345AC" w14:textId="77777777" w:rsidR="00C707D0" w:rsidRDefault="00C707D0" w:rsidP="00C707D0">
            <w:r>
              <w:t>IndEnv</w:t>
            </w:r>
          </w:p>
        </w:tc>
        <w:tc>
          <w:tcPr>
            <w:tcW w:w="1507" w:type="dxa"/>
          </w:tcPr>
          <w:p w14:paraId="58C4D00B" w14:textId="77777777" w:rsidR="00C707D0" w:rsidRDefault="00C707D0" w:rsidP="00C707D0">
            <w:r>
              <w:t>Bath1</w:t>
            </w:r>
          </w:p>
        </w:tc>
        <w:tc>
          <w:tcPr>
            <w:tcW w:w="5697" w:type="dxa"/>
          </w:tcPr>
          <w:p w14:paraId="116E19CE" w14:textId="77777777" w:rsidR="00C707D0" w:rsidRDefault="00C707D0" w:rsidP="00C707D0">
            <w:r>
              <w:t>Instantaneous drybulb temperature in bathroom 1 on first floor</w:t>
            </w:r>
          </w:p>
        </w:tc>
        <w:tc>
          <w:tcPr>
            <w:tcW w:w="1096" w:type="dxa"/>
          </w:tcPr>
          <w:p w14:paraId="47E0A537" w14:textId="77777777" w:rsidR="00C707D0" w:rsidRDefault="00C707D0" w:rsidP="00C707D0">
            <w:r>
              <w:t>°C</w:t>
            </w:r>
          </w:p>
        </w:tc>
        <w:tc>
          <w:tcPr>
            <w:tcW w:w="1540" w:type="dxa"/>
          </w:tcPr>
          <w:p w14:paraId="102EFD5C" w14:textId="77777777" w:rsidR="00C707D0" w:rsidRDefault="00C707D0" w:rsidP="00C707D0">
            <w:r>
              <w:t>IndEnv, N</w:t>
            </w:r>
          </w:p>
        </w:tc>
      </w:tr>
      <w:tr w:rsidR="00C707D0" w14:paraId="3CB51099" w14:textId="77777777" w:rsidTr="0028250E">
        <w:tc>
          <w:tcPr>
            <w:tcW w:w="1905" w:type="dxa"/>
          </w:tcPr>
          <w:p w14:paraId="0ADE3A7D" w14:textId="77777777" w:rsidR="00C707D0" w:rsidRDefault="00C707D0" w:rsidP="00C707D0">
            <w:r w:rsidRPr="00C707D0">
              <w:t>Room Temp - WD Temp</w:t>
            </w:r>
          </w:p>
        </w:tc>
        <w:tc>
          <w:tcPr>
            <w:tcW w:w="1205" w:type="dxa"/>
          </w:tcPr>
          <w:p w14:paraId="0A7688AF" w14:textId="77777777" w:rsidR="00C707D0" w:rsidRDefault="00C707D0" w:rsidP="00C707D0">
            <w:r>
              <w:t>IndEnv</w:t>
            </w:r>
          </w:p>
        </w:tc>
        <w:tc>
          <w:tcPr>
            <w:tcW w:w="1507" w:type="dxa"/>
          </w:tcPr>
          <w:p w14:paraId="006648B1" w14:textId="77777777" w:rsidR="00C707D0" w:rsidRDefault="00C707D0" w:rsidP="00C707D0">
            <w:r>
              <w:t>Kitchen</w:t>
            </w:r>
          </w:p>
        </w:tc>
        <w:tc>
          <w:tcPr>
            <w:tcW w:w="5697" w:type="dxa"/>
          </w:tcPr>
          <w:p w14:paraId="6EFF5ABB" w14:textId="77777777" w:rsidR="00C707D0" w:rsidRDefault="00C707D0" w:rsidP="00C707D0">
            <w:r>
              <w:t>Instantaneous drybulb temperature in utility closet holding clothes washer and dryer</w:t>
            </w:r>
          </w:p>
        </w:tc>
        <w:tc>
          <w:tcPr>
            <w:tcW w:w="1096" w:type="dxa"/>
          </w:tcPr>
          <w:p w14:paraId="5548AD1F" w14:textId="77777777" w:rsidR="00C707D0" w:rsidRDefault="00C707D0" w:rsidP="00C707D0">
            <w:r>
              <w:t>°C</w:t>
            </w:r>
          </w:p>
        </w:tc>
        <w:tc>
          <w:tcPr>
            <w:tcW w:w="1540" w:type="dxa"/>
          </w:tcPr>
          <w:p w14:paraId="602669C8" w14:textId="77777777" w:rsidR="00C707D0" w:rsidRDefault="00C707D0" w:rsidP="00C707D0">
            <w:r>
              <w:t>IndEnv, O</w:t>
            </w:r>
          </w:p>
        </w:tc>
      </w:tr>
      <w:tr w:rsidR="009B0292" w14:paraId="7D2BF50F" w14:textId="77777777" w:rsidTr="0028250E">
        <w:tc>
          <w:tcPr>
            <w:tcW w:w="1905" w:type="dxa"/>
          </w:tcPr>
          <w:p w14:paraId="094A897D" w14:textId="77777777" w:rsidR="009B0292" w:rsidRDefault="009B0292" w:rsidP="009B0292">
            <w:r w:rsidRPr="009B0292">
              <w:t>Room Temp - MBA Temp</w:t>
            </w:r>
          </w:p>
        </w:tc>
        <w:tc>
          <w:tcPr>
            <w:tcW w:w="1205" w:type="dxa"/>
          </w:tcPr>
          <w:p w14:paraId="0B8933F7" w14:textId="77777777" w:rsidR="009B0292" w:rsidRDefault="009B0292" w:rsidP="009B0292">
            <w:r>
              <w:t>IndEnv</w:t>
            </w:r>
          </w:p>
        </w:tc>
        <w:tc>
          <w:tcPr>
            <w:tcW w:w="1507" w:type="dxa"/>
          </w:tcPr>
          <w:p w14:paraId="299B3D02" w14:textId="77777777" w:rsidR="009B0292" w:rsidRDefault="009B0292" w:rsidP="009B0292">
            <w:r>
              <w:t>MBath</w:t>
            </w:r>
          </w:p>
        </w:tc>
        <w:tc>
          <w:tcPr>
            <w:tcW w:w="5697" w:type="dxa"/>
          </w:tcPr>
          <w:p w14:paraId="43804AFF" w14:textId="77777777" w:rsidR="009B0292" w:rsidRDefault="009B0292" w:rsidP="009B0292">
            <w:r>
              <w:t>Instantaneous drybulb temperature in master bathroom on second floor</w:t>
            </w:r>
          </w:p>
        </w:tc>
        <w:tc>
          <w:tcPr>
            <w:tcW w:w="1096" w:type="dxa"/>
          </w:tcPr>
          <w:p w14:paraId="2BC9E73D" w14:textId="77777777" w:rsidR="009B0292" w:rsidRDefault="009B0292" w:rsidP="009B0292">
            <w:r>
              <w:t>°C</w:t>
            </w:r>
          </w:p>
        </w:tc>
        <w:tc>
          <w:tcPr>
            <w:tcW w:w="1540" w:type="dxa"/>
          </w:tcPr>
          <w:p w14:paraId="7BB8D763" w14:textId="77777777" w:rsidR="009B0292" w:rsidRDefault="009B0292" w:rsidP="009B0292">
            <w:r>
              <w:t>IndEnv, P</w:t>
            </w:r>
          </w:p>
        </w:tc>
      </w:tr>
      <w:tr w:rsidR="009B0292" w14:paraId="2ADA9A25" w14:textId="77777777" w:rsidTr="0028250E">
        <w:tc>
          <w:tcPr>
            <w:tcW w:w="1905" w:type="dxa"/>
          </w:tcPr>
          <w:p w14:paraId="1A6549A5" w14:textId="77777777" w:rsidR="009B0292" w:rsidRDefault="009B0292" w:rsidP="009B0292">
            <w:r w:rsidRPr="009B0292">
              <w:t>Room Temp - MBR Temp</w:t>
            </w:r>
          </w:p>
        </w:tc>
        <w:tc>
          <w:tcPr>
            <w:tcW w:w="1205" w:type="dxa"/>
          </w:tcPr>
          <w:p w14:paraId="3AC708E5" w14:textId="77777777" w:rsidR="009B0292" w:rsidRDefault="009B0292" w:rsidP="009B0292">
            <w:r>
              <w:t>IndEnv</w:t>
            </w:r>
          </w:p>
        </w:tc>
        <w:tc>
          <w:tcPr>
            <w:tcW w:w="1507" w:type="dxa"/>
          </w:tcPr>
          <w:p w14:paraId="00AD1DC0" w14:textId="77777777" w:rsidR="009B0292" w:rsidRDefault="009B0292" w:rsidP="009B0292">
            <w:r>
              <w:t>MBedroom</w:t>
            </w:r>
          </w:p>
        </w:tc>
        <w:tc>
          <w:tcPr>
            <w:tcW w:w="5697" w:type="dxa"/>
          </w:tcPr>
          <w:p w14:paraId="0C5AF917" w14:textId="77777777" w:rsidR="009B0292" w:rsidRDefault="009B0292" w:rsidP="009B0292">
            <w:r>
              <w:t>Instantaneous drybulb temperature in master bedroom on second floor</w:t>
            </w:r>
          </w:p>
        </w:tc>
        <w:tc>
          <w:tcPr>
            <w:tcW w:w="1096" w:type="dxa"/>
          </w:tcPr>
          <w:p w14:paraId="19128C86" w14:textId="77777777" w:rsidR="009B0292" w:rsidRDefault="009B0292" w:rsidP="009B0292">
            <w:r>
              <w:t>°C</w:t>
            </w:r>
          </w:p>
        </w:tc>
        <w:tc>
          <w:tcPr>
            <w:tcW w:w="1540" w:type="dxa"/>
          </w:tcPr>
          <w:p w14:paraId="77A5B340" w14:textId="77777777" w:rsidR="009B0292" w:rsidRDefault="009B0292" w:rsidP="009B0292">
            <w:r>
              <w:t>IndEnv, Q</w:t>
            </w:r>
          </w:p>
        </w:tc>
      </w:tr>
      <w:tr w:rsidR="009B0292" w14:paraId="444A0212" w14:textId="77777777" w:rsidTr="0028250E">
        <w:tc>
          <w:tcPr>
            <w:tcW w:w="1905" w:type="dxa"/>
          </w:tcPr>
          <w:p w14:paraId="1F58514A" w14:textId="77777777" w:rsidR="009B0292" w:rsidRDefault="009B0292" w:rsidP="009B0292">
            <w:r w:rsidRPr="009B0292">
              <w:t>Room Temp - BR2 Temp</w:t>
            </w:r>
          </w:p>
        </w:tc>
        <w:tc>
          <w:tcPr>
            <w:tcW w:w="1205" w:type="dxa"/>
          </w:tcPr>
          <w:p w14:paraId="1A33412D" w14:textId="77777777" w:rsidR="009B0292" w:rsidRDefault="009B0292" w:rsidP="009B0292">
            <w:r>
              <w:t>IndEnv</w:t>
            </w:r>
          </w:p>
        </w:tc>
        <w:tc>
          <w:tcPr>
            <w:tcW w:w="1507" w:type="dxa"/>
          </w:tcPr>
          <w:p w14:paraId="3B582527" w14:textId="77777777" w:rsidR="009B0292" w:rsidRDefault="009B0292" w:rsidP="009B0292">
            <w:r>
              <w:t>Bedroom2</w:t>
            </w:r>
          </w:p>
        </w:tc>
        <w:tc>
          <w:tcPr>
            <w:tcW w:w="5697" w:type="dxa"/>
          </w:tcPr>
          <w:p w14:paraId="3F961FC9" w14:textId="77777777" w:rsidR="009B0292" w:rsidRDefault="009B0292" w:rsidP="009B0292">
            <w:r>
              <w:t>Instantaneous drybulb temperature in bedroom 2 on second floor</w:t>
            </w:r>
          </w:p>
        </w:tc>
        <w:tc>
          <w:tcPr>
            <w:tcW w:w="1096" w:type="dxa"/>
          </w:tcPr>
          <w:p w14:paraId="7D4E3AF5" w14:textId="77777777" w:rsidR="009B0292" w:rsidRDefault="009B0292" w:rsidP="009B0292">
            <w:r>
              <w:t>°C</w:t>
            </w:r>
          </w:p>
        </w:tc>
        <w:tc>
          <w:tcPr>
            <w:tcW w:w="1540" w:type="dxa"/>
          </w:tcPr>
          <w:p w14:paraId="3D38BA25" w14:textId="77777777" w:rsidR="009B0292" w:rsidRDefault="009B0292" w:rsidP="009B0292">
            <w:r>
              <w:t>IndEnv, R</w:t>
            </w:r>
          </w:p>
        </w:tc>
      </w:tr>
      <w:tr w:rsidR="009B0292" w14:paraId="2E2D1BC7" w14:textId="77777777" w:rsidTr="0028250E">
        <w:tc>
          <w:tcPr>
            <w:tcW w:w="1905" w:type="dxa"/>
          </w:tcPr>
          <w:p w14:paraId="663E4434" w14:textId="77777777" w:rsidR="009B0292" w:rsidRDefault="009B0292" w:rsidP="009B0292">
            <w:r w:rsidRPr="009B0292">
              <w:t>Room Temp - BR3 Temp</w:t>
            </w:r>
          </w:p>
        </w:tc>
        <w:tc>
          <w:tcPr>
            <w:tcW w:w="1205" w:type="dxa"/>
          </w:tcPr>
          <w:p w14:paraId="7DCB6CA8" w14:textId="77777777" w:rsidR="009B0292" w:rsidRDefault="009B0292" w:rsidP="009B0292">
            <w:r>
              <w:t>IndEnv</w:t>
            </w:r>
          </w:p>
        </w:tc>
        <w:tc>
          <w:tcPr>
            <w:tcW w:w="1507" w:type="dxa"/>
          </w:tcPr>
          <w:p w14:paraId="00146D35" w14:textId="77777777" w:rsidR="009B0292" w:rsidRDefault="009B0292" w:rsidP="009B0292">
            <w:r>
              <w:t>Bedroom3</w:t>
            </w:r>
          </w:p>
        </w:tc>
        <w:tc>
          <w:tcPr>
            <w:tcW w:w="5697" w:type="dxa"/>
          </w:tcPr>
          <w:p w14:paraId="2AAE4D9E" w14:textId="77777777" w:rsidR="009B0292" w:rsidRDefault="009B0292" w:rsidP="009B0292">
            <w:r>
              <w:t>Instantaneous drybulb temperature in bedroom 3 on second floor</w:t>
            </w:r>
          </w:p>
        </w:tc>
        <w:tc>
          <w:tcPr>
            <w:tcW w:w="1096" w:type="dxa"/>
          </w:tcPr>
          <w:p w14:paraId="7BE46530" w14:textId="77777777" w:rsidR="009B0292" w:rsidRDefault="009B0292" w:rsidP="009B0292">
            <w:r>
              <w:t>°C</w:t>
            </w:r>
          </w:p>
        </w:tc>
        <w:tc>
          <w:tcPr>
            <w:tcW w:w="1540" w:type="dxa"/>
          </w:tcPr>
          <w:p w14:paraId="040AD229" w14:textId="77777777" w:rsidR="009B0292" w:rsidRDefault="009B0292" w:rsidP="009B0292">
            <w:r>
              <w:t>IndEnv, S</w:t>
            </w:r>
          </w:p>
        </w:tc>
      </w:tr>
      <w:tr w:rsidR="009B0292" w14:paraId="49945D38" w14:textId="77777777" w:rsidTr="0028250E">
        <w:tc>
          <w:tcPr>
            <w:tcW w:w="1905" w:type="dxa"/>
          </w:tcPr>
          <w:p w14:paraId="138F7391" w14:textId="77777777" w:rsidR="009B0292" w:rsidRDefault="009B0292" w:rsidP="009B0292">
            <w:r w:rsidRPr="009B0292">
              <w:t>Room Temp - BA2 Temp</w:t>
            </w:r>
          </w:p>
        </w:tc>
        <w:tc>
          <w:tcPr>
            <w:tcW w:w="1205" w:type="dxa"/>
          </w:tcPr>
          <w:p w14:paraId="01514617" w14:textId="77777777" w:rsidR="009B0292" w:rsidRDefault="009B0292" w:rsidP="009B0292">
            <w:r>
              <w:t>IndEnv</w:t>
            </w:r>
          </w:p>
        </w:tc>
        <w:tc>
          <w:tcPr>
            <w:tcW w:w="1507" w:type="dxa"/>
          </w:tcPr>
          <w:p w14:paraId="25FA8D9D" w14:textId="77777777" w:rsidR="009B0292" w:rsidRDefault="009B0292" w:rsidP="009B0292">
            <w:r>
              <w:t>Bath2</w:t>
            </w:r>
          </w:p>
        </w:tc>
        <w:tc>
          <w:tcPr>
            <w:tcW w:w="5697" w:type="dxa"/>
          </w:tcPr>
          <w:p w14:paraId="18178ECA" w14:textId="77777777" w:rsidR="009B0292" w:rsidRDefault="009B0292" w:rsidP="009B0292">
            <w:r>
              <w:t>Instantaneous drybulb temperature in bathroom 2 on second floor</w:t>
            </w:r>
          </w:p>
        </w:tc>
        <w:tc>
          <w:tcPr>
            <w:tcW w:w="1096" w:type="dxa"/>
          </w:tcPr>
          <w:p w14:paraId="5ACD96B0" w14:textId="77777777" w:rsidR="009B0292" w:rsidRDefault="009B0292" w:rsidP="009B0292">
            <w:r>
              <w:t>°C</w:t>
            </w:r>
          </w:p>
        </w:tc>
        <w:tc>
          <w:tcPr>
            <w:tcW w:w="1540" w:type="dxa"/>
          </w:tcPr>
          <w:p w14:paraId="1C1AC215" w14:textId="77777777" w:rsidR="009B0292" w:rsidRDefault="009B0292" w:rsidP="009B0292">
            <w:r>
              <w:t>IndEnv, T</w:t>
            </w:r>
          </w:p>
        </w:tc>
      </w:tr>
      <w:tr w:rsidR="009B0292" w14:paraId="1E84843E" w14:textId="77777777" w:rsidTr="0028250E">
        <w:tc>
          <w:tcPr>
            <w:tcW w:w="1905" w:type="dxa"/>
          </w:tcPr>
          <w:p w14:paraId="5BC91305" w14:textId="77777777" w:rsidR="009B0292" w:rsidRDefault="009B0292" w:rsidP="009B0292">
            <w:r w:rsidRPr="009B0292">
              <w:t>Room Temp - Attic NW</w:t>
            </w:r>
          </w:p>
        </w:tc>
        <w:tc>
          <w:tcPr>
            <w:tcW w:w="1205" w:type="dxa"/>
          </w:tcPr>
          <w:p w14:paraId="4BEB9350" w14:textId="77777777" w:rsidR="009B0292" w:rsidRDefault="009B0292" w:rsidP="009B0292">
            <w:r>
              <w:t>IndEnv</w:t>
            </w:r>
          </w:p>
        </w:tc>
        <w:tc>
          <w:tcPr>
            <w:tcW w:w="1507" w:type="dxa"/>
          </w:tcPr>
          <w:p w14:paraId="277F3E81" w14:textId="77777777" w:rsidR="009B0292" w:rsidRDefault="009B0292" w:rsidP="009B0292">
            <w:r>
              <w:t>Attic</w:t>
            </w:r>
          </w:p>
        </w:tc>
        <w:tc>
          <w:tcPr>
            <w:tcW w:w="5697" w:type="dxa"/>
          </w:tcPr>
          <w:p w14:paraId="578D978E" w14:textId="77777777" w:rsidR="009B0292" w:rsidRDefault="009B0292" w:rsidP="009B0292">
            <w:r>
              <w:t>Instantaneous drybulb temperature in northwest quadrant of attic</w:t>
            </w:r>
          </w:p>
        </w:tc>
        <w:tc>
          <w:tcPr>
            <w:tcW w:w="1096" w:type="dxa"/>
          </w:tcPr>
          <w:p w14:paraId="6DFC015E" w14:textId="77777777" w:rsidR="009B0292" w:rsidRDefault="009B0292" w:rsidP="009B0292">
            <w:r>
              <w:t>°C</w:t>
            </w:r>
          </w:p>
        </w:tc>
        <w:tc>
          <w:tcPr>
            <w:tcW w:w="1540" w:type="dxa"/>
          </w:tcPr>
          <w:p w14:paraId="77CD6ABB" w14:textId="77777777" w:rsidR="009B0292" w:rsidRDefault="009B0292" w:rsidP="009B0292">
            <w:r>
              <w:t>IndEnv, U</w:t>
            </w:r>
          </w:p>
        </w:tc>
      </w:tr>
      <w:tr w:rsidR="009B0292" w14:paraId="2C8415A2" w14:textId="77777777" w:rsidTr="0028250E">
        <w:tc>
          <w:tcPr>
            <w:tcW w:w="1905" w:type="dxa"/>
          </w:tcPr>
          <w:p w14:paraId="5CD1FF2F" w14:textId="77777777" w:rsidR="009B0292" w:rsidRDefault="009B0292" w:rsidP="009B0292">
            <w:r w:rsidRPr="009B0292">
              <w:lastRenderedPageBreak/>
              <w:t>Room Temp - Attic NE</w:t>
            </w:r>
          </w:p>
        </w:tc>
        <w:tc>
          <w:tcPr>
            <w:tcW w:w="1205" w:type="dxa"/>
          </w:tcPr>
          <w:p w14:paraId="7F37A4E8" w14:textId="77777777" w:rsidR="009B0292" w:rsidRDefault="009B0292" w:rsidP="009B0292">
            <w:r>
              <w:t>IndEnv</w:t>
            </w:r>
          </w:p>
        </w:tc>
        <w:tc>
          <w:tcPr>
            <w:tcW w:w="1507" w:type="dxa"/>
          </w:tcPr>
          <w:p w14:paraId="14BE5BA2" w14:textId="77777777" w:rsidR="009B0292" w:rsidRDefault="009B0292" w:rsidP="009B0292">
            <w:r>
              <w:t>Attic</w:t>
            </w:r>
          </w:p>
        </w:tc>
        <w:tc>
          <w:tcPr>
            <w:tcW w:w="5697" w:type="dxa"/>
          </w:tcPr>
          <w:p w14:paraId="65CE195C" w14:textId="77777777" w:rsidR="009B0292" w:rsidRDefault="009B0292" w:rsidP="009B0292">
            <w:r>
              <w:t>Instantaneous drybulb temperature in northeast quadrant of attic</w:t>
            </w:r>
          </w:p>
        </w:tc>
        <w:tc>
          <w:tcPr>
            <w:tcW w:w="1096" w:type="dxa"/>
          </w:tcPr>
          <w:p w14:paraId="2EAFD183" w14:textId="77777777" w:rsidR="009B0292" w:rsidRDefault="009B0292" w:rsidP="009B0292">
            <w:r>
              <w:t>°C</w:t>
            </w:r>
          </w:p>
        </w:tc>
        <w:tc>
          <w:tcPr>
            <w:tcW w:w="1540" w:type="dxa"/>
          </w:tcPr>
          <w:p w14:paraId="2A05686E" w14:textId="77777777" w:rsidR="009B0292" w:rsidRDefault="009B0292" w:rsidP="009B0292">
            <w:r>
              <w:t>IndEnv, V</w:t>
            </w:r>
          </w:p>
        </w:tc>
      </w:tr>
      <w:tr w:rsidR="009B0292" w14:paraId="0BCC419C" w14:textId="77777777" w:rsidTr="0028250E">
        <w:tc>
          <w:tcPr>
            <w:tcW w:w="1905" w:type="dxa"/>
          </w:tcPr>
          <w:p w14:paraId="623EC13D" w14:textId="77777777" w:rsidR="009B0292" w:rsidRDefault="009B0292" w:rsidP="009B0292">
            <w:r w:rsidRPr="009B0292">
              <w:t>Room Temp - Attic SE</w:t>
            </w:r>
          </w:p>
        </w:tc>
        <w:tc>
          <w:tcPr>
            <w:tcW w:w="1205" w:type="dxa"/>
          </w:tcPr>
          <w:p w14:paraId="1C8835C0" w14:textId="77777777" w:rsidR="009B0292" w:rsidRDefault="009B0292" w:rsidP="009B0292">
            <w:r>
              <w:t>IndEnv</w:t>
            </w:r>
          </w:p>
        </w:tc>
        <w:tc>
          <w:tcPr>
            <w:tcW w:w="1507" w:type="dxa"/>
          </w:tcPr>
          <w:p w14:paraId="3082D281" w14:textId="77777777" w:rsidR="009B0292" w:rsidRDefault="009B0292" w:rsidP="009B0292">
            <w:r>
              <w:t>Attic</w:t>
            </w:r>
          </w:p>
        </w:tc>
        <w:tc>
          <w:tcPr>
            <w:tcW w:w="5697" w:type="dxa"/>
          </w:tcPr>
          <w:p w14:paraId="25D26AD8" w14:textId="77777777" w:rsidR="009B0292" w:rsidRDefault="009B0292" w:rsidP="009B0292">
            <w:r>
              <w:t>Instantaneous drybulb temperature in southeast quadrant of attic</w:t>
            </w:r>
          </w:p>
        </w:tc>
        <w:tc>
          <w:tcPr>
            <w:tcW w:w="1096" w:type="dxa"/>
          </w:tcPr>
          <w:p w14:paraId="14599AFE" w14:textId="77777777" w:rsidR="009B0292" w:rsidRDefault="009B0292" w:rsidP="009B0292">
            <w:r>
              <w:t>°C</w:t>
            </w:r>
          </w:p>
        </w:tc>
        <w:tc>
          <w:tcPr>
            <w:tcW w:w="1540" w:type="dxa"/>
          </w:tcPr>
          <w:p w14:paraId="4C9BB06E" w14:textId="77777777" w:rsidR="009B0292" w:rsidRDefault="009B0292" w:rsidP="009B0292">
            <w:r>
              <w:t>IndEnv, W</w:t>
            </w:r>
          </w:p>
        </w:tc>
      </w:tr>
      <w:tr w:rsidR="009B0292" w14:paraId="2B4E569B" w14:textId="77777777" w:rsidTr="0028250E">
        <w:tc>
          <w:tcPr>
            <w:tcW w:w="1905" w:type="dxa"/>
          </w:tcPr>
          <w:p w14:paraId="35FDA263" w14:textId="77777777" w:rsidR="009B0292" w:rsidRDefault="009B0292" w:rsidP="009B0292">
            <w:r w:rsidRPr="009B0292">
              <w:t>Room Temp - Attic SW</w:t>
            </w:r>
          </w:p>
        </w:tc>
        <w:tc>
          <w:tcPr>
            <w:tcW w:w="1205" w:type="dxa"/>
          </w:tcPr>
          <w:p w14:paraId="5E4B89F4" w14:textId="77777777" w:rsidR="009B0292" w:rsidRDefault="009B0292" w:rsidP="009B0292">
            <w:r>
              <w:t>IndEnv</w:t>
            </w:r>
          </w:p>
        </w:tc>
        <w:tc>
          <w:tcPr>
            <w:tcW w:w="1507" w:type="dxa"/>
          </w:tcPr>
          <w:p w14:paraId="12F83541" w14:textId="77777777" w:rsidR="009B0292" w:rsidRDefault="009B0292" w:rsidP="009B0292">
            <w:r>
              <w:t>Attic</w:t>
            </w:r>
          </w:p>
        </w:tc>
        <w:tc>
          <w:tcPr>
            <w:tcW w:w="5697" w:type="dxa"/>
          </w:tcPr>
          <w:p w14:paraId="571FA965" w14:textId="77777777" w:rsidR="009B0292" w:rsidRDefault="009B0292" w:rsidP="009B0292">
            <w:r>
              <w:t>Instantaneous drybulb temperature in southwest quadrant of attic</w:t>
            </w:r>
          </w:p>
        </w:tc>
        <w:tc>
          <w:tcPr>
            <w:tcW w:w="1096" w:type="dxa"/>
          </w:tcPr>
          <w:p w14:paraId="74B27D07" w14:textId="77777777" w:rsidR="009B0292" w:rsidRDefault="009B0292" w:rsidP="009B0292">
            <w:r>
              <w:t>°C</w:t>
            </w:r>
          </w:p>
        </w:tc>
        <w:tc>
          <w:tcPr>
            <w:tcW w:w="1540" w:type="dxa"/>
          </w:tcPr>
          <w:p w14:paraId="7E73609D" w14:textId="77777777" w:rsidR="009B0292" w:rsidRDefault="009B0292" w:rsidP="009B0292">
            <w:r>
              <w:t>IndEnv, X</w:t>
            </w:r>
          </w:p>
        </w:tc>
      </w:tr>
      <w:tr w:rsidR="009B0292" w14:paraId="3CC41791" w14:textId="77777777" w:rsidTr="0028250E">
        <w:tc>
          <w:tcPr>
            <w:tcW w:w="1905" w:type="dxa"/>
          </w:tcPr>
          <w:p w14:paraId="775D3D9D" w14:textId="77777777" w:rsidR="009B0292" w:rsidRDefault="009B0292" w:rsidP="009B0292">
            <w:r w:rsidRPr="009B0292">
              <w:t>Radiant Temp - Kitchen</w:t>
            </w:r>
          </w:p>
        </w:tc>
        <w:tc>
          <w:tcPr>
            <w:tcW w:w="1205" w:type="dxa"/>
          </w:tcPr>
          <w:p w14:paraId="4F11B0E9" w14:textId="77777777" w:rsidR="009B0292" w:rsidRDefault="009B0292" w:rsidP="009B0292">
            <w:r>
              <w:t>IndEnv</w:t>
            </w:r>
          </w:p>
        </w:tc>
        <w:tc>
          <w:tcPr>
            <w:tcW w:w="1507" w:type="dxa"/>
          </w:tcPr>
          <w:p w14:paraId="74BCC4AA" w14:textId="77777777" w:rsidR="009B0292" w:rsidRDefault="009B0292" w:rsidP="009B0292">
            <w:r>
              <w:t>Kitchen</w:t>
            </w:r>
          </w:p>
        </w:tc>
        <w:tc>
          <w:tcPr>
            <w:tcW w:w="5697" w:type="dxa"/>
          </w:tcPr>
          <w:p w14:paraId="08D1AECA" w14:textId="77777777" w:rsidR="009B0292" w:rsidRDefault="009B0292" w:rsidP="009B0292">
            <w:r>
              <w:t>Instantaneous drybulb temperature within the radiant temperature sensor in the kitchen</w:t>
            </w:r>
          </w:p>
        </w:tc>
        <w:tc>
          <w:tcPr>
            <w:tcW w:w="1096" w:type="dxa"/>
          </w:tcPr>
          <w:p w14:paraId="6F2B26C4" w14:textId="77777777" w:rsidR="009B0292" w:rsidRDefault="009B0292" w:rsidP="009B0292">
            <w:r>
              <w:t>°C</w:t>
            </w:r>
          </w:p>
        </w:tc>
        <w:tc>
          <w:tcPr>
            <w:tcW w:w="1540" w:type="dxa"/>
          </w:tcPr>
          <w:p w14:paraId="657B0D8F" w14:textId="77777777" w:rsidR="009B0292" w:rsidRDefault="009B0292" w:rsidP="009B0292">
            <w:r>
              <w:t>IndEnv, Y</w:t>
            </w:r>
          </w:p>
        </w:tc>
      </w:tr>
      <w:tr w:rsidR="009B0292" w14:paraId="33DFEC9A" w14:textId="77777777" w:rsidTr="0028250E">
        <w:tc>
          <w:tcPr>
            <w:tcW w:w="1905" w:type="dxa"/>
          </w:tcPr>
          <w:p w14:paraId="49C8EFBD" w14:textId="77777777" w:rsidR="009B0292" w:rsidRDefault="009B0292" w:rsidP="009B0292">
            <w:r w:rsidRPr="009B0292">
              <w:t>Radiant Temp - LR</w:t>
            </w:r>
          </w:p>
        </w:tc>
        <w:tc>
          <w:tcPr>
            <w:tcW w:w="1205" w:type="dxa"/>
          </w:tcPr>
          <w:p w14:paraId="3CA20C3D" w14:textId="77777777" w:rsidR="009B0292" w:rsidRDefault="009B0292" w:rsidP="009B0292">
            <w:r>
              <w:t>IndEnv</w:t>
            </w:r>
          </w:p>
        </w:tc>
        <w:tc>
          <w:tcPr>
            <w:tcW w:w="1507" w:type="dxa"/>
          </w:tcPr>
          <w:p w14:paraId="2FBC4D30" w14:textId="77777777" w:rsidR="009B0292" w:rsidRDefault="009B0292" w:rsidP="009B0292">
            <w:r>
              <w:t>Living Room</w:t>
            </w:r>
          </w:p>
        </w:tc>
        <w:tc>
          <w:tcPr>
            <w:tcW w:w="5697" w:type="dxa"/>
          </w:tcPr>
          <w:p w14:paraId="65E9F9C9" w14:textId="77777777" w:rsidR="009B0292" w:rsidRDefault="009B0292" w:rsidP="009B0292">
            <w:r>
              <w:t>Instantaneous drybulb temperature within the radiant temperature sensor in the living room</w:t>
            </w:r>
          </w:p>
        </w:tc>
        <w:tc>
          <w:tcPr>
            <w:tcW w:w="1096" w:type="dxa"/>
          </w:tcPr>
          <w:p w14:paraId="5C207B92" w14:textId="77777777" w:rsidR="009B0292" w:rsidRDefault="009B0292" w:rsidP="009B0292">
            <w:r>
              <w:t>°C</w:t>
            </w:r>
          </w:p>
        </w:tc>
        <w:tc>
          <w:tcPr>
            <w:tcW w:w="1540" w:type="dxa"/>
          </w:tcPr>
          <w:p w14:paraId="65316AED" w14:textId="77777777" w:rsidR="009B0292" w:rsidRDefault="009B0292" w:rsidP="009B0292">
            <w:r>
              <w:t>IndEnv, Z</w:t>
            </w:r>
          </w:p>
        </w:tc>
      </w:tr>
      <w:tr w:rsidR="009B0292" w14:paraId="26C1C41A" w14:textId="77777777" w:rsidTr="0028250E">
        <w:tc>
          <w:tcPr>
            <w:tcW w:w="1905" w:type="dxa"/>
          </w:tcPr>
          <w:p w14:paraId="30849601" w14:textId="77777777" w:rsidR="009B0292" w:rsidRDefault="009B0292" w:rsidP="009B0292">
            <w:r w:rsidRPr="009B0292">
              <w:t>Radiant Temp - MBR</w:t>
            </w:r>
          </w:p>
        </w:tc>
        <w:tc>
          <w:tcPr>
            <w:tcW w:w="1205" w:type="dxa"/>
          </w:tcPr>
          <w:p w14:paraId="697B77D5" w14:textId="77777777" w:rsidR="009B0292" w:rsidRDefault="009B0292" w:rsidP="009B0292">
            <w:r>
              <w:t>IndEnv</w:t>
            </w:r>
          </w:p>
        </w:tc>
        <w:tc>
          <w:tcPr>
            <w:tcW w:w="1507" w:type="dxa"/>
          </w:tcPr>
          <w:p w14:paraId="40B10D8E" w14:textId="77777777" w:rsidR="009B0292" w:rsidRDefault="009B0292" w:rsidP="009B0292">
            <w:r>
              <w:t>MBedroom</w:t>
            </w:r>
          </w:p>
        </w:tc>
        <w:tc>
          <w:tcPr>
            <w:tcW w:w="5697" w:type="dxa"/>
          </w:tcPr>
          <w:p w14:paraId="6361DEFE" w14:textId="77777777" w:rsidR="009B0292" w:rsidRDefault="009B0292" w:rsidP="009B0292">
            <w:r>
              <w:t>Instantaneous drybulb temperature within the radiant temperature sensor in the master bedroom</w:t>
            </w:r>
          </w:p>
        </w:tc>
        <w:tc>
          <w:tcPr>
            <w:tcW w:w="1096" w:type="dxa"/>
          </w:tcPr>
          <w:p w14:paraId="3CB4B162" w14:textId="77777777" w:rsidR="009B0292" w:rsidRDefault="009B0292" w:rsidP="009B0292">
            <w:r>
              <w:t>°C</w:t>
            </w:r>
          </w:p>
        </w:tc>
        <w:tc>
          <w:tcPr>
            <w:tcW w:w="1540" w:type="dxa"/>
          </w:tcPr>
          <w:p w14:paraId="7B05C0C8" w14:textId="77777777" w:rsidR="009B0292" w:rsidRDefault="009B0292" w:rsidP="009B0292">
            <w:r>
              <w:t>IndEnv, AA</w:t>
            </w:r>
          </w:p>
        </w:tc>
      </w:tr>
      <w:tr w:rsidR="009B0292" w14:paraId="4CB12201" w14:textId="77777777" w:rsidTr="0028250E">
        <w:tc>
          <w:tcPr>
            <w:tcW w:w="1905" w:type="dxa"/>
          </w:tcPr>
          <w:p w14:paraId="728CCE44" w14:textId="77777777" w:rsidR="009B0292" w:rsidRDefault="009B0292" w:rsidP="009B0292">
            <w:r w:rsidRPr="009B0292">
              <w:t>Radiant Temp - BR2</w:t>
            </w:r>
          </w:p>
        </w:tc>
        <w:tc>
          <w:tcPr>
            <w:tcW w:w="1205" w:type="dxa"/>
          </w:tcPr>
          <w:p w14:paraId="1ED20915" w14:textId="77777777" w:rsidR="009B0292" w:rsidRDefault="009B0292" w:rsidP="009B0292">
            <w:r>
              <w:t>IndEnv</w:t>
            </w:r>
          </w:p>
        </w:tc>
        <w:tc>
          <w:tcPr>
            <w:tcW w:w="1507" w:type="dxa"/>
          </w:tcPr>
          <w:p w14:paraId="7AB32033" w14:textId="77777777" w:rsidR="009B0292" w:rsidRDefault="00F4315E" w:rsidP="009B0292">
            <w:r>
              <w:t>Bedroom2</w:t>
            </w:r>
          </w:p>
        </w:tc>
        <w:tc>
          <w:tcPr>
            <w:tcW w:w="5697" w:type="dxa"/>
          </w:tcPr>
          <w:p w14:paraId="44E73FDC" w14:textId="77777777" w:rsidR="009B0292" w:rsidRDefault="009B0292" w:rsidP="009B0292">
            <w:r>
              <w:t xml:space="preserve">Instantaneous drybulb temperature within the radiant temperature sensor </w:t>
            </w:r>
            <w:r w:rsidR="00F4315E">
              <w:t>in bedroom 2 on second floor</w:t>
            </w:r>
          </w:p>
        </w:tc>
        <w:tc>
          <w:tcPr>
            <w:tcW w:w="1096" w:type="dxa"/>
          </w:tcPr>
          <w:p w14:paraId="7689B429" w14:textId="77777777" w:rsidR="009B0292" w:rsidRDefault="009B0292" w:rsidP="009B0292">
            <w:r>
              <w:t>°C</w:t>
            </w:r>
          </w:p>
        </w:tc>
        <w:tc>
          <w:tcPr>
            <w:tcW w:w="1540" w:type="dxa"/>
          </w:tcPr>
          <w:p w14:paraId="1BD16F8D" w14:textId="77777777" w:rsidR="009B0292" w:rsidRDefault="009B0292" w:rsidP="009B0292">
            <w:r>
              <w:t>IndEnv, AB</w:t>
            </w:r>
          </w:p>
        </w:tc>
      </w:tr>
      <w:tr w:rsidR="009B0292" w14:paraId="0B9155F0" w14:textId="77777777" w:rsidTr="0028250E">
        <w:tc>
          <w:tcPr>
            <w:tcW w:w="1905" w:type="dxa"/>
          </w:tcPr>
          <w:p w14:paraId="42725987" w14:textId="77777777" w:rsidR="009B0292" w:rsidRDefault="009B0292" w:rsidP="009B0292">
            <w:r w:rsidRPr="009B0292">
              <w:t>Radiant Temp - BR3</w:t>
            </w:r>
          </w:p>
        </w:tc>
        <w:tc>
          <w:tcPr>
            <w:tcW w:w="1205" w:type="dxa"/>
          </w:tcPr>
          <w:p w14:paraId="37E16FBA" w14:textId="77777777" w:rsidR="009B0292" w:rsidRDefault="009B0292" w:rsidP="009B0292">
            <w:r>
              <w:t>IndEnv</w:t>
            </w:r>
          </w:p>
        </w:tc>
        <w:tc>
          <w:tcPr>
            <w:tcW w:w="1507" w:type="dxa"/>
          </w:tcPr>
          <w:p w14:paraId="5E880AAF" w14:textId="77777777" w:rsidR="009B0292" w:rsidRDefault="00F4315E" w:rsidP="009B0292">
            <w:r>
              <w:t>Bedroom3</w:t>
            </w:r>
          </w:p>
        </w:tc>
        <w:tc>
          <w:tcPr>
            <w:tcW w:w="5697" w:type="dxa"/>
          </w:tcPr>
          <w:p w14:paraId="240ECCCB" w14:textId="77777777" w:rsidR="009B0292" w:rsidRDefault="009B0292" w:rsidP="009B0292">
            <w:r>
              <w:t xml:space="preserve">Instantaneous drybulb temperature within the radiant temperature sensor </w:t>
            </w:r>
            <w:r w:rsidR="00F4315E">
              <w:t>in bedroom 3 on second floor</w:t>
            </w:r>
          </w:p>
        </w:tc>
        <w:tc>
          <w:tcPr>
            <w:tcW w:w="1096" w:type="dxa"/>
          </w:tcPr>
          <w:p w14:paraId="66D34CD4" w14:textId="77777777" w:rsidR="009B0292" w:rsidRDefault="009B0292" w:rsidP="009B0292">
            <w:r>
              <w:t>°C</w:t>
            </w:r>
          </w:p>
        </w:tc>
        <w:tc>
          <w:tcPr>
            <w:tcW w:w="1540" w:type="dxa"/>
          </w:tcPr>
          <w:p w14:paraId="53374CFD" w14:textId="77777777" w:rsidR="009B0292" w:rsidRDefault="009B0292" w:rsidP="009B0292">
            <w:r>
              <w:t>IndEnv, AC</w:t>
            </w:r>
          </w:p>
        </w:tc>
      </w:tr>
      <w:tr w:rsidR="009B0292" w14:paraId="48792B81" w14:textId="77777777" w:rsidTr="0028250E">
        <w:tc>
          <w:tcPr>
            <w:tcW w:w="1905" w:type="dxa"/>
          </w:tcPr>
          <w:p w14:paraId="619A8B5D" w14:textId="77777777" w:rsidR="009B0292" w:rsidRDefault="00F4315E" w:rsidP="009B0292">
            <w:r w:rsidRPr="00F4315E">
              <w:t>Kitchen RH</w:t>
            </w:r>
          </w:p>
        </w:tc>
        <w:tc>
          <w:tcPr>
            <w:tcW w:w="1205" w:type="dxa"/>
          </w:tcPr>
          <w:p w14:paraId="00E14AF3" w14:textId="77777777" w:rsidR="009B0292" w:rsidRDefault="00F4315E" w:rsidP="009B0292">
            <w:r>
              <w:t>IndEnv</w:t>
            </w:r>
          </w:p>
        </w:tc>
        <w:tc>
          <w:tcPr>
            <w:tcW w:w="1507" w:type="dxa"/>
          </w:tcPr>
          <w:p w14:paraId="5E050FC9" w14:textId="77777777" w:rsidR="009B0292" w:rsidRDefault="00F4315E" w:rsidP="009B0292">
            <w:r>
              <w:t>Kitchen</w:t>
            </w:r>
          </w:p>
        </w:tc>
        <w:tc>
          <w:tcPr>
            <w:tcW w:w="5697" w:type="dxa"/>
          </w:tcPr>
          <w:p w14:paraId="033B851D" w14:textId="77777777" w:rsidR="009B0292" w:rsidRDefault="00F4315E" w:rsidP="009B0292">
            <w:r>
              <w:t>Relative humidity in kitchen, on a scale of 0 to 1</w:t>
            </w:r>
          </w:p>
        </w:tc>
        <w:tc>
          <w:tcPr>
            <w:tcW w:w="1096" w:type="dxa"/>
          </w:tcPr>
          <w:p w14:paraId="1D6E687A" w14:textId="77777777" w:rsidR="009B0292" w:rsidRDefault="009B0292" w:rsidP="009B0292"/>
        </w:tc>
        <w:tc>
          <w:tcPr>
            <w:tcW w:w="1540" w:type="dxa"/>
          </w:tcPr>
          <w:p w14:paraId="2FAAD9FA" w14:textId="77777777" w:rsidR="009B0292" w:rsidRDefault="00F4315E" w:rsidP="009B0292">
            <w:r>
              <w:t>IndEnv, AD</w:t>
            </w:r>
          </w:p>
        </w:tc>
      </w:tr>
      <w:tr w:rsidR="00F4315E" w14:paraId="7969D295" w14:textId="77777777" w:rsidTr="0028250E">
        <w:tc>
          <w:tcPr>
            <w:tcW w:w="1905" w:type="dxa"/>
          </w:tcPr>
          <w:p w14:paraId="6B86CBFA" w14:textId="77777777" w:rsidR="00F4315E" w:rsidRDefault="00F4315E" w:rsidP="00F4315E">
            <w:r w:rsidRPr="00F4315E">
              <w:t>Living Rm RH</w:t>
            </w:r>
          </w:p>
        </w:tc>
        <w:tc>
          <w:tcPr>
            <w:tcW w:w="1205" w:type="dxa"/>
          </w:tcPr>
          <w:p w14:paraId="2D4C270A" w14:textId="77777777" w:rsidR="00F4315E" w:rsidRDefault="00F4315E" w:rsidP="00F4315E">
            <w:r>
              <w:t>IndEnv</w:t>
            </w:r>
          </w:p>
        </w:tc>
        <w:tc>
          <w:tcPr>
            <w:tcW w:w="1507" w:type="dxa"/>
          </w:tcPr>
          <w:p w14:paraId="5D826FCA" w14:textId="77777777" w:rsidR="00F4315E" w:rsidRDefault="00F4315E" w:rsidP="00F4315E">
            <w:r>
              <w:t>Living Room</w:t>
            </w:r>
          </w:p>
        </w:tc>
        <w:tc>
          <w:tcPr>
            <w:tcW w:w="5697" w:type="dxa"/>
          </w:tcPr>
          <w:p w14:paraId="70078B52" w14:textId="77777777" w:rsidR="00F4315E" w:rsidRDefault="00F4315E" w:rsidP="00F4315E">
            <w:r>
              <w:t>Relative humidity in living room, on a scale of 0 to 1</w:t>
            </w:r>
          </w:p>
        </w:tc>
        <w:tc>
          <w:tcPr>
            <w:tcW w:w="1096" w:type="dxa"/>
          </w:tcPr>
          <w:p w14:paraId="6C78BB0D" w14:textId="77777777" w:rsidR="00F4315E" w:rsidRDefault="00F4315E" w:rsidP="00F4315E"/>
        </w:tc>
        <w:tc>
          <w:tcPr>
            <w:tcW w:w="1540" w:type="dxa"/>
          </w:tcPr>
          <w:p w14:paraId="6EACE213" w14:textId="77777777" w:rsidR="00F4315E" w:rsidRDefault="00F4315E" w:rsidP="00F4315E">
            <w:r>
              <w:t>IndEnv, AE</w:t>
            </w:r>
          </w:p>
        </w:tc>
      </w:tr>
      <w:tr w:rsidR="00F4315E" w14:paraId="6BAF256C" w14:textId="77777777" w:rsidTr="0028250E">
        <w:tc>
          <w:tcPr>
            <w:tcW w:w="1905" w:type="dxa"/>
          </w:tcPr>
          <w:p w14:paraId="6BC09CAE" w14:textId="77777777" w:rsidR="00F4315E" w:rsidRDefault="00F4315E" w:rsidP="00F4315E">
            <w:r w:rsidRPr="00F4315E">
              <w:t>Mast. Bed Rm RH</w:t>
            </w:r>
          </w:p>
        </w:tc>
        <w:tc>
          <w:tcPr>
            <w:tcW w:w="1205" w:type="dxa"/>
          </w:tcPr>
          <w:p w14:paraId="5747B778" w14:textId="77777777" w:rsidR="00F4315E" w:rsidRDefault="00F4315E" w:rsidP="00F4315E">
            <w:r>
              <w:t>IndEnv</w:t>
            </w:r>
          </w:p>
        </w:tc>
        <w:tc>
          <w:tcPr>
            <w:tcW w:w="1507" w:type="dxa"/>
          </w:tcPr>
          <w:p w14:paraId="755664F6" w14:textId="77777777" w:rsidR="00F4315E" w:rsidRDefault="00F4315E" w:rsidP="00F4315E">
            <w:r>
              <w:t>MBedroom</w:t>
            </w:r>
          </w:p>
        </w:tc>
        <w:tc>
          <w:tcPr>
            <w:tcW w:w="5697" w:type="dxa"/>
          </w:tcPr>
          <w:p w14:paraId="0E6C2090" w14:textId="77777777" w:rsidR="00F4315E" w:rsidRDefault="00F4315E" w:rsidP="00F4315E">
            <w:r>
              <w:t>Relative humidity in master bedroom, on a scale of 0 to 1</w:t>
            </w:r>
          </w:p>
        </w:tc>
        <w:tc>
          <w:tcPr>
            <w:tcW w:w="1096" w:type="dxa"/>
          </w:tcPr>
          <w:p w14:paraId="6529FD11" w14:textId="77777777" w:rsidR="00F4315E" w:rsidRDefault="00F4315E" w:rsidP="00F4315E"/>
        </w:tc>
        <w:tc>
          <w:tcPr>
            <w:tcW w:w="1540" w:type="dxa"/>
          </w:tcPr>
          <w:p w14:paraId="16DE5D54" w14:textId="77777777" w:rsidR="00F4315E" w:rsidRDefault="00F4315E" w:rsidP="00F4315E">
            <w:r>
              <w:t>IndEnv, AF</w:t>
            </w:r>
          </w:p>
        </w:tc>
      </w:tr>
      <w:tr w:rsidR="00F4315E" w14:paraId="727FB337" w14:textId="77777777" w:rsidTr="0028250E">
        <w:tc>
          <w:tcPr>
            <w:tcW w:w="1905" w:type="dxa"/>
          </w:tcPr>
          <w:p w14:paraId="393B8C22" w14:textId="77777777" w:rsidR="00F4315E" w:rsidRDefault="00F4315E" w:rsidP="00F4315E">
            <w:r w:rsidRPr="00F4315E">
              <w:t>Bedroom 3 RH</w:t>
            </w:r>
          </w:p>
        </w:tc>
        <w:tc>
          <w:tcPr>
            <w:tcW w:w="1205" w:type="dxa"/>
          </w:tcPr>
          <w:p w14:paraId="3C7BBD68" w14:textId="77777777" w:rsidR="00F4315E" w:rsidRDefault="00F4315E" w:rsidP="00F4315E">
            <w:r>
              <w:t>IndEnv</w:t>
            </w:r>
          </w:p>
        </w:tc>
        <w:tc>
          <w:tcPr>
            <w:tcW w:w="1507" w:type="dxa"/>
          </w:tcPr>
          <w:p w14:paraId="721E1C70" w14:textId="77777777" w:rsidR="00F4315E" w:rsidRDefault="00F4315E" w:rsidP="00F4315E">
            <w:r>
              <w:t>Bedroom3</w:t>
            </w:r>
          </w:p>
        </w:tc>
        <w:tc>
          <w:tcPr>
            <w:tcW w:w="5697" w:type="dxa"/>
          </w:tcPr>
          <w:p w14:paraId="0835F6D7" w14:textId="77777777" w:rsidR="00F4315E" w:rsidRDefault="00F4315E" w:rsidP="00F4315E">
            <w:r>
              <w:t>Relative humidity in bedroom 3 on second floor, on a scale of 0 to 1</w:t>
            </w:r>
          </w:p>
        </w:tc>
        <w:tc>
          <w:tcPr>
            <w:tcW w:w="1096" w:type="dxa"/>
          </w:tcPr>
          <w:p w14:paraId="194B5D37" w14:textId="77777777" w:rsidR="00F4315E" w:rsidRDefault="00F4315E" w:rsidP="00F4315E"/>
        </w:tc>
        <w:tc>
          <w:tcPr>
            <w:tcW w:w="1540" w:type="dxa"/>
          </w:tcPr>
          <w:p w14:paraId="7B43C8EA" w14:textId="77777777" w:rsidR="00F4315E" w:rsidRDefault="00F4315E" w:rsidP="00F4315E">
            <w:r>
              <w:t>IndEnv, AG</w:t>
            </w:r>
          </w:p>
        </w:tc>
      </w:tr>
      <w:tr w:rsidR="00F4315E" w14:paraId="266D6BF1" w14:textId="77777777" w:rsidTr="0028250E">
        <w:tc>
          <w:tcPr>
            <w:tcW w:w="1905" w:type="dxa"/>
          </w:tcPr>
          <w:p w14:paraId="280B28B6" w14:textId="77777777" w:rsidR="00F4315E" w:rsidRDefault="00F4315E" w:rsidP="00F4315E">
            <w:r w:rsidRPr="00F4315E">
              <w:t>Bedroom 2 RH</w:t>
            </w:r>
          </w:p>
        </w:tc>
        <w:tc>
          <w:tcPr>
            <w:tcW w:w="1205" w:type="dxa"/>
          </w:tcPr>
          <w:p w14:paraId="4F259EF7" w14:textId="77777777" w:rsidR="00F4315E" w:rsidRDefault="00F4315E" w:rsidP="00F4315E">
            <w:r>
              <w:t>IndEnv</w:t>
            </w:r>
          </w:p>
        </w:tc>
        <w:tc>
          <w:tcPr>
            <w:tcW w:w="1507" w:type="dxa"/>
          </w:tcPr>
          <w:p w14:paraId="71504331" w14:textId="77777777" w:rsidR="00F4315E" w:rsidRDefault="00F4315E" w:rsidP="00F4315E">
            <w:r>
              <w:t>Bedroom2</w:t>
            </w:r>
          </w:p>
        </w:tc>
        <w:tc>
          <w:tcPr>
            <w:tcW w:w="5697" w:type="dxa"/>
          </w:tcPr>
          <w:p w14:paraId="2F2EAA5C" w14:textId="77777777" w:rsidR="00F4315E" w:rsidRDefault="00F4315E" w:rsidP="00F4315E">
            <w:r>
              <w:t>Relative humidity in bedroom 2 on second floor, on a scale of 0 to 1</w:t>
            </w:r>
          </w:p>
        </w:tc>
        <w:tc>
          <w:tcPr>
            <w:tcW w:w="1096" w:type="dxa"/>
          </w:tcPr>
          <w:p w14:paraId="2C4A5321" w14:textId="77777777" w:rsidR="00F4315E" w:rsidRDefault="00F4315E" w:rsidP="00F4315E"/>
        </w:tc>
        <w:tc>
          <w:tcPr>
            <w:tcW w:w="1540" w:type="dxa"/>
          </w:tcPr>
          <w:p w14:paraId="3A63EC4F" w14:textId="77777777" w:rsidR="00F4315E" w:rsidRDefault="00F4315E" w:rsidP="00F4315E">
            <w:r>
              <w:t>IndEnv, AH</w:t>
            </w:r>
          </w:p>
        </w:tc>
      </w:tr>
      <w:tr w:rsidR="00F4315E" w14:paraId="4BEB4357" w14:textId="77777777" w:rsidTr="0028250E">
        <w:tc>
          <w:tcPr>
            <w:tcW w:w="1905" w:type="dxa"/>
            <w:tcBorders>
              <w:bottom w:val="single" w:sz="4" w:space="0" w:color="auto"/>
            </w:tcBorders>
          </w:tcPr>
          <w:p w14:paraId="4ED2BCD7" w14:textId="77777777" w:rsidR="00F4315E" w:rsidRDefault="00F4315E" w:rsidP="00F4315E">
            <w:r w:rsidRPr="00F4315E">
              <w:t>MBA RH</w:t>
            </w:r>
          </w:p>
        </w:tc>
        <w:tc>
          <w:tcPr>
            <w:tcW w:w="1205" w:type="dxa"/>
            <w:tcBorders>
              <w:bottom w:val="single" w:sz="4" w:space="0" w:color="auto"/>
            </w:tcBorders>
          </w:tcPr>
          <w:p w14:paraId="05A3581B" w14:textId="77777777" w:rsidR="00F4315E" w:rsidRDefault="00F4315E" w:rsidP="00F4315E">
            <w:r>
              <w:t>IndEnv</w:t>
            </w:r>
          </w:p>
        </w:tc>
        <w:tc>
          <w:tcPr>
            <w:tcW w:w="1507" w:type="dxa"/>
            <w:tcBorders>
              <w:bottom w:val="single" w:sz="4" w:space="0" w:color="auto"/>
            </w:tcBorders>
          </w:tcPr>
          <w:p w14:paraId="6677A8AC" w14:textId="77777777" w:rsidR="00F4315E" w:rsidRDefault="00F4315E" w:rsidP="00F4315E">
            <w:r>
              <w:t>MBath</w:t>
            </w:r>
          </w:p>
        </w:tc>
        <w:tc>
          <w:tcPr>
            <w:tcW w:w="5697" w:type="dxa"/>
            <w:tcBorders>
              <w:bottom w:val="single" w:sz="4" w:space="0" w:color="auto"/>
            </w:tcBorders>
          </w:tcPr>
          <w:p w14:paraId="178EB66A" w14:textId="77777777" w:rsidR="00F4315E" w:rsidRDefault="00F4315E" w:rsidP="00F4315E">
            <w:r>
              <w:t>Relative humidity in master bathroom, on a scale of 0 to 1</w:t>
            </w:r>
          </w:p>
        </w:tc>
        <w:tc>
          <w:tcPr>
            <w:tcW w:w="1096" w:type="dxa"/>
            <w:tcBorders>
              <w:bottom w:val="single" w:sz="4" w:space="0" w:color="auto"/>
            </w:tcBorders>
          </w:tcPr>
          <w:p w14:paraId="58F8B182" w14:textId="77777777" w:rsidR="00F4315E" w:rsidRDefault="00F4315E" w:rsidP="00F4315E"/>
        </w:tc>
        <w:tc>
          <w:tcPr>
            <w:tcW w:w="1540" w:type="dxa"/>
            <w:tcBorders>
              <w:bottom w:val="single" w:sz="4" w:space="0" w:color="auto"/>
            </w:tcBorders>
          </w:tcPr>
          <w:p w14:paraId="57BEC07C" w14:textId="77777777" w:rsidR="00F4315E" w:rsidRDefault="00F4315E" w:rsidP="00F4315E">
            <w:r>
              <w:t>IndEnv, AI</w:t>
            </w:r>
          </w:p>
        </w:tc>
      </w:tr>
      <w:tr w:rsidR="00F4315E" w14:paraId="7FEA7B08" w14:textId="77777777" w:rsidTr="0028250E">
        <w:tc>
          <w:tcPr>
            <w:tcW w:w="1905" w:type="dxa"/>
            <w:tcBorders>
              <w:bottom w:val="double" w:sz="4" w:space="0" w:color="auto"/>
            </w:tcBorders>
          </w:tcPr>
          <w:p w14:paraId="1B8348D5" w14:textId="77777777" w:rsidR="00F4315E" w:rsidRDefault="00F4315E" w:rsidP="00F4315E">
            <w:r w:rsidRPr="00F4315E">
              <w:t>Basement RH</w:t>
            </w:r>
          </w:p>
        </w:tc>
        <w:tc>
          <w:tcPr>
            <w:tcW w:w="1205" w:type="dxa"/>
            <w:tcBorders>
              <w:bottom w:val="double" w:sz="4" w:space="0" w:color="auto"/>
            </w:tcBorders>
          </w:tcPr>
          <w:p w14:paraId="168DE042" w14:textId="77777777" w:rsidR="00F4315E" w:rsidRDefault="00F4315E" w:rsidP="00F4315E">
            <w:r>
              <w:t>IndEnv</w:t>
            </w:r>
          </w:p>
        </w:tc>
        <w:tc>
          <w:tcPr>
            <w:tcW w:w="1507" w:type="dxa"/>
            <w:tcBorders>
              <w:bottom w:val="double" w:sz="4" w:space="0" w:color="auto"/>
            </w:tcBorders>
          </w:tcPr>
          <w:p w14:paraId="5BE10563" w14:textId="77777777" w:rsidR="00F4315E" w:rsidRDefault="00F4315E" w:rsidP="00F4315E">
            <w:r>
              <w:t>Basement</w:t>
            </w:r>
          </w:p>
        </w:tc>
        <w:tc>
          <w:tcPr>
            <w:tcW w:w="5697" w:type="dxa"/>
            <w:tcBorders>
              <w:bottom w:val="double" w:sz="4" w:space="0" w:color="auto"/>
            </w:tcBorders>
          </w:tcPr>
          <w:p w14:paraId="629896C2" w14:textId="77777777" w:rsidR="00F4315E" w:rsidRDefault="00F4315E" w:rsidP="00F4315E">
            <w:r>
              <w:t>Relative humidity in basement, on a scale of 0 to 1</w:t>
            </w:r>
          </w:p>
        </w:tc>
        <w:tc>
          <w:tcPr>
            <w:tcW w:w="1096" w:type="dxa"/>
            <w:tcBorders>
              <w:bottom w:val="double" w:sz="4" w:space="0" w:color="auto"/>
            </w:tcBorders>
          </w:tcPr>
          <w:p w14:paraId="12DC6A9E" w14:textId="77777777" w:rsidR="00F4315E" w:rsidRDefault="00F4315E" w:rsidP="00F4315E"/>
        </w:tc>
        <w:tc>
          <w:tcPr>
            <w:tcW w:w="1540" w:type="dxa"/>
            <w:tcBorders>
              <w:bottom w:val="double" w:sz="4" w:space="0" w:color="auto"/>
            </w:tcBorders>
          </w:tcPr>
          <w:p w14:paraId="2CF2F695" w14:textId="77777777" w:rsidR="00F4315E" w:rsidRDefault="00F4315E" w:rsidP="00F4315E">
            <w:r>
              <w:t>IndEnv, AJ</w:t>
            </w:r>
          </w:p>
        </w:tc>
      </w:tr>
      <w:tr w:rsidR="00F4315E" w14:paraId="29888821" w14:textId="77777777" w:rsidTr="0028250E">
        <w:tc>
          <w:tcPr>
            <w:tcW w:w="1905" w:type="dxa"/>
            <w:tcBorders>
              <w:top w:val="double" w:sz="4" w:space="0" w:color="auto"/>
            </w:tcBorders>
          </w:tcPr>
          <w:p w14:paraId="617ED7FE" w14:textId="77777777" w:rsidR="00F4315E" w:rsidRDefault="00A3658E" w:rsidP="00F4315E">
            <w:r w:rsidRPr="00A3658E">
              <w:t>PV System 1 AC Energy OS;  E_AC_PV1_OS</w:t>
            </w:r>
          </w:p>
        </w:tc>
        <w:tc>
          <w:tcPr>
            <w:tcW w:w="1205" w:type="dxa"/>
            <w:tcBorders>
              <w:top w:val="double" w:sz="4" w:space="0" w:color="auto"/>
            </w:tcBorders>
          </w:tcPr>
          <w:p w14:paraId="5A310F4D" w14:textId="77777777" w:rsidR="00F4315E" w:rsidRDefault="00A3658E" w:rsidP="00F4315E">
            <w:r>
              <w:t>PV</w:t>
            </w:r>
          </w:p>
        </w:tc>
        <w:tc>
          <w:tcPr>
            <w:tcW w:w="1507" w:type="dxa"/>
            <w:tcBorders>
              <w:top w:val="double" w:sz="4" w:space="0" w:color="auto"/>
            </w:tcBorders>
          </w:tcPr>
          <w:p w14:paraId="2724E99F" w14:textId="77777777" w:rsidR="00F4315E" w:rsidRDefault="00A3658E" w:rsidP="00F4315E">
            <w:r>
              <w:t>Attic</w:t>
            </w:r>
          </w:p>
        </w:tc>
        <w:tc>
          <w:tcPr>
            <w:tcW w:w="5697" w:type="dxa"/>
            <w:tcBorders>
              <w:top w:val="double" w:sz="4" w:space="0" w:color="auto"/>
            </w:tcBorders>
          </w:tcPr>
          <w:p w14:paraId="4E233AC6" w14:textId="20CB1E7A" w:rsidR="00F4315E" w:rsidRDefault="00F03F9E" w:rsidP="00F03F9E">
            <w:r>
              <w:t>Cumulative</w:t>
            </w:r>
            <w:r w:rsidR="008D1A62">
              <w:t xml:space="preserve"> AC energy generation out of</w:t>
            </w:r>
            <w:r>
              <w:t xml:space="preserve"> in</w:t>
            </w:r>
            <w:r w:rsidR="000825C6">
              <w:t xml:space="preserve">verter 1 </w:t>
            </w:r>
            <w:r>
              <w:t>of the photovoltaic array</w:t>
            </w:r>
            <w:r w:rsidR="008D1A62">
              <w:t>; data collected wit</w:t>
            </w:r>
            <w:r w:rsidR="00C3049A">
              <w:t xml:space="preserve">h current shunts.  </w:t>
            </w:r>
          </w:p>
        </w:tc>
        <w:tc>
          <w:tcPr>
            <w:tcW w:w="1096" w:type="dxa"/>
            <w:tcBorders>
              <w:top w:val="double" w:sz="4" w:space="0" w:color="auto"/>
            </w:tcBorders>
          </w:tcPr>
          <w:p w14:paraId="389298BE" w14:textId="77777777" w:rsidR="00F4315E" w:rsidRDefault="00F03F9E" w:rsidP="00F4315E">
            <w:r>
              <w:t>Wh</w:t>
            </w:r>
          </w:p>
        </w:tc>
        <w:tc>
          <w:tcPr>
            <w:tcW w:w="1540" w:type="dxa"/>
            <w:tcBorders>
              <w:top w:val="double" w:sz="4" w:space="0" w:color="auto"/>
            </w:tcBorders>
          </w:tcPr>
          <w:p w14:paraId="6AFA908E" w14:textId="77777777" w:rsidR="00F4315E" w:rsidRDefault="00F03F9E" w:rsidP="00F4315E">
            <w:r>
              <w:t>PV, A</w:t>
            </w:r>
          </w:p>
        </w:tc>
      </w:tr>
      <w:tr w:rsidR="00F03F9E" w14:paraId="66E7494C" w14:textId="77777777" w:rsidTr="0028250E">
        <w:tc>
          <w:tcPr>
            <w:tcW w:w="1905" w:type="dxa"/>
          </w:tcPr>
          <w:p w14:paraId="75DB2D3B" w14:textId="77777777" w:rsidR="00F03F9E" w:rsidRDefault="00F03F9E" w:rsidP="00F03F9E">
            <w:r w:rsidRPr="00F03F9E">
              <w:t>PV System 2 AC Energy OS;  E_AC_PV2_OS</w:t>
            </w:r>
          </w:p>
        </w:tc>
        <w:tc>
          <w:tcPr>
            <w:tcW w:w="1205" w:type="dxa"/>
          </w:tcPr>
          <w:p w14:paraId="74632911" w14:textId="77777777" w:rsidR="00F03F9E" w:rsidRDefault="00F03F9E" w:rsidP="00F03F9E">
            <w:r>
              <w:t>PV</w:t>
            </w:r>
          </w:p>
        </w:tc>
        <w:tc>
          <w:tcPr>
            <w:tcW w:w="1507" w:type="dxa"/>
          </w:tcPr>
          <w:p w14:paraId="1B2B5C1A" w14:textId="77777777" w:rsidR="00F03F9E" w:rsidRDefault="00F03F9E" w:rsidP="00F03F9E">
            <w:r>
              <w:t>Attic</w:t>
            </w:r>
          </w:p>
        </w:tc>
        <w:tc>
          <w:tcPr>
            <w:tcW w:w="5697" w:type="dxa"/>
          </w:tcPr>
          <w:p w14:paraId="69790CB6" w14:textId="774BD869" w:rsidR="00F03F9E" w:rsidRDefault="00F03F9E" w:rsidP="00C3049A">
            <w:r>
              <w:t>Cumulative AC energy generation out of the inverter</w:t>
            </w:r>
            <w:r w:rsidR="000825C6">
              <w:t xml:space="preserve"> 2</w:t>
            </w:r>
            <w:r>
              <w:t xml:space="preserve"> </w:t>
            </w:r>
            <w:r w:rsidR="000825C6">
              <w:t>of</w:t>
            </w:r>
            <w:r>
              <w:t xml:space="preserve"> the photovoltaic array</w:t>
            </w:r>
            <w:r w:rsidR="008D1A62">
              <w:t xml:space="preserve">; data collected with </w:t>
            </w:r>
            <w:r w:rsidR="00C3049A">
              <w:t xml:space="preserve">current shunts.  </w:t>
            </w:r>
          </w:p>
        </w:tc>
        <w:tc>
          <w:tcPr>
            <w:tcW w:w="1096" w:type="dxa"/>
          </w:tcPr>
          <w:p w14:paraId="63E995F4" w14:textId="77777777" w:rsidR="00F03F9E" w:rsidRDefault="00F03F9E" w:rsidP="00F03F9E">
            <w:r>
              <w:t>Wh</w:t>
            </w:r>
          </w:p>
        </w:tc>
        <w:tc>
          <w:tcPr>
            <w:tcW w:w="1540" w:type="dxa"/>
          </w:tcPr>
          <w:p w14:paraId="132AAACD" w14:textId="77777777" w:rsidR="00F03F9E" w:rsidRDefault="00F03F9E" w:rsidP="00F03F9E">
            <w:r>
              <w:t>PV, B</w:t>
            </w:r>
          </w:p>
        </w:tc>
      </w:tr>
      <w:tr w:rsidR="00F03F9E" w14:paraId="0BEE7C47" w14:textId="77777777" w:rsidTr="0028250E">
        <w:tc>
          <w:tcPr>
            <w:tcW w:w="1905" w:type="dxa"/>
          </w:tcPr>
          <w:p w14:paraId="51F3C5BF" w14:textId="77777777" w:rsidR="00F03F9E" w:rsidRDefault="00F03F9E" w:rsidP="00F03F9E">
            <w:r w:rsidRPr="00F03F9E">
              <w:t>PV Backside Temp 2</w:t>
            </w:r>
          </w:p>
        </w:tc>
        <w:tc>
          <w:tcPr>
            <w:tcW w:w="1205" w:type="dxa"/>
          </w:tcPr>
          <w:p w14:paraId="0FF601C3" w14:textId="77777777" w:rsidR="00F03F9E" w:rsidRDefault="00F03F9E" w:rsidP="00F03F9E">
            <w:r>
              <w:t>PV</w:t>
            </w:r>
          </w:p>
        </w:tc>
        <w:tc>
          <w:tcPr>
            <w:tcW w:w="1507" w:type="dxa"/>
          </w:tcPr>
          <w:p w14:paraId="6BAE535B" w14:textId="77777777" w:rsidR="00F03F9E" w:rsidRDefault="00F03F9E" w:rsidP="00F03F9E">
            <w:r>
              <w:t>Outdoor</w:t>
            </w:r>
          </w:p>
        </w:tc>
        <w:tc>
          <w:tcPr>
            <w:tcW w:w="5697" w:type="dxa"/>
          </w:tcPr>
          <w:p w14:paraId="19C0A8C5" w14:textId="77777777" w:rsidR="00F03F9E" w:rsidRDefault="00F03F9E" w:rsidP="00F03F9E">
            <w:r>
              <w:t>Instantaneous temperature on the backside of module at location 2 of the photovoltaic array</w:t>
            </w:r>
          </w:p>
        </w:tc>
        <w:tc>
          <w:tcPr>
            <w:tcW w:w="1096" w:type="dxa"/>
          </w:tcPr>
          <w:p w14:paraId="0F1757D3" w14:textId="77777777" w:rsidR="00F03F9E" w:rsidRDefault="000825C6" w:rsidP="00F03F9E">
            <w:r>
              <w:t>°C</w:t>
            </w:r>
          </w:p>
        </w:tc>
        <w:tc>
          <w:tcPr>
            <w:tcW w:w="1540" w:type="dxa"/>
          </w:tcPr>
          <w:p w14:paraId="0D90ED5B" w14:textId="77777777" w:rsidR="00F03F9E" w:rsidRDefault="000825C6" w:rsidP="00F03F9E">
            <w:r>
              <w:t>PV, C</w:t>
            </w:r>
          </w:p>
        </w:tc>
      </w:tr>
      <w:tr w:rsidR="000825C6" w14:paraId="76D36F92" w14:textId="77777777" w:rsidTr="0028250E">
        <w:tc>
          <w:tcPr>
            <w:tcW w:w="1905" w:type="dxa"/>
          </w:tcPr>
          <w:p w14:paraId="57225674" w14:textId="77777777" w:rsidR="000825C6" w:rsidRDefault="000825C6" w:rsidP="000825C6">
            <w:r>
              <w:lastRenderedPageBreak/>
              <w:t>PV Backside Temp 3</w:t>
            </w:r>
          </w:p>
        </w:tc>
        <w:tc>
          <w:tcPr>
            <w:tcW w:w="1205" w:type="dxa"/>
          </w:tcPr>
          <w:p w14:paraId="5B5B95DA" w14:textId="77777777" w:rsidR="000825C6" w:rsidRDefault="000825C6" w:rsidP="000825C6">
            <w:r>
              <w:t>PV</w:t>
            </w:r>
          </w:p>
        </w:tc>
        <w:tc>
          <w:tcPr>
            <w:tcW w:w="1507" w:type="dxa"/>
          </w:tcPr>
          <w:p w14:paraId="6390B3BF" w14:textId="77777777" w:rsidR="000825C6" w:rsidRDefault="000825C6" w:rsidP="000825C6">
            <w:r>
              <w:t>Outdoor</w:t>
            </w:r>
          </w:p>
        </w:tc>
        <w:tc>
          <w:tcPr>
            <w:tcW w:w="5697" w:type="dxa"/>
          </w:tcPr>
          <w:p w14:paraId="414C8146" w14:textId="77777777" w:rsidR="000825C6" w:rsidRDefault="000825C6" w:rsidP="000825C6">
            <w:r>
              <w:t>Instantaneous temperature on the backside of module at location 3 of the photovoltaic array</w:t>
            </w:r>
          </w:p>
        </w:tc>
        <w:tc>
          <w:tcPr>
            <w:tcW w:w="1096" w:type="dxa"/>
          </w:tcPr>
          <w:p w14:paraId="2F0840EF" w14:textId="77777777" w:rsidR="000825C6" w:rsidRDefault="000825C6" w:rsidP="000825C6">
            <w:r>
              <w:t>°C</w:t>
            </w:r>
          </w:p>
        </w:tc>
        <w:tc>
          <w:tcPr>
            <w:tcW w:w="1540" w:type="dxa"/>
          </w:tcPr>
          <w:p w14:paraId="6AAFD6E1" w14:textId="77777777" w:rsidR="000825C6" w:rsidRDefault="000825C6" w:rsidP="000825C6">
            <w:r>
              <w:t>PV, C</w:t>
            </w:r>
          </w:p>
        </w:tc>
      </w:tr>
      <w:tr w:rsidR="000825C6" w14:paraId="486011B1" w14:textId="77777777" w:rsidTr="0028250E">
        <w:tc>
          <w:tcPr>
            <w:tcW w:w="1905" w:type="dxa"/>
          </w:tcPr>
          <w:p w14:paraId="286C1B38" w14:textId="77777777" w:rsidR="000825C6" w:rsidRDefault="000825C6" w:rsidP="000825C6">
            <w:r>
              <w:t>PV Backside Temp 4</w:t>
            </w:r>
          </w:p>
        </w:tc>
        <w:tc>
          <w:tcPr>
            <w:tcW w:w="1205" w:type="dxa"/>
          </w:tcPr>
          <w:p w14:paraId="565CEB77" w14:textId="77777777" w:rsidR="000825C6" w:rsidRDefault="000825C6" w:rsidP="000825C6">
            <w:r>
              <w:t>PV</w:t>
            </w:r>
          </w:p>
        </w:tc>
        <w:tc>
          <w:tcPr>
            <w:tcW w:w="1507" w:type="dxa"/>
          </w:tcPr>
          <w:p w14:paraId="45C20FF1" w14:textId="77777777" w:rsidR="000825C6" w:rsidRDefault="000825C6" w:rsidP="000825C6">
            <w:r>
              <w:t>Outdoor</w:t>
            </w:r>
          </w:p>
        </w:tc>
        <w:tc>
          <w:tcPr>
            <w:tcW w:w="5697" w:type="dxa"/>
          </w:tcPr>
          <w:p w14:paraId="40EA76FA" w14:textId="77777777" w:rsidR="000825C6" w:rsidRDefault="000825C6" w:rsidP="000825C6">
            <w:r>
              <w:t>Instantaneous temperature on the backside of module at location 4 of the photovoltaic array</w:t>
            </w:r>
          </w:p>
        </w:tc>
        <w:tc>
          <w:tcPr>
            <w:tcW w:w="1096" w:type="dxa"/>
          </w:tcPr>
          <w:p w14:paraId="7DE33A45" w14:textId="77777777" w:rsidR="000825C6" w:rsidRDefault="000825C6" w:rsidP="000825C6">
            <w:r>
              <w:t>°C</w:t>
            </w:r>
          </w:p>
        </w:tc>
        <w:tc>
          <w:tcPr>
            <w:tcW w:w="1540" w:type="dxa"/>
          </w:tcPr>
          <w:p w14:paraId="113F6706" w14:textId="77777777" w:rsidR="000825C6" w:rsidRDefault="000825C6" w:rsidP="000825C6">
            <w:r>
              <w:t>PV, C</w:t>
            </w:r>
          </w:p>
        </w:tc>
      </w:tr>
      <w:tr w:rsidR="000825C6" w14:paraId="2BE806D0" w14:textId="77777777" w:rsidTr="0028250E">
        <w:tc>
          <w:tcPr>
            <w:tcW w:w="1905" w:type="dxa"/>
          </w:tcPr>
          <w:p w14:paraId="28939C34" w14:textId="77777777" w:rsidR="000825C6" w:rsidRDefault="000825C6" w:rsidP="000825C6">
            <w:r>
              <w:t>PV Backside Temp 7</w:t>
            </w:r>
          </w:p>
        </w:tc>
        <w:tc>
          <w:tcPr>
            <w:tcW w:w="1205" w:type="dxa"/>
          </w:tcPr>
          <w:p w14:paraId="41DC35C1" w14:textId="77777777" w:rsidR="000825C6" w:rsidRDefault="000825C6" w:rsidP="000825C6">
            <w:r>
              <w:t>PV</w:t>
            </w:r>
          </w:p>
        </w:tc>
        <w:tc>
          <w:tcPr>
            <w:tcW w:w="1507" w:type="dxa"/>
          </w:tcPr>
          <w:p w14:paraId="3807162A" w14:textId="77777777" w:rsidR="000825C6" w:rsidRDefault="000825C6" w:rsidP="000825C6">
            <w:r>
              <w:t>Outdoor</w:t>
            </w:r>
          </w:p>
        </w:tc>
        <w:tc>
          <w:tcPr>
            <w:tcW w:w="5697" w:type="dxa"/>
          </w:tcPr>
          <w:p w14:paraId="02EA1610" w14:textId="77777777" w:rsidR="000825C6" w:rsidRDefault="000825C6" w:rsidP="000825C6">
            <w:r>
              <w:t>Instantaneous temperature on the backside of module at location 7 of the photovoltaic array</w:t>
            </w:r>
          </w:p>
        </w:tc>
        <w:tc>
          <w:tcPr>
            <w:tcW w:w="1096" w:type="dxa"/>
          </w:tcPr>
          <w:p w14:paraId="695D1E41" w14:textId="77777777" w:rsidR="000825C6" w:rsidRDefault="000825C6" w:rsidP="000825C6">
            <w:r>
              <w:t>°C</w:t>
            </w:r>
          </w:p>
        </w:tc>
        <w:tc>
          <w:tcPr>
            <w:tcW w:w="1540" w:type="dxa"/>
          </w:tcPr>
          <w:p w14:paraId="345E9788" w14:textId="77777777" w:rsidR="000825C6" w:rsidRDefault="000825C6" w:rsidP="000825C6">
            <w:r>
              <w:t>PV, C</w:t>
            </w:r>
          </w:p>
        </w:tc>
      </w:tr>
      <w:tr w:rsidR="000825C6" w14:paraId="695B22C8" w14:textId="77777777" w:rsidTr="0028250E">
        <w:tc>
          <w:tcPr>
            <w:tcW w:w="1905" w:type="dxa"/>
          </w:tcPr>
          <w:p w14:paraId="7F5A1B32" w14:textId="77777777" w:rsidR="000825C6" w:rsidRDefault="000825C6" w:rsidP="000825C6">
            <w:r w:rsidRPr="000825C6">
              <w:t>String Voltage [U_Str2]</w:t>
            </w:r>
          </w:p>
        </w:tc>
        <w:tc>
          <w:tcPr>
            <w:tcW w:w="1205" w:type="dxa"/>
          </w:tcPr>
          <w:p w14:paraId="3ED251DD" w14:textId="77777777" w:rsidR="000825C6" w:rsidRDefault="000825C6" w:rsidP="000825C6">
            <w:r>
              <w:t>PV</w:t>
            </w:r>
          </w:p>
        </w:tc>
        <w:tc>
          <w:tcPr>
            <w:tcW w:w="1507" w:type="dxa"/>
          </w:tcPr>
          <w:p w14:paraId="259B5923" w14:textId="77777777" w:rsidR="000825C6" w:rsidRDefault="000825C6" w:rsidP="000825C6">
            <w:r>
              <w:t>Attic</w:t>
            </w:r>
          </w:p>
        </w:tc>
        <w:tc>
          <w:tcPr>
            <w:tcW w:w="5697" w:type="dxa"/>
          </w:tcPr>
          <w:p w14:paraId="53B762FD" w14:textId="6F307E2F" w:rsidR="000825C6" w:rsidRDefault="000825C6" w:rsidP="008D1A62">
            <w:r>
              <w:t xml:space="preserve">Instantaneous voltage from String </w:t>
            </w:r>
            <w:r w:rsidR="008D1A62">
              <w:t>2</w:t>
            </w:r>
            <w:r>
              <w:t xml:space="preserve"> of photovoltaic array</w:t>
            </w:r>
            <w:r w:rsidR="008D1A62">
              <w:t xml:space="preserve"> into inverter 1</w:t>
            </w:r>
            <w:r w:rsidR="0032752D">
              <w:t xml:space="preserve"> (DC)</w:t>
            </w:r>
          </w:p>
        </w:tc>
        <w:tc>
          <w:tcPr>
            <w:tcW w:w="1096" w:type="dxa"/>
          </w:tcPr>
          <w:p w14:paraId="3D5D647E" w14:textId="77777777" w:rsidR="000825C6" w:rsidRDefault="000825C6" w:rsidP="000825C6">
            <w:r>
              <w:t>V</w:t>
            </w:r>
          </w:p>
        </w:tc>
        <w:tc>
          <w:tcPr>
            <w:tcW w:w="1540" w:type="dxa"/>
          </w:tcPr>
          <w:p w14:paraId="42E514C8" w14:textId="77777777" w:rsidR="000825C6" w:rsidRDefault="000825C6" w:rsidP="000825C6">
            <w:r>
              <w:t>PV, H</w:t>
            </w:r>
          </w:p>
        </w:tc>
      </w:tr>
      <w:tr w:rsidR="000825C6" w14:paraId="46E50C99" w14:textId="77777777" w:rsidTr="0028250E">
        <w:tc>
          <w:tcPr>
            <w:tcW w:w="1905" w:type="dxa"/>
          </w:tcPr>
          <w:p w14:paraId="68524299" w14:textId="77777777" w:rsidR="000825C6" w:rsidRDefault="000825C6" w:rsidP="000825C6">
            <w:r w:rsidRPr="000825C6">
              <w:t>String Voltage [U_Str4]</w:t>
            </w:r>
          </w:p>
        </w:tc>
        <w:tc>
          <w:tcPr>
            <w:tcW w:w="1205" w:type="dxa"/>
          </w:tcPr>
          <w:p w14:paraId="36D1CFA9" w14:textId="77777777" w:rsidR="000825C6" w:rsidRDefault="000825C6" w:rsidP="000825C6">
            <w:r>
              <w:t>PV</w:t>
            </w:r>
          </w:p>
        </w:tc>
        <w:tc>
          <w:tcPr>
            <w:tcW w:w="1507" w:type="dxa"/>
          </w:tcPr>
          <w:p w14:paraId="2A184556" w14:textId="77777777" w:rsidR="000825C6" w:rsidRDefault="000825C6" w:rsidP="000825C6">
            <w:r>
              <w:t>Attic</w:t>
            </w:r>
          </w:p>
        </w:tc>
        <w:tc>
          <w:tcPr>
            <w:tcW w:w="5697" w:type="dxa"/>
          </w:tcPr>
          <w:p w14:paraId="0028BDE7" w14:textId="38034771" w:rsidR="000825C6" w:rsidRDefault="000825C6" w:rsidP="000825C6">
            <w:r>
              <w:t>Instantaneous voltage from String 4 of photovoltaic array</w:t>
            </w:r>
            <w:r w:rsidR="008D1A62">
              <w:t xml:space="preserve"> into inverter 2</w:t>
            </w:r>
            <w:r w:rsidR="0032752D">
              <w:t xml:space="preserve"> (DC)</w:t>
            </w:r>
          </w:p>
        </w:tc>
        <w:tc>
          <w:tcPr>
            <w:tcW w:w="1096" w:type="dxa"/>
          </w:tcPr>
          <w:p w14:paraId="3609E93C" w14:textId="77777777" w:rsidR="000825C6" w:rsidRDefault="000825C6" w:rsidP="000825C6">
            <w:r>
              <w:t>V</w:t>
            </w:r>
          </w:p>
        </w:tc>
        <w:tc>
          <w:tcPr>
            <w:tcW w:w="1540" w:type="dxa"/>
          </w:tcPr>
          <w:p w14:paraId="354583FB" w14:textId="77777777" w:rsidR="000825C6" w:rsidRDefault="000825C6" w:rsidP="000825C6">
            <w:r>
              <w:t>PV, I</w:t>
            </w:r>
          </w:p>
        </w:tc>
      </w:tr>
      <w:tr w:rsidR="000825C6" w14:paraId="75B6A33C" w14:textId="77777777" w:rsidTr="0028250E">
        <w:tc>
          <w:tcPr>
            <w:tcW w:w="1905" w:type="dxa"/>
          </w:tcPr>
          <w:p w14:paraId="5C21304F" w14:textId="0B958A27" w:rsidR="000825C6" w:rsidRDefault="0032752D" w:rsidP="000825C6">
            <w:r w:rsidRPr="0032752D">
              <w:t>Volts A-N [U_AN_1=]</w:t>
            </w:r>
          </w:p>
        </w:tc>
        <w:tc>
          <w:tcPr>
            <w:tcW w:w="1205" w:type="dxa"/>
          </w:tcPr>
          <w:p w14:paraId="004721AB" w14:textId="6618339F" w:rsidR="000825C6" w:rsidRDefault="0032752D" w:rsidP="000825C6">
            <w:r>
              <w:t>PV</w:t>
            </w:r>
          </w:p>
        </w:tc>
        <w:tc>
          <w:tcPr>
            <w:tcW w:w="1507" w:type="dxa"/>
          </w:tcPr>
          <w:p w14:paraId="43E33DDD" w14:textId="1B48FF62" w:rsidR="000825C6" w:rsidRDefault="0032752D" w:rsidP="000825C6">
            <w:r>
              <w:t>Attic</w:t>
            </w:r>
          </w:p>
        </w:tc>
        <w:tc>
          <w:tcPr>
            <w:tcW w:w="5697" w:type="dxa"/>
          </w:tcPr>
          <w:p w14:paraId="7FC92F95" w14:textId="7004B9EB" w:rsidR="000825C6" w:rsidRDefault="0032752D" w:rsidP="0032752D">
            <w:r>
              <w:t>Instantaneous voltage difference between the Phase A live wire and neutral wire from inverter 1 (AC)</w:t>
            </w:r>
          </w:p>
        </w:tc>
        <w:tc>
          <w:tcPr>
            <w:tcW w:w="1096" w:type="dxa"/>
          </w:tcPr>
          <w:p w14:paraId="64336FB9" w14:textId="3AD38949" w:rsidR="000825C6" w:rsidRDefault="0032752D" w:rsidP="000825C6">
            <w:r>
              <w:t>V</w:t>
            </w:r>
          </w:p>
        </w:tc>
        <w:tc>
          <w:tcPr>
            <w:tcW w:w="1540" w:type="dxa"/>
          </w:tcPr>
          <w:p w14:paraId="2451EB25" w14:textId="7AC2610A" w:rsidR="000825C6" w:rsidRDefault="0032752D" w:rsidP="000825C6">
            <w:r>
              <w:t>PV, K</w:t>
            </w:r>
          </w:p>
        </w:tc>
      </w:tr>
      <w:tr w:rsidR="0032752D" w14:paraId="1586B6A7" w14:textId="77777777" w:rsidTr="0028250E">
        <w:tc>
          <w:tcPr>
            <w:tcW w:w="1905" w:type="dxa"/>
          </w:tcPr>
          <w:p w14:paraId="7AA128DC" w14:textId="56AECC4F" w:rsidR="0032752D" w:rsidRDefault="0032752D" w:rsidP="0032752D">
            <w:r w:rsidRPr="0032752D">
              <w:t>Volts B-N [U_BN_1]</w:t>
            </w:r>
          </w:p>
        </w:tc>
        <w:tc>
          <w:tcPr>
            <w:tcW w:w="1205" w:type="dxa"/>
          </w:tcPr>
          <w:p w14:paraId="13A967B3" w14:textId="358CCFBD" w:rsidR="0032752D" w:rsidRDefault="0032752D" w:rsidP="0032752D">
            <w:r>
              <w:t>PV</w:t>
            </w:r>
          </w:p>
        </w:tc>
        <w:tc>
          <w:tcPr>
            <w:tcW w:w="1507" w:type="dxa"/>
          </w:tcPr>
          <w:p w14:paraId="64FC0788" w14:textId="760A55FB" w:rsidR="0032752D" w:rsidRDefault="0032752D" w:rsidP="0032752D">
            <w:r>
              <w:t>Attic</w:t>
            </w:r>
          </w:p>
        </w:tc>
        <w:tc>
          <w:tcPr>
            <w:tcW w:w="5697" w:type="dxa"/>
          </w:tcPr>
          <w:p w14:paraId="33B9CD84" w14:textId="07E1FC95" w:rsidR="0032752D" w:rsidRDefault="0032752D" w:rsidP="0032752D">
            <w:r>
              <w:t>Instantaneous voltage difference between the Phase B live wire and neutral wire from inverter 1 (AC)</w:t>
            </w:r>
          </w:p>
        </w:tc>
        <w:tc>
          <w:tcPr>
            <w:tcW w:w="1096" w:type="dxa"/>
          </w:tcPr>
          <w:p w14:paraId="7A0E0403" w14:textId="380C8056" w:rsidR="0032752D" w:rsidRDefault="0032752D" w:rsidP="0032752D">
            <w:r>
              <w:t>V</w:t>
            </w:r>
          </w:p>
        </w:tc>
        <w:tc>
          <w:tcPr>
            <w:tcW w:w="1540" w:type="dxa"/>
          </w:tcPr>
          <w:p w14:paraId="06BCD6BD" w14:textId="796EB45A" w:rsidR="0032752D" w:rsidRDefault="0032752D" w:rsidP="0032752D">
            <w:r>
              <w:t>PV, L</w:t>
            </w:r>
          </w:p>
        </w:tc>
      </w:tr>
      <w:tr w:rsidR="0032752D" w14:paraId="16EA498B" w14:textId="77777777" w:rsidTr="0028250E">
        <w:tc>
          <w:tcPr>
            <w:tcW w:w="1905" w:type="dxa"/>
          </w:tcPr>
          <w:p w14:paraId="3DB2D19E" w14:textId="3F64DC21" w:rsidR="0032752D" w:rsidRDefault="0032752D" w:rsidP="0032752D">
            <w:r w:rsidRPr="0032752D">
              <w:t>Amps A [I_A_1]</w:t>
            </w:r>
          </w:p>
        </w:tc>
        <w:tc>
          <w:tcPr>
            <w:tcW w:w="1205" w:type="dxa"/>
          </w:tcPr>
          <w:p w14:paraId="1020682D" w14:textId="4C051D29" w:rsidR="0032752D" w:rsidRDefault="0032752D" w:rsidP="0032752D">
            <w:r>
              <w:t>PV</w:t>
            </w:r>
          </w:p>
        </w:tc>
        <w:tc>
          <w:tcPr>
            <w:tcW w:w="1507" w:type="dxa"/>
          </w:tcPr>
          <w:p w14:paraId="46494EA7" w14:textId="7B3C7FB7" w:rsidR="0032752D" w:rsidRDefault="0032752D" w:rsidP="0032752D">
            <w:r>
              <w:t>Attic</w:t>
            </w:r>
          </w:p>
        </w:tc>
        <w:tc>
          <w:tcPr>
            <w:tcW w:w="5697" w:type="dxa"/>
          </w:tcPr>
          <w:p w14:paraId="055B4160" w14:textId="2B3D439E" w:rsidR="0032752D" w:rsidRDefault="0032752D" w:rsidP="0032752D">
            <w:r>
              <w:t>Instantaneous current produced from the Phase A wire from inverter 1 (AC)</w:t>
            </w:r>
          </w:p>
        </w:tc>
        <w:tc>
          <w:tcPr>
            <w:tcW w:w="1096" w:type="dxa"/>
          </w:tcPr>
          <w:p w14:paraId="18E7B826" w14:textId="6CBA1554" w:rsidR="0032752D" w:rsidRDefault="0032752D" w:rsidP="0032752D">
            <w:r>
              <w:t>A</w:t>
            </w:r>
          </w:p>
        </w:tc>
        <w:tc>
          <w:tcPr>
            <w:tcW w:w="1540" w:type="dxa"/>
          </w:tcPr>
          <w:p w14:paraId="0C904D18" w14:textId="0712351E" w:rsidR="0032752D" w:rsidRDefault="0032752D" w:rsidP="0032752D">
            <w:r>
              <w:t>PV, M</w:t>
            </w:r>
          </w:p>
        </w:tc>
      </w:tr>
      <w:tr w:rsidR="0032752D" w14:paraId="6B2634BF" w14:textId="77777777" w:rsidTr="0028250E">
        <w:tc>
          <w:tcPr>
            <w:tcW w:w="1905" w:type="dxa"/>
          </w:tcPr>
          <w:p w14:paraId="1155DFF1" w14:textId="5E20185F" w:rsidR="0032752D" w:rsidRDefault="0032752D" w:rsidP="0032752D">
            <w:r w:rsidRPr="0032752D">
              <w:t>Amps B [I_B_1]</w:t>
            </w:r>
          </w:p>
        </w:tc>
        <w:tc>
          <w:tcPr>
            <w:tcW w:w="1205" w:type="dxa"/>
          </w:tcPr>
          <w:p w14:paraId="267CD96C" w14:textId="17897188" w:rsidR="0032752D" w:rsidRDefault="0032752D" w:rsidP="0032752D">
            <w:r>
              <w:t>PV</w:t>
            </w:r>
          </w:p>
        </w:tc>
        <w:tc>
          <w:tcPr>
            <w:tcW w:w="1507" w:type="dxa"/>
          </w:tcPr>
          <w:p w14:paraId="1EADD8E8" w14:textId="0ED51D17" w:rsidR="0032752D" w:rsidRDefault="0032752D" w:rsidP="0032752D">
            <w:r>
              <w:t>Attic</w:t>
            </w:r>
          </w:p>
        </w:tc>
        <w:tc>
          <w:tcPr>
            <w:tcW w:w="5697" w:type="dxa"/>
          </w:tcPr>
          <w:p w14:paraId="0E66F980" w14:textId="24F64544" w:rsidR="0032752D" w:rsidRDefault="0032752D" w:rsidP="0032752D">
            <w:r>
              <w:t>Instantaneous current produced from the Phase B wire from inverter 1 (AC)</w:t>
            </w:r>
          </w:p>
        </w:tc>
        <w:tc>
          <w:tcPr>
            <w:tcW w:w="1096" w:type="dxa"/>
          </w:tcPr>
          <w:p w14:paraId="1F7E6657" w14:textId="75338850" w:rsidR="0032752D" w:rsidRDefault="0032752D" w:rsidP="0032752D">
            <w:r>
              <w:t>V</w:t>
            </w:r>
          </w:p>
        </w:tc>
        <w:tc>
          <w:tcPr>
            <w:tcW w:w="1540" w:type="dxa"/>
          </w:tcPr>
          <w:p w14:paraId="4F28CBFB" w14:textId="4785AAC2" w:rsidR="0032752D" w:rsidRDefault="0032752D" w:rsidP="0032752D">
            <w:r>
              <w:t>PV, N</w:t>
            </w:r>
          </w:p>
        </w:tc>
      </w:tr>
      <w:tr w:rsidR="0032752D" w14:paraId="772E107C" w14:textId="77777777" w:rsidTr="0028250E">
        <w:tc>
          <w:tcPr>
            <w:tcW w:w="1905" w:type="dxa"/>
          </w:tcPr>
          <w:p w14:paraId="341A3D1D" w14:textId="556F28BB" w:rsidR="0032752D" w:rsidRDefault="0032752D" w:rsidP="0032752D">
            <w:r w:rsidRPr="0032752D">
              <w:t>Watts, 3-Ph Total [W_3PhT_1]</w:t>
            </w:r>
          </w:p>
        </w:tc>
        <w:tc>
          <w:tcPr>
            <w:tcW w:w="1205" w:type="dxa"/>
          </w:tcPr>
          <w:p w14:paraId="6DA74BC9" w14:textId="1FD75B7E" w:rsidR="0032752D" w:rsidRDefault="0032752D" w:rsidP="0032752D">
            <w:r>
              <w:t>PV</w:t>
            </w:r>
          </w:p>
        </w:tc>
        <w:tc>
          <w:tcPr>
            <w:tcW w:w="1507" w:type="dxa"/>
          </w:tcPr>
          <w:p w14:paraId="46135E72" w14:textId="23DDC658" w:rsidR="0032752D" w:rsidRDefault="0032752D" w:rsidP="0032752D">
            <w:r>
              <w:t>Attic</w:t>
            </w:r>
          </w:p>
        </w:tc>
        <w:tc>
          <w:tcPr>
            <w:tcW w:w="5697" w:type="dxa"/>
          </w:tcPr>
          <w:p w14:paraId="701B2223" w14:textId="1D9B1003" w:rsidR="0032752D" w:rsidRDefault="0032752D" w:rsidP="0032752D">
            <w:r>
              <w:t>Instantaneous power produced from Inverter 1 (Single phase AC); meters utilize current transformers</w:t>
            </w:r>
          </w:p>
        </w:tc>
        <w:tc>
          <w:tcPr>
            <w:tcW w:w="1096" w:type="dxa"/>
          </w:tcPr>
          <w:p w14:paraId="5BF99A0A" w14:textId="39E87CA6" w:rsidR="0032752D" w:rsidRDefault="0032752D" w:rsidP="0032752D">
            <w:r>
              <w:t>W</w:t>
            </w:r>
          </w:p>
        </w:tc>
        <w:tc>
          <w:tcPr>
            <w:tcW w:w="1540" w:type="dxa"/>
          </w:tcPr>
          <w:p w14:paraId="11975F42" w14:textId="08D7D000" w:rsidR="0032752D" w:rsidRDefault="0032752D" w:rsidP="0032752D">
            <w:r>
              <w:t>PV, O</w:t>
            </w:r>
          </w:p>
        </w:tc>
      </w:tr>
      <w:tr w:rsidR="0032752D" w14:paraId="0D90952C" w14:textId="77777777" w:rsidTr="0028250E">
        <w:tc>
          <w:tcPr>
            <w:tcW w:w="1905" w:type="dxa"/>
          </w:tcPr>
          <w:p w14:paraId="7223910D" w14:textId="607D4E3F" w:rsidR="0032752D" w:rsidRDefault="00C3049A" w:rsidP="0032752D">
            <w:r w:rsidRPr="00C3049A">
              <w:t>Power Factor, 3-Ph Total [PF_3PhT_1]</w:t>
            </w:r>
          </w:p>
        </w:tc>
        <w:tc>
          <w:tcPr>
            <w:tcW w:w="1205" w:type="dxa"/>
          </w:tcPr>
          <w:p w14:paraId="5980A46B" w14:textId="3A40F9B5" w:rsidR="0032752D" w:rsidRDefault="00C3049A" w:rsidP="0032752D">
            <w:r>
              <w:t>PV</w:t>
            </w:r>
          </w:p>
        </w:tc>
        <w:tc>
          <w:tcPr>
            <w:tcW w:w="1507" w:type="dxa"/>
          </w:tcPr>
          <w:p w14:paraId="37309116" w14:textId="0E737686" w:rsidR="0032752D" w:rsidRDefault="00C3049A" w:rsidP="0032752D">
            <w:r>
              <w:t>Attic</w:t>
            </w:r>
          </w:p>
        </w:tc>
        <w:tc>
          <w:tcPr>
            <w:tcW w:w="5697" w:type="dxa"/>
          </w:tcPr>
          <w:p w14:paraId="5D3AC844" w14:textId="127D5705" w:rsidR="0032752D" w:rsidRDefault="00C3049A" w:rsidP="0032752D">
            <w:r>
              <w:t>Instantaneous power factor of electricity output from inverter 1 (Single Phase AC)</w:t>
            </w:r>
          </w:p>
        </w:tc>
        <w:tc>
          <w:tcPr>
            <w:tcW w:w="1096" w:type="dxa"/>
          </w:tcPr>
          <w:p w14:paraId="3321B949" w14:textId="6E9C727B" w:rsidR="0032752D" w:rsidRDefault="0032752D" w:rsidP="0032752D"/>
        </w:tc>
        <w:tc>
          <w:tcPr>
            <w:tcW w:w="1540" w:type="dxa"/>
          </w:tcPr>
          <w:p w14:paraId="2FCE0488" w14:textId="0EE03EDE" w:rsidR="0032752D" w:rsidRDefault="00C3049A" w:rsidP="0032752D">
            <w:r>
              <w:t>PV, R</w:t>
            </w:r>
          </w:p>
        </w:tc>
      </w:tr>
      <w:tr w:rsidR="0032752D" w14:paraId="2FF523E8" w14:textId="77777777" w:rsidTr="0028250E">
        <w:tc>
          <w:tcPr>
            <w:tcW w:w="1905" w:type="dxa"/>
          </w:tcPr>
          <w:p w14:paraId="50B4C4B4" w14:textId="106B88EE" w:rsidR="0032752D" w:rsidRDefault="00C3049A" w:rsidP="0032752D">
            <w:r w:rsidRPr="00C3049A">
              <w:t>Frequency [F_1]</w:t>
            </w:r>
          </w:p>
        </w:tc>
        <w:tc>
          <w:tcPr>
            <w:tcW w:w="1205" w:type="dxa"/>
          </w:tcPr>
          <w:p w14:paraId="41EB044F" w14:textId="3210AA94" w:rsidR="0032752D" w:rsidRDefault="00C3049A" w:rsidP="0032752D">
            <w:r>
              <w:t xml:space="preserve">PV </w:t>
            </w:r>
          </w:p>
        </w:tc>
        <w:tc>
          <w:tcPr>
            <w:tcW w:w="1507" w:type="dxa"/>
          </w:tcPr>
          <w:p w14:paraId="70112788" w14:textId="1F193A1B" w:rsidR="0032752D" w:rsidRDefault="00C3049A" w:rsidP="0032752D">
            <w:r>
              <w:t>Attic</w:t>
            </w:r>
          </w:p>
        </w:tc>
        <w:tc>
          <w:tcPr>
            <w:tcW w:w="5697" w:type="dxa"/>
          </w:tcPr>
          <w:p w14:paraId="5D268EA1" w14:textId="6E15AF28" w:rsidR="0032752D" w:rsidRDefault="00C3049A" w:rsidP="0032752D">
            <w:r>
              <w:t>Instantaneous frequency of AC electricity output from inverter 1</w:t>
            </w:r>
          </w:p>
        </w:tc>
        <w:tc>
          <w:tcPr>
            <w:tcW w:w="1096" w:type="dxa"/>
          </w:tcPr>
          <w:p w14:paraId="2B3AAB01" w14:textId="08110154" w:rsidR="0032752D" w:rsidRDefault="00C3049A" w:rsidP="0032752D">
            <w:r>
              <w:t>Hz</w:t>
            </w:r>
          </w:p>
        </w:tc>
        <w:tc>
          <w:tcPr>
            <w:tcW w:w="1540" w:type="dxa"/>
          </w:tcPr>
          <w:p w14:paraId="04BF0A27" w14:textId="230F5AC5" w:rsidR="0032752D" w:rsidRDefault="00C3049A" w:rsidP="0032752D">
            <w:r>
              <w:t>PV, S</w:t>
            </w:r>
          </w:p>
        </w:tc>
      </w:tr>
      <w:tr w:rsidR="0032752D" w14:paraId="092341DD" w14:textId="77777777" w:rsidTr="0028250E">
        <w:tc>
          <w:tcPr>
            <w:tcW w:w="1905" w:type="dxa"/>
          </w:tcPr>
          <w:p w14:paraId="01F370D5" w14:textId="22D241B4" w:rsidR="0032752D" w:rsidRDefault="00C3049A" w:rsidP="0032752D">
            <w:r w:rsidRPr="00C3049A">
              <w:t>W-hours, Delivered [Wh_D_1]</w:t>
            </w:r>
          </w:p>
        </w:tc>
        <w:tc>
          <w:tcPr>
            <w:tcW w:w="1205" w:type="dxa"/>
          </w:tcPr>
          <w:p w14:paraId="733C4FAD" w14:textId="71562016" w:rsidR="0032752D" w:rsidRDefault="00C3049A" w:rsidP="0032752D">
            <w:r>
              <w:t>PV</w:t>
            </w:r>
          </w:p>
        </w:tc>
        <w:tc>
          <w:tcPr>
            <w:tcW w:w="1507" w:type="dxa"/>
          </w:tcPr>
          <w:p w14:paraId="6BC997CF" w14:textId="285AE129" w:rsidR="0032752D" w:rsidRDefault="00C3049A" w:rsidP="0032752D">
            <w:r>
              <w:t>Attic</w:t>
            </w:r>
          </w:p>
        </w:tc>
        <w:tc>
          <w:tcPr>
            <w:tcW w:w="5697" w:type="dxa"/>
          </w:tcPr>
          <w:p w14:paraId="2FD1C9A0" w14:textId="735F5919" w:rsidR="0032752D" w:rsidRDefault="00C3049A" w:rsidP="0032752D">
            <w:r>
              <w:t>Cumulative energy delivered by inverter 1 from beginning of operation as measured by system using current transformers</w:t>
            </w:r>
          </w:p>
        </w:tc>
        <w:tc>
          <w:tcPr>
            <w:tcW w:w="1096" w:type="dxa"/>
          </w:tcPr>
          <w:p w14:paraId="1E30C87B" w14:textId="49CEF7AB" w:rsidR="0032752D" w:rsidRDefault="00C3049A" w:rsidP="0032752D">
            <w:r>
              <w:t>Wh</w:t>
            </w:r>
          </w:p>
        </w:tc>
        <w:tc>
          <w:tcPr>
            <w:tcW w:w="1540" w:type="dxa"/>
          </w:tcPr>
          <w:p w14:paraId="5087E9DA" w14:textId="7B86DB46" w:rsidR="0032752D" w:rsidRDefault="00C3049A" w:rsidP="0032752D">
            <w:r>
              <w:t>PV, U</w:t>
            </w:r>
          </w:p>
        </w:tc>
      </w:tr>
      <w:tr w:rsidR="00C3049A" w14:paraId="7AECAADD" w14:textId="77777777" w:rsidTr="0028250E">
        <w:tc>
          <w:tcPr>
            <w:tcW w:w="1905" w:type="dxa"/>
          </w:tcPr>
          <w:p w14:paraId="2D5CD52C" w14:textId="0B6904B2" w:rsidR="00C3049A" w:rsidRDefault="00C3049A" w:rsidP="00C3049A">
            <w:r>
              <w:t>Volts A-N [U_AN_2</w:t>
            </w:r>
            <w:r w:rsidRPr="0032752D">
              <w:t>=]</w:t>
            </w:r>
          </w:p>
        </w:tc>
        <w:tc>
          <w:tcPr>
            <w:tcW w:w="1205" w:type="dxa"/>
          </w:tcPr>
          <w:p w14:paraId="5D6ACE67" w14:textId="4630BBF6" w:rsidR="00C3049A" w:rsidRDefault="00C3049A" w:rsidP="00C3049A">
            <w:r>
              <w:t>PV</w:t>
            </w:r>
          </w:p>
        </w:tc>
        <w:tc>
          <w:tcPr>
            <w:tcW w:w="1507" w:type="dxa"/>
          </w:tcPr>
          <w:p w14:paraId="657D21F4" w14:textId="56A7A588" w:rsidR="00C3049A" w:rsidRDefault="00C3049A" w:rsidP="00C3049A">
            <w:r>
              <w:t>Attic</w:t>
            </w:r>
          </w:p>
        </w:tc>
        <w:tc>
          <w:tcPr>
            <w:tcW w:w="5697" w:type="dxa"/>
          </w:tcPr>
          <w:p w14:paraId="0C8C73FF" w14:textId="5DF74A37" w:rsidR="00C3049A" w:rsidRDefault="00C3049A" w:rsidP="00C3049A">
            <w:r>
              <w:t>Instantaneous voltage difference between the Phase A live wire and neutral wire from inverter 2 (AC)</w:t>
            </w:r>
          </w:p>
        </w:tc>
        <w:tc>
          <w:tcPr>
            <w:tcW w:w="1096" w:type="dxa"/>
          </w:tcPr>
          <w:p w14:paraId="034AB5C3" w14:textId="4F3C7478" w:rsidR="00C3049A" w:rsidRDefault="00C3049A" w:rsidP="00C3049A">
            <w:r>
              <w:t>V</w:t>
            </w:r>
          </w:p>
        </w:tc>
        <w:tc>
          <w:tcPr>
            <w:tcW w:w="1540" w:type="dxa"/>
          </w:tcPr>
          <w:p w14:paraId="642BAF30" w14:textId="22F64AEA" w:rsidR="00C3049A" w:rsidRDefault="00C3049A" w:rsidP="00C3049A">
            <w:r>
              <w:t>PV, AG</w:t>
            </w:r>
          </w:p>
        </w:tc>
      </w:tr>
      <w:tr w:rsidR="00C3049A" w14:paraId="632B088D" w14:textId="77777777" w:rsidTr="0028250E">
        <w:tc>
          <w:tcPr>
            <w:tcW w:w="1905" w:type="dxa"/>
          </w:tcPr>
          <w:p w14:paraId="22DD3177" w14:textId="2CDCE455" w:rsidR="00C3049A" w:rsidRDefault="00C3049A" w:rsidP="00C3049A">
            <w:r>
              <w:t>Volts B-N [U_BN_2</w:t>
            </w:r>
            <w:r w:rsidRPr="0032752D">
              <w:t>]</w:t>
            </w:r>
          </w:p>
        </w:tc>
        <w:tc>
          <w:tcPr>
            <w:tcW w:w="1205" w:type="dxa"/>
          </w:tcPr>
          <w:p w14:paraId="1ABF666B" w14:textId="160D65EA" w:rsidR="00C3049A" w:rsidRDefault="00C3049A" w:rsidP="00C3049A">
            <w:r>
              <w:t>PV</w:t>
            </w:r>
          </w:p>
        </w:tc>
        <w:tc>
          <w:tcPr>
            <w:tcW w:w="1507" w:type="dxa"/>
          </w:tcPr>
          <w:p w14:paraId="3BC8E3F9" w14:textId="1B0B921C" w:rsidR="00C3049A" w:rsidRDefault="00C3049A" w:rsidP="00C3049A">
            <w:r>
              <w:t>Attic</w:t>
            </w:r>
          </w:p>
        </w:tc>
        <w:tc>
          <w:tcPr>
            <w:tcW w:w="5697" w:type="dxa"/>
          </w:tcPr>
          <w:p w14:paraId="24DE9DC7" w14:textId="4C0F0E2B" w:rsidR="00C3049A" w:rsidRDefault="00C3049A" w:rsidP="00C3049A">
            <w:r>
              <w:t>Instantaneous voltage difference between the Phase B live wire and neutral wire from inverter 2 (AC)</w:t>
            </w:r>
          </w:p>
        </w:tc>
        <w:tc>
          <w:tcPr>
            <w:tcW w:w="1096" w:type="dxa"/>
          </w:tcPr>
          <w:p w14:paraId="0B57985D" w14:textId="28265978" w:rsidR="00C3049A" w:rsidRDefault="00C3049A" w:rsidP="00C3049A">
            <w:r>
              <w:t>V</w:t>
            </w:r>
          </w:p>
        </w:tc>
        <w:tc>
          <w:tcPr>
            <w:tcW w:w="1540" w:type="dxa"/>
          </w:tcPr>
          <w:p w14:paraId="3A7CDCAF" w14:textId="7FD3353C" w:rsidR="00C3049A" w:rsidRDefault="00C3049A" w:rsidP="00C3049A">
            <w:r>
              <w:t>PV, AH</w:t>
            </w:r>
          </w:p>
        </w:tc>
      </w:tr>
      <w:tr w:rsidR="00C3049A" w14:paraId="59E51DA6" w14:textId="77777777" w:rsidTr="0028250E">
        <w:tc>
          <w:tcPr>
            <w:tcW w:w="1905" w:type="dxa"/>
          </w:tcPr>
          <w:p w14:paraId="2407A99D" w14:textId="5951F4FE" w:rsidR="00C3049A" w:rsidRDefault="00C3049A" w:rsidP="00C3049A">
            <w:r>
              <w:t>Amps A [I_A_2</w:t>
            </w:r>
            <w:r w:rsidRPr="0032752D">
              <w:t>]</w:t>
            </w:r>
          </w:p>
        </w:tc>
        <w:tc>
          <w:tcPr>
            <w:tcW w:w="1205" w:type="dxa"/>
          </w:tcPr>
          <w:p w14:paraId="5502A9A0" w14:textId="301E9F10" w:rsidR="00C3049A" w:rsidRDefault="00C3049A" w:rsidP="00C3049A">
            <w:r>
              <w:t>PV</w:t>
            </w:r>
          </w:p>
        </w:tc>
        <w:tc>
          <w:tcPr>
            <w:tcW w:w="1507" w:type="dxa"/>
          </w:tcPr>
          <w:p w14:paraId="623244CD" w14:textId="21C8FC5C" w:rsidR="00C3049A" w:rsidRDefault="00C3049A" w:rsidP="00C3049A">
            <w:r>
              <w:t>Attic</w:t>
            </w:r>
          </w:p>
        </w:tc>
        <w:tc>
          <w:tcPr>
            <w:tcW w:w="5697" w:type="dxa"/>
          </w:tcPr>
          <w:p w14:paraId="3D8658F8" w14:textId="0F4BE298" w:rsidR="00C3049A" w:rsidRDefault="00C3049A" w:rsidP="00C3049A">
            <w:r>
              <w:t>Instantaneous current produced from the Phase A wire from inverter 2 (AC)</w:t>
            </w:r>
          </w:p>
        </w:tc>
        <w:tc>
          <w:tcPr>
            <w:tcW w:w="1096" w:type="dxa"/>
          </w:tcPr>
          <w:p w14:paraId="660FFC88" w14:textId="521B2E2E" w:rsidR="00C3049A" w:rsidRDefault="00C3049A" w:rsidP="00C3049A">
            <w:r>
              <w:t>A</w:t>
            </w:r>
          </w:p>
        </w:tc>
        <w:tc>
          <w:tcPr>
            <w:tcW w:w="1540" w:type="dxa"/>
          </w:tcPr>
          <w:p w14:paraId="0E57D077" w14:textId="6309B9A2" w:rsidR="00C3049A" w:rsidRDefault="00C3049A" w:rsidP="00C3049A">
            <w:r>
              <w:t>PV, AI</w:t>
            </w:r>
          </w:p>
        </w:tc>
      </w:tr>
      <w:tr w:rsidR="00C3049A" w14:paraId="4319F598" w14:textId="77777777" w:rsidTr="0028250E">
        <w:tc>
          <w:tcPr>
            <w:tcW w:w="1905" w:type="dxa"/>
          </w:tcPr>
          <w:p w14:paraId="247E4496" w14:textId="1607B919" w:rsidR="00C3049A" w:rsidRDefault="00C3049A" w:rsidP="00C3049A">
            <w:r>
              <w:lastRenderedPageBreak/>
              <w:t>Amps B [I_B_2</w:t>
            </w:r>
            <w:r w:rsidRPr="0032752D">
              <w:t>]</w:t>
            </w:r>
          </w:p>
        </w:tc>
        <w:tc>
          <w:tcPr>
            <w:tcW w:w="1205" w:type="dxa"/>
          </w:tcPr>
          <w:p w14:paraId="1B19F3A7" w14:textId="355A198C" w:rsidR="00C3049A" w:rsidRDefault="00C3049A" w:rsidP="00C3049A">
            <w:r>
              <w:t>PV</w:t>
            </w:r>
          </w:p>
        </w:tc>
        <w:tc>
          <w:tcPr>
            <w:tcW w:w="1507" w:type="dxa"/>
          </w:tcPr>
          <w:p w14:paraId="4DA51A3F" w14:textId="5C92CD73" w:rsidR="00C3049A" w:rsidRDefault="00C3049A" w:rsidP="00C3049A">
            <w:r>
              <w:t>Attic</w:t>
            </w:r>
          </w:p>
        </w:tc>
        <w:tc>
          <w:tcPr>
            <w:tcW w:w="5697" w:type="dxa"/>
          </w:tcPr>
          <w:p w14:paraId="51ECAECA" w14:textId="0D15FB68" w:rsidR="00C3049A" w:rsidRDefault="00C3049A" w:rsidP="00C3049A">
            <w:r>
              <w:t>Instantaneous current produced from the Phase B wire from inverter 2 (AC)</w:t>
            </w:r>
          </w:p>
        </w:tc>
        <w:tc>
          <w:tcPr>
            <w:tcW w:w="1096" w:type="dxa"/>
          </w:tcPr>
          <w:p w14:paraId="7FFA554B" w14:textId="719240A2" w:rsidR="00C3049A" w:rsidRDefault="00C3049A" w:rsidP="00C3049A">
            <w:r>
              <w:t>V</w:t>
            </w:r>
          </w:p>
        </w:tc>
        <w:tc>
          <w:tcPr>
            <w:tcW w:w="1540" w:type="dxa"/>
          </w:tcPr>
          <w:p w14:paraId="41A71D40" w14:textId="3BA52B4E" w:rsidR="00C3049A" w:rsidRDefault="00C3049A" w:rsidP="00C3049A">
            <w:r>
              <w:t>PV, AJ</w:t>
            </w:r>
          </w:p>
        </w:tc>
      </w:tr>
      <w:tr w:rsidR="00C3049A" w14:paraId="0559DED6" w14:textId="77777777" w:rsidTr="0028250E">
        <w:tc>
          <w:tcPr>
            <w:tcW w:w="1905" w:type="dxa"/>
          </w:tcPr>
          <w:p w14:paraId="021242E9" w14:textId="772E224C" w:rsidR="00C3049A" w:rsidRDefault="00C3049A" w:rsidP="00C3049A">
            <w:r>
              <w:t>Watts, 3-Ph Total [W_3PhT_2</w:t>
            </w:r>
            <w:r w:rsidRPr="0032752D">
              <w:t>]</w:t>
            </w:r>
          </w:p>
        </w:tc>
        <w:tc>
          <w:tcPr>
            <w:tcW w:w="1205" w:type="dxa"/>
          </w:tcPr>
          <w:p w14:paraId="119D9906" w14:textId="21121BDD" w:rsidR="00C3049A" w:rsidRDefault="00C3049A" w:rsidP="00C3049A">
            <w:r>
              <w:t>PV</w:t>
            </w:r>
          </w:p>
        </w:tc>
        <w:tc>
          <w:tcPr>
            <w:tcW w:w="1507" w:type="dxa"/>
          </w:tcPr>
          <w:p w14:paraId="66042D62" w14:textId="4EC3BA63" w:rsidR="00C3049A" w:rsidRDefault="00C3049A" w:rsidP="00C3049A">
            <w:r>
              <w:t>Attic</w:t>
            </w:r>
          </w:p>
        </w:tc>
        <w:tc>
          <w:tcPr>
            <w:tcW w:w="5697" w:type="dxa"/>
          </w:tcPr>
          <w:p w14:paraId="494DEDE8" w14:textId="060F0841" w:rsidR="00C3049A" w:rsidRDefault="00C3049A" w:rsidP="00C3049A">
            <w:r>
              <w:t>Instantaneous power produced from Inverter 2 (Single phase AC); meters utilize current transformers</w:t>
            </w:r>
          </w:p>
        </w:tc>
        <w:tc>
          <w:tcPr>
            <w:tcW w:w="1096" w:type="dxa"/>
          </w:tcPr>
          <w:p w14:paraId="4DACA6EF" w14:textId="2DAC3396" w:rsidR="00C3049A" w:rsidRDefault="00C3049A" w:rsidP="00C3049A">
            <w:r>
              <w:t>W</w:t>
            </w:r>
          </w:p>
        </w:tc>
        <w:tc>
          <w:tcPr>
            <w:tcW w:w="1540" w:type="dxa"/>
          </w:tcPr>
          <w:p w14:paraId="738D0DDD" w14:textId="599D2EFD" w:rsidR="00C3049A" w:rsidRDefault="00C3049A" w:rsidP="00C3049A">
            <w:r>
              <w:t>PV, AK</w:t>
            </w:r>
          </w:p>
        </w:tc>
      </w:tr>
      <w:tr w:rsidR="00C3049A" w14:paraId="262B7BD7" w14:textId="77777777" w:rsidTr="0028250E">
        <w:tc>
          <w:tcPr>
            <w:tcW w:w="1905" w:type="dxa"/>
          </w:tcPr>
          <w:p w14:paraId="7E636046" w14:textId="517997B5" w:rsidR="00C3049A" w:rsidRDefault="00C3049A" w:rsidP="00C3049A">
            <w:r w:rsidRPr="00C3049A">
              <w:t>Pow</w:t>
            </w:r>
            <w:r>
              <w:t>er Factor, 3-Ph Total [PF_3PhT_2</w:t>
            </w:r>
            <w:r w:rsidRPr="00C3049A">
              <w:t>]</w:t>
            </w:r>
          </w:p>
        </w:tc>
        <w:tc>
          <w:tcPr>
            <w:tcW w:w="1205" w:type="dxa"/>
          </w:tcPr>
          <w:p w14:paraId="45716726" w14:textId="72AE5F88" w:rsidR="00C3049A" w:rsidRDefault="00C3049A" w:rsidP="00C3049A">
            <w:r>
              <w:t>PV</w:t>
            </w:r>
          </w:p>
        </w:tc>
        <w:tc>
          <w:tcPr>
            <w:tcW w:w="1507" w:type="dxa"/>
          </w:tcPr>
          <w:p w14:paraId="2A8EF140" w14:textId="2693E01D" w:rsidR="00C3049A" w:rsidRDefault="00C3049A" w:rsidP="00C3049A">
            <w:r>
              <w:t>Attic</w:t>
            </w:r>
          </w:p>
        </w:tc>
        <w:tc>
          <w:tcPr>
            <w:tcW w:w="5697" w:type="dxa"/>
          </w:tcPr>
          <w:p w14:paraId="48C9F2ED" w14:textId="55E6FAE8" w:rsidR="00C3049A" w:rsidRDefault="00C3049A" w:rsidP="00C3049A">
            <w:r>
              <w:t>Instantaneous power factor of electricity output from inverter 2 (Single Phase AC)</w:t>
            </w:r>
          </w:p>
        </w:tc>
        <w:tc>
          <w:tcPr>
            <w:tcW w:w="1096" w:type="dxa"/>
          </w:tcPr>
          <w:p w14:paraId="06793D4D" w14:textId="77777777" w:rsidR="00C3049A" w:rsidRDefault="00C3049A" w:rsidP="00C3049A"/>
        </w:tc>
        <w:tc>
          <w:tcPr>
            <w:tcW w:w="1540" w:type="dxa"/>
          </w:tcPr>
          <w:p w14:paraId="74316639" w14:textId="41031F1E" w:rsidR="00C3049A" w:rsidRDefault="00C3049A" w:rsidP="00C3049A">
            <w:r>
              <w:t>PV, AN</w:t>
            </w:r>
          </w:p>
        </w:tc>
      </w:tr>
      <w:tr w:rsidR="00C3049A" w14:paraId="48C44815" w14:textId="77777777" w:rsidTr="0028250E">
        <w:tc>
          <w:tcPr>
            <w:tcW w:w="1905" w:type="dxa"/>
          </w:tcPr>
          <w:p w14:paraId="7D144886" w14:textId="6DD84078" w:rsidR="00C3049A" w:rsidRDefault="00C3049A" w:rsidP="00C3049A">
            <w:r>
              <w:t>Frequency [F_2</w:t>
            </w:r>
            <w:r w:rsidRPr="00C3049A">
              <w:t>]</w:t>
            </w:r>
          </w:p>
        </w:tc>
        <w:tc>
          <w:tcPr>
            <w:tcW w:w="1205" w:type="dxa"/>
          </w:tcPr>
          <w:p w14:paraId="0E2F2762" w14:textId="17268C1F" w:rsidR="00C3049A" w:rsidRDefault="00C3049A" w:rsidP="00C3049A">
            <w:r>
              <w:t xml:space="preserve">PV </w:t>
            </w:r>
          </w:p>
        </w:tc>
        <w:tc>
          <w:tcPr>
            <w:tcW w:w="1507" w:type="dxa"/>
          </w:tcPr>
          <w:p w14:paraId="420680E4" w14:textId="3CDA5269" w:rsidR="00C3049A" w:rsidRDefault="00C3049A" w:rsidP="00C3049A">
            <w:r>
              <w:t>Attic</w:t>
            </w:r>
          </w:p>
        </w:tc>
        <w:tc>
          <w:tcPr>
            <w:tcW w:w="5697" w:type="dxa"/>
          </w:tcPr>
          <w:p w14:paraId="0E8B7DB4" w14:textId="0A6DD611" w:rsidR="00C3049A" w:rsidRDefault="00C3049A" w:rsidP="00C3049A">
            <w:r>
              <w:t>Instantaneous frequency of AC electricity output from inverter 2</w:t>
            </w:r>
          </w:p>
        </w:tc>
        <w:tc>
          <w:tcPr>
            <w:tcW w:w="1096" w:type="dxa"/>
          </w:tcPr>
          <w:p w14:paraId="186211D3" w14:textId="55064AF8" w:rsidR="00C3049A" w:rsidRDefault="00C3049A" w:rsidP="00C3049A">
            <w:r>
              <w:t>Hz</w:t>
            </w:r>
          </w:p>
        </w:tc>
        <w:tc>
          <w:tcPr>
            <w:tcW w:w="1540" w:type="dxa"/>
          </w:tcPr>
          <w:p w14:paraId="05527E4F" w14:textId="7AD3CA94" w:rsidR="00C3049A" w:rsidRDefault="00C3049A" w:rsidP="00C3049A">
            <w:r>
              <w:t>PV, AO</w:t>
            </w:r>
          </w:p>
        </w:tc>
      </w:tr>
      <w:tr w:rsidR="00C3049A" w14:paraId="61F3EC45" w14:textId="77777777" w:rsidTr="0028250E">
        <w:tc>
          <w:tcPr>
            <w:tcW w:w="1905" w:type="dxa"/>
          </w:tcPr>
          <w:p w14:paraId="75F21A4A" w14:textId="411DE2D6" w:rsidR="00C3049A" w:rsidRDefault="00C3049A" w:rsidP="00C3049A">
            <w:r>
              <w:t>W-hours, Delivered [Wh_D_2</w:t>
            </w:r>
            <w:r w:rsidRPr="00C3049A">
              <w:t>]</w:t>
            </w:r>
          </w:p>
        </w:tc>
        <w:tc>
          <w:tcPr>
            <w:tcW w:w="1205" w:type="dxa"/>
          </w:tcPr>
          <w:p w14:paraId="63E786C3" w14:textId="45BF1301" w:rsidR="00C3049A" w:rsidRDefault="00C3049A" w:rsidP="00C3049A">
            <w:r>
              <w:t>PV</w:t>
            </w:r>
          </w:p>
        </w:tc>
        <w:tc>
          <w:tcPr>
            <w:tcW w:w="1507" w:type="dxa"/>
          </w:tcPr>
          <w:p w14:paraId="4429C6AC" w14:textId="4E48DBBD" w:rsidR="00C3049A" w:rsidRDefault="00C3049A" w:rsidP="00C3049A">
            <w:r>
              <w:t>Attic</w:t>
            </w:r>
          </w:p>
        </w:tc>
        <w:tc>
          <w:tcPr>
            <w:tcW w:w="5697" w:type="dxa"/>
          </w:tcPr>
          <w:p w14:paraId="11B79A8A" w14:textId="522CE8F2" w:rsidR="00C3049A" w:rsidRDefault="00C3049A" w:rsidP="00C3049A">
            <w:r>
              <w:t>Cumulative energy delivered by inverter 2 from beginning of operation as measured by system using current transformers</w:t>
            </w:r>
          </w:p>
        </w:tc>
        <w:tc>
          <w:tcPr>
            <w:tcW w:w="1096" w:type="dxa"/>
          </w:tcPr>
          <w:p w14:paraId="4BB062BE" w14:textId="3B7A2F6E" w:rsidR="00C3049A" w:rsidRDefault="00C3049A" w:rsidP="00C3049A">
            <w:r>
              <w:t>Wh</w:t>
            </w:r>
          </w:p>
        </w:tc>
        <w:tc>
          <w:tcPr>
            <w:tcW w:w="1540" w:type="dxa"/>
          </w:tcPr>
          <w:p w14:paraId="48C8FF38" w14:textId="12AA49DF" w:rsidR="00C3049A" w:rsidRDefault="00C3049A" w:rsidP="00C3049A">
            <w:r>
              <w:t>PV, AQ</w:t>
            </w:r>
          </w:p>
        </w:tc>
      </w:tr>
      <w:tr w:rsidR="00C3049A" w14:paraId="23280458" w14:textId="77777777" w:rsidTr="0028250E">
        <w:tc>
          <w:tcPr>
            <w:tcW w:w="1905" w:type="dxa"/>
          </w:tcPr>
          <w:p w14:paraId="174589ED" w14:textId="2B655324" w:rsidR="00C3049A" w:rsidRDefault="00C3049A" w:rsidP="00C3049A">
            <w:r w:rsidRPr="00C3049A">
              <w:t>String Current [I_Str1]</w:t>
            </w:r>
          </w:p>
        </w:tc>
        <w:tc>
          <w:tcPr>
            <w:tcW w:w="1205" w:type="dxa"/>
          </w:tcPr>
          <w:p w14:paraId="61C8F514" w14:textId="7CEF4815" w:rsidR="00C3049A" w:rsidRDefault="00C3049A" w:rsidP="00C3049A">
            <w:r>
              <w:t xml:space="preserve">PV </w:t>
            </w:r>
          </w:p>
        </w:tc>
        <w:tc>
          <w:tcPr>
            <w:tcW w:w="1507" w:type="dxa"/>
          </w:tcPr>
          <w:p w14:paraId="756EF201" w14:textId="68797A3A" w:rsidR="00C3049A" w:rsidRDefault="00C3049A" w:rsidP="00C3049A">
            <w:r>
              <w:t>Attic</w:t>
            </w:r>
          </w:p>
        </w:tc>
        <w:tc>
          <w:tcPr>
            <w:tcW w:w="5697" w:type="dxa"/>
          </w:tcPr>
          <w:p w14:paraId="3C47063A" w14:textId="17D85E5C" w:rsidR="00C3049A" w:rsidRDefault="0028250E" w:rsidP="00C3049A">
            <w:r>
              <w:t>Instantaneous direct current from string 1 feeding into inverter 1</w:t>
            </w:r>
          </w:p>
        </w:tc>
        <w:tc>
          <w:tcPr>
            <w:tcW w:w="1096" w:type="dxa"/>
          </w:tcPr>
          <w:p w14:paraId="0BC6AE46" w14:textId="62A8A4C5" w:rsidR="00C3049A" w:rsidRDefault="0028250E" w:rsidP="00C3049A">
            <w:r>
              <w:t>A</w:t>
            </w:r>
          </w:p>
        </w:tc>
        <w:tc>
          <w:tcPr>
            <w:tcW w:w="1540" w:type="dxa"/>
          </w:tcPr>
          <w:p w14:paraId="601866AE" w14:textId="47C334F9" w:rsidR="00C3049A" w:rsidRDefault="0028250E" w:rsidP="00C3049A">
            <w:r>
              <w:t>PV, BC</w:t>
            </w:r>
          </w:p>
        </w:tc>
      </w:tr>
      <w:tr w:rsidR="0028250E" w14:paraId="506D7265" w14:textId="77777777" w:rsidTr="0028250E">
        <w:tc>
          <w:tcPr>
            <w:tcW w:w="1905" w:type="dxa"/>
          </w:tcPr>
          <w:p w14:paraId="09C88AF1" w14:textId="0C0FEF70" w:rsidR="0028250E" w:rsidRDefault="0028250E" w:rsidP="0028250E">
            <w:r>
              <w:t>String Current [I_Str2</w:t>
            </w:r>
            <w:r w:rsidRPr="00C3049A">
              <w:t>]</w:t>
            </w:r>
          </w:p>
        </w:tc>
        <w:tc>
          <w:tcPr>
            <w:tcW w:w="1205" w:type="dxa"/>
          </w:tcPr>
          <w:p w14:paraId="6D86EE87" w14:textId="180DD669" w:rsidR="0028250E" w:rsidRDefault="0028250E" w:rsidP="0028250E">
            <w:r>
              <w:t xml:space="preserve">PV </w:t>
            </w:r>
          </w:p>
        </w:tc>
        <w:tc>
          <w:tcPr>
            <w:tcW w:w="1507" w:type="dxa"/>
          </w:tcPr>
          <w:p w14:paraId="6C79ACF9" w14:textId="65E74286" w:rsidR="0028250E" w:rsidRDefault="0028250E" w:rsidP="0028250E">
            <w:r>
              <w:t>Attic</w:t>
            </w:r>
          </w:p>
        </w:tc>
        <w:tc>
          <w:tcPr>
            <w:tcW w:w="5697" w:type="dxa"/>
          </w:tcPr>
          <w:p w14:paraId="12EDB715" w14:textId="7F2A7547" w:rsidR="0028250E" w:rsidRDefault="0028250E" w:rsidP="0028250E">
            <w:r>
              <w:t>Instantaneous direct current from string 2 feeding into inverter 1</w:t>
            </w:r>
          </w:p>
        </w:tc>
        <w:tc>
          <w:tcPr>
            <w:tcW w:w="1096" w:type="dxa"/>
          </w:tcPr>
          <w:p w14:paraId="44956663" w14:textId="58642935" w:rsidR="0028250E" w:rsidRDefault="0028250E" w:rsidP="0028250E">
            <w:r>
              <w:t>A</w:t>
            </w:r>
          </w:p>
        </w:tc>
        <w:tc>
          <w:tcPr>
            <w:tcW w:w="1540" w:type="dxa"/>
          </w:tcPr>
          <w:p w14:paraId="3285C1ED" w14:textId="158DC048" w:rsidR="0028250E" w:rsidRDefault="0028250E" w:rsidP="0028250E">
            <w:r>
              <w:t>PV, BC</w:t>
            </w:r>
          </w:p>
        </w:tc>
      </w:tr>
      <w:tr w:rsidR="0028250E" w14:paraId="28F2C3A1" w14:textId="77777777" w:rsidTr="0028250E">
        <w:tc>
          <w:tcPr>
            <w:tcW w:w="1905" w:type="dxa"/>
          </w:tcPr>
          <w:p w14:paraId="36E051EF" w14:textId="31127353" w:rsidR="0028250E" w:rsidRDefault="0028250E" w:rsidP="0028250E">
            <w:r>
              <w:t>String Current [I_Str3</w:t>
            </w:r>
            <w:r w:rsidRPr="00C3049A">
              <w:t>]</w:t>
            </w:r>
          </w:p>
        </w:tc>
        <w:tc>
          <w:tcPr>
            <w:tcW w:w="1205" w:type="dxa"/>
          </w:tcPr>
          <w:p w14:paraId="56B42047" w14:textId="17C1C623" w:rsidR="0028250E" w:rsidRDefault="0028250E" w:rsidP="0028250E">
            <w:r>
              <w:t xml:space="preserve">PV </w:t>
            </w:r>
          </w:p>
        </w:tc>
        <w:tc>
          <w:tcPr>
            <w:tcW w:w="1507" w:type="dxa"/>
          </w:tcPr>
          <w:p w14:paraId="5747378E" w14:textId="7FDAEAC0" w:rsidR="0028250E" w:rsidRDefault="0028250E" w:rsidP="0028250E">
            <w:r>
              <w:t>Attic</w:t>
            </w:r>
          </w:p>
        </w:tc>
        <w:tc>
          <w:tcPr>
            <w:tcW w:w="5697" w:type="dxa"/>
          </w:tcPr>
          <w:p w14:paraId="622B34C6" w14:textId="23304BAA" w:rsidR="0028250E" w:rsidRDefault="0028250E" w:rsidP="0028250E">
            <w:r>
              <w:t>Instantaneous direct current from string 3 feeding into inverter 2</w:t>
            </w:r>
          </w:p>
        </w:tc>
        <w:tc>
          <w:tcPr>
            <w:tcW w:w="1096" w:type="dxa"/>
          </w:tcPr>
          <w:p w14:paraId="2E94893D" w14:textId="468A1301" w:rsidR="0028250E" w:rsidRDefault="0028250E" w:rsidP="0028250E">
            <w:r>
              <w:t>A</w:t>
            </w:r>
          </w:p>
        </w:tc>
        <w:tc>
          <w:tcPr>
            <w:tcW w:w="1540" w:type="dxa"/>
          </w:tcPr>
          <w:p w14:paraId="1361C5ED" w14:textId="3A07F105" w:rsidR="0028250E" w:rsidRDefault="0028250E" w:rsidP="0028250E">
            <w:r>
              <w:t>PV, BC</w:t>
            </w:r>
          </w:p>
        </w:tc>
      </w:tr>
      <w:tr w:rsidR="0028250E" w14:paraId="3EFD3EFA" w14:textId="77777777" w:rsidTr="0028250E">
        <w:tc>
          <w:tcPr>
            <w:tcW w:w="1905" w:type="dxa"/>
          </w:tcPr>
          <w:p w14:paraId="1C35698B" w14:textId="20DA339B" w:rsidR="0028250E" w:rsidRDefault="0028250E" w:rsidP="0028250E">
            <w:r>
              <w:t>String Current [I_Str4</w:t>
            </w:r>
            <w:r w:rsidRPr="00C3049A">
              <w:t>]</w:t>
            </w:r>
          </w:p>
        </w:tc>
        <w:tc>
          <w:tcPr>
            <w:tcW w:w="1205" w:type="dxa"/>
          </w:tcPr>
          <w:p w14:paraId="481EB237" w14:textId="63F78D78" w:rsidR="0028250E" w:rsidRDefault="0028250E" w:rsidP="0028250E">
            <w:r>
              <w:t xml:space="preserve">PV </w:t>
            </w:r>
          </w:p>
        </w:tc>
        <w:tc>
          <w:tcPr>
            <w:tcW w:w="1507" w:type="dxa"/>
          </w:tcPr>
          <w:p w14:paraId="5CA7D513" w14:textId="2AFB0D89" w:rsidR="0028250E" w:rsidRDefault="0028250E" w:rsidP="0028250E">
            <w:r>
              <w:t>Attic</w:t>
            </w:r>
          </w:p>
        </w:tc>
        <w:tc>
          <w:tcPr>
            <w:tcW w:w="5697" w:type="dxa"/>
          </w:tcPr>
          <w:p w14:paraId="2DA625BA" w14:textId="06ABBBBE" w:rsidR="0028250E" w:rsidRDefault="0028250E" w:rsidP="0028250E">
            <w:r>
              <w:t>Instantaneous direct current from string 4 feeding into inverter 2</w:t>
            </w:r>
          </w:p>
        </w:tc>
        <w:tc>
          <w:tcPr>
            <w:tcW w:w="1096" w:type="dxa"/>
          </w:tcPr>
          <w:p w14:paraId="5A0212A8" w14:textId="331EDE57" w:rsidR="0028250E" w:rsidRDefault="0028250E" w:rsidP="0028250E">
            <w:r>
              <w:t>A</w:t>
            </w:r>
          </w:p>
        </w:tc>
        <w:tc>
          <w:tcPr>
            <w:tcW w:w="1540" w:type="dxa"/>
          </w:tcPr>
          <w:p w14:paraId="1C9298D1" w14:textId="42447969" w:rsidR="0028250E" w:rsidRDefault="0028250E" w:rsidP="0028250E">
            <w:r>
              <w:t>PV, BC</w:t>
            </w:r>
          </w:p>
        </w:tc>
      </w:tr>
      <w:tr w:rsidR="0028250E" w14:paraId="5A72BA51" w14:textId="77777777" w:rsidTr="0028250E">
        <w:tc>
          <w:tcPr>
            <w:tcW w:w="1905" w:type="dxa"/>
          </w:tcPr>
          <w:p w14:paraId="074F0C8B" w14:textId="017AE390" w:rsidR="0028250E" w:rsidRDefault="0028250E" w:rsidP="0028250E">
            <w:r w:rsidRPr="0028250E">
              <w:t>PV System 1 AC Power OS;  P_AC_PV1_OS</w:t>
            </w:r>
          </w:p>
        </w:tc>
        <w:tc>
          <w:tcPr>
            <w:tcW w:w="1205" w:type="dxa"/>
          </w:tcPr>
          <w:p w14:paraId="7EA0E2C5" w14:textId="758F790F" w:rsidR="0028250E" w:rsidRDefault="0028250E" w:rsidP="0028250E">
            <w:r>
              <w:t>PV</w:t>
            </w:r>
          </w:p>
        </w:tc>
        <w:tc>
          <w:tcPr>
            <w:tcW w:w="1507" w:type="dxa"/>
          </w:tcPr>
          <w:p w14:paraId="7D289B32" w14:textId="542A74F1" w:rsidR="0028250E" w:rsidRDefault="0028250E" w:rsidP="0028250E">
            <w:r>
              <w:t>Attic</w:t>
            </w:r>
          </w:p>
        </w:tc>
        <w:tc>
          <w:tcPr>
            <w:tcW w:w="5697" w:type="dxa"/>
          </w:tcPr>
          <w:p w14:paraId="19D6C248" w14:textId="30C93AD7" w:rsidR="0028250E" w:rsidRDefault="0028250E" w:rsidP="0028250E">
            <w:r>
              <w:t>Instantaneous AC power reading from inverter 1 as measured by current shunts</w:t>
            </w:r>
          </w:p>
        </w:tc>
        <w:tc>
          <w:tcPr>
            <w:tcW w:w="1096" w:type="dxa"/>
          </w:tcPr>
          <w:p w14:paraId="5EE7F409" w14:textId="32E30CB8" w:rsidR="0028250E" w:rsidRDefault="0028250E" w:rsidP="0028250E">
            <w:r>
              <w:t>W</w:t>
            </w:r>
          </w:p>
        </w:tc>
        <w:tc>
          <w:tcPr>
            <w:tcW w:w="1540" w:type="dxa"/>
          </w:tcPr>
          <w:p w14:paraId="0389D9BC" w14:textId="13420841" w:rsidR="0028250E" w:rsidRDefault="0028250E" w:rsidP="0028250E">
            <w:r>
              <w:t>PV, BG</w:t>
            </w:r>
          </w:p>
        </w:tc>
      </w:tr>
      <w:tr w:rsidR="0028250E" w14:paraId="48CEC1CF" w14:textId="77777777" w:rsidTr="0028250E">
        <w:tc>
          <w:tcPr>
            <w:tcW w:w="1905" w:type="dxa"/>
          </w:tcPr>
          <w:p w14:paraId="59D7C31B" w14:textId="6E050D93" w:rsidR="0028250E" w:rsidRDefault="0028250E" w:rsidP="0028250E">
            <w:r w:rsidRPr="0028250E">
              <w:t>PV System 2 AC Power OS;  P_AC_PV2_OS</w:t>
            </w:r>
          </w:p>
        </w:tc>
        <w:tc>
          <w:tcPr>
            <w:tcW w:w="1205" w:type="dxa"/>
          </w:tcPr>
          <w:p w14:paraId="4564D560" w14:textId="2150C6F4" w:rsidR="0028250E" w:rsidRDefault="0028250E" w:rsidP="0028250E">
            <w:r>
              <w:t>PV</w:t>
            </w:r>
          </w:p>
        </w:tc>
        <w:tc>
          <w:tcPr>
            <w:tcW w:w="1507" w:type="dxa"/>
          </w:tcPr>
          <w:p w14:paraId="485A934C" w14:textId="32ED4167" w:rsidR="0028250E" w:rsidRDefault="0028250E" w:rsidP="0028250E">
            <w:r>
              <w:t>Attic</w:t>
            </w:r>
          </w:p>
        </w:tc>
        <w:tc>
          <w:tcPr>
            <w:tcW w:w="5697" w:type="dxa"/>
          </w:tcPr>
          <w:p w14:paraId="55D1B921" w14:textId="52F2E030" w:rsidR="0028250E" w:rsidRDefault="0028250E" w:rsidP="0028250E">
            <w:r>
              <w:t>Instantaneous AC power reading from inverter 1 as measured by current shunts</w:t>
            </w:r>
          </w:p>
        </w:tc>
        <w:tc>
          <w:tcPr>
            <w:tcW w:w="1096" w:type="dxa"/>
          </w:tcPr>
          <w:p w14:paraId="69B7FDC1" w14:textId="4A8F6E20" w:rsidR="0028250E" w:rsidRDefault="0028250E" w:rsidP="0028250E">
            <w:r>
              <w:t>W</w:t>
            </w:r>
          </w:p>
        </w:tc>
        <w:tc>
          <w:tcPr>
            <w:tcW w:w="1540" w:type="dxa"/>
          </w:tcPr>
          <w:p w14:paraId="528EBBFD" w14:textId="3715A178" w:rsidR="0028250E" w:rsidRDefault="0028250E" w:rsidP="0028250E">
            <w:r>
              <w:t>PV, BH</w:t>
            </w:r>
          </w:p>
        </w:tc>
      </w:tr>
      <w:tr w:rsidR="0028250E" w14:paraId="575250F1" w14:textId="77777777" w:rsidTr="0028250E">
        <w:tc>
          <w:tcPr>
            <w:tcW w:w="1905" w:type="dxa"/>
          </w:tcPr>
          <w:p w14:paraId="2B5CDCB4" w14:textId="17BE1060" w:rsidR="0028250E" w:rsidRDefault="0028250E" w:rsidP="0028250E">
            <w:r w:rsidRPr="0028250E">
              <w:t>PV Insolation (H_Array)</w:t>
            </w:r>
          </w:p>
        </w:tc>
        <w:tc>
          <w:tcPr>
            <w:tcW w:w="1205" w:type="dxa"/>
          </w:tcPr>
          <w:p w14:paraId="248B9C8A" w14:textId="352E1374" w:rsidR="0028250E" w:rsidRDefault="0028250E" w:rsidP="0028250E">
            <w:r>
              <w:t>PV</w:t>
            </w:r>
          </w:p>
        </w:tc>
        <w:tc>
          <w:tcPr>
            <w:tcW w:w="1507" w:type="dxa"/>
          </w:tcPr>
          <w:p w14:paraId="1B0127FC" w14:textId="0B35876C" w:rsidR="0028250E" w:rsidRDefault="0028250E" w:rsidP="0028250E">
            <w:r>
              <w:t>Outdoor</w:t>
            </w:r>
          </w:p>
        </w:tc>
        <w:tc>
          <w:tcPr>
            <w:tcW w:w="5697" w:type="dxa"/>
          </w:tcPr>
          <w:p w14:paraId="1667BDD3" w14:textId="67D946EE" w:rsidR="0028250E" w:rsidRDefault="0028250E" w:rsidP="0028250E">
            <w:r>
              <w:t>Instantaneous broadband solar insolation as measured in the plane of array of the photovoltaic system</w:t>
            </w:r>
          </w:p>
        </w:tc>
        <w:tc>
          <w:tcPr>
            <w:tcW w:w="1096" w:type="dxa"/>
          </w:tcPr>
          <w:p w14:paraId="24EA01E0" w14:textId="7BE0C282" w:rsidR="0028250E" w:rsidRDefault="0028250E" w:rsidP="0028250E">
            <w:r>
              <w:t>kW/m^2</w:t>
            </w:r>
          </w:p>
        </w:tc>
        <w:tc>
          <w:tcPr>
            <w:tcW w:w="1540" w:type="dxa"/>
          </w:tcPr>
          <w:p w14:paraId="4056A705" w14:textId="0DBF3855" w:rsidR="0028250E" w:rsidRDefault="0028250E" w:rsidP="0028250E">
            <w:r>
              <w:t>PV, BJ</w:t>
            </w:r>
          </w:p>
        </w:tc>
      </w:tr>
      <w:tr w:rsidR="0028250E" w14:paraId="3D2287F0" w14:textId="77777777" w:rsidTr="0028250E">
        <w:tc>
          <w:tcPr>
            <w:tcW w:w="1905" w:type="dxa"/>
            <w:tcBorders>
              <w:top w:val="double" w:sz="4" w:space="0" w:color="auto"/>
            </w:tcBorders>
          </w:tcPr>
          <w:p w14:paraId="728CC004" w14:textId="77777777" w:rsidR="0028250E" w:rsidRDefault="0028250E" w:rsidP="0028250E">
            <w:r w:rsidRPr="000825C6">
              <w:t>Outdoor Amb. Temp</w:t>
            </w:r>
          </w:p>
        </w:tc>
        <w:tc>
          <w:tcPr>
            <w:tcW w:w="1205" w:type="dxa"/>
            <w:tcBorders>
              <w:top w:val="double" w:sz="4" w:space="0" w:color="auto"/>
            </w:tcBorders>
          </w:tcPr>
          <w:p w14:paraId="1CAF444E" w14:textId="77777777" w:rsidR="0028250E" w:rsidRDefault="0028250E" w:rsidP="0028250E">
            <w:r>
              <w:t>OutEnv</w:t>
            </w:r>
          </w:p>
        </w:tc>
        <w:tc>
          <w:tcPr>
            <w:tcW w:w="1507" w:type="dxa"/>
            <w:tcBorders>
              <w:top w:val="double" w:sz="4" w:space="0" w:color="auto"/>
            </w:tcBorders>
          </w:tcPr>
          <w:p w14:paraId="0ADC18B7" w14:textId="77777777" w:rsidR="0028250E" w:rsidRDefault="0028250E" w:rsidP="0028250E">
            <w:r>
              <w:t>Outdoor</w:t>
            </w:r>
          </w:p>
        </w:tc>
        <w:tc>
          <w:tcPr>
            <w:tcW w:w="5697" w:type="dxa"/>
            <w:tcBorders>
              <w:top w:val="double" w:sz="4" w:space="0" w:color="auto"/>
            </w:tcBorders>
          </w:tcPr>
          <w:p w14:paraId="38ACD6AF" w14:textId="417292B0" w:rsidR="0028250E" w:rsidRDefault="0028250E" w:rsidP="0028250E">
            <w:r>
              <w:t>Instantaneous dry bulb temperature measured on roof of house</w:t>
            </w:r>
          </w:p>
        </w:tc>
        <w:tc>
          <w:tcPr>
            <w:tcW w:w="1096" w:type="dxa"/>
            <w:tcBorders>
              <w:top w:val="double" w:sz="4" w:space="0" w:color="auto"/>
            </w:tcBorders>
          </w:tcPr>
          <w:p w14:paraId="59B4C5DF" w14:textId="77777777" w:rsidR="0028250E" w:rsidRDefault="0028250E" w:rsidP="0028250E">
            <w:r>
              <w:t>°C</w:t>
            </w:r>
          </w:p>
        </w:tc>
        <w:tc>
          <w:tcPr>
            <w:tcW w:w="1540" w:type="dxa"/>
            <w:tcBorders>
              <w:top w:val="double" w:sz="4" w:space="0" w:color="auto"/>
            </w:tcBorders>
          </w:tcPr>
          <w:p w14:paraId="0717F51A" w14:textId="77777777" w:rsidR="0028250E" w:rsidRDefault="0028250E" w:rsidP="0028250E">
            <w:r>
              <w:t>OutEnv, A</w:t>
            </w:r>
          </w:p>
        </w:tc>
      </w:tr>
      <w:tr w:rsidR="0028250E" w14:paraId="7881ABDD" w14:textId="77777777" w:rsidTr="0028250E">
        <w:tc>
          <w:tcPr>
            <w:tcW w:w="1905" w:type="dxa"/>
            <w:tcBorders>
              <w:bottom w:val="single" w:sz="4" w:space="0" w:color="auto"/>
            </w:tcBorders>
          </w:tcPr>
          <w:p w14:paraId="70C5E371" w14:textId="77777777" w:rsidR="0028250E" w:rsidRDefault="0028250E" w:rsidP="0028250E">
            <w:r>
              <w:t>Rooftop Wind Speed</w:t>
            </w:r>
          </w:p>
        </w:tc>
        <w:tc>
          <w:tcPr>
            <w:tcW w:w="1205" w:type="dxa"/>
            <w:tcBorders>
              <w:bottom w:val="single" w:sz="4" w:space="0" w:color="auto"/>
            </w:tcBorders>
          </w:tcPr>
          <w:p w14:paraId="72B35D69" w14:textId="77777777" w:rsidR="0028250E" w:rsidRDefault="0028250E" w:rsidP="0028250E">
            <w:r>
              <w:t>OutEnv</w:t>
            </w:r>
          </w:p>
        </w:tc>
        <w:tc>
          <w:tcPr>
            <w:tcW w:w="1507" w:type="dxa"/>
            <w:tcBorders>
              <w:bottom w:val="single" w:sz="4" w:space="0" w:color="auto"/>
            </w:tcBorders>
          </w:tcPr>
          <w:p w14:paraId="66136C9E" w14:textId="77777777" w:rsidR="0028250E" w:rsidRDefault="0028250E" w:rsidP="0028250E">
            <w:r>
              <w:t>Outdoor</w:t>
            </w:r>
          </w:p>
        </w:tc>
        <w:tc>
          <w:tcPr>
            <w:tcW w:w="5697" w:type="dxa"/>
            <w:tcBorders>
              <w:bottom w:val="single" w:sz="4" w:space="0" w:color="auto"/>
            </w:tcBorders>
          </w:tcPr>
          <w:p w14:paraId="123AE3C2" w14:textId="3BD7A3F5" w:rsidR="0028250E" w:rsidRDefault="0028250E" w:rsidP="0028250E">
            <w:r>
              <w:t>Instantaneous wind speed measured on roof of house</w:t>
            </w:r>
          </w:p>
        </w:tc>
        <w:tc>
          <w:tcPr>
            <w:tcW w:w="1096" w:type="dxa"/>
            <w:tcBorders>
              <w:bottom w:val="single" w:sz="4" w:space="0" w:color="auto"/>
            </w:tcBorders>
          </w:tcPr>
          <w:p w14:paraId="784054B4" w14:textId="77777777" w:rsidR="0028250E" w:rsidRDefault="0028250E" w:rsidP="0028250E">
            <w:r>
              <w:t>m/s</w:t>
            </w:r>
          </w:p>
        </w:tc>
        <w:tc>
          <w:tcPr>
            <w:tcW w:w="1540" w:type="dxa"/>
            <w:tcBorders>
              <w:bottom w:val="single" w:sz="4" w:space="0" w:color="auto"/>
            </w:tcBorders>
          </w:tcPr>
          <w:p w14:paraId="56FE6551" w14:textId="77777777" w:rsidR="0028250E" w:rsidRDefault="0028250E" w:rsidP="0028250E">
            <w:r>
              <w:t>OutEnv, B</w:t>
            </w:r>
          </w:p>
        </w:tc>
      </w:tr>
      <w:tr w:rsidR="0028250E" w14:paraId="76317442" w14:textId="77777777" w:rsidTr="0028250E">
        <w:tc>
          <w:tcPr>
            <w:tcW w:w="1905" w:type="dxa"/>
            <w:tcBorders>
              <w:bottom w:val="double" w:sz="4" w:space="0" w:color="auto"/>
            </w:tcBorders>
          </w:tcPr>
          <w:p w14:paraId="21AB3C84" w14:textId="77777777" w:rsidR="0028250E" w:rsidRDefault="0028250E" w:rsidP="0028250E">
            <w:r>
              <w:t>Rooftop Wind Direction</w:t>
            </w:r>
          </w:p>
        </w:tc>
        <w:tc>
          <w:tcPr>
            <w:tcW w:w="1205" w:type="dxa"/>
            <w:tcBorders>
              <w:bottom w:val="double" w:sz="4" w:space="0" w:color="auto"/>
            </w:tcBorders>
          </w:tcPr>
          <w:p w14:paraId="413D57EA" w14:textId="77777777" w:rsidR="0028250E" w:rsidRDefault="0028250E" w:rsidP="0028250E">
            <w:r>
              <w:t>OutEnv</w:t>
            </w:r>
          </w:p>
        </w:tc>
        <w:tc>
          <w:tcPr>
            <w:tcW w:w="1507" w:type="dxa"/>
            <w:tcBorders>
              <w:bottom w:val="double" w:sz="4" w:space="0" w:color="auto"/>
            </w:tcBorders>
          </w:tcPr>
          <w:p w14:paraId="69627C2E" w14:textId="77777777" w:rsidR="0028250E" w:rsidRDefault="0028250E" w:rsidP="0028250E">
            <w:r>
              <w:t>Outdoor</w:t>
            </w:r>
          </w:p>
        </w:tc>
        <w:tc>
          <w:tcPr>
            <w:tcW w:w="5697" w:type="dxa"/>
            <w:tcBorders>
              <w:bottom w:val="double" w:sz="4" w:space="0" w:color="auto"/>
            </w:tcBorders>
          </w:tcPr>
          <w:p w14:paraId="0242D831" w14:textId="43E04D4D" w:rsidR="0028250E" w:rsidRDefault="0028250E" w:rsidP="0028250E">
            <w:r>
              <w:t xml:space="preserve">Instantaneous wind direction measured on roof of house; </w:t>
            </w:r>
            <w:r w:rsidRPr="007F11DC">
              <w:rPr>
                <w:highlight w:val="yellow"/>
              </w:rPr>
              <w:t>0° means wind is coming from</w:t>
            </w:r>
            <w:r>
              <w:t xml:space="preserve"> </w:t>
            </w:r>
          </w:p>
        </w:tc>
        <w:tc>
          <w:tcPr>
            <w:tcW w:w="1096" w:type="dxa"/>
            <w:tcBorders>
              <w:bottom w:val="double" w:sz="4" w:space="0" w:color="auto"/>
            </w:tcBorders>
          </w:tcPr>
          <w:p w14:paraId="596C7D5B" w14:textId="77777777" w:rsidR="0028250E" w:rsidRDefault="0028250E" w:rsidP="0028250E">
            <w:r>
              <w:t>degrees</w:t>
            </w:r>
          </w:p>
        </w:tc>
        <w:tc>
          <w:tcPr>
            <w:tcW w:w="1540" w:type="dxa"/>
            <w:tcBorders>
              <w:bottom w:val="double" w:sz="4" w:space="0" w:color="auto"/>
            </w:tcBorders>
          </w:tcPr>
          <w:p w14:paraId="3211F6AF" w14:textId="77777777" w:rsidR="0028250E" w:rsidRDefault="0028250E" w:rsidP="0028250E">
            <w:r>
              <w:t>OutEnv, C</w:t>
            </w:r>
          </w:p>
        </w:tc>
      </w:tr>
      <w:tr w:rsidR="0028250E" w14:paraId="2151DC2E" w14:textId="77777777" w:rsidTr="0028250E">
        <w:tc>
          <w:tcPr>
            <w:tcW w:w="1905" w:type="dxa"/>
            <w:tcBorders>
              <w:top w:val="double" w:sz="4" w:space="0" w:color="auto"/>
            </w:tcBorders>
          </w:tcPr>
          <w:p w14:paraId="6245FC43" w14:textId="77777777" w:rsidR="0028250E" w:rsidRDefault="0028250E" w:rsidP="0028250E">
            <w:r w:rsidRPr="007F11DC">
              <w:lastRenderedPageBreak/>
              <w:t>HRV Temp - Supply Out</w:t>
            </w:r>
          </w:p>
        </w:tc>
        <w:tc>
          <w:tcPr>
            <w:tcW w:w="1205" w:type="dxa"/>
            <w:tcBorders>
              <w:top w:val="double" w:sz="4" w:space="0" w:color="auto"/>
            </w:tcBorders>
          </w:tcPr>
          <w:p w14:paraId="31EB92F2" w14:textId="77777777" w:rsidR="0028250E" w:rsidRDefault="0028250E" w:rsidP="0028250E">
            <w:r>
              <w:t>Ventilation</w:t>
            </w:r>
          </w:p>
        </w:tc>
        <w:tc>
          <w:tcPr>
            <w:tcW w:w="1507" w:type="dxa"/>
            <w:tcBorders>
              <w:top w:val="double" w:sz="4" w:space="0" w:color="auto"/>
            </w:tcBorders>
          </w:tcPr>
          <w:p w14:paraId="35712A60" w14:textId="77777777" w:rsidR="0028250E" w:rsidRDefault="0028250E" w:rsidP="0028250E">
            <w:r>
              <w:t>Basement</w:t>
            </w:r>
          </w:p>
        </w:tc>
        <w:tc>
          <w:tcPr>
            <w:tcW w:w="5697" w:type="dxa"/>
            <w:tcBorders>
              <w:top w:val="double" w:sz="4" w:space="0" w:color="auto"/>
            </w:tcBorders>
          </w:tcPr>
          <w:p w14:paraId="51738442" w14:textId="77777777" w:rsidR="0028250E" w:rsidRDefault="0028250E" w:rsidP="0028250E">
            <w:r>
              <w:t>Instantaneous dry bulb temperature in the supply duct outlet from the heat recovery ventilator; refers to outdoor air being brought into the house</w:t>
            </w:r>
          </w:p>
        </w:tc>
        <w:tc>
          <w:tcPr>
            <w:tcW w:w="1096" w:type="dxa"/>
            <w:tcBorders>
              <w:top w:val="double" w:sz="4" w:space="0" w:color="auto"/>
            </w:tcBorders>
          </w:tcPr>
          <w:p w14:paraId="57A5BA95" w14:textId="77777777" w:rsidR="0028250E" w:rsidRDefault="0028250E" w:rsidP="0028250E">
            <w:r>
              <w:t>°C</w:t>
            </w:r>
          </w:p>
        </w:tc>
        <w:tc>
          <w:tcPr>
            <w:tcW w:w="1540" w:type="dxa"/>
            <w:tcBorders>
              <w:top w:val="double" w:sz="4" w:space="0" w:color="auto"/>
            </w:tcBorders>
          </w:tcPr>
          <w:p w14:paraId="0BF3C178" w14:textId="77777777" w:rsidR="0028250E" w:rsidRDefault="0028250E" w:rsidP="0028250E">
            <w:r>
              <w:t>Vent, A</w:t>
            </w:r>
          </w:p>
        </w:tc>
      </w:tr>
      <w:tr w:rsidR="0028250E" w14:paraId="48C9B359" w14:textId="77777777" w:rsidTr="0028250E">
        <w:tc>
          <w:tcPr>
            <w:tcW w:w="1905" w:type="dxa"/>
          </w:tcPr>
          <w:p w14:paraId="5C78A468" w14:textId="77777777" w:rsidR="0028250E" w:rsidRDefault="0028250E" w:rsidP="0028250E">
            <w:r w:rsidRPr="00851DB6">
              <w:t>HRV Temp - Return In</w:t>
            </w:r>
          </w:p>
        </w:tc>
        <w:tc>
          <w:tcPr>
            <w:tcW w:w="1205" w:type="dxa"/>
          </w:tcPr>
          <w:p w14:paraId="1B47FF80" w14:textId="77777777" w:rsidR="0028250E" w:rsidRDefault="0028250E" w:rsidP="0028250E">
            <w:r>
              <w:t>Ventilation</w:t>
            </w:r>
          </w:p>
        </w:tc>
        <w:tc>
          <w:tcPr>
            <w:tcW w:w="1507" w:type="dxa"/>
          </w:tcPr>
          <w:p w14:paraId="3421A38C" w14:textId="77777777" w:rsidR="0028250E" w:rsidRDefault="0028250E" w:rsidP="0028250E">
            <w:r>
              <w:t>Basement</w:t>
            </w:r>
          </w:p>
        </w:tc>
        <w:tc>
          <w:tcPr>
            <w:tcW w:w="5697" w:type="dxa"/>
          </w:tcPr>
          <w:p w14:paraId="098C07BB" w14:textId="77777777" w:rsidR="0028250E" w:rsidRDefault="0028250E" w:rsidP="0028250E">
            <w:r>
              <w:t>Instantaneous dry bulb temperature in the return duct inlet to the heat recovery ventilator; refers to indoor air being exhausted from the house</w:t>
            </w:r>
          </w:p>
        </w:tc>
        <w:tc>
          <w:tcPr>
            <w:tcW w:w="1096" w:type="dxa"/>
          </w:tcPr>
          <w:p w14:paraId="5C114A8D" w14:textId="77777777" w:rsidR="0028250E" w:rsidRDefault="0028250E" w:rsidP="0028250E">
            <w:r>
              <w:t>°C</w:t>
            </w:r>
          </w:p>
        </w:tc>
        <w:tc>
          <w:tcPr>
            <w:tcW w:w="1540" w:type="dxa"/>
          </w:tcPr>
          <w:p w14:paraId="1E65F737" w14:textId="77777777" w:rsidR="0028250E" w:rsidRDefault="0028250E" w:rsidP="0028250E">
            <w:r>
              <w:t>Vent, B</w:t>
            </w:r>
          </w:p>
        </w:tc>
      </w:tr>
      <w:tr w:rsidR="0028250E" w14:paraId="09C2BA81" w14:textId="77777777" w:rsidTr="0028250E">
        <w:tc>
          <w:tcPr>
            <w:tcW w:w="1905" w:type="dxa"/>
          </w:tcPr>
          <w:p w14:paraId="7CF24A46" w14:textId="77777777" w:rsidR="0028250E" w:rsidRDefault="0028250E" w:rsidP="0028250E">
            <w:r w:rsidRPr="00851DB6">
              <w:t>HRV Temp - Exhaust Out</w:t>
            </w:r>
          </w:p>
        </w:tc>
        <w:tc>
          <w:tcPr>
            <w:tcW w:w="1205" w:type="dxa"/>
          </w:tcPr>
          <w:p w14:paraId="761863AD" w14:textId="77777777" w:rsidR="0028250E" w:rsidRDefault="0028250E" w:rsidP="0028250E">
            <w:r>
              <w:t>Ventilation</w:t>
            </w:r>
          </w:p>
        </w:tc>
        <w:tc>
          <w:tcPr>
            <w:tcW w:w="1507" w:type="dxa"/>
          </w:tcPr>
          <w:p w14:paraId="20B4D49E" w14:textId="77777777" w:rsidR="0028250E" w:rsidRDefault="0028250E" w:rsidP="0028250E">
            <w:r>
              <w:t>Basement</w:t>
            </w:r>
          </w:p>
        </w:tc>
        <w:tc>
          <w:tcPr>
            <w:tcW w:w="5697" w:type="dxa"/>
          </w:tcPr>
          <w:p w14:paraId="544D731C" w14:textId="77777777" w:rsidR="0028250E" w:rsidRDefault="0028250E" w:rsidP="0028250E">
            <w:r>
              <w:t>Instantaneous dry bulb temperature in the exhaust duct outlet from the heat recovery ventilator; refers to indoor air being exhausted from the house</w:t>
            </w:r>
          </w:p>
        </w:tc>
        <w:tc>
          <w:tcPr>
            <w:tcW w:w="1096" w:type="dxa"/>
          </w:tcPr>
          <w:p w14:paraId="3A45DE7A" w14:textId="77777777" w:rsidR="0028250E" w:rsidRDefault="0028250E" w:rsidP="0028250E">
            <w:r>
              <w:t>°C</w:t>
            </w:r>
          </w:p>
        </w:tc>
        <w:tc>
          <w:tcPr>
            <w:tcW w:w="1540" w:type="dxa"/>
          </w:tcPr>
          <w:p w14:paraId="2574B7FA" w14:textId="77777777" w:rsidR="0028250E" w:rsidRDefault="0028250E" w:rsidP="0028250E">
            <w:r>
              <w:t>Vent, C</w:t>
            </w:r>
          </w:p>
        </w:tc>
      </w:tr>
      <w:tr w:rsidR="0028250E" w14:paraId="078AAA16" w14:textId="77777777" w:rsidTr="0028250E">
        <w:tc>
          <w:tcPr>
            <w:tcW w:w="1905" w:type="dxa"/>
          </w:tcPr>
          <w:p w14:paraId="0E79A1AF" w14:textId="77777777" w:rsidR="0028250E" w:rsidRDefault="0028250E" w:rsidP="0028250E">
            <w:r w:rsidRPr="00851DB6">
              <w:t>HRV Temp - Outdoor in</w:t>
            </w:r>
          </w:p>
        </w:tc>
        <w:tc>
          <w:tcPr>
            <w:tcW w:w="1205" w:type="dxa"/>
          </w:tcPr>
          <w:p w14:paraId="6B3C809A" w14:textId="77777777" w:rsidR="0028250E" w:rsidRDefault="0028250E" w:rsidP="0028250E">
            <w:r>
              <w:t>Ventilation</w:t>
            </w:r>
          </w:p>
        </w:tc>
        <w:tc>
          <w:tcPr>
            <w:tcW w:w="1507" w:type="dxa"/>
          </w:tcPr>
          <w:p w14:paraId="0B1E7F79" w14:textId="77777777" w:rsidR="0028250E" w:rsidRDefault="0028250E" w:rsidP="0028250E">
            <w:r>
              <w:t>Basement</w:t>
            </w:r>
          </w:p>
        </w:tc>
        <w:tc>
          <w:tcPr>
            <w:tcW w:w="5697" w:type="dxa"/>
          </w:tcPr>
          <w:p w14:paraId="2C0CEB3F" w14:textId="77777777" w:rsidR="0028250E" w:rsidRDefault="0028250E" w:rsidP="0028250E">
            <w:r>
              <w:t>Instantaneous dry bulb temperature in the outdoor inlet duct to the heat recovery ventilator; refers to outdoor air being brought into the house</w:t>
            </w:r>
          </w:p>
        </w:tc>
        <w:tc>
          <w:tcPr>
            <w:tcW w:w="1096" w:type="dxa"/>
          </w:tcPr>
          <w:p w14:paraId="06A9A2C3" w14:textId="77777777" w:rsidR="0028250E" w:rsidRDefault="0028250E" w:rsidP="0028250E">
            <w:r>
              <w:t>°C</w:t>
            </w:r>
          </w:p>
        </w:tc>
        <w:tc>
          <w:tcPr>
            <w:tcW w:w="1540" w:type="dxa"/>
          </w:tcPr>
          <w:p w14:paraId="34D5C245" w14:textId="77777777" w:rsidR="0028250E" w:rsidRDefault="0028250E" w:rsidP="0028250E">
            <w:r>
              <w:t>Vent, D</w:t>
            </w:r>
          </w:p>
        </w:tc>
      </w:tr>
      <w:tr w:rsidR="0028250E" w14:paraId="35EF5B3A" w14:textId="77777777" w:rsidTr="0028250E">
        <w:tc>
          <w:tcPr>
            <w:tcW w:w="1905" w:type="dxa"/>
          </w:tcPr>
          <w:p w14:paraId="6DABB960" w14:textId="77777777" w:rsidR="0028250E" w:rsidRDefault="0028250E" w:rsidP="0028250E">
            <w:r w:rsidRPr="00851DB6">
              <w:t>HRV Dewpoint Temperature - Supply</w:t>
            </w:r>
          </w:p>
        </w:tc>
        <w:tc>
          <w:tcPr>
            <w:tcW w:w="1205" w:type="dxa"/>
          </w:tcPr>
          <w:p w14:paraId="6FF3783B" w14:textId="77777777" w:rsidR="0028250E" w:rsidRDefault="0028250E" w:rsidP="0028250E">
            <w:r>
              <w:t>Ventilation</w:t>
            </w:r>
          </w:p>
        </w:tc>
        <w:tc>
          <w:tcPr>
            <w:tcW w:w="1507" w:type="dxa"/>
          </w:tcPr>
          <w:p w14:paraId="6A58600C" w14:textId="77777777" w:rsidR="0028250E" w:rsidRDefault="0028250E" w:rsidP="0028250E">
            <w:r>
              <w:t>Basement</w:t>
            </w:r>
          </w:p>
        </w:tc>
        <w:tc>
          <w:tcPr>
            <w:tcW w:w="5697" w:type="dxa"/>
          </w:tcPr>
          <w:p w14:paraId="5B69ACDC" w14:textId="77777777" w:rsidR="0028250E" w:rsidRDefault="0028250E" w:rsidP="0028250E">
            <w:r>
              <w:t>Instantaneous dew point temperature in the supply duct outlet from the heat recovery ventilator; refers to outdoor air being brought into the house</w:t>
            </w:r>
          </w:p>
        </w:tc>
        <w:tc>
          <w:tcPr>
            <w:tcW w:w="1096" w:type="dxa"/>
          </w:tcPr>
          <w:p w14:paraId="00196179" w14:textId="77777777" w:rsidR="0028250E" w:rsidRDefault="0028250E" w:rsidP="0028250E">
            <w:r>
              <w:t>°C</w:t>
            </w:r>
          </w:p>
        </w:tc>
        <w:tc>
          <w:tcPr>
            <w:tcW w:w="1540" w:type="dxa"/>
          </w:tcPr>
          <w:p w14:paraId="68BD017F" w14:textId="77777777" w:rsidR="0028250E" w:rsidRDefault="0028250E" w:rsidP="0028250E">
            <w:r>
              <w:t>Vent, E</w:t>
            </w:r>
          </w:p>
        </w:tc>
      </w:tr>
      <w:tr w:rsidR="0028250E" w14:paraId="2CD5C209" w14:textId="77777777" w:rsidTr="0028250E">
        <w:tc>
          <w:tcPr>
            <w:tcW w:w="1905" w:type="dxa"/>
          </w:tcPr>
          <w:p w14:paraId="3A8B8B60" w14:textId="77777777" w:rsidR="0028250E" w:rsidRDefault="0028250E" w:rsidP="0028250E">
            <w:r w:rsidRPr="00851DB6">
              <w:t>HRV Dewpoint Temperature - Return</w:t>
            </w:r>
          </w:p>
        </w:tc>
        <w:tc>
          <w:tcPr>
            <w:tcW w:w="1205" w:type="dxa"/>
          </w:tcPr>
          <w:p w14:paraId="166EAA69" w14:textId="77777777" w:rsidR="0028250E" w:rsidRDefault="0028250E" w:rsidP="0028250E">
            <w:r>
              <w:t>Ventilation</w:t>
            </w:r>
          </w:p>
        </w:tc>
        <w:tc>
          <w:tcPr>
            <w:tcW w:w="1507" w:type="dxa"/>
          </w:tcPr>
          <w:p w14:paraId="2E8C2B07" w14:textId="77777777" w:rsidR="0028250E" w:rsidRDefault="0028250E" w:rsidP="0028250E">
            <w:r>
              <w:t>Basement</w:t>
            </w:r>
          </w:p>
        </w:tc>
        <w:tc>
          <w:tcPr>
            <w:tcW w:w="5697" w:type="dxa"/>
          </w:tcPr>
          <w:p w14:paraId="525B7DD0" w14:textId="77777777" w:rsidR="0028250E" w:rsidRDefault="0028250E" w:rsidP="0028250E">
            <w:r>
              <w:t>Instantaneous dew point temperature in the return duct inlet to the heat recovery ventilator; refers to indoor air being exhausted from the house</w:t>
            </w:r>
          </w:p>
        </w:tc>
        <w:tc>
          <w:tcPr>
            <w:tcW w:w="1096" w:type="dxa"/>
          </w:tcPr>
          <w:p w14:paraId="1AF67F57" w14:textId="77777777" w:rsidR="0028250E" w:rsidRDefault="0028250E" w:rsidP="0028250E">
            <w:r>
              <w:t>°C</w:t>
            </w:r>
          </w:p>
        </w:tc>
        <w:tc>
          <w:tcPr>
            <w:tcW w:w="1540" w:type="dxa"/>
          </w:tcPr>
          <w:p w14:paraId="7D7FD9DC" w14:textId="77777777" w:rsidR="0028250E" w:rsidRDefault="0028250E" w:rsidP="0028250E">
            <w:r>
              <w:t>Vent, F</w:t>
            </w:r>
          </w:p>
        </w:tc>
      </w:tr>
      <w:tr w:rsidR="0028250E" w14:paraId="47CBA891" w14:textId="77777777" w:rsidTr="0028250E">
        <w:tc>
          <w:tcPr>
            <w:tcW w:w="1905" w:type="dxa"/>
          </w:tcPr>
          <w:p w14:paraId="1F81A984" w14:textId="77777777" w:rsidR="0028250E" w:rsidRDefault="0028250E" w:rsidP="0028250E">
            <w:r w:rsidRPr="00851DB6">
              <w:t>HRV Dewpoint Temperature - Exhaust</w:t>
            </w:r>
          </w:p>
        </w:tc>
        <w:tc>
          <w:tcPr>
            <w:tcW w:w="1205" w:type="dxa"/>
          </w:tcPr>
          <w:p w14:paraId="4C50E30D" w14:textId="77777777" w:rsidR="0028250E" w:rsidRDefault="0028250E" w:rsidP="0028250E">
            <w:r>
              <w:t>Ventilation</w:t>
            </w:r>
          </w:p>
        </w:tc>
        <w:tc>
          <w:tcPr>
            <w:tcW w:w="1507" w:type="dxa"/>
          </w:tcPr>
          <w:p w14:paraId="5623491B" w14:textId="77777777" w:rsidR="0028250E" w:rsidRDefault="0028250E" w:rsidP="0028250E">
            <w:r>
              <w:t>Basement</w:t>
            </w:r>
          </w:p>
        </w:tc>
        <w:tc>
          <w:tcPr>
            <w:tcW w:w="5697" w:type="dxa"/>
          </w:tcPr>
          <w:p w14:paraId="22B8736B" w14:textId="77777777" w:rsidR="0028250E" w:rsidRDefault="0028250E" w:rsidP="0028250E">
            <w:r>
              <w:t>Instantaneous dew point temperature in the exhaust duct outlet from the heat recovery ventilator; refers to indoor air being exhausted from the house</w:t>
            </w:r>
          </w:p>
        </w:tc>
        <w:tc>
          <w:tcPr>
            <w:tcW w:w="1096" w:type="dxa"/>
          </w:tcPr>
          <w:p w14:paraId="193084D9" w14:textId="77777777" w:rsidR="0028250E" w:rsidRDefault="0028250E" w:rsidP="0028250E">
            <w:r>
              <w:t>°C</w:t>
            </w:r>
          </w:p>
        </w:tc>
        <w:tc>
          <w:tcPr>
            <w:tcW w:w="1540" w:type="dxa"/>
          </w:tcPr>
          <w:p w14:paraId="75653C6A" w14:textId="77777777" w:rsidR="0028250E" w:rsidRDefault="0028250E" w:rsidP="0028250E">
            <w:r>
              <w:t>Vent, G</w:t>
            </w:r>
          </w:p>
        </w:tc>
      </w:tr>
      <w:tr w:rsidR="0028250E" w14:paraId="099F08CD" w14:textId="77777777" w:rsidTr="0028250E">
        <w:tc>
          <w:tcPr>
            <w:tcW w:w="1905" w:type="dxa"/>
          </w:tcPr>
          <w:p w14:paraId="6B0E9877" w14:textId="77777777" w:rsidR="0028250E" w:rsidRDefault="0028250E" w:rsidP="0028250E">
            <w:r w:rsidRPr="00851DB6">
              <w:t>HRV Dewpoint Temperature - Outdoor</w:t>
            </w:r>
          </w:p>
        </w:tc>
        <w:tc>
          <w:tcPr>
            <w:tcW w:w="1205" w:type="dxa"/>
          </w:tcPr>
          <w:p w14:paraId="29FC0C9C" w14:textId="77777777" w:rsidR="0028250E" w:rsidRDefault="0028250E" w:rsidP="0028250E">
            <w:r>
              <w:t>Ventilation</w:t>
            </w:r>
          </w:p>
        </w:tc>
        <w:tc>
          <w:tcPr>
            <w:tcW w:w="1507" w:type="dxa"/>
          </w:tcPr>
          <w:p w14:paraId="457C8E6B" w14:textId="77777777" w:rsidR="0028250E" w:rsidRDefault="0028250E" w:rsidP="0028250E">
            <w:r>
              <w:t>Basement</w:t>
            </w:r>
          </w:p>
        </w:tc>
        <w:tc>
          <w:tcPr>
            <w:tcW w:w="5697" w:type="dxa"/>
          </w:tcPr>
          <w:p w14:paraId="56707F3A" w14:textId="77777777" w:rsidR="0028250E" w:rsidRDefault="0028250E" w:rsidP="0028250E">
            <w:r>
              <w:t>Instantaneous dew point temperature in the outdoor inlet duct to the heat recovery ventilator; refers to outdoor air being brought into the house</w:t>
            </w:r>
          </w:p>
        </w:tc>
        <w:tc>
          <w:tcPr>
            <w:tcW w:w="1096" w:type="dxa"/>
          </w:tcPr>
          <w:p w14:paraId="34CDC48A" w14:textId="77777777" w:rsidR="0028250E" w:rsidRDefault="0028250E" w:rsidP="0028250E">
            <w:r>
              <w:t>°C</w:t>
            </w:r>
          </w:p>
        </w:tc>
        <w:tc>
          <w:tcPr>
            <w:tcW w:w="1540" w:type="dxa"/>
          </w:tcPr>
          <w:p w14:paraId="54F9AE42" w14:textId="77777777" w:rsidR="0028250E" w:rsidRDefault="0028250E" w:rsidP="0028250E">
            <w:r>
              <w:t>Vent, H</w:t>
            </w:r>
          </w:p>
        </w:tc>
      </w:tr>
      <w:tr w:rsidR="0028250E" w14:paraId="2BDCCF19" w14:textId="77777777" w:rsidTr="0028250E">
        <w:tc>
          <w:tcPr>
            <w:tcW w:w="1905" w:type="dxa"/>
          </w:tcPr>
          <w:p w14:paraId="35214663" w14:textId="77777777" w:rsidR="0028250E" w:rsidRDefault="0028250E" w:rsidP="0028250E">
            <w:r w:rsidRPr="00851DB6">
              <w:t>HRV fresh air pressure differential</w:t>
            </w:r>
          </w:p>
        </w:tc>
        <w:tc>
          <w:tcPr>
            <w:tcW w:w="1205" w:type="dxa"/>
          </w:tcPr>
          <w:p w14:paraId="58961A5B" w14:textId="77777777" w:rsidR="0028250E" w:rsidRDefault="0028250E" w:rsidP="0028250E">
            <w:r>
              <w:t>Ventilation</w:t>
            </w:r>
          </w:p>
        </w:tc>
        <w:tc>
          <w:tcPr>
            <w:tcW w:w="1507" w:type="dxa"/>
          </w:tcPr>
          <w:p w14:paraId="117DFF76" w14:textId="77777777" w:rsidR="0028250E" w:rsidRDefault="0028250E" w:rsidP="0028250E">
            <w:r>
              <w:t>Basement</w:t>
            </w:r>
          </w:p>
        </w:tc>
        <w:tc>
          <w:tcPr>
            <w:tcW w:w="5697" w:type="dxa"/>
          </w:tcPr>
          <w:p w14:paraId="29BE02A6" w14:textId="77777777" w:rsidR="0028250E" w:rsidRDefault="0028250E" w:rsidP="0028250E">
            <w:r>
              <w:t>Instantaneous pressure differential across heat recovery ventilator of the outdoor air stream</w:t>
            </w:r>
          </w:p>
        </w:tc>
        <w:tc>
          <w:tcPr>
            <w:tcW w:w="1096" w:type="dxa"/>
          </w:tcPr>
          <w:p w14:paraId="7978574B" w14:textId="77777777" w:rsidR="0028250E" w:rsidRDefault="0028250E" w:rsidP="0028250E">
            <w:r>
              <w:t>Inches H</w:t>
            </w:r>
            <w:r w:rsidRPr="00851DB6">
              <w:rPr>
                <w:vertAlign w:val="subscript"/>
              </w:rPr>
              <w:t>2</w:t>
            </w:r>
            <w:r>
              <w:t>O</w:t>
            </w:r>
          </w:p>
        </w:tc>
        <w:tc>
          <w:tcPr>
            <w:tcW w:w="1540" w:type="dxa"/>
          </w:tcPr>
          <w:p w14:paraId="18B9D2E8" w14:textId="77777777" w:rsidR="0028250E" w:rsidRDefault="0028250E" w:rsidP="0028250E">
            <w:r>
              <w:t>Vent, I</w:t>
            </w:r>
          </w:p>
        </w:tc>
      </w:tr>
      <w:tr w:rsidR="0028250E" w14:paraId="36BD2CA2" w14:textId="77777777" w:rsidTr="0028250E">
        <w:tc>
          <w:tcPr>
            <w:tcW w:w="1905" w:type="dxa"/>
          </w:tcPr>
          <w:p w14:paraId="5101AA21" w14:textId="77777777" w:rsidR="0028250E" w:rsidRDefault="0028250E" w:rsidP="0028250E">
            <w:r w:rsidRPr="00851DB6">
              <w:t>HRV stale air pressure differential</w:t>
            </w:r>
          </w:p>
        </w:tc>
        <w:tc>
          <w:tcPr>
            <w:tcW w:w="1205" w:type="dxa"/>
          </w:tcPr>
          <w:p w14:paraId="47E888BB" w14:textId="77777777" w:rsidR="0028250E" w:rsidRDefault="0028250E" w:rsidP="0028250E">
            <w:r>
              <w:t>Ventilation</w:t>
            </w:r>
          </w:p>
        </w:tc>
        <w:tc>
          <w:tcPr>
            <w:tcW w:w="1507" w:type="dxa"/>
          </w:tcPr>
          <w:p w14:paraId="3ED2587B" w14:textId="77777777" w:rsidR="0028250E" w:rsidRDefault="0028250E" w:rsidP="0028250E">
            <w:r>
              <w:t>Basement</w:t>
            </w:r>
          </w:p>
        </w:tc>
        <w:tc>
          <w:tcPr>
            <w:tcW w:w="5697" w:type="dxa"/>
          </w:tcPr>
          <w:p w14:paraId="26994BC4" w14:textId="77777777" w:rsidR="0028250E" w:rsidRDefault="0028250E" w:rsidP="0028250E">
            <w:r>
              <w:t>Instantaneous pressure differential across heat recovery ventilator of the exhaust air stream</w:t>
            </w:r>
          </w:p>
        </w:tc>
        <w:tc>
          <w:tcPr>
            <w:tcW w:w="1096" w:type="dxa"/>
          </w:tcPr>
          <w:p w14:paraId="61FC52F3" w14:textId="77777777" w:rsidR="0028250E" w:rsidRDefault="0028250E" w:rsidP="0028250E">
            <w:r>
              <w:t>Inches H</w:t>
            </w:r>
            <w:r w:rsidRPr="00851DB6">
              <w:rPr>
                <w:vertAlign w:val="subscript"/>
              </w:rPr>
              <w:t>2</w:t>
            </w:r>
            <w:r>
              <w:t>O</w:t>
            </w:r>
          </w:p>
        </w:tc>
        <w:tc>
          <w:tcPr>
            <w:tcW w:w="1540" w:type="dxa"/>
          </w:tcPr>
          <w:p w14:paraId="28072FB0" w14:textId="77777777" w:rsidR="0028250E" w:rsidRDefault="0028250E" w:rsidP="0028250E">
            <w:r>
              <w:t>Vent, J</w:t>
            </w:r>
          </w:p>
        </w:tc>
      </w:tr>
      <w:tr w:rsidR="0028250E" w14:paraId="3EB06AFF" w14:textId="77777777" w:rsidTr="0028250E">
        <w:tc>
          <w:tcPr>
            <w:tcW w:w="1905" w:type="dxa"/>
          </w:tcPr>
          <w:p w14:paraId="12661773" w14:textId="77777777" w:rsidR="0028250E" w:rsidRDefault="0028250E" w:rsidP="0028250E">
            <w:r w:rsidRPr="00851DB6">
              <w:t>HRV return flow rate</w:t>
            </w:r>
          </w:p>
        </w:tc>
        <w:tc>
          <w:tcPr>
            <w:tcW w:w="1205" w:type="dxa"/>
          </w:tcPr>
          <w:p w14:paraId="719E4D06" w14:textId="77777777" w:rsidR="0028250E" w:rsidRDefault="0028250E" w:rsidP="0028250E">
            <w:r>
              <w:t>Ventilation</w:t>
            </w:r>
          </w:p>
        </w:tc>
        <w:tc>
          <w:tcPr>
            <w:tcW w:w="1507" w:type="dxa"/>
          </w:tcPr>
          <w:p w14:paraId="60FDCC80" w14:textId="77777777" w:rsidR="0028250E" w:rsidRDefault="0028250E" w:rsidP="0028250E">
            <w:r>
              <w:t>Basement</w:t>
            </w:r>
          </w:p>
        </w:tc>
        <w:tc>
          <w:tcPr>
            <w:tcW w:w="5697" w:type="dxa"/>
          </w:tcPr>
          <w:p w14:paraId="039B24F1" w14:textId="77777777" w:rsidR="0028250E" w:rsidRDefault="0028250E" w:rsidP="0028250E">
            <w:r>
              <w:t>Instantaneous flow rate of air in the return flow duct entering the heat recovery ventilator; refers to indoor air being exhausted from the house</w:t>
            </w:r>
          </w:p>
        </w:tc>
        <w:tc>
          <w:tcPr>
            <w:tcW w:w="1096" w:type="dxa"/>
          </w:tcPr>
          <w:p w14:paraId="71E4EE3D" w14:textId="77777777" w:rsidR="0028250E" w:rsidRDefault="0028250E" w:rsidP="0028250E">
            <w:r>
              <w:t>ft^3/min</w:t>
            </w:r>
          </w:p>
        </w:tc>
        <w:tc>
          <w:tcPr>
            <w:tcW w:w="1540" w:type="dxa"/>
          </w:tcPr>
          <w:p w14:paraId="76949F4E" w14:textId="77777777" w:rsidR="0028250E" w:rsidRDefault="0028250E" w:rsidP="0028250E">
            <w:r>
              <w:t>Vent, K</w:t>
            </w:r>
          </w:p>
        </w:tc>
      </w:tr>
      <w:tr w:rsidR="0028250E" w14:paraId="5F2B13A6" w14:textId="77777777" w:rsidTr="0028250E">
        <w:tc>
          <w:tcPr>
            <w:tcW w:w="1905" w:type="dxa"/>
            <w:tcBorders>
              <w:bottom w:val="single" w:sz="4" w:space="0" w:color="auto"/>
            </w:tcBorders>
          </w:tcPr>
          <w:p w14:paraId="110595A0" w14:textId="77777777" w:rsidR="0028250E" w:rsidRDefault="0028250E" w:rsidP="0028250E">
            <w:r w:rsidRPr="00851DB6">
              <w:lastRenderedPageBreak/>
              <w:t>HRV exhaust flow rate</w:t>
            </w:r>
          </w:p>
        </w:tc>
        <w:tc>
          <w:tcPr>
            <w:tcW w:w="1205" w:type="dxa"/>
            <w:tcBorders>
              <w:bottom w:val="single" w:sz="4" w:space="0" w:color="auto"/>
            </w:tcBorders>
          </w:tcPr>
          <w:p w14:paraId="1E49DE90" w14:textId="77777777" w:rsidR="0028250E" w:rsidRDefault="0028250E" w:rsidP="0028250E">
            <w:r>
              <w:t>Ventilation</w:t>
            </w:r>
          </w:p>
        </w:tc>
        <w:tc>
          <w:tcPr>
            <w:tcW w:w="1507" w:type="dxa"/>
            <w:tcBorders>
              <w:bottom w:val="single" w:sz="4" w:space="0" w:color="auto"/>
            </w:tcBorders>
          </w:tcPr>
          <w:p w14:paraId="12EC0013" w14:textId="77777777" w:rsidR="0028250E" w:rsidRDefault="0028250E" w:rsidP="0028250E">
            <w:r>
              <w:t>Basement</w:t>
            </w:r>
          </w:p>
        </w:tc>
        <w:tc>
          <w:tcPr>
            <w:tcW w:w="5697" w:type="dxa"/>
            <w:tcBorders>
              <w:bottom w:val="single" w:sz="4" w:space="0" w:color="auto"/>
            </w:tcBorders>
          </w:tcPr>
          <w:p w14:paraId="02CB9081" w14:textId="77777777" w:rsidR="0028250E" w:rsidRDefault="0028250E" w:rsidP="0028250E">
            <w:r>
              <w:t>Instantaneous flow rate of air in the exhaust duct outlet from the heat recovery ventilator; refers to indoor air being exhausted from the house</w:t>
            </w:r>
          </w:p>
        </w:tc>
        <w:tc>
          <w:tcPr>
            <w:tcW w:w="1096" w:type="dxa"/>
            <w:tcBorders>
              <w:bottom w:val="single" w:sz="4" w:space="0" w:color="auto"/>
            </w:tcBorders>
          </w:tcPr>
          <w:p w14:paraId="56734FCC" w14:textId="77777777" w:rsidR="0028250E" w:rsidRDefault="0028250E" w:rsidP="0028250E">
            <w:r>
              <w:t>ft^3/min</w:t>
            </w:r>
          </w:p>
        </w:tc>
        <w:tc>
          <w:tcPr>
            <w:tcW w:w="1540" w:type="dxa"/>
            <w:tcBorders>
              <w:bottom w:val="single" w:sz="4" w:space="0" w:color="auto"/>
            </w:tcBorders>
          </w:tcPr>
          <w:p w14:paraId="20C92206" w14:textId="77777777" w:rsidR="0028250E" w:rsidRDefault="0028250E" w:rsidP="0028250E">
            <w:r>
              <w:t>Vent, L</w:t>
            </w:r>
          </w:p>
        </w:tc>
      </w:tr>
      <w:tr w:rsidR="0028250E" w14:paraId="35594422" w14:textId="77777777" w:rsidTr="0028250E">
        <w:tc>
          <w:tcPr>
            <w:tcW w:w="1905" w:type="dxa"/>
            <w:tcBorders>
              <w:bottom w:val="double" w:sz="4" w:space="0" w:color="auto"/>
            </w:tcBorders>
          </w:tcPr>
          <w:p w14:paraId="129DAE7C" w14:textId="77777777" w:rsidR="0028250E" w:rsidRDefault="0028250E" w:rsidP="0028250E">
            <w:r w:rsidRPr="00851DB6">
              <w:t>HRV outdoor flow rate</w:t>
            </w:r>
          </w:p>
        </w:tc>
        <w:tc>
          <w:tcPr>
            <w:tcW w:w="1205" w:type="dxa"/>
            <w:tcBorders>
              <w:bottom w:val="double" w:sz="4" w:space="0" w:color="auto"/>
            </w:tcBorders>
          </w:tcPr>
          <w:p w14:paraId="463B8318" w14:textId="77777777" w:rsidR="0028250E" w:rsidRDefault="0028250E" w:rsidP="0028250E">
            <w:r>
              <w:t>Ventilation</w:t>
            </w:r>
          </w:p>
        </w:tc>
        <w:tc>
          <w:tcPr>
            <w:tcW w:w="1507" w:type="dxa"/>
            <w:tcBorders>
              <w:bottom w:val="double" w:sz="4" w:space="0" w:color="auto"/>
            </w:tcBorders>
          </w:tcPr>
          <w:p w14:paraId="74210476" w14:textId="77777777" w:rsidR="0028250E" w:rsidRDefault="0028250E" w:rsidP="0028250E">
            <w:r>
              <w:t>Basement</w:t>
            </w:r>
          </w:p>
        </w:tc>
        <w:tc>
          <w:tcPr>
            <w:tcW w:w="5697" w:type="dxa"/>
            <w:tcBorders>
              <w:bottom w:val="double" w:sz="4" w:space="0" w:color="auto"/>
            </w:tcBorders>
          </w:tcPr>
          <w:p w14:paraId="31B50D6B" w14:textId="77777777" w:rsidR="0028250E" w:rsidRDefault="0028250E" w:rsidP="0028250E">
            <w:r>
              <w:t>Instantaneous flow rate of air in the outdoor inlet duct to the heat recovery ventilator; refers to outdoor air being brought into the house</w:t>
            </w:r>
          </w:p>
        </w:tc>
        <w:tc>
          <w:tcPr>
            <w:tcW w:w="1096" w:type="dxa"/>
            <w:tcBorders>
              <w:bottom w:val="double" w:sz="4" w:space="0" w:color="auto"/>
            </w:tcBorders>
          </w:tcPr>
          <w:p w14:paraId="09D080BD" w14:textId="77777777" w:rsidR="0028250E" w:rsidRDefault="0028250E" w:rsidP="0028250E">
            <w:r>
              <w:t>ft^3/min</w:t>
            </w:r>
          </w:p>
        </w:tc>
        <w:tc>
          <w:tcPr>
            <w:tcW w:w="1540" w:type="dxa"/>
            <w:tcBorders>
              <w:bottom w:val="double" w:sz="4" w:space="0" w:color="auto"/>
            </w:tcBorders>
          </w:tcPr>
          <w:p w14:paraId="1EE79559" w14:textId="77777777" w:rsidR="0028250E" w:rsidRDefault="0028250E" w:rsidP="0028250E">
            <w:r>
              <w:t>Vent, M</w:t>
            </w:r>
          </w:p>
        </w:tc>
      </w:tr>
      <w:tr w:rsidR="0028250E" w14:paraId="67A8E178" w14:textId="77777777" w:rsidTr="0028250E">
        <w:tc>
          <w:tcPr>
            <w:tcW w:w="1905" w:type="dxa"/>
            <w:tcBorders>
              <w:top w:val="double" w:sz="4" w:space="0" w:color="auto"/>
            </w:tcBorders>
          </w:tcPr>
          <w:p w14:paraId="3C97AD29" w14:textId="77777777" w:rsidR="0028250E" w:rsidRDefault="0028250E" w:rsidP="0028250E">
            <w:r w:rsidRPr="00E2368C">
              <w:t>Energy - RP B-1 Plugs - Base A (Heliodyne HXs)</w:t>
            </w:r>
          </w:p>
        </w:tc>
        <w:tc>
          <w:tcPr>
            <w:tcW w:w="1205" w:type="dxa"/>
            <w:tcBorders>
              <w:top w:val="double" w:sz="4" w:space="0" w:color="auto"/>
            </w:tcBorders>
          </w:tcPr>
          <w:p w14:paraId="21DACB73" w14:textId="77777777" w:rsidR="0028250E" w:rsidRDefault="0028250E" w:rsidP="0028250E">
            <w:r>
              <w:t>SHW</w:t>
            </w:r>
          </w:p>
        </w:tc>
        <w:tc>
          <w:tcPr>
            <w:tcW w:w="1507" w:type="dxa"/>
            <w:tcBorders>
              <w:top w:val="double" w:sz="4" w:space="0" w:color="auto"/>
            </w:tcBorders>
          </w:tcPr>
          <w:p w14:paraId="61BBAE2D" w14:textId="77777777" w:rsidR="0028250E" w:rsidRDefault="0028250E" w:rsidP="0028250E">
            <w:r>
              <w:t>Basement</w:t>
            </w:r>
          </w:p>
        </w:tc>
        <w:tc>
          <w:tcPr>
            <w:tcW w:w="5697" w:type="dxa"/>
            <w:tcBorders>
              <w:top w:val="double" w:sz="4" w:space="0" w:color="auto"/>
            </w:tcBorders>
          </w:tcPr>
          <w:p w14:paraId="7815E569" w14:textId="77777777" w:rsidR="0028250E" w:rsidRDefault="0028250E" w:rsidP="0028250E">
            <w:r>
              <w:t>Cumulative energy used by solar water heater pumps from midnight</w:t>
            </w:r>
          </w:p>
        </w:tc>
        <w:tc>
          <w:tcPr>
            <w:tcW w:w="1096" w:type="dxa"/>
            <w:tcBorders>
              <w:top w:val="double" w:sz="4" w:space="0" w:color="auto"/>
            </w:tcBorders>
          </w:tcPr>
          <w:p w14:paraId="7B0EF104" w14:textId="77777777" w:rsidR="0028250E" w:rsidRDefault="0028250E" w:rsidP="0028250E">
            <w:r>
              <w:t>Wh</w:t>
            </w:r>
          </w:p>
        </w:tc>
        <w:tc>
          <w:tcPr>
            <w:tcW w:w="1540" w:type="dxa"/>
            <w:tcBorders>
              <w:top w:val="double" w:sz="4" w:space="0" w:color="auto"/>
            </w:tcBorders>
          </w:tcPr>
          <w:p w14:paraId="07411AAC" w14:textId="77777777" w:rsidR="0028250E" w:rsidRDefault="0028250E" w:rsidP="0028250E">
            <w:r>
              <w:t>Elec, A</w:t>
            </w:r>
          </w:p>
        </w:tc>
      </w:tr>
      <w:tr w:rsidR="0028250E" w14:paraId="5009E15A" w14:textId="77777777" w:rsidTr="0028250E">
        <w:tc>
          <w:tcPr>
            <w:tcW w:w="1905" w:type="dxa"/>
          </w:tcPr>
          <w:p w14:paraId="54DEA025" w14:textId="77777777" w:rsidR="0028250E" w:rsidRDefault="0028250E" w:rsidP="0028250E">
            <w:r w:rsidRPr="00B70543">
              <w:t>Energy - RP B-2 Plugs - Base B</w:t>
            </w:r>
          </w:p>
        </w:tc>
        <w:tc>
          <w:tcPr>
            <w:tcW w:w="1205" w:type="dxa"/>
          </w:tcPr>
          <w:p w14:paraId="7BB28653" w14:textId="77777777" w:rsidR="0028250E" w:rsidRDefault="0028250E" w:rsidP="0028250E">
            <w:r>
              <w:t>Electrical</w:t>
            </w:r>
          </w:p>
        </w:tc>
        <w:tc>
          <w:tcPr>
            <w:tcW w:w="1507" w:type="dxa"/>
          </w:tcPr>
          <w:p w14:paraId="0AD82B05" w14:textId="77777777" w:rsidR="0028250E" w:rsidRDefault="0028250E" w:rsidP="0028250E">
            <w:r>
              <w:t>Basement</w:t>
            </w:r>
          </w:p>
        </w:tc>
        <w:tc>
          <w:tcPr>
            <w:tcW w:w="5697" w:type="dxa"/>
          </w:tcPr>
          <w:p w14:paraId="21F724E0" w14:textId="77777777" w:rsidR="0028250E" w:rsidRDefault="0028250E" w:rsidP="0028250E">
            <w:r>
              <w:t>Cumulative energy consumption at receptacle B in basement from midnight</w:t>
            </w:r>
          </w:p>
        </w:tc>
        <w:tc>
          <w:tcPr>
            <w:tcW w:w="1096" w:type="dxa"/>
          </w:tcPr>
          <w:p w14:paraId="214E78D9" w14:textId="77777777" w:rsidR="0028250E" w:rsidRDefault="0028250E" w:rsidP="0028250E">
            <w:r>
              <w:t>Wh</w:t>
            </w:r>
          </w:p>
        </w:tc>
        <w:tc>
          <w:tcPr>
            <w:tcW w:w="1540" w:type="dxa"/>
          </w:tcPr>
          <w:p w14:paraId="5A7EDDA5" w14:textId="77777777" w:rsidR="0028250E" w:rsidRDefault="0028250E" w:rsidP="0028250E">
            <w:r>
              <w:t>Elec, B</w:t>
            </w:r>
          </w:p>
        </w:tc>
      </w:tr>
      <w:tr w:rsidR="0028250E" w14:paraId="449D361F" w14:textId="77777777" w:rsidTr="0028250E">
        <w:tc>
          <w:tcPr>
            <w:tcW w:w="1905" w:type="dxa"/>
          </w:tcPr>
          <w:p w14:paraId="26170E71" w14:textId="77777777" w:rsidR="0028250E" w:rsidRDefault="0028250E" w:rsidP="0028250E">
            <w:r w:rsidRPr="00B70543">
              <w:t>Energy - RP B-3 Plugs - Base C</w:t>
            </w:r>
          </w:p>
        </w:tc>
        <w:tc>
          <w:tcPr>
            <w:tcW w:w="1205" w:type="dxa"/>
          </w:tcPr>
          <w:p w14:paraId="5D91C93C" w14:textId="77777777" w:rsidR="0028250E" w:rsidRDefault="0028250E" w:rsidP="0028250E">
            <w:r>
              <w:t>Electrical</w:t>
            </w:r>
          </w:p>
        </w:tc>
        <w:tc>
          <w:tcPr>
            <w:tcW w:w="1507" w:type="dxa"/>
          </w:tcPr>
          <w:p w14:paraId="3CE1E7E0" w14:textId="77777777" w:rsidR="0028250E" w:rsidRDefault="0028250E" w:rsidP="0028250E">
            <w:r>
              <w:t>Basement</w:t>
            </w:r>
          </w:p>
        </w:tc>
        <w:tc>
          <w:tcPr>
            <w:tcW w:w="5697" w:type="dxa"/>
          </w:tcPr>
          <w:p w14:paraId="4189577D" w14:textId="77777777" w:rsidR="0028250E" w:rsidRDefault="0028250E" w:rsidP="0028250E">
            <w:r>
              <w:t>Cumulative energy consumption at receptacle C in basement from midnight</w:t>
            </w:r>
          </w:p>
        </w:tc>
        <w:tc>
          <w:tcPr>
            <w:tcW w:w="1096" w:type="dxa"/>
          </w:tcPr>
          <w:p w14:paraId="4CEE2B74" w14:textId="77777777" w:rsidR="0028250E" w:rsidRDefault="0028250E" w:rsidP="0028250E">
            <w:r>
              <w:t>Wh</w:t>
            </w:r>
          </w:p>
        </w:tc>
        <w:tc>
          <w:tcPr>
            <w:tcW w:w="1540" w:type="dxa"/>
          </w:tcPr>
          <w:p w14:paraId="6805E132" w14:textId="77777777" w:rsidR="0028250E" w:rsidRDefault="0028250E" w:rsidP="0028250E">
            <w:r>
              <w:t>Elec, C</w:t>
            </w:r>
          </w:p>
        </w:tc>
      </w:tr>
      <w:tr w:rsidR="0028250E" w14:paraId="25254665" w14:textId="77777777" w:rsidTr="0028250E">
        <w:tc>
          <w:tcPr>
            <w:tcW w:w="1905" w:type="dxa"/>
          </w:tcPr>
          <w:p w14:paraId="5E321FDF" w14:textId="77777777" w:rsidR="0028250E" w:rsidRDefault="0028250E" w:rsidP="0028250E">
            <w:r w:rsidRPr="00B70543">
              <w:t>Energy - RP B-4 Sump Pump</w:t>
            </w:r>
          </w:p>
        </w:tc>
        <w:tc>
          <w:tcPr>
            <w:tcW w:w="1205" w:type="dxa"/>
          </w:tcPr>
          <w:p w14:paraId="43FD9B55" w14:textId="77777777" w:rsidR="0028250E" w:rsidRDefault="0028250E" w:rsidP="0028250E">
            <w:r>
              <w:t>Electrical</w:t>
            </w:r>
          </w:p>
        </w:tc>
        <w:tc>
          <w:tcPr>
            <w:tcW w:w="1507" w:type="dxa"/>
          </w:tcPr>
          <w:p w14:paraId="733CE63D" w14:textId="77777777" w:rsidR="0028250E" w:rsidRDefault="0028250E" w:rsidP="0028250E">
            <w:r>
              <w:t>Basement</w:t>
            </w:r>
          </w:p>
        </w:tc>
        <w:tc>
          <w:tcPr>
            <w:tcW w:w="5697" w:type="dxa"/>
          </w:tcPr>
          <w:p w14:paraId="0259B49D" w14:textId="77777777" w:rsidR="0028250E" w:rsidRDefault="0028250E" w:rsidP="0028250E">
            <w:r>
              <w:t>Cumulative energy consumption of sump pump in basement from midnight</w:t>
            </w:r>
          </w:p>
        </w:tc>
        <w:tc>
          <w:tcPr>
            <w:tcW w:w="1096" w:type="dxa"/>
          </w:tcPr>
          <w:p w14:paraId="4672A7A7" w14:textId="77777777" w:rsidR="0028250E" w:rsidRDefault="0028250E" w:rsidP="0028250E">
            <w:r>
              <w:t>Wh</w:t>
            </w:r>
          </w:p>
        </w:tc>
        <w:tc>
          <w:tcPr>
            <w:tcW w:w="1540" w:type="dxa"/>
          </w:tcPr>
          <w:p w14:paraId="3796897D" w14:textId="77777777" w:rsidR="0028250E" w:rsidRDefault="0028250E" w:rsidP="0028250E">
            <w:r>
              <w:t>Elec, D</w:t>
            </w:r>
          </w:p>
        </w:tc>
      </w:tr>
      <w:tr w:rsidR="0028250E" w14:paraId="58115077" w14:textId="77777777" w:rsidTr="0028250E">
        <w:tc>
          <w:tcPr>
            <w:tcW w:w="1905" w:type="dxa"/>
          </w:tcPr>
          <w:p w14:paraId="220A5D32" w14:textId="77777777" w:rsidR="0028250E" w:rsidRDefault="0028250E" w:rsidP="0028250E">
            <w:r w:rsidRPr="00B70543">
              <w:t>Energy - RP B-5 Lights - Basement Stair</w:t>
            </w:r>
          </w:p>
        </w:tc>
        <w:tc>
          <w:tcPr>
            <w:tcW w:w="1205" w:type="dxa"/>
          </w:tcPr>
          <w:p w14:paraId="02A60C1A" w14:textId="77777777" w:rsidR="0028250E" w:rsidRDefault="0028250E" w:rsidP="0028250E">
            <w:r>
              <w:t>Lighting</w:t>
            </w:r>
          </w:p>
        </w:tc>
        <w:tc>
          <w:tcPr>
            <w:tcW w:w="1507" w:type="dxa"/>
          </w:tcPr>
          <w:p w14:paraId="372AF91E" w14:textId="77777777" w:rsidR="0028250E" w:rsidRDefault="0028250E" w:rsidP="0028250E">
            <w:r>
              <w:t>Basement</w:t>
            </w:r>
          </w:p>
        </w:tc>
        <w:tc>
          <w:tcPr>
            <w:tcW w:w="5697" w:type="dxa"/>
          </w:tcPr>
          <w:p w14:paraId="06A3CC2C" w14:textId="77777777" w:rsidR="0028250E" w:rsidRDefault="0028250E" w:rsidP="0028250E">
            <w:r>
              <w:t>Cumulative energy consumption of lights over basement stairs from midnight</w:t>
            </w:r>
          </w:p>
        </w:tc>
        <w:tc>
          <w:tcPr>
            <w:tcW w:w="1096" w:type="dxa"/>
          </w:tcPr>
          <w:p w14:paraId="54DC570D" w14:textId="77777777" w:rsidR="0028250E" w:rsidRDefault="0028250E" w:rsidP="0028250E">
            <w:r>
              <w:t>Wh</w:t>
            </w:r>
          </w:p>
        </w:tc>
        <w:tc>
          <w:tcPr>
            <w:tcW w:w="1540" w:type="dxa"/>
          </w:tcPr>
          <w:p w14:paraId="240467DD" w14:textId="77777777" w:rsidR="0028250E" w:rsidRDefault="0028250E" w:rsidP="0028250E">
            <w:r>
              <w:t>Elec, E</w:t>
            </w:r>
          </w:p>
        </w:tc>
      </w:tr>
      <w:tr w:rsidR="0028250E" w14:paraId="1EB4FD2E" w14:textId="77777777" w:rsidTr="0028250E">
        <w:tc>
          <w:tcPr>
            <w:tcW w:w="1905" w:type="dxa"/>
          </w:tcPr>
          <w:p w14:paraId="2B48D480" w14:textId="77777777" w:rsidR="0028250E" w:rsidRDefault="0028250E" w:rsidP="0028250E">
            <w:r w:rsidRPr="00B70543">
              <w:t>Energy - RP B-6 Spare</w:t>
            </w:r>
          </w:p>
        </w:tc>
        <w:tc>
          <w:tcPr>
            <w:tcW w:w="1205" w:type="dxa"/>
          </w:tcPr>
          <w:p w14:paraId="240D023A" w14:textId="77777777" w:rsidR="0028250E" w:rsidRDefault="0028250E" w:rsidP="0028250E"/>
        </w:tc>
        <w:tc>
          <w:tcPr>
            <w:tcW w:w="1507" w:type="dxa"/>
          </w:tcPr>
          <w:p w14:paraId="221B28BD" w14:textId="77777777" w:rsidR="0028250E" w:rsidRDefault="0028250E" w:rsidP="0028250E"/>
        </w:tc>
        <w:tc>
          <w:tcPr>
            <w:tcW w:w="5697" w:type="dxa"/>
          </w:tcPr>
          <w:p w14:paraId="06F6A0F2" w14:textId="77777777" w:rsidR="0028250E" w:rsidRDefault="0028250E" w:rsidP="0028250E"/>
        </w:tc>
        <w:tc>
          <w:tcPr>
            <w:tcW w:w="1096" w:type="dxa"/>
          </w:tcPr>
          <w:p w14:paraId="3E8925ED" w14:textId="77777777" w:rsidR="0028250E" w:rsidRDefault="0028250E" w:rsidP="0028250E"/>
        </w:tc>
        <w:tc>
          <w:tcPr>
            <w:tcW w:w="1540" w:type="dxa"/>
          </w:tcPr>
          <w:p w14:paraId="2E80CFEA" w14:textId="77777777" w:rsidR="0028250E" w:rsidRDefault="0028250E" w:rsidP="0028250E">
            <w:r>
              <w:t>Elec, F</w:t>
            </w:r>
          </w:p>
        </w:tc>
      </w:tr>
      <w:tr w:rsidR="0028250E" w14:paraId="19CF14BC" w14:textId="77777777" w:rsidTr="0028250E">
        <w:tc>
          <w:tcPr>
            <w:tcW w:w="1905" w:type="dxa"/>
          </w:tcPr>
          <w:p w14:paraId="206197E4" w14:textId="77777777" w:rsidR="0028250E" w:rsidRDefault="0028250E" w:rsidP="0028250E">
            <w:r w:rsidRPr="00B70543">
              <w:t>Energy - RP B-8 Plugs - BA1</w:t>
            </w:r>
          </w:p>
        </w:tc>
        <w:tc>
          <w:tcPr>
            <w:tcW w:w="1205" w:type="dxa"/>
          </w:tcPr>
          <w:p w14:paraId="5B0CD8EC" w14:textId="77777777" w:rsidR="0028250E" w:rsidRDefault="0028250E" w:rsidP="0028250E">
            <w:r>
              <w:t>Electrical</w:t>
            </w:r>
          </w:p>
        </w:tc>
        <w:tc>
          <w:tcPr>
            <w:tcW w:w="1507" w:type="dxa"/>
          </w:tcPr>
          <w:p w14:paraId="16EAC06F" w14:textId="77777777" w:rsidR="0028250E" w:rsidRDefault="0028250E" w:rsidP="0028250E">
            <w:r>
              <w:t>Bath1</w:t>
            </w:r>
          </w:p>
        </w:tc>
        <w:tc>
          <w:tcPr>
            <w:tcW w:w="5697" w:type="dxa"/>
          </w:tcPr>
          <w:p w14:paraId="46E52EFA" w14:textId="77777777" w:rsidR="0028250E" w:rsidRDefault="0028250E" w:rsidP="0028250E">
            <w:r>
              <w:t>Cumulative energy consumption at receptacles of bathroom 1 from midnight</w:t>
            </w:r>
          </w:p>
        </w:tc>
        <w:tc>
          <w:tcPr>
            <w:tcW w:w="1096" w:type="dxa"/>
          </w:tcPr>
          <w:p w14:paraId="6147FFB0" w14:textId="77777777" w:rsidR="0028250E" w:rsidRDefault="0028250E" w:rsidP="0028250E">
            <w:r>
              <w:t>Wh</w:t>
            </w:r>
          </w:p>
        </w:tc>
        <w:tc>
          <w:tcPr>
            <w:tcW w:w="1540" w:type="dxa"/>
          </w:tcPr>
          <w:p w14:paraId="2228FF19" w14:textId="77777777" w:rsidR="0028250E" w:rsidRDefault="0028250E" w:rsidP="0028250E">
            <w:r>
              <w:t>Elec, H</w:t>
            </w:r>
          </w:p>
        </w:tc>
      </w:tr>
      <w:tr w:rsidR="0028250E" w14:paraId="5467A4FB" w14:textId="77777777" w:rsidTr="0028250E">
        <w:tc>
          <w:tcPr>
            <w:tcW w:w="1905" w:type="dxa"/>
          </w:tcPr>
          <w:p w14:paraId="385B420B" w14:textId="77777777" w:rsidR="0028250E" w:rsidRDefault="0028250E" w:rsidP="0028250E">
            <w:r w:rsidRPr="00B70543">
              <w:t>Energy - RP B-13 Plugs - DR</w:t>
            </w:r>
          </w:p>
        </w:tc>
        <w:tc>
          <w:tcPr>
            <w:tcW w:w="1205" w:type="dxa"/>
          </w:tcPr>
          <w:p w14:paraId="2001805B" w14:textId="77777777" w:rsidR="0028250E" w:rsidRDefault="0028250E" w:rsidP="0028250E">
            <w:r>
              <w:t>Electrical</w:t>
            </w:r>
          </w:p>
        </w:tc>
        <w:tc>
          <w:tcPr>
            <w:tcW w:w="1507" w:type="dxa"/>
          </w:tcPr>
          <w:p w14:paraId="74A5ED29" w14:textId="77777777" w:rsidR="0028250E" w:rsidRDefault="0028250E" w:rsidP="0028250E">
            <w:r>
              <w:t>Dining Room</w:t>
            </w:r>
          </w:p>
        </w:tc>
        <w:tc>
          <w:tcPr>
            <w:tcW w:w="5697" w:type="dxa"/>
          </w:tcPr>
          <w:p w14:paraId="1C883063" w14:textId="77777777" w:rsidR="0028250E" w:rsidRDefault="0028250E" w:rsidP="0028250E">
            <w:r>
              <w:t>Cumulative energy consumption at receptacles of dining room from midnight</w:t>
            </w:r>
          </w:p>
        </w:tc>
        <w:tc>
          <w:tcPr>
            <w:tcW w:w="1096" w:type="dxa"/>
          </w:tcPr>
          <w:p w14:paraId="2FB50E6C" w14:textId="77777777" w:rsidR="0028250E" w:rsidRDefault="0028250E" w:rsidP="0028250E">
            <w:r>
              <w:t>Wh</w:t>
            </w:r>
          </w:p>
        </w:tc>
        <w:tc>
          <w:tcPr>
            <w:tcW w:w="1540" w:type="dxa"/>
          </w:tcPr>
          <w:p w14:paraId="4FF71183" w14:textId="77777777" w:rsidR="0028250E" w:rsidRDefault="0028250E" w:rsidP="0028250E">
            <w:r>
              <w:t>Elec, M</w:t>
            </w:r>
          </w:p>
        </w:tc>
      </w:tr>
      <w:tr w:rsidR="0028250E" w14:paraId="1B99DDF8" w14:textId="77777777" w:rsidTr="0028250E">
        <w:tc>
          <w:tcPr>
            <w:tcW w:w="1905" w:type="dxa"/>
          </w:tcPr>
          <w:p w14:paraId="27311B95" w14:textId="77777777" w:rsidR="0028250E" w:rsidRDefault="0028250E" w:rsidP="0028250E">
            <w:r w:rsidRPr="00B70543">
              <w:t>Energy - RP B-14 Plugs - BR4</w:t>
            </w:r>
          </w:p>
        </w:tc>
        <w:tc>
          <w:tcPr>
            <w:tcW w:w="1205" w:type="dxa"/>
          </w:tcPr>
          <w:p w14:paraId="21FBFA46" w14:textId="77777777" w:rsidR="0028250E" w:rsidRDefault="0028250E" w:rsidP="0028250E">
            <w:r>
              <w:t>Electrical</w:t>
            </w:r>
          </w:p>
        </w:tc>
        <w:tc>
          <w:tcPr>
            <w:tcW w:w="1507" w:type="dxa"/>
          </w:tcPr>
          <w:p w14:paraId="5ABD0C6C" w14:textId="77777777" w:rsidR="0028250E" w:rsidRDefault="0028250E" w:rsidP="0028250E">
            <w:r>
              <w:t>Bedroom4</w:t>
            </w:r>
          </w:p>
        </w:tc>
        <w:tc>
          <w:tcPr>
            <w:tcW w:w="5697" w:type="dxa"/>
          </w:tcPr>
          <w:p w14:paraId="21925F88" w14:textId="77777777" w:rsidR="0028250E" w:rsidRDefault="0028250E" w:rsidP="0028250E">
            <w:r>
              <w:t>Cumulative energy consumption at receptacles of bedroom 4 from midnight</w:t>
            </w:r>
          </w:p>
        </w:tc>
        <w:tc>
          <w:tcPr>
            <w:tcW w:w="1096" w:type="dxa"/>
          </w:tcPr>
          <w:p w14:paraId="0767A526" w14:textId="77777777" w:rsidR="0028250E" w:rsidRDefault="0028250E" w:rsidP="0028250E">
            <w:r>
              <w:t>Wh</w:t>
            </w:r>
          </w:p>
        </w:tc>
        <w:tc>
          <w:tcPr>
            <w:tcW w:w="1540" w:type="dxa"/>
          </w:tcPr>
          <w:p w14:paraId="2E3753E2" w14:textId="77777777" w:rsidR="0028250E" w:rsidRDefault="0028250E" w:rsidP="0028250E">
            <w:r>
              <w:t>Elec, N</w:t>
            </w:r>
          </w:p>
        </w:tc>
      </w:tr>
      <w:tr w:rsidR="0028250E" w14:paraId="379CE21B" w14:textId="77777777" w:rsidTr="0028250E">
        <w:tc>
          <w:tcPr>
            <w:tcW w:w="1905" w:type="dxa"/>
          </w:tcPr>
          <w:p w14:paraId="78E536E7" w14:textId="77777777" w:rsidR="0028250E" w:rsidRDefault="0028250E" w:rsidP="0028250E">
            <w:r w:rsidRPr="00B70543">
              <w:t>Energy - RP B-15 Plugs - Entry Hall</w:t>
            </w:r>
          </w:p>
        </w:tc>
        <w:tc>
          <w:tcPr>
            <w:tcW w:w="1205" w:type="dxa"/>
          </w:tcPr>
          <w:p w14:paraId="0C782485" w14:textId="77777777" w:rsidR="0028250E" w:rsidRDefault="0028250E" w:rsidP="0028250E">
            <w:r>
              <w:t>Electrical</w:t>
            </w:r>
          </w:p>
        </w:tc>
        <w:tc>
          <w:tcPr>
            <w:tcW w:w="1507" w:type="dxa"/>
          </w:tcPr>
          <w:p w14:paraId="781DCBAB" w14:textId="77777777" w:rsidR="0028250E" w:rsidRDefault="0028250E" w:rsidP="0028250E">
            <w:r>
              <w:t>Entry Hallway</w:t>
            </w:r>
          </w:p>
        </w:tc>
        <w:tc>
          <w:tcPr>
            <w:tcW w:w="5697" w:type="dxa"/>
          </w:tcPr>
          <w:p w14:paraId="2A1B58A8" w14:textId="77777777" w:rsidR="0028250E" w:rsidRDefault="0028250E" w:rsidP="0028250E">
            <w:r>
              <w:t>Cumulative energy consumption at receptacles in entry hallway from midnight</w:t>
            </w:r>
          </w:p>
        </w:tc>
        <w:tc>
          <w:tcPr>
            <w:tcW w:w="1096" w:type="dxa"/>
          </w:tcPr>
          <w:p w14:paraId="7624F07B" w14:textId="77777777" w:rsidR="0028250E" w:rsidRDefault="0028250E" w:rsidP="0028250E">
            <w:r>
              <w:t>Wh</w:t>
            </w:r>
          </w:p>
        </w:tc>
        <w:tc>
          <w:tcPr>
            <w:tcW w:w="1540" w:type="dxa"/>
          </w:tcPr>
          <w:p w14:paraId="022A9B85" w14:textId="77777777" w:rsidR="0028250E" w:rsidRDefault="0028250E" w:rsidP="0028250E">
            <w:r>
              <w:t>Elec, O</w:t>
            </w:r>
          </w:p>
        </w:tc>
      </w:tr>
      <w:tr w:rsidR="0028250E" w14:paraId="1CF8369F" w14:textId="77777777" w:rsidTr="0028250E">
        <w:tc>
          <w:tcPr>
            <w:tcW w:w="1905" w:type="dxa"/>
          </w:tcPr>
          <w:p w14:paraId="189B06C5" w14:textId="77777777" w:rsidR="0028250E" w:rsidRDefault="0028250E" w:rsidP="0028250E">
            <w:r w:rsidRPr="008A3B8A">
              <w:t>Energy - RP B-16 Plugs - LR</w:t>
            </w:r>
          </w:p>
        </w:tc>
        <w:tc>
          <w:tcPr>
            <w:tcW w:w="1205" w:type="dxa"/>
          </w:tcPr>
          <w:p w14:paraId="0E5F7FB2" w14:textId="77777777" w:rsidR="0028250E" w:rsidRDefault="0028250E" w:rsidP="0028250E">
            <w:r>
              <w:t>Electrical</w:t>
            </w:r>
          </w:p>
        </w:tc>
        <w:tc>
          <w:tcPr>
            <w:tcW w:w="1507" w:type="dxa"/>
          </w:tcPr>
          <w:p w14:paraId="00B29820" w14:textId="77777777" w:rsidR="0028250E" w:rsidRDefault="0028250E" w:rsidP="0028250E">
            <w:r>
              <w:t>Living Room</w:t>
            </w:r>
          </w:p>
        </w:tc>
        <w:tc>
          <w:tcPr>
            <w:tcW w:w="5697" w:type="dxa"/>
          </w:tcPr>
          <w:p w14:paraId="5E82A98A" w14:textId="77777777" w:rsidR="0028250E" w:rsidRDefault="0028250E" w:rsidP="0028250E">
            <w:r>
              <w:t>Cumulative energy consumption at receptacles of living room from midnight</w:t>
            </w:r>
          </w:p>
        </w:tc>
        <w:tc>
          <w:tcPr>
            <w:tcW w:w="1096" w:type="dxa"/>
          </w:tcPr>
          <w:p w14:paraId="55AEE986" w14:textId="77777777" w:rsidR="0028250E" w:rsidRDefault="0028250E" w:rsidP="0028250E">
            <w:r>
              <w:t>Wh</w:t>
            </w:r>
          </w:p>
        </w:tc>
        <w:tc>
          <w:tcPr>
            <w:tcW w:w="1540" w:type="dxa"/>
          </w:tcPr>
          <w:p w14:paraId="3241AF8B" w14:textId="77777777" w:rsidR="0028250E" w:rsidRDefault="0028250E" w:rsidP="0028250E">
            <w:r>
              <w:t>Elec, P</w:t>
            </w:r>
          </w:p>
        </w:tc>
      </w:tr>
      <w:tr w:rsidR="0028250E" w14:paraId="66F72A31" w14:textId="77777777" w:rsidTr="0028250E">
        <w:tc>
          <w:tcPr>
            <w:tcW w:w="1905" w:type="dxa"/>
          </w:tcPr>
          <w:p w14:paraId="79544468" w14:textId="77777777" w:rsidR="0028250E" w:rsidRDefault="0028250E" w:rsidP="0028250E">
            <w:r w:rsidRPr="008A3B8A">
              <w:t>Energy - RP B-17 Clothes Washer</w:t>
            </w:r>
          </w:p>
        </w:tc>
        <w:tc>
          <w:tcPr>
            <w:tcW w:w="1205" w:type="dxa"/>
          </w:tcPr>
          <w:p w14:paraId="30D13109" w14:textId="77777777" w:rsidR="0028250E" w:rsidRDefault="0028250E" w:rsidP="0028250E">
            <w:r>
              <w:t>Electrical</w:t>
            </w:r>
          </w:p>
        </w:tc>
        <w:tc>
          <w:tcPr>
            <w:tcW w:w="1507" w:type="dxa"/>
          </w:tcPr>
          <w:p w14:paraId="6452E56F" w14:textId="77777777" w:rsidR="0028250E" w:rsidRDefault="0028250E" w:rsidP="0028250E">
            <w:r>
              <w:t>Utility</w:t>
            </w:r>
          </w:p>
        </w:tc>
        <w:tc>
          <w:tcPr>
            <w:tcW w:w="5697" w:type="dxa"/>
          </w:tcPr>
          <w:p w14:paraId="5B38B1E2" w14:textId="77777777" w:rsidR="0028250E" w:rsidRDefault="0028250E" w:rsidP="0028250E">
            <w:r>
              <w:t>Cumulative energy consumption of clothes washer from midnight</w:t>
            </w:r>
          </w:p>
        </w:tc>
        <w:tc>
          <w:tcPr>
            <w:tcW w:w="1096" w:type="dxa"/>
          </w:tcPr>
          <w:p w14:paraId="290D0DC9" w14:textId="77777777" w:rsidR="0028250E" w:rsidRDefault="0028250E" w:rsidP="0028250E">
            <w:r>
              <w:t>Wh</w:t>
            </w:r>
          </w:p>
        </w:tc>
        <w:tc>
          <w:tcPr>
            <w:tcW w:w="1540" w:type="dxa"/>
          </w:tcPr>
          <w:p w14:paraId="74D693F6" w14:textId="77777777" w:rsidR="0028250E" w:rsidRDefault="0028250E" w:rsidP="0028250E">
            <w:r>
              <w:t>Elec, Q</w:t>
            </w:r>
          </w:p>
        </w:tc>
      </w:tr>
      <w:tr w:rsidR="0028250E" w14:paraId="0AE8D6C2" w14:textId="77777777" w:rsidTr="0028250E">
        <w:tc>
          <w:tcPr>
            <w:tcW w:w="1905" w:type="dxa"/>
          </w:tcPr>
          <w:p w14:paraId="331A944F" w14:textId="77777777" w:rsidR="0028250E" w:rsidRDefault="0028250E" w:rsidP="0028250E">
            <w:r w:rsidRPr="008A3B8A">
              <w:t>Energy - RP B-18 Dryer (1of2)</w:t>
            </w:r>
          </w:p>
        </w:tc>
        <w:tc>
          <w:tcPr>
            <w:tcW w:w="1205" w:type="dxa"/>
          </w:tcPr>
          <w:p w14:paraId="1DB873DE" w14:textId="77777777" w:rsidR="0028250E" w:rsidRDefault="0028250E" w:rsidP="0028250E">
            <w:r>
              <w:t>Electrical</w:t>
            </w:r>
          </w:p>
        </w:tc>
        <w:tc>
          <w:tcPr>
            <w:tcW w:w="1507" w:type="dxa"/>
          </w:tcPr>
          <w:p w14:paraId="4841C4F8" w14:textId="77777777" w:rsidR="0028250E" w:rsidRDefault="0028250E" w:rsidP="0028250E">
            <w:r>
              <w:t>Utility</w:t>
            </w:r>
          </w:p>
        </w:tc>
        <w:tc>
          <w:tcPr>
            <w:tcW w:w="5697" w:type="dxa"/>
          </w:tcPr>
          <w:p w14:paraId="1E2E3636" w14:textId="77777777" w:rsidR="0028250E" w:rsidRDefault="0028250E" w:rsidP="0028250E">
            <w:r>
              <w:t xml:space="preserve">Cumulative energy consumption of one leg of electrical supply to dryer from midnight; note that energy </w:t>
            </w:r>
            <w:r>
              <w:lastRenderedPageBreak/>
              <w:t>consumption from other leg is needed to get total energy consumption by dryer</w:t>
            </w:r>
          </w:p>
        </w:tc>
        <w:tc>
          <w:tcPr>
            <w:tcW w:w="1096" w:type="dxa"/>
          </w:tcPr>
          <w:p w14:paraId="6DE28078" w14:textId="77777777" w:rsidR="0028250E" w:rsidRDefault="0028250E" w:rsidP="0028250E">
            <w:r>
              <w:lastRenderedPageBreak/>
              <w:t>Wh</w:t>
            </w:r>
          </w:p>
        </w:tc>
        <w:tc>
          <w:tcPr>
            <w:tcW w:w="1540" w:type="dxa"/>
          </w:tcPr>
          <w:p w14:paraId="2567670B" w14:textId="77777777" w:rsidR="0028250E" w:rsidRDefault="0028250E" w:rsidP="0028250E">
            <w:r>
              <w:t>Elec, R</w:t>
            </w:r>
          </w:p>
        </w:tc>
      </w:tr>
      <w:tr w:rsidR="0028250E" w14:paraId="3C1A7392" w14:textId="77777777" w:rsidTr="0028250E">
        <w:tc>
          <w:tcPr>
            <w:tcW w:w="1905" w:type="dxa"/>
          </w:tcPr>
          <w:p w14:paraId="21838813" w14:textId="77777777" w:rsidR="0028250E" w:rsidRDefault="0028250E" w:rsidP="0028250E">
            <w:r w:rsidRPr="008A3B8A">
              <w:t>Energy - RP B-19 Dehumidifier</w:t>
            </w:r>
          </w:p>
        </w:tc>
        <w:tc>
          <w:tcPr>
            <w:tcW w:w="1205" w:type="dxa"/>
          </w:tcPr>
          <w:p w14:paraId="4E081233" w14:textId="77777777" w:rsidR="0028250E" w:rsidRDefault="0028250E" w:rsidP="0028250E">
            <w:r>
              <w:t>HVAC</w:t>
            </w:r>
          </w:p>
        </w:tc>
        <w:tc>
          <w:tcPr>
            <w:tcW w:w="1507" w:type="dxa"/>
          </w:tcPr>
          <w:p w14:paraId="26AF0B71" w14:textId="77777777" w:rsidR="0028250E" w:rsidRDefault="0028250E" w:rsidP="0028250E">
            <w:r>
              <w:t>Basement</w:t>
            </w:r>
          </w:p>
        </w:tc>
        <w:tc>
          <w:tcPr>
            <w:tcW w:w="5697" w:type="dxa"/>
          </w:tcPr>
          <w:p w14:paraId="2456AA85" w14:textId="77777777" w:rsidR="0028250E" w:rsidRDefault="0028250E" w:rsidP="0028250E">
            <w:r>
              <w:t>Cumulative energy consumption of dehumidifier from midnight</w:t>
            </w:r>
          </w:p>
        </w:tc>
        <w:tc>
          <w:tcPr>
            <w:tcW w:w="1096" w:type="dxa"/>
          </w:tcPr>
          <w:p w14:paraId="2BD87A32" w14:textId="77777777" w:rsidR="0028250E" w:rsidRDefault="0028250E" w:rsidP="0028250E">
            <w:r>
              <w:t>Wh</w:t>
            </w:r>
          </w:p>
        </w:tc>
        <w:tc>
          <w:tcPr>
            <w:tcW w:w="1540" w:type="dxa"/>
          </w:tcPr>
          <w:p w14:paraId="2AD4ADC0" w14:textId="77777777" w:rsidR="0028250E" w:rsidRDefault="0028250E" w:rsidP="0028250E">
            <w:r>
              <w:t>Elec, S</w:t>
            </w:r>
          </w:p>
        </w:tc>
      </w:tr>
      <w:tr w:rsidR="0028250E" w14:paraId="48B868F2" w14:textId="77777777" w:rsidTr="0028250E">
        <w:tc>
          <w:tcPr>
            <w:tcW w:w="1905" w:type="dxa"/>
          </w:tcPr>
          <w:p w14:paraId="5DD07331" w14:textId="77777777" w:rsidR="0028250E" w:rsidRDefault="0028250E" w:rsidP="0028250E">
            <w:r w:rsidRPr="008A3B8A">
              <w:t>Energy - RP B-20 Dryer (2of2)</w:t>
            </w:r>
          </w:p>
        </w:tc>
        <w:tc>
          <w:tcPr>
            <w:tcW w:w="1205" w:type="dxa"/>
          </w:tcPr>
          <w:p w14:paraId="20DFFFC3" w14:textId="77777777" w:rsidR="0028250E" w:rsidRDefault="0028250E" w:rsidP="0028250E">
            <w:r>
              <w:t>Electrical</w:t>
            </w:r>
          </w:p>
        </w:tc>
        <w:tc>
          <w:tcPr>
            <w:tcW w:w="1507" w:type="dxa"/>
          </w:tcPr>
          <w:p w14:paraId="4C6390F7" w14:textId="77777777" w:rsidR="0028250E" w:rsidRDefault="0028250E" w:rsidP="0028250E">
            <w:r>
              <w:t>Utility</w:t>
            </w:r>
          </w:p>
        </w:tc>
        <w:tc>
          <w:tcPr>
            <w:tcW w:w="5697" w:type="dxa"/>
          </w:tcPr>
          <w:p w14:paraId="22BD2541" w14:textId="77777777" w:rsidR="0028250E" w:rsidRDefault="0028250E" w:rsidP="0028250E">
            <w:r>
              <w:t>Cumulative energy consumption of one leg of electrical supply to dryer from midnight; note that energy consumption from other leg is needed to get total energy consumption by dryer</w:t>
            </w:r>
          </w:p>
        </w:tc>
        <w:tc>
          <w:tcPr>
            <w:tcW w:w="1096" w:type="dxa"/>
          </w:tcPr>
          <w:p w14:paraId="4D4AFA11" w14:textId="77777777" w:rsidR="0028250E" w:rsidRDefault="0028250E" w:rsidP="0028250E">
            <w:r>
              <w:t>Wh</w:t>
            </w:r>
          </w:p>
        </w:tc>
        <w:tc>
          <w:tcPr>
            <w:tcW w:w="1540" w:type="dxa"/>
          </w:tcPr>
          <w:p w14:paraId="506834A4" w14:textId="77777777" w:rsidR="0028250E" w:rsidRDefault="0028250E" w:rsidP="0028250E">
            <w:r>
              <w:t>Elec, T</w:t>
            </w:r>
          </w:p>
        </w:tc>
      </w:tr>
      <w:tr w:rsidR="0028250E" w14:paraId="0A2F63EF" w14:textId="77777777" w:rsidTr="0028250E">
        <w:tc>
          <w:tcPr>
            <w:tcW w:w="1905" w:type="dxa"/>
          </w:tcPr>
          <w:p w14:paraId="659EDEEF" w14:textId="77777777" w:rsidR="0028250E" w:rsidRDefault="0028250E" w:rsidP="0028250E">
            <w:r w:rsidRPr="008A3B8A">
              <w:t>Energy - RP B-21 Heat Pump (1of2)</w:t>
            </w:r>
          </w:p>
        </w:tc>
        <w:tc>
          <w:tcPr>
            <w:tcW w:w="1205" w:type="dxa"/>
          </w:tcPr>
          <w:p w14:paraId="1ADB5A8E" w14:textId="77777777" w:rsidR="0028250E" w:rsidRDefault="0028250E" w:rsidP="0028250E">
            <w:r>
              <w:t>HVAC</w:t>
            </w:r>
          </w:p>
        </w:tc>
        <w:tc>
          <w:tcPr>
            <w:tcW w:w="1507" w:type="dxa"/>
          </w:tcPr>
          <w:p w14:paraId="6C2DCA5B" w14:textId="77777777" w:rsidR="0028250E" w:rsidRDefault="0028250E" w:rsidP="0028250E">
            <w:r>
              <w:t>Outdoor</w:t>
            </w:r>
          </w:p>
        </w:tc>
        <w:tc>
          <w:tcPr>
            <w:tcW w:w="5697" w:type="dxa"/>
          </w:tcPr>
          <w:p w14:paraId="33B8FDEB" w14:textId="77777777" w:rsidR="0028250E" w:rsidRDefault="0028250E" w:rsidP="0028250E">
            <w:r>
              <w:t>Cumulative energy consumption of one leg of electrical supply to outdoor unit of heat pump from midnight; note that energy consumption from other leg is needed to get total energy consumption by heat pump</w:t>
            </w:r>
          </w:p>
        </w:tc>
        <w:tc>
          <w:tcPr>
            <w:tcW w:w="1096" w:type="dxa"/>
          </w:tcPr>
          <w:p w14:paraId="5AF1F9C2" w14:textId="77777777" w:rsidR="0028250E" w:rsidRDefault="0028250E" w:rsidP="0028250E">
            <w:r>
              <w:t>Wh</w:t>
            </w:r>
          </w:p>
        </w:tc>
        <w:tc>
          <w:tcPr>
            <w:tcW w:w="1540" w:type="dxa"/>
          </w:tcPr>
          <w:p w14:paraId="10077C11" w14:textId="77777777" w:rsidR="0028250E" w:rsidRDefault="0028250E" w:rsidP="0028250E">
            <w:r>
              <w:t>Elec, U</w:t>
            </w:r>
          </w:p>
        </w:tc>
      </w:tr>
      <w:tr w:rsidR="0028250E" w14:paraId="5A80C644" w14:textId="77777777" w:rsidTr="0028250E">
        <w:tc>
          <w:tcPr>
            <w:tcW w:w="1905" w:type="dxa"/>
          </w:tcPr>
          <w:p w14:paraId="57196D70" w14:textId="77777777" w:rsidR="0028250E" w:rsidRDefault="0028250E" w:rsidP="0028250E">
            <w:r w:rsidRPr="008A3B8A">
              <w:t>Energy - RP B-22 AHU-2  (1of2)</w:t>
            </w:r>
          </w:p>
        </w:tc>
        <w:tc>
          <w:tcPr>
            <w:tcW w:w="1205" w:type="dxa"/>
          </w:tcPr>
          <w:p w14:paraId="05884293" w14:textId="77777777" w:rsidR="0028250E" w:rsidRDefault="0028250E" w:rsidP="0028250E">
            <w:r>
              <w:t>HVAC</w:t>
            </w:r>
          </w:p>
        </w:tc>
        <w:tc>
          <w:tcPr>
            <w:tcW w:w="1507" w:type="dxa"/>
          </w:tcPr>
          <w:p w14:paraId="576EAF8F" w14:textId="77777777" w:rsidR="0028250E" w:rsidRDefault="0028250E" w:rsidP="0028250E">
            <w:r>
              <w:t>Basement</w:t>
            </w:r>
          </w:p>
        </w:tc>
        <w:tc>
          <w:tcPr>
            <w:tcW w:w="5697" w:type="dxa"/>
          </w:tcPr>
          <w:p w14:paraId="4C51D698" w14:textId="77777777" w:rsidR="0028250E" w:rsidRDefault="0028250E" w:rsidP="0028250E">
            <w:r>
              <w:t>Cumulative energy consumption of one leg of electrical supply to air handler unit of heat pump from midnight; note that energy consumption from other leg is needed to get total energy consumption by air handler</w:t>
            </w:r>
          </w:p>
        </w:tc>
        <w:tc>
          <w:tcPr>
            <w:tcW w:w="1096" w:type="dxa"/>
          </w:tcPr>
          <w:p w14:paraId="7AA2504B" w14:textId="77777777" w:rsidR="0028250E" w:rsidRDefault="0028250E" w:rsidP="0028250E">
            <w:r>
              <w:t>Wh</w:t>
            </w:r>
          </w:p>
        </w:tc>
        <w:tc>
          <w:tcPr>
            <w:tcW w:w="1540" w:type="dxa"/>
          </w:tcPr>
          <w:p w14:paraId="3FEF4D99" w14:textId="77777777" w:rsidR="0028250E" w:rsidRDefault="0028250E" w:rsidP="0028250E">
            <w:r>
              <w:t>Elec, V</w:t>
            </w:r>
          </w:p>
        </w:tc>
      </w:tr>
      <w:tr w:rsidR="0028250E" w14:paraId="62A7FA57" w14:textId="77777777" w:rsidTr="0028250E">
        <w:tc>
          <w:tcPr>
            <w:tcW w:w="1905" w:type="dxa"/>
          </w:tcPr>
          <w:p w14:paraId="1942F6D2" w14:textId="77777777" w:rsidR="0028250E" w:rsidRDefault="0028250E" w:rsidP="0028250E">
            <w:r w:rsidRPr="008A3B8A">
              <w:t>Energy - RP B-23 Heat Pump (2of2)</w:t>
            </w:r>
          </w:p>
        </w:tc>
        <w:tc>
          <w:tcPr>
            <w:tcW w:w="1205" w:type="dxa"/>
          </w:tcPr>
          <w:p w14:paraId="3903A125" w14:textId="77777777" w:rsidR="0028250E" w:rsidRDefault="0028250E" w:rsidP="0028250E">
            <w:r>
              <w:t>HVAC</w:t>
            </w:r>
          </w:p>
        </w:tc>
        <w:tc>
          <w:tcPr>
            <w:tcW w:w="1507" w:type="dxa"/>
          </w:tcPr>
          <w:p w14:paraId="5B49CD86" w14:textId="77777777" w:rsidR="0028250E" w:rsidRDefault="0028250E" w:rsidP="0028250E">
            <w:r>
              <w:t>Outdoor</w:t>
            </w:r>
          </w:p>
        </w:tc>
        <w:tc>
          <w:tcPr>
            <w:tcW w:w="5697" w:type="dxa"/>
          </w:tcPr>
          <w:p w14:paraId="395E79A7" w14:textId="77777777" w:rsidR="0028250E" w:rsidRDefault="0028250E" w:rsidP="0028250E">
            <w:r>
              <w:t>Cumulative energy consumption of one leg of electrical supply to outdoor unit of heat pump from midnight; note that energy consumption from other leg is needed to get total energy consumption by heat pump</w:t>
            </w:r>
          </w:p>
        </w:tc>
        <w:tc>
          <w:tcPr>
            <w:tcW w:w="1096" w:type="dxa"/>
          </w:tcPr>
          <w:p w14:paraId="786DCBB0" w14:textId="77777777" w:rsidR="0028250E" w:rsidRDefault="0028250E" w:rsidP="0028250E">
            <w:r>
              <w:t>Wh</w:t>
            </w:r>
          </w:p>
        </w:tc>
        <w:tc>
          <w:tcPr>
            <w:tcW w:w="1540" w:type="dxa"/>
          </w:tcPr>
          <w:p w14:paraId="272C1ED8" w14:textId="77777777" w:rsidR="0028250E" w:rsidRDefault="0028250E" w:rsidP="0028250E">
            <w:r>
              <w:t>Elec, W</w:t>
            </w:r>
          </w:p>
        </w:tc>
      </w:tr>
      <w:tr w:rsidR="0028250E" w14:paraId="6430CFCB" w14:textId="77777777" w:rsidTr="0028250E">
        <w:tc>
          <w:tcPr>
            <w:tcW w:w="1905" w:type="dxa"/>
          </w:tcPr>
          <w:p w14:paraId="613BCC72" w14:textId="77777777" w:rsidR="0028250E" w:rsidRDefault="0028250E" w:rsidP="0028250E">
            <w:r w:rsidRPr="008A3B8A">
              <w:t>Energy - RP B-24 AHU-2  (2of2)</w:t>
            </w:r>
          </w:p>
        </w:tc>
        <w:tc>
          <w:tcPr>
            <w:tcW w:w="1205" w:type="dxa"/>
          </w:tcPr>
          <w:p w14:paraId="4E1F2062" w14:textId="77777777" w:rsidR="0028250E" w:rsidRDefault="0028250E" w:rsidP="0028250E">
            <w:r>
              <w:t>HVAC</w:t>
            </w:r>
          </w:p>
        </w:tc>
        <w:tc>
          <w:tcPr>
            <w:tcW w:w="1507" w:type="dxa"/>
          </w:tcPr>
          <w:p w14:paraId="1B2A29D1" w14:textId="77777777" w:rsidR="0028250E" w:rsidRDefault="0028250E" w:rsidP="0028250E">
            <w:r>
              <w:t>Basement</w:t>
            </w:r>
          </w:p>
        </w:tc>
        <w:tc>
          <w:tcPr>
            <w:tcW w:w="5697" w:type="dxa"/>
          </w:tcPr>
          <w:p w14:paraId="3B930514" w14:textId="77777777" w:rsidR="0028250E" w:rsidRDefault="0028250E" w:rsidP="0028250E">
            <w:r>
              <w:t>Cumulative energy consumption of one leg of electrical supply to air handler unit of heat pump from midnight; note that energy consumption from other leg is needed to get total energy consumption by air handler</w:t>
            </w:r>
          </w:p>
        </w:tc>
        <w:tc>
          <w:tcPr>
            <w:tcW w:w="1096" w:type="dxa"/>
          </w:tcPr>
          <w:p w14:paraId="1236950E" w14:textId="77777777" w:rsidR="0028250E" w:rsidRDefault="0028250E" w:rsidP="0028250E">
            <w:r>
              <w:t>Wh</w:t>
            </w:r>
          </w:p>
        </w:tc>
        <w:tc>
          <w:tcPr>
            <w:tcW w:w="1540" w:type="dxa"/>
          </w:tcPr>
          <w:p w14:paraId="5300E3D2" w14:textId="77777777" w:rsidR="0028250E" w:rsidRDefault="0028250E" w:rsidP="0028250E">
            <w:r>
              <w:t>Elec, X</w:t>
            </w:r>
          </w:p>
        </w:tc>
      </w:tr>
      <w:tr w:rsidR="0028250E" w14:paraId="11F4FA46" w14:textId="77777777" w:rsidTr="0028250E">
        <w:tc>
          <w:tcPr>
            <w:tcW w:w="1905" w:type="dxa"/>
          </w:tcPr>
          <w:p w14:paraId="3FA09D27" w14:textId="77777777" w:rsidR="0028250E" w:rsidRDefault="0028250E" w:rsidP="0028250E">
            <w:r w:rsidRPr="008A3B8A">
              <w:t>Energy - RP B-25 HRV</w:t>
            </w:r>
          </w:p>
        </w:tc>
        <w:tc>
          <w:tcPr>
            <w:tcW w:w="1205" w:type="dxa"/>
          </w:tcPr>
          <w:p w14:paraId="0FB9A50E" w14:textId="77777777" w:rsidR="0028250E" w:rsidRDefault="0028250E" w:rsidP="0028250E">
            <w:r>
              <w:t>HVAC</w:t>
            </w:r>
          </w:p>
        </w:tc>
        <w:tc>
          <w:tcPr>
            <w:tcW w:w="1507" w:type="dxa"/>
          </w:tcPr>
          <w:p w14:paraId="5FFDD34A" w14:textId="77777777" w:rsidR="0028250E" w:rsidRDefault="0028250E" w:rsidP="0028250E">
            <w:r>
              <w:t>Basement</w:t>
            </w:r>
          </w:p>
        </w:tc>
        <w:tc>
          <w:tcPr>
            <w:tcW w:w="5697" w:type="dxa"/>
          </w:tcPr>
          <w:p w14:paraId="279FA97B" w14:textId="77777777" w:rsidR="0028250E" w:rsidRDefault="0028250E" w:rsidP="0028250E">
            <w:r>
              <w:t>Cumulative energy consumption of heat recovery ventilator from midnight</w:t>
            </w:r>
          </w:p>
        </w:tc>
        <w:tc>
          <w:tcPr>
            <w:tcW w:w="1096" w:type="dxa"/>
          </w:tcPr>
          <w:p w14:paraId="3335A73B" w14:textId="77777777" w:rsidR="0028250E" w:rsidRDefault="0028250E" w:rsidP="0028250E">
            <w:r>
              <w:t>Wh</w:t>
            </w:r>
          </w:p>
        </w:tc>
        <w:tc>
          <w:tcPr>
            <w:tcW w:w="1540" w:type="dxa"/>
          </w:tcPr>
          <w:p w14:paraId="2C5D4A37" w14:textId="77777777" w:rsidR="0028250E" w:rsidRDefault="0028250E" w:rsidP="0028250E">
            <w:r>
              <w:t>Elec, Y</w:t>
            </w:r>
          </w:p>
        </w:tc>
      </w:tr>
      <w:tr w:rsidR="0028250E" w14:paraId="401F5E8A" w14:textId="77777777" w:rsidTr="0028250E">
        <w:tc>
          <w:tcPr>
            <w:tcW w:w="1905" w:type="dxa"/>
          </w:tcPr>
          <w:p w14:paraId="7E31FE2E" w14:textId="77777777" w:rsidR="0028250E" w:rsidRDefault="0028250E" w:rsidP="0028250E">
            <w:r w:rsidRPr="008A3B8A">
              <w:t>Energy - RP B-26 Heat Pump WH (1of2)</w:t>
            </w:r>
          </w:p>
        </w:tc>
        <w:tc>
          <w:tcPr>
            <w:tcW w:w="1205" w:type="dxa"/>
          </w:tcPr>
          <w:p w14:paraId="5EF13819" w14:textId="77777777" w:rsidR="0028250E" w:rsidRDefault="0028250E" w:rsidP="0028250E">
            <w:r>
              <w:t>DHW</w:t>
            </w:r>
          </w:p>
        </w:tc>
        <w:tc>
          <w:tcPr>
            <w:tcW w:w="1507" w:type="dxa"/>
          </w:tcPr>
          <w:p w14:paraId="67020DFE" w14:textId="77777777" w:rsidR="0028250E" w:rsidRDefault="0028250E" w:rsidP="0028250E">
            <w:r>
              <w:t>Basement</w:t>
            </w:r>
          </w:p>
        </w:tc>
        <w:tc>
          <w:tcPr>
            <w:tcW w:w="5697" w:type="dxa"/>
          </w:tcPr>
          <w:p w14:paraId="54DFAD3A" w14:textId="77777777" w:rsidR="0028250E" w:rsidRDefault="0028250E" w:rsidP="0028250E">
            <w:r>
              <w:t>Cumulative energy consumption of one leg of electrical supply to heat pump water heater from midnight; note that energy consumption from other leg is needed to get total energy consumption by heat pump water heater</w:t>
            </w:r>
          </w:p>
        </w:tc>
        <w:tc>
          <w:tcPr>
            <w:tcW w:w="1096" w:type="dxa"/>
          </w:tcPr>
          <w:p w14:paraId="24056FC0" w14:textId="77777777" w:rsidR="0028250E" w:rsidRDefault="0028250E" w:rsidP="0028250E">
            <w:r>
              <w:t>Wh</w:t>
            </w:r>
          </w:p>
        </w:tc>
        <w:tc>
          <w:tcPr>
            <w:tcW w:w="1540" w:type="dxa"/>
          </w:tcPr>
          <w:p w14:paraId="7F9CDEE1" w14:textId="77777777" w:rsidR="0028250E" w:rsidRDefault="0028250E" w:rsidP="0028250E">
            <w:r>
              <w:t>Elec, Z</w:t>
            </w:r>
          </w:p>
        </w:tc>
      </w:tr>
      <w:tr w:rsidR="0028250E" w14:paraId="2F9268B7" w14:textId="77777777" w:rsidTr="0028250E">
        <w:tc>
          <w:tcPr>
            <w:tcW w:w="1905" w:type="dxa"/>
          </w:tcPr>
          <w:p w14:paraId="0E7AB744" w14:textId="77777777" w:rsidR="0028250E" w:rsidRDefault="0028250E" w:rsidP="0028250E">
            <w:r w:rsidRPr="008A3B8A">
              <w:t>Energy - RP B-28 Heat Pump WH (2of2)</w:t>
            </w:r>
          </w:p>
        </w:tc>
        <w:tc>
          <w:tcPr>
            <w:tcW w:w="1205" w:type="dxa"/>
          </w:tcPr>
          <w:p w14:paraId="14D56B18" w14:textId="77777777" w:rsidR="0028250E" w:rsidRDefault="0028250E" w:rsidP="0028250E">
            <w:r>
              <w:t>DHW</w:t>
            </w:r>
          </w:p>
        </w:tc>
        <w:tc>
          <w:tcPr>
            <w:tcW w:w="1507" w:type="dxa"/>
          </w:tcPr>
          <w:p w14:paraId="5A7A44D2" w14:textId="77777777" w:rsidR="0028250E" w:rsidRDefault="0028250E" w:rsidP="0028250E">
            <w:r>
              <w:t>Basement</w:t>
            </w:r>
          </w:p>
        </w:tc>
        <w:tc>
          <w:tcPr>
            <w:tcW w:w="5697" w:type="dxa"/>
          </w:tcPr>
          <w:p w14:paraId="1FAF029C" w14:textId="77777777" w:rsidR="0028250E" w:rsidRDefault="0028250E" w:rsidP="0028250E">
            <w:r>
              <w:t>Cumulative energy consumption of one leg of electrical supply to heat pump water heater from midnight; note that energy consumption from other leg is needed to get total energy consumption by heat pump water heater</w:t>
            </w:r>
          </w:p>
        </w:tc>
        <w:tc>
          <w:tcPr>
            <w:tcW w:w="1096" w:type="dxa"/>
          </w:tcPr>
          <w:p w14:paraId="1803D7BE" w14:textId="77777777" w:rsidR="0028250E" w:rsidRDefault="0028250E" w:rsidP="0028250E">
            <w:r>
              <w:t>Wh</w:t>
            </w:r>
          </w:p>
        </w:tc>
        <w:tc>
          <w:tcPr>
            <w:tcW w:w="1540" w:type="dxa"/>
          </w:tcPr>
          <w:p w14:paraId="667848EC" w14:textId="77777777" w:rsidR="0028250E" w:rsidRDefault="0028250E" w:rsidP="0028250E">
            <w:r>
              <w:t>Elec, AA</w:t>
            </w:r>
          </w:p>
        </w:tc>
      </w:tr>
      <w:tr w:rsidR="0028250E" w14:paraId="0D016A7E" w14:textId="77777777" w:rsidTr="0028250E">
        <w:tc>
          <w:tcPr>
            <w:tcW w:w="1905" w:type="dxa"/>
          </w:tcPr>
          <w:p w14:paraId="1EC80C4C" w14:textId="77777777" w:rsidR="0028250E" w:rsidRDefault="0028250E" w:rsidP="0028250E">
            <w:r w:rsidRPr="008A3B8A">
              <w:lastRenderedPageBreak/>
              <w:t>Energy - RP B-33 PV (1of2)</w:t>
            </w:r>
          </w:p>
        </w:tc>
        <w:tc>
          <w:tcPr>
            <w:tcW w:w="1205" w:type="dxa"/>
          </w:tcPr>
          <w:p w14:paraId="7B8C94F3" w14:textId="77777777" w:rsidR="0028250E" w:rsidRDefault="0028250E" w:rsidP="0028250E">
            <w:r>
              <w:t>PV</w:t>
            </w:r>
          </w:p>
        </w:tc>
        <w:tc>
          <w:tcPr>
            <w:tcW w:w="1507" w:type="dxa"/>
          </w:tcPr>
          <w:p w14:paraId="5B3B2A35" w14:textId="77777777" w:rsidR="0028250E" w:rsidRDefault="0028250E" w:rsidP="0028250E">
            <w:r>
              <w:t>Basement</w:t>
            </w:r>
          </w:p>
        </w:tc>
        <w:tc>
          <w:tcPr>
            <w:tcW w:w="5697" w:type="dxa"/>
          </w:tcPr>
          <w:p w14:paraId="07CF1DE1" w14:textId="77777777" w:rsidR="0028250E" w:rsidRDefault="0028250E" w:rsidP="0028250E">
            <w:r>
              <w:t>Cumulative energy fed into breaker panel by one leg of electrical supply from PV inverters from midnight; note that energy supplied from other leg is needed to get total energy supply from inverters</w:t>
            </w:r>
          </w:p>
        </w:tc>
        <w:tc>
          <w:tcPr>
            <w:tcW w:w="1096" w:type="dxa"/>
          </w:tcPr>
          <w:p w14:paraId="2FBA066C" w14:textId="77777777" w:rsidR="0028250E" w:rsidRDefault="0028250E" w:rsidP="0028250E">
            <w:r>
              <w:t>Wh</w:t>
            </w:r>
          </w:p>
        </w:tc>
        <w:tc>
          <w:tcPr>
            <w:tcW w:w="1540" w:type="dxa"/>
          </w:tcPr>
          <w:p w14:paraId="0E95343B" w14:textId="77777777" w:rsidR="0028250E" w:rsidRDefault="0028250E" w:rsidP="0028250E">
            <w:r>
              <w:t>Elec, AG</w:t>
            </w:r>
          </w:p>
        </w:tc>
      </w:tr>
      <w:tr w:rsidR="0028250E" w14:paraId="5877A342" w14:textId="77777777" w:rsidTr="0028250E">
        <w:tc>
          <w:tcPr>
            <w:tcW w:w="1905" w:type="dxa"/>
          </w:tcPr>
          <w:p w14:paraId="0A5F19F3" w14:textId="77777777" w:rsidR="0028250E" w:rsidRDefault="0028250E" w:rsidP="0028250E">
            <w:r>
              <w:t xml:space="preserve">Energy - RP B-35 </w:t>
            </w:r>
            <w:r w:rsidRPr="008A3B8A">
              <w:t>PV (</w:t>
            </w:r>
            <w:r>
              <w:t>2</w:t>
            </w:r>
            <w:r w:rsidRPr="008A3B8A">
              <w:t>of2)</w:t>
            </w:r>
          </w:p>
        </w:tc>
        <w:tc>
          <w:tcPr>
            <w:tcW w:w="1205" w:type="dxa"/>
          </w:tcPr>
          <w:p w14:paraId="7D733F43" w14:textId="77777777" w:rsidR="0028250E" w:rsidRDefault="0028250E" w:rsidP="0028250E">
            <w:r>
              <w:t>PV</w:t>
            </w:r>
          </w:p>
        </w:tc>
        <w:tc>
          <w:tcPr>
            <w:tcW w:w="1507" w:type="dxa"/>
          </w:tcPr>
          <w:p w14:paraId="494EF230" w14:textId="77777777" w:rsidR="0028250E" w:rsidRDefault="0028250E" w:rsidP="0028250E">
            <w:r>
              <w:t>Basement</w:t>
            </w:r>
          </w:p>
        </w:tc>
        <w:tc>
          <w:tcPr>
            <w:tcW w:w="5697" w:type="dxa"/>
          </w:tcPr>
          <w:p w14:paraId="74ADF739" w14:textId="77777777" w:rsidR="0028250E" w:rsidRDefault="0028250E" w:rsidP="0028250E">
            <w:r>
              <w:t>Cumulative energy fed into breaker panel by one leg of electrical supply from PV inverters from midnight; note that energy supplied from other leg is needed to get total energy supply from inverters</w:t>
            </w:r>
          </w:p>
        </w:tc>
        <w:tc>
          <w:tcPr>
            <w:tcW w:w="1096" w:type="dxa"/>
          </w:tcPr>
          <w:p w14:paraId="50F2331A" w14:textId="77777777" w:rsidR="0028250E" w:rsidRDefault="0028250E" w:rsidP="0028250E">
            <w:r>
              <w:t>Wh</w:t>
            </w:r>
          </w:p>
        </w:tc>
        <w:tc>
          <w:tcPr>
            <w:tcW w:w="1540" w:type="dxa"/>
          </w:tcPr>
          <w:p w14:paraId="769F4DC6" w14:textId="77777777" w:rsidR="0028250E" w:rsidRDefault="0028250E" w:rsidP="0028250E">
            <w:r>
              <w:t>Elec, AI</w:t>
            </w:r>
          </w:p>
        </w:tc>
      </w:tr>
      <w:tr w:rsidR="0028250E" w14:paraId="24F3C387" w14:textId="77777777" w:rsidTr="0028250E">
        <w:tc>
          <w:tcPr>
            <w:tcW w:w="1905" w:type="dxa"/>
          </w:tcPr>
          <w:p w14:paraId="00BEFE69" w14:textId="77777777" w:rsidR="0028250E" w:rsidRDefault="0028250E" w:rsidP="0028250E">
            <w:r w:rsidRPr="00E972BC">
              <w:t>Energy - RP BA-1 Make-Up Air Damper</w:t>
            </w:r>
          </w:p>
        </w:tc>
        <w:tc>
          <w:tcPr>
            <w:tcW w:w="1205" w:type="dxa"/>
          </w:tcPr>
          <w:p w14:paraId="3A32B70B" w14:textId="77777777" w:rsidR="0028250E" w:rsidRDefault="0028250E" w:rsidP="0028250E">
            <w:r>
              <w:t>Ventilation</w:t>
            </w:r>
          </w:p>
        </w:tc>
        <w:tc>
          <w:tcPr>
            <w:tcW w:w="1507" w:type="dxa"/>
          </w:tcPr>
          <w:p w14:paraId="46A503FA" w14:textId="77777777" w:rsidR="0028250E" w:rsidRDefault="0028250E" w:rsidP="0028250E">
            <w:r>
              <w:t>Attic</w:t>
            </w:r>
          </w:p>
        </w:tc>
        <w:tc>
          <w:tcPr>
            <w:tcW w:w="5697" w:type="dxa"/>
          </w:tcPr>
          <w:p w14:paraId="4396711A" w14:textId="77777777" w:rsidR="0028250E" w:rsidRDefault="0028250E" w:rsidP="0028250E">
            <w:r>
              <w:t>Cumulative energy consumption of make-up air damper located in attic from midnight</w:t>
            </w:r>
          </w:p>
        </w:tc>
        <w:tc>
          <w:tcPr>
            <w:tcW w:w="1096" w:type="dxa"/>
          </w:tcPr>
          <w:p w14:paraId="7D7DBFC5" w14:textId="77777777" w:rsidR="0028250E" w:rsidRDefault="0028250E" w:rsidP="0028250E">
            <w:r>
              <w:t>Wh</w:t>
            </w:r>
          </w:p>
        </w:tc>
        <w:tc>
          <w:tcPr>
            <w:tcW w:w="1540" w:type="dxa"/>
          </w:tcPr>
          <w:p w14:paraId="5C32D3CA" w14:textId="77777777" w:rsidR="0028250E" w:rsidRDefault="0028250E" w:rsidP="0028250E">
            <w:r>
              <w:t>Elec, AQ</w:t>
            </w:r>
          </w:p>
        </w:tc>
      </w:tr>
      <w:tr w:rsidR="0028250E" w14:paraId="4B66B5D9" w14:textId="77777777" w:rsidTr="0028250E">
        <w:tc>
          <w:tcPr>
            <w:tcW w:w="1905" w:type="dxa"/>
          </w:tcPr>
          <w:p w14:paraId="36A0CF09" w14:textId="77777777" w:rsidR="0028250E" w:rsidRDefault="0028250E" w:rsidP="0028250E">
            <w:r w:rsidRPr="00A14B13">
              <w:t>Energy - RP BA-2 Lights - 2nd Floor</w:t>
            </w:r>
          </w:p>
        </w:tc>
        <w:tc>
          <w:tcPr>
            <w:tcW w:w="1205" w:type="dxa"/>
          </w:tcPr>
          <w:p w14:paraId="52336090" w14:textId="77777777" w:rsidR="0028250E" w:rsidRDefault="0028250E" w:rsidP="0028250E">
            <w:r>
              <w:t>Lighting</w:t>
            </w:r>
          </w:p>
        </w:tc>
        <w:tc>
          <w:tcPr>
            <w:tcW w:w="1507" w:type="dxa"/>
          </w:tcPr>
          <w:p w14:paraId="180C5B6B" w14:textId="77777777" w:rsidR="0028250E" w:rsidRDefault="0028250E" w:rsidP="0028250E">
            <w:r>
              <w:t>Bath2</w:t>
            </w:r>
          </w:p>
        </w:tc>
        <w:tc>
          <w:tcPr>
            <w:tcW w:w="5697" w:type="dxa"/>
          </w:tcPr>
          <w:p w14:paraId="2D1BC8F3" w14:textId="77777777" w:rsidR="0028250E" w:rsidRDefault="0028250E" w:rsidP="0028250E">
            <w:r>
              <w:t>Cumulative energy consumption of lighting in bathroom 2 from midnight</w:t>
            </w:r>
          </w:p>
        </w:tc>
        <w:tc>
          <w:tcPr>
            <w:tcW w:w="1096" w:type="dxa"/>
          </w:tcPr>
          <w:p w14:paraId="1DF8EB25" w14:textId="77777777" w:rsidR="0028250E" w:rsidRDefault="0028250E" w:rsidP="0028250E">
            <w:r>
              <w:t>Wh</w:t>
            </w:r>
          </w:p>
        </w:tc>
        <w:tc>
          <w:tcPr>
            <w:tcW w:w="1540" w:type="dxa"/>
          </w:tcPr>
          <w:p w14:paraId="7161AE40" w14:textId="77777777" w:rsidR="0028250E" w:rsidRDefault="0028250E" w:rsidP="0028250E">
            <w:r>
              <w:t>Elec, AR</w:t>
            </w:r>
          </w:p>
        </w:tc>
      </w:tr>
      <w:tr w:rsidR="0028250E" w14:paraId="347C0D25" w14:textId="77777777" w:rsidTr="0028250E">
        <w:tc>
          <w:tcPr>
            <w:tcW w:w="1905" w:type="dxa"/>
          </w:tcPr>
          <w:p w14:paraId="3E5B358D" w14:textId="77777777" w:rsidR="0028250E" w:rsidRDefault="0028250E" w:rsidP="0028250E">
            <w:r w:rsidRPr="00A14B13">
              <w:t>Energy - RP BA-3 Plugs - MBA (East)</w:t>
            </w:r>
          </w:p>
        </w:tc>
        <w:tc>
          <w:tcPr>
            <w:tcW w:w="1205" w:type="dxa"/>
          </w:tcPr>
          <w:p w14:paraId="4C223565" w14:textId="77777777" w:rsidR="0028250E" w:rsidRDefault="0028250E" w:rsidP="0028250E">
            <w:r>
              <w:t>Electrical</w:t>
            </w:r>
          </w:p>
        </w:tc>
        <w:tc>
          <w:tcPr>
            <w:tcW w:w="1507" w:type="dxa"/>
          </w:tcPr>
          <w:p w14:paraId="57672EFE" w14:textId="77777777" w:rsidR="0028250E" w:rsidRDefault="0028250E" w:rsidP="0028250E">
            <w:r>
              <w:t>MBath</w:t>
            </w:r>
          </w:p>
        </w:tc>
        <w:tc>
          <w:tcPr>
            <w:tcW w:w="5697" w:type="dxa"/>
          </w:tcPr>
          <w:p w14:paraId="2C82B52B" w14:textId="77777777" w:rsidR="0028250E" w:rsidRDefault="0028250E" w:rsidP="0028250E">
            <w:r>
              <w:t>Cumulative energy consumption from receptacles on east side of master bathroom from midnight</w:t>
            </w:r>
          </w:p>
        </w:tc>
        <w:tc>
          <w:tcPr>
            <w:tcW w:w="1096" w:type="dxa"/>
          </w:tcPr>
          <w:p w14:paraId="2D6D05DE" w14:textId="77777777" w:rsidR="0028250E" w:rsidRDefault="0028250E" w:rsidP="0028250E">
            <w:r>
              <w:t>Wh</w:t>
            </w:r>
          </w:p>
        </w:tc>
        <w:tc>
          <w:tcPr>
            <w:tcW w:w="1540" w:type="dxa"/>
          </w:tcPr>
          <w:p w14:paraId="4A86E7EB" w14:textId="77777777" w:rsidR="0028250E" w:rsidRDefault="0028250E" w:rsidP="0028250E">
            <w:r>
              <w:t>Elec, AS</w:t>
            </w:r>
          </w:p>
        </w:tc>
      </w:tr>
      <w:tr w:rsidR="0028250E" w14:paraId="6FC73074" w14:textId="77777777" w:rsidTr="0028250E">
        <w:tc>
          <w:tcPr>
            <w:tcW w:w="1905" w:type="dxa"/>
          </w:tcPr>
          <w:p w14:paraId="16111810" w14:textId="77777777" w:rsidR="0028250E" w:rsidRDefault="0028250E" w:rsidP="0028250E">
            <w:r w:rsidRPr="00A14B13">
              <w:t>Energy - RP BA-4 Plugs - BA2 (South)</w:t>
            </w:r>
          </w:p>
        </w:tc>
        <w:tc>
          <w:tcPr>
            <w:tcW w:w="1205" w:type="dxa"/>
          </w:tcPr>
          <w:p w14:paraId="28D4EC90" w14:textId="77777777" w:rsidR="0028250E" w:rsidRDefault="0028250E" w:rsidP="0028250E">
            <w:r>
              <w:t>Electrical</w:t>
            </w:r>
          </w:p>
        </w:tc>
        <w:tc>
          <w:tcPr>
            <w:tcW w:w="1507" w:type="dxa"/>
          </w:tcPr>
          <w:p w14:paraId="0B84267C" w14:textId="77777777" w:rsidR="0028250E" w:rsidRDefault="0028250E" w:rsidP="0028250E">
            <w:r>
              <w:t>Bath2</w:t>
            </w:r>
          </w:p>
        </w:tc>
        <w:tc>
          <w:tcPr>
            <w:tcW w:w="5697" w:type="dxa"/>
          </w:tcPr>
          <w:p w14:paraId="67C5122D" w14:textId="77777777" w:rsidR="0028250E" w:rsidRDefault="0028250E" w:rsidP="0028250E">
            <w:r>
              <w:t>Cumulative energy consumption from receptacles on south side of bathroom 2 from midnight</w:t>
            </w:r>
          </w:p>
        </w:tc>
        <w:tc>
          <w:tcPr>
            <w:tcW w:w="1096" w:type="dxa"/>
          </w:tcPr>
          <w:p w14:paraId="0E572BDB" w14:textId="77777777" w:rsidR="0028250E" w:rsidRDefault="0028250E" w:rsidP="0028250E">
            <w:r>
              <w:t>Wh</w:t>
            </w:r>
          </w:p>
        </w:tc>
        <w:tc>
          <w:tcPr>
            <w:tcW w:w="1540" w:type="dxa"/>
          </w:tcPr>
          <w:p w14:paraId="413A2C6D" w14:textId="77777777" w:rsidR="0028250E" w:rsidRDefault="0028250E" w:rsidP="0028250E">
            <w:r>
              <w:t>Elec, AT</w:t>
            </w:r>
          </w:p>
        </w:tc>
      </w:tr>
      <w:tr w:rsidR="0028250E" w14:paraId="112ED25A" w14:textId="77777777" w:rsidTr="0028250E">
        <w:tc>
          <w:tcPr>
            <w:tcW w:w="1905" w:type="dxa"/>
          </w:tcPr>
          <w:p w14:paraId="479AD0B2" w14:textId="77777777" w:rsidR="0028250E" w:rsidRDefault="0028250E" w:rsidP="0028250E">
            <w:r w:rsidRPr="00A14B13">
              <w:t>Energy - RP BA-5 Plugs - MBA (West)</w:t>
            </w:r>
          </w:p>
        </w:tc>
        <w:tc>
          <w:tcPr>
            <w:tcW w:w="1205" w:type="dxa"/>
          </w:tcPr>
          <w:p w14:paraId="19450E90" w14:textId="77777777" w:rsidR="0028250E" w:rsidRDefault="0028250E" w:rsidP="0028250E">
            <w:r>
              <w:t>Electrical</w:t>
            </w:r>
          </w:p>
        </w:tc>
        <w:tc>
          <w:tcPr>
            <w:tcW w:w="1507" w:type="dxa"/>
          </w:tcPr>
          <w:p w14:paraId="094C723F" w14:textId="77777777" w:rsidR="0028250E" w:rsidRDefault="0028250E" w:rsidP="0028250E">
            <w:r>
              <w:t>MBath</w:t>
            </w:r>
          </w:p>
        </w:tc>
        <w:tc>
          <w:tcPr>
            <w:tcW w:w="5697" w:type="dxa"/>
          </w:tcPr>
          <w:p w14:paraId="54C79CBF" w14:textId="77777777" w:rsidR="0028250E" w:rsidRDefault="0028250E" w:rsidP="0028250E">
            <w:r>
              <w:t>Cumulative energy consumption from receptacles on west side of master bathroom from midnight</w:t>
            </w:r>
          </w:p>
        </w:tc>
        <w:tc>
          <w:tcPr>
            <w:tcW w:w="1096" w:type="dxa"/>
          </w:tcPr>
          <w:p w14:paraId="08D53EA1" w14:textId="77777777" w:rsidR="0028250E" w:rsidRDefault="0028250E" w:rsidP="0028250E">
            <w:r>
              <w:t>Wh</w:t>
            </w:r>
          </w:p>
        </w:tc>
        <w:tc>
          <w:tcPr>
            <w:tcW w:w="1540" w:type="dxa"/>
          </w:tcPr>
          <w:p w14:paraId="77D067E6" w14:textId="77777777" w:rsidR="0028250E" w:rsidRDefault="0028250E" w:rsidP="0028250E">
            <w:r>
              <w:t>Elec, AU</w:t>
            </w:r>
          </w:p>
        </w:tc>
      </w:tr>
      <w:tr w:rsidR="0028250E" w14:paraId="7759B728" w14:textId="77777777" w:rsidTr="0028250E">
        <w:tc>
          <w:tcPr>
            <w:tcW w:w="1905" w:type="dxa"/>
          </w:tcPr>
          <w:p w14:paraId="4C487A78" w14:textId="77777777" w:rsidR="0028250E" w:rsidRDefault="0028250E" w:rsidP="0028250E">
            <w:r w:rsidRPr="00A14B13">
              <w:t>Energy - RP BA-6 Plugs - BA2 (North)</w:t>
            </w:r>
          </w:p>
        </w:tc>
        <w:tc>
          <w:tcPr>
            <w:tcW w:w="1205" w:type="dxa"/>
          </w:tcPr>
          <w:p w14:paraId="138F3B24" w14:textId="77777777" w:rsidR="0028250E" w:rsidRDefault="0028250E" w:rsidP="0028250E">
            <w:r>
              <w:t>Electrical</w:t>
            </w:r>
          </w:p>
        </w:tc>
        <w:tc>
          <w:tcPr>
            <w:tcW w:w="1507" w:type="dxa"/>
          </w:tcPr>
          <w:p w14:paraId="78DC9CFB" w14:textId="77777777" w:rsidR="0028250E" w:rsidRDefault="0028250E" w:rsidP="0028250E">
            <w:r>
              <w:t>Bath2</w:t>
            </w:r>
          </w:p>
        </w:tc>
        <w:tc>
          <w:tcPr>
            <w:tcW w:w="5697" w:type="dxa"/>
          </w:tcPr>
          <w:p w14:paraId="427F3F45" w14:textId="77777777" w:rsidR="0028250E" w:rsidRDefault="0028250E" w:rsidP="0028250E">
            <w:r>
              <w:t>Cumulative energy consumption from receptacles on north side of bathroom 2 from midnight</w:t>
            </w:r>
          </w:p>
        </w:tc>
        <w:tc>
          <w:tcPr>
            <w:tcW w:w="1096" w:type="dxa"/>
          </w:tcPr>
          <w:p w14:paraId="26AB1E19" w14:textId="77777777" w:rsidR="0028250E" w:rsidRDefault="0028250E" w:rsidP="0028250E">
            <w:r>
              <w:t>Wh</w:t>
            </w:r>
          </w:p>
        </w:tc>
        <w:tc>
          <w:tcPr>
            <w:tcW w:w="1540" w:type="dxa"/>
          </w:tcPr>
          <w:p w14:paraId="0DAE6B5E" w14:textId="77777777" w:rsidR="0028250E" w:rsidRDefault="0028250E" w:rsidP="0028250E">
            <w:r>
              <w:t>Elec, AV</w:t>
            </w:r>
          </w:p>
        </w:tc>
      </w:tr>
      <w:tr w:rsidR="0028250E" w14:paraId="21356D9D" w14:textId="77777777" w:rsidTr="0028250E">
        <w:tc>
          <w:tcPr>
            <w:tcW w:w="1905" w:type="dxa"/>
          </w:tcPr>
          <w:p w14:paraId="47D47AB5" w14:textId="77777777" w:rsidR="0028250E" w:rsidRDefault="0028250E" w:rsidP="0028250E">
            <w:r w:rsidRPr="00A14B13">
              <w:t>Energy - RP BA-7 Plugs - BR3</w:t>
            </w:r>
          </w:p>
        </w:tc>
        <w:tc>
          <w:tcPr>
            <w:tcW w:w="1205" w:type="dxa"/>
          </w:tcPr>
          <w:p w14:paraId="3D74514A" w14:textId="77777777" w:rsidR="0028250E" w:rsidRDefault="0028250E" w:rsidP="0028250E">
            <w:r>
              <w:t>Electrical</w:t>
            </w:r>
          </w:p>
        </w:tc>
        <w:tc>
          <w:tcPr>
            <w:tcW w:w="1507" w:type="dxa"/>
          </w:tcPr>
          <w:p w14:paraId="325F4E10" w14:textId="77777777" w:rsidR="0028250E" w:rsidRDefault="0028250E" w:rsidP="0028250E">
            <w:r>
              <w:t>Bedroom3</w:t>
            </w:r>
          </w:p>
        </w:tc>
        <w:tc>
          <w:tcPr>
            <w:tcW w:w="5697" w:type="dxa"/>
          </w:tcPr>
          <w:p w14:paraId="0D428EE9" w14:textId="77777777" w:rsidR="0028250E" w:rsidRDefault="0028250E" w:rsidP="0028250E">
            <w:r>
              <w:t>Cumulative energy consumption from receptacles in bedroom 3 from midnight</w:t>
            </w:r>
          </w:p>
        </w:tc>
        <w:tc>
          <w:tcPr>
            <w:tcW w:w="1096" w:type="dxa"/>
          </w:tcPr>
          <w:p w14:paraId="4D7144FB" w14:textId="77777777" w:rsidR="0028250E" w:rsidRDefault="0028250E" w:rsidP="0028250E">
            <w:r>
              <w:t>Wh</w:t>
            </w:r>
          </w:p>
        </w:tc>
        <w:tc>
          <w:tcPr>
            <w:tcW w:w="1540" w:type="dxa"/>
          </w:tcPr>
          <w:p w14:paraId="0D701DD7" w14:textId="77777777" w:rsidR="0028250E" w:rsidRDefault="0028250E" w:rsidP="0028250E">
            <w:r>
              <w:t>Elec, AW</w:t>
            </w:r>
          </w:p>
        </w:tc>
      </w:tr>
      <w:tr w:rsidR="0028250E" w14:paraId="751AE6C7" w14:textId="77777777" w:rsidTr="0028250E">
        <w:tc>
          <w:tcPr>
            <w:tcW w:w="1905" w:type="dxa"/>
          </w:tcPr>
          <w:p w14:paraId="19BAF5D5" w14:textId="77777777" w:rsidR="0028250E" w:rsidRDefault="0028250E" w:rsidP="0028250E">
            <w:r w:rsidRPr="00435F47">
              <w:t>Energy - RP BA-8 Refrigerator</w:t>
            </w:r>
          </w:p>
        </w:tc>
        <w:tc>
          <w:tcPr>
            <w:tcW w:w="1205" w:type="dxa"/>
          </w:tcPr>
          <w:p w14:paraId="34759F08" w14:textId="77777777" w:rsidR="0028250E" w:rsidRDefault="0028250E" w:rsidP="0028250E">
            <w:r>
              <w:t>Electrical</w:t>
            </w:r>
          </w:p>
        </w:tc>
        <w:tc>
          <w:tcPr>
            <w:tcW w:w="1507" w:type="dxa"/>
          </w:tcPr>
          <w:p w14:paraId="1F62C7A8" w14:textId="77777777" w:rsidR="0028250E" w:rsidRDefault="0028250E" w:rsidP="0028250E">
            <w:r>
              <w:t>Kitchen</w:t>
            </w:r>
          </w:p>
        </w:tc>
        <w:tc>
          <w:tcPr>
            <w:tcW w:w="5697" w:type="dxa"/>
          </w:tcPr>
          <w:p w14:paraId="2B923207" w14:textId="77777777" w:rsidR="0028250E" w:rsidRDefault="0028250E" w:rsidP="0028250E">
            <w:r>
              <w:t>Cumulative energy consumption by refrigerator from midnight</w:t>
            </w:r>
          </w:p>
        </w:tc>
        <w:tc>
          <w:tcPr>
            <w:tcW w:w="1096" w:type="dxa"/>
          </w:tcPr>
          <w:p w14:paraId="229600A6" w14:textId="77777777" w:rsidR="0028250E" w:rsidRDefault="0028250E" w:rsidP="0028250E">
            <w:r>
              <w:t>Wh</w:t>
            </w:r>
          </w:p>
        </w:tc>
        <w:tc>
          <w:tcPr>
            <w:tcW w:w="1540" w:type="dxa"/>
          </w:tcPr>
          <w:p w14:paraId="6FA3AC6E" w14:textId="77777777" w:rsidR="0028250E" w:rsidRDefault="0028250E" w:rsidP="0028250E">
            <w:r>
              <w:t>Elec, AX</w:t>
            </w:r>
          </w:p>
        </w:tc>
      </w:tr>
      <w:tr w:rsidR="0028250E" w14:paraId="5401CBC0" w14:textId="77777777" w:rsidTr="0028250E">
        <w:tc>
          <w:tcPr>
            <w:tcW w:w="1905" w:type="dxa"/>
          </w:tcPr>
          <w:p w14:paraId="24145303" w14:textId="77777777" w:rsidR="0028250E" w:rsidRDefault="0028250E" w:rsidP="0028250E">
            <w:r w:rsidRPr="00435F47">
              <w:t>Energy - RP BA-9 Plugs - Kit (Sink)</w:t>
            </w:r>
          </w:p>
        </w:tc>
        <w:tc>
          <w:tcPr>
            <w:tcW w:w="1205" w:type="dxa"/>
          </w:tcPr>
          <w:p w14:paraId="3AC1512A" w14:textId="77777777" w:rsidR="0028250E" w:rsidRDefault="0028250E" w:rsidP="0028250E">
            <w:r>
              <w:t xml:space="preserve">Electrical </w:t>
            </w:r>
          </w:p>
        </w:tc>
        <w:tc>
          <w:tcPr>
            <w:tcW w:w="1507" w:type="dxa"/>
          </w:tcPr>
          <w:p w14:paraId="25537F24" w14:textId="77777777" w:rsidR="0028250E" w:rsidRDefault="0028250E" w:rsidP="0028250E">
            <w:r>
              <w:t>Kitchen</w:t>
            </w:r>
          </w:p>
        </w:tc>
        <w:tc>
          <w:tcPr>
            <w:tcW w:w="5697" w:type="dxa"/>
          </w:tcPr>
          <w:p w14:paraId="0F415B7A" w14:textId="77777777" w:rsidR="0028250E" w:rsidRDefault="0028250E" w:rsidP="0028250E">
            <w:r w:rsidRPr="00024452">
              <w:rPr>
                <w:highlight w:val="yellow"/>
              </w:rPr>
              <w:t>*** What is connected to this receptacle?</w:t>
            </w:r>
            <w:r>
              <w:t xml:space="preserve"> </w:t>
            </w:r>
          </w:p>
        </w:tc>
        <w:tc>
          <w:tcPr>
            <w:tcW w:w="1096" w:type="dxa"/>
          </w:tcPr>
          <w:p w14:paraId="595F112A" w14:textId="77777777" w:rsidR="0028250E" w:rsidRDefault="0028250E" w:rsidP="0028250E">
            <w:r>
              <w:t>Wh</w:t>
            </w:r>
          </w:p>
        </w:tc>
        <w:tc>
          <w:tcPr>
            <w:tcW w:w="1540" w:type="dxa"/>
          </w:tcPr>
          <w:p w14:paraId="2F225ACA" w14:textId="77777777" w:rsidR="0028250E" w:rsidRDefault="0028250E" w:rsidP="0028250E">
            <w:r>
              <w:t>Elec, AY</w:t>
            </w:r>
          </w:p>
        </w:tc>
      </w:tr>
      <w:tr w:rsidR="0028250E" w14:paraId="23AE9EB3" w14:textId="77777777" w:rsidTr="0028250E">
        <w:tc>
          <w:tcPr>
            <w:tcW w:w="1905" w:type="dxa"/>
          </w:tcPr>
          <w:p w14:paraId="63F272D1" w14:textId="77777777" w:rsidR="0028250E" w:rsidRDefault="0028250E" w:rsidP="0028250E">
            <w:r w:rsidRPr="00024452">
              <w:t>Energy - RP BA-10 Garbage Disposal</w:t>
            </w:r>
          </w:p>
        </w:tc>
        <w:tc>
          <w:tcPr>
            <w:tcW w:w="1205" w:type="dxa"/>
          </w:tcPr>
          <w:p w14:paraId="672BB59B" w14:textId="77777777" w:rsidR="0028250E" w:rsidRDefault="0028250E" w:rsidP="0028250E">
            <w:r>
              <w:t xml:space="preserve">Electrical </w:t>
            </w:r>
          </w:p>
        </w:tc>
        <w:tc>
          <w:tcPr>
            <w:tcW w:w="1507" w:type="dxa"/>
          </w:tcPr>
          <w:p w14:paraId="12E2FAEA" w14:textId="77777777" w:rsidR="0028250E" w:rsidRDefault="0028250E" w:rsidP="0028250E">
            <w:r>
              <w:t>Kitchen</w:t>
            </w:r>
          </w:p>
        </w:tc>
        <w:tc>
          <w:tcPr>
            <w:tcW w:w="5697" w:type="dxa"/>
          </w:tcPr>
          <w:p w14:paraId="28C0A34C" w14:textId="77777777" w:rsidR="0028250E" w:rsidRDefault="0028250E" w:rsidP="0028250E">
            <w:r>
              <w:t>Cumulative energy consumption by garbage disposal from midnight</w:t>
            </w:r>
          </w:p>
        </w:tc>
        <w:tc>
          <w:tcPr>
            <w:tcW w:w="1096" w:type="dxa"/>
          </w:tcPr>
          <w:p w14:paraId="01456E9C" w14:textId="77777777" w:rsidR="0028250E" w:rsidRDefault="0028250E" w:rsidP="0028250E">
            <w:r>
              <w:t>Wh</w:t>
            </w:r>
          </w:p>
        </w:tc>
        <w:tc>
          <w:tcPr>
            <w:tcW w:w="1540" w:type="dxa"/>
          </w:tcPr>
          <w:p w14:paraId="5FB0FB89" w14:textId="77777777" w:rsidR="0028250E" w:rsidRDefault="0028250E" w:rsidP="0028250E">
            <w:r>
              <w:t>Elec, AZ</w:t>
            </w:r>
          </w:p>
        </w:tc>
      </w:tr>
      <w:tr w:rsidR="0028250E" w14:paraId="2C0DB21E" w14:textId="77777777" w:rsidTr="0028250E">
        <w:tc>
          <w:tcPr>
            <w:tcW w:w="1905" w:type="dxa"/>
          </w:tcPr>
          <w:p w14:paraId="7D0AF57E" w14:textId="77777777" w:rsidR="0028250E" w:rsidRDefault="0028250E" w:rsidP="0028250E">
            <w:r w:rsidRPr="00024452">
              <w:t>Energy - RP BA-11 Plugs - Kit (Range)</w:t>
            </w:r>
          </w:p>
        </w:tc>
        <w:tc>
          <w:tcPr>
            <w:tcW w:w="1205" w:type="dxa"/>
          </w:tcPr>
          <w:p w14:paraId="2878D305" w14:textId="77777777" w:rsidR="0028250E" w:rsidRDefault="0028250E" w:rsidP="0028250E">
            <w:r>
              <w:t xml:space="preserve">Electrical </w:t>
            </w:r>
          </w:p>
        </w:tc>
        <w:tc>
          <w:tcPr>
            <w:tcW w:w="1507" w:type="dxa"/>
          </w:tcPr>
          <w:p w14:paraId="3E441E30" w14:textId="77777777" w:rsidR="0028250E" w:rsidRDefault="0028250E" w:rsidP="0028250E">
            <w:r>
              <w:t>Kitchen</w:t>
            </w:r>
          </w:p>
        </w:tc>
        <w:tc>
          <w:tcPr>
            <w:tcW w:w="5697" w:type="dxa"/>
          </w:tcPr>
          <w:p w14:paraId="5646FA31" w14:textId="77777777" w:rsidR="0028250E" w:rsidRDefault="0028250E" w:rsidP="0028250E">
            <w:commentRangeStart w:id="1"/>
            <w:r>
              <w:t>Cumulative energy consumption by cooktop range from midnight</w:t>
            </w:r>
            <w:commentRangeEnd w:id="1"/>
            <w:r>
              <w:rPr>
                <w:rStyle w:val="CommentReference"/>
              </w:rPr>
              <w:commentReference w:id="1"/>
            </w:r>
          </w:p>
        </w:tc>
        <w:tc>
          <w:tcPr>
            <w:tcW w:w="1096" w:type="dxa"/>
          </w:tcPr>
          <w:p w14:paraId="7BF91312" w14:textId="77777777" w:rsidR="0028250E" w:rsidRDefault="0028250E" w:rsidP="0028250E">
            <w:r>
              <w:t>Wh</w:t>
            </w:r>
          </w:p>
        </w:tc>
        <w:tc>
          <w:tcPr>
            <w:tcW w:w="1540" w:type="dxa"/>
          </w:tcPr>
          <w:p w14:paraId="1D5DA19C" w14:textId="77777777" w:rsidR="0028250E" w:rsidRDefault="0028250E" w:rsidP="0028250E">
            <w:r>
              <w:t>Elec, BA</w:t>
            </w:r>
          </w:p>
        </w:tc>
      </w:tr>
      <w:tr w:rsidR="0028250E" w14:paraId="113A0220" w14:textId="77777777" w:rsidTr="0028250E">
        <w:tc>
          <w:tcPr>
            <w:tcW w:w="1905" w:type="dxa"/>
          </w:tcPr>
          <w:p w14:paraId="2476F793" w14:textId="77777777" w:rsidR="0028250E" w:rsidRDefault="0028250E" w:rsidP="0028250E">
            <w:r w:rsidRPr="00024452">
              <w:lastRenderedPageBreak/>
              <w:t>Energy - RP BA-12 Plugs - Kit Peninsula</w:t>
            </w:r>
          </w:p>
        </w:tc>
        <w:tc>
          <w:tcPr>
            <w:tcW w:w="1205" w:type="dxa"/>
          </w:tcPr>
          <w:p w14:paraId="0304919B" w14:textId="77777777" w:rsidR="0028250E" w:rsidRDefault="0028250E" w:rsidP="0028250E">
            <w:r>
              <w:t xml:space="preserve">Electrical </w:t>
            </w:r>
          </w:p>
        </w:tc>
        <w:tc>
          <w:tcPr>
            <w:tcW w:w="1507" w:type="dxa"/>
          </w:tcPr>
          <w:p w14:paraId="61529A8F" w14:textId="77777777" w:rsidR="0028250E" w:rsidRDefault="0028250E" w:rsidP="0028250E">
            <w:r>
              <w:t>Kitchen</w:t>
            </w:r>
          </w:p>
        </w:tc>
        <w:tc>
          <w:tcPr>
            <w:tcW w:w="5697" w:type="dxa"/>
          </w:tcPr>
          <w:p w14:paraId="39004315" w14:textId="77777777" w:rsidR="0028250E" w:rsidRDefault="0028250E" w:rsidP="0028250E">
            <w:commentRangeStart w:id="2"/>
            <w:r>
              <w:t xml:space="preserve">Cumulative energy consumption by </w:t>
            </w:r>
            <w:r w:rsidRPr="00024452">
              <w:rPr>
                <w:highlight w:val="yellow"/>
              </w:rPr>
              <w:t>????</w:t>
            </w:r>
            <w:r>
              <w:t xml:space="preserve"> from midnight</w:t>
            </w:r>
            <w:commentRangeEnd w:id="2"/>
            <w:r>
              <w:rPr>
                <w:rStyle w:val="CommentReference"/>
              </w:rPr>
              <w:commentReference w:id="2"/>
            </w:r>
          </w:p>
        </w:tc>
        <w:tc>
          <w:tcPr>
            <w:tcW w:w="1096" w:type="dxa"/>
          </w:tcPr>
          <w:p w14:paraId="5A1A5305" w14:textId="77777777" w:rsidR="0028250E" w:rsidRDefault="0028250E" w:rsidP="0028250E">
            <w:r>
              <w:t>Wh</w:t>
            </w:r>
          </w:p>
        </w:tc>
        <w:tc>
          <w:tcPr>
            <w:tcW w:w="1540" w:type="dxa"/>
          </w:tcPr>
          <w:p w14:paraId="3EEFD137" w14:textId="77777777" w:rsidR="0028250E" w:rsidRDefault="0028250E" w:rsidP="0028250E">
            <w:r>
              <w:t>Elec, BB</w:t>
            </w:r>
          </w:p>
        </w:tc>
      </w:tr>
      <w:tr w:rsidR="0028250E" w14:paraId="2E9BE6C5" w14:textId="77777777" w:rsidTr="0028250E">
        <w:tc>
          <w:tcPr>
            <w:tcW w:w="1905" w:type="dxa"/>
          </w:tcPr>
          <w:p w14:paraId="7970429D" w14:textId="77777777" w:rsidR="0028250E" w:rsidRDefault="0028250E" w:rsidP="0028250E">
            <w:r w:rsidRPr="00024452">
              <w:t>Energy - RP BA-14 Microwave</w:t>
            </w:r>
          </w:p>
        </w:tc>
        <w:tc>
          <w:tcPr>
            <w:tcW w:w="1205" w:type="dxa"/>
          </w:tcPr>
          <w:p w14:paraId="62B87BB1" w14:textId="77777777" w:rsidR="0028250E" w:rsidRDefault="0028250E" w:rsidP="0028250E">
            <w:r>
              <w:t xml:space="preserve">Electrical </w:t>
            </w:r>
          </w:p>
        </w:tc>
        <w:tc>
          <w:tcPr>
            <w:tcW w:w="1507" w:type="dxa"/>
          </w:tcPr>
          <w:p w14:paraId="5A6E1C7A" w14:textId="77777777" w:rsidR="0028250E" w:rsidRDefault="0028250E" w:rsidP="0028250E">
            <w:r>
              <w:t>Kitchen</w:t>
            </w:r>
          </w:p>
        </w:tc>
        <w:tc>
          <w:tcPr>
            <w:tcW w:w="5697" w:type="dxa"/>
          </w:tcPr>
          <w:p w14:paraId="4D4752BB" w14:textId="77777777" w:rsidR="0028250E" w:rsidRDefault="0028250E" w:rsidP="0028250E">
            <w:r>
              <w:t>Cumulative energy consumption by microwave oven from midnight</w:t>
            </w:r>
          </w:p>
        </w:tc>
        <w:tc>
          <w:tcPr>
            <w:tcW w:w="1096" w:type="dxa"/>
          </w:tcPr>
          <w:p w14:paraId="443DA4AD" w14:textId="77777777" w:rsidR="0028250E" w:rsidRDefault="0028250E" w:rsidP="0028250E">
            <w:r>
              <w:t>Wh</w:t>
            </w:r>
          </w:p>
        </w:tc>
        <w:tc>
          <w:tcPr>
            <w:tcW w:w="1540" w:type="dxa"/>
          </w:tcPr>
          <w:p w14:paraId="0BE36B66" w14:textId="77777777" w:rsidR="0028250E" w:rsidRDefault="0028250E" w:rsidP="0028250E">
            <w:r>
              <w:t>Elec, BD</w:t>
            </w:r>
          </w:p>
        </w:tc>
      </w:tr>
      <w:tr w:rsidR="0028250E" w14:paraId="4CA77A07" w14:textId="77777777" w:rsidTr="0028250E">
        <w:tc>
          <w:tcPr>
            <w:tcW w:w="1905" w:type="dxa"/>
          </w:tcPr>
          <w:p w14:paraId="2DF0EEAE" w14:textId="77777777" w:rsidR="0028250E" w:rsidRDefault="0028250E" w:rsidP="0028250E">
            <w:r w:rsidRPr="00024452">
              <w:t>Energy - RP BA-21 Plugs - 2nd Floor</w:t>
            </w:r>
          </w:p>
        </w:tc>
        <w:tc>
          <w:tcPr>
            <w:tcW w:w="1205" w:type="dxa"/>
          </w:tcPr>
          <w:p w14:paraId="0F015E42" w14:textId="77777777" w:rsidR="0028250E" w:rsidRDefault="0028250E" w:rsidP="0028250E">
            <w:r>
              <w:t>Electrical</w:t>
            </w:r>
          </w:p>
        </w:tc>
        <w:tc>
          <w:tcPr>
            <w:tcW w:w="1507" w:type="dxa"/>
          </w:tcPr>
          <w:p w14:paraId="4289C3AC" w14:textId="77777777" w:rsidR="0028250E" w:rsidRDefault="0028250E" w:rsidP="0028250E">
            <w:r>
              <w:t>Bath2</w:t>
            </w:r>
          </w:p>
        </w:tc>
        <w:tc>
          <w:tcPr>
            <w:tcW w:w="5697" w:type="dxa"/>
          </w:tcPr>
          <w:p w14:paraId="3A247214" w14:textId="77777777" w:rsidR="0028250E" w:rsidRDefault="0028250E" w:rsidP="0028250E">
            <w:r>
              <w:t>Cumulative energy consumption from receptacles in bathroom 2 from midnight</w:t>
            </w:r>
          </w:p>
        </w:tc>
        <w:tc>
          <w:tcPr>
            <w:tcW w:w="1096" w:type="dxa"/>
          </w:tcPr>
          <w:p w14:paraId="233945E1" w14:textId="77777777" w:rsidR="0028250E" w:rsidRDefault="0028250E" w:rsidP="0028250E">
            <w:r>
              <w:t>Wh</w:t>
            </w:r>
          </w:p>
        </w:tc>
        <w:tc>
          <w:tcPr>
            <w:tcW w:w="1540" w:type="dxa"/>
          </w:tcPr>
          <w:p w14:paraId="673A8FB1" w14:textId="77777777" w:rsidR="0028250E" w:rsidRDefault="0028250E" w:rsidP="0028250E">
            <w:r>
              <w:t>Elec, BK</w:t>
            </w:r>
          </w:p>
        </w:tc>
      </w:tr>
      <w:tr w:rsidR="0028250E" w14:paraId="25A6823C" w14:textId="77777777" w:rsidTr="0028250E">
        <w:tc>
          <w:tcPr>
            <w:tcW w:w="1905" w:type="dxa"/>
          </w:tcPr>
          <w:p w14:paraId="50013AA1" w14:textId="77777777" w:rsidR="0028250E" w:rsidRDefault="0028250E" w:rsidP="0028250E">
            <w:r w:rsidRPr="00024452">
              <w:t>Energy - RP BA-23 Spare</w:t>
            </w:r>
          </w:p>
        </w:tc>
        <w:tc>
          <w:tcPr>
            <w:tcW w:w="1205" w:type="dxa"/>
          </w:tcPr>
          <w:p w14:paraId="5A331564" w14:textId="77777777" w:rsidR="0028250E" w:rsidRDefault="0028250E" w:rsidP="0028250E"/>
        </w:tc>
        <w:tc>
          <w:tcPr>
            <w:tcW w:w="1507" w:type="dxa"/>
          </w:tcPr>
          <w:p w14:paraId="74C89489" w14:textId="77777777" w:rsidR="0028250E" w:rsidRDefault="0028250E" w:rsidP="0028250E"/>
        </w:tc>
        <w:tc>
          <w:tcPr>
            <w:tcW w:w="5697" w:type="dxa"/>
          </w:tcPr>
          <w:p w14:paraId="4DF74B99" w14:textId="77777777" w:rsidR="0028250E" w:rsidRDefault="0028250E" w:rsidP="0028250E">
            <w:r w:rsidRPr="00024452">
              <w:rPr>
                <w:highlight w:val="yellow"/>
              </w:rPr>
              <w:t>?????</w:t>
            </w:r>
          </w:p>
        </w:tc>
        <w:tc>
          <w:tcPr>
            <w:tcW w:w="1096" w:type="dxa"/>
          </w:tcPr>
          <w:p w14:paraId="231C01ED" w14:textId="77777777" w:rsidR="0028250E" w:rsidRDefault="0028250E" w:rsidP="0028250E">
            <w:r>
              <w:t>Wh</w:t>
            </w:r>
          </w:p>
        </w:tc>
        <w:tc>
          <w:tcPr>
            <w:tcW w:w="1540" w:type="dxa"/>
          </w:tcPr>
          <w:p w14:paraId="0482B6AB" w14:textId="77777777" w:rsidR="0028250E" w:rsidRDefault="0028250E" w:rsidP="0028250E">
            <w:r>
              <w:t>Elec, BM</w:t>
            </w:r>
          </w:p>
        </w:tc>
      </w:tr>
      <w:tr w:rsidR="0028250E" w14:paraId="39616220" w14:textId="77777777" w:rsidTr="0028250E">
        <w:tc>
          <w:tcPr>
            <w:tcW w:w="1905" w:type="dxa"/>
          </w:tcPr>
          <w:p w14:paraId="7FDEEF8A" w14:textId="77777777" w:rsidR="0028250E" w:rsidRDefault="0028250E" w:rsidP="0028250E">
            <w:r w:rsidRPr="00402A23">
              <w:t>Energy - RP BA-24 ACCU-1  (1of2)</w:t>
            </w:r>
          </w:p>
        </w:tc>
        <w:tc>
          <w:tcPr>
            <w:tcW w:w="1205" w:type="dxa"/>
          </w:tcPr>
          <w:p w14:paraId="269886BB" w14:textId="77777777" w:rsidR="0028250E" w:rsidRDefault="0028250E" w:rsidP="0028250E"/>
        </w:tc>
        <w:tc>
          <w:tcPr>
            <w:tcW w:w="1507" w:type="dxa"/>
          </w:tcPr>
          <w:p w14:paraId="447588AD" w14:textId="77777777" w:rsidR="0028250E" w:rsidRDefault="0028250E" w:rsidP="0028250E"/>
        </w:tc>
        <w:tc>
          <w:tcPr>
            <w:tcW w:w="5697" w:type="dxa"/>
          </w:tcPr>
          <w:p w14:paraId="6C093F65" w14:textId="77777777" w:rsidR="0028250E" w:rsidRDefault="0028250E" w:rsidP="0028250E">
            <w:r w:rsidRPr="00024452">
              <w:rPr>
                <w:highlight w:val="yellow"/>
              </w:rPr>
              <w:t>?????</w:t>
            </w:r>
          </w:p>
        </w:tc>
        <w:tc>
          <w:tcPr>
            <w:tcW w:w="1096" w:type="dxa"/>
          </w:tcPr>
          <w:p w14:paraId="39D1EAC5" w14:textId="77777777" w:rsidR="0028250E" w:rsidRDefault="0028250E" w:rsidP="0028250E"/>
        </w:tc>
        <w:tc>
          <w:tcPr>
            <w:tcW w:w="1540" w:type="dxa"/>
          </w:tcPr>
          <w:p w14:paraId="452862C1" w14:textId="77777777" w:rsidR="0028250E" w:rsidRDefault="0028250E" w:rsidP="0028250E">
            <w:r>
              <w:t>Elec, BN</w:t>
            </w:r>
          </w:p>
        </w:tc>
      </w:tr>
      <w:tr w:rsidR="0028250E" w14:paraId="2A4FEF31" w14:textId="77777777" w:rsidTr="0028250E">
        <w:tc>
          <w:tcPr>
            <w:tcW w:w="1905" w:type="dxa"/>
          </w:tcPr>
          <w:p w14:paraId="67FE418F" w14:textId="77777777" w:rsidR="0028250E" w:rsidRDefault="0028250E" w:rsidP="0028250E">
            <w:r w:rsidRPr="00402A23">
              <w:t>Energy - RP BA-26 ACCU-1  (2of2)</w:t>
            </w:r>
          </w:p>
        </w:tc>
        <w:tc>
          <w:tcPr>
            <w:tcW w:w="1205" w:type="dxa"/>
          </w:tcPr>
          <w:p w14:paraId="20260649" w14:textId="77777777" w:rsidR="0028250E" w:rsidRDefault="0028250E" w:rsidP="0028250E"/>
        </w:tc>
        <w:tc>
          <w:tcPr>
            <w:tcW w:w="1507" w:type="dxa"/>
          </w:tcPr>
          <w:p w14:paraId="6DCBD13E" w14:textId="77777777" w:rsidR="0028250E" w:rsidRDefault="0028250E" w:rsidP="0028250E"/>
        </w:tc>
        <w:tc>
          <w:tcPr>
            <w:tcW w:w="5697" w:type="dxa"/>
          </w:tcPr>
          <w:p w14:paraId="3F27369A" w14:textId="77777777" w:rsidR="0028250E" w:rsidRDefault="0028250E" w:rsidP="0028250E">
            <w:r w:rsidRPr="00024452">
              <w:rPr>
                <w:highlight w:val="yellow"/>
              </w:rPr>
              <w:t>?????</w:t>
            </w:r>
          </w:p>
        </w:tc>
        <w:tc>
          <w:tcPr>
            <w:tcW w:w="1096" w:type="dxa"/>
          </w:tcPr>
          <w:p w14:paraId="5E668E2E" w14:textId="77777777" w:rsidR="0028250E" w:rsidRDefault="0028250E" w:rsidP="0028250E"/>
        </w:tc>
        <w:tc>
          <w:tcPr>
            <w:tcW w:w="1540" w:type="dxa"/>
          </w:tcPr>
          <w:p w14:paraId="1F696B8E" w14:textId="77777777" w:rsidR="0028250E" w:rsidRDefault="0028250E" w:rsidP="0028250E">
            <w:r>
              <w:t>Elec, BP</w:t>
            </w:r>
          </w:p>
        </w:tc>
      </w:tr>
      <w:tr w:rsidR="0028250E" w14:paraId="44A51D70" w14:textId="77777777" w:rsidTr="0028250E">
        <w:tc>
          <w:tcPr>
            <w:tcW w:w="1905" w:type="dxa"/>
          </w:tcPr>
          <w:p w14:paraId="57980503" w14:textId="77777777" w:rsidR="0028250E" w:rsidRDefault="0028250E" w:rsidP="0028250E">
            <w:r w:rsidRPr="00402A23">
              <w:t>Energy - RP BA-29 Plugs - BR2</w:t>
            </w:r>
          </w:p>
        </w:tc>
        <w:tc>
          <w:tcPr>
            <w:tcW w:w="1205" w:type="dxa"/>
          </w:tcPr>
          <w:p w14:paraId="7E05389A" w14:textId="77777777" w:rsidR="0028250E" w:rsidRDefault="0028250E" w:rsidP="0028250E">
            <w:r>
              <w:t>Electrical</w:t>
            </w:r>
          </w:p>
        </w:tc>
        <w:tc>
          <w:tcPr>
            <w:tcW w:w="1507" w:type="dxa"/>
          </w:tcPr>
          <w:p w14:paraId="29595718" w14:textId="77777777" w:rsidR="0028250E" w:rsidRDefault="0028250E" w:rsidP="0028250E">
            <w:r>
              <w:t>Bedroom2</w:t>
            </w:r>
          </w:p>
        </w:tc>
        <w:tc>
          <w:tcPr>
            <w:tcW w:w="5697" w:type="dxa"/>
          </w:tcPr>
          <w:p w14:paraId="636F03F7" w14:textId="77777777" w:rsidR="0028250E" w:rsidRDefault="0028250E" w:rsidP="0028250E">
            <w:r>
              <w:t>Cumulative energy consumption from receptacles in bedroom 2 from midnight</w:t>
            </w:r>
          </w:p>
        </w:tc>
        <w:tc>
          <w:tcPr>
            <w:tcW w:w="1096" w:type="dxa"/>
          </w:tcPr>
          <w:p w14:paraId="34F8092D" w14:textId="77777777" w:rsidR="0028250E" w:rsidRDefault="0028250E" w:rsidP="0028250E">
            <w:r>
              <w:t>Wh</w:t>
            </w:r>
          </w:p>
        </w:tc>
        <w:tc>
          <w:tcPr>
            <w:tcW w:w="1540" w:type="dxa"/>
          </w:tcPr>
          <w:p w14:paraId="2A84D326" w14:textId="77777777" w:rsidR="0028250E" w:rsidRDefault="0028250E" w:rsidP="0028250E">
            <w:r>
              <w:t>Elec, BS</w:t>
            </w:r>
          </w:p>
        </w:tc>
      </w:tr>
      <w:tr w:rsidR="0028250E" w14:paraId="3B4CF693" w14:textId="77777777" w:rsidTr="0028250E">
        <w:tc>
          <w:tcPr>
            <w:tcW w:w="1905" w:type="dxa"/>
          </w:tcPr>
          <w:p w14:paraId="0D673A37" w14:textId="77777777" w:rsidR="0028250E" w:rsidRDefault="0028250E" w:rsidP="0028250E">
            <w:r w:rsidRPr="00402A23">
              <w:t>Energy - RP BA-31 Plugs - MBR</w:t>
            </w:r>
          </w:p>
        </w:tc>
        <w:tc>
          <w:tcPr>
            <w:tcW w:w="1205" w:type="dxa"/>
          </w:tcPr>
          <w:p w14:paraId="4C31125E" w14:textId="77777777" w:rsidR="0028250E" w:rsidRDefault="0028250E" w:rsidP="0028250E">
            <w:r>
              <w:t>Electrical</w:t>
            </w:r>
          </w:p>
        </w:tc>
        <w:tc>
          <w:tcPr>
            <w:tcW w:w="1507" w:type="dxa"/>
          </w:tcPr>
          <w:p w14:paraId="119A7771" w14:textId="77777777" w:rsidR="0028250E" w:rsidRDefault="0028250E" w:rsidP="0028250E">
            <w:r>
              <w:t>MBedroom</w:t>
            </w:r>
          </w:p>
        </w:tc>
        <w:tc>
          <w:tcPr>
            <w:tcW w:w="5697" w:type="dxa"/>
          </w:tcPr>
          <w:p w14:paraId="6DE4F4FA" w14:textId="77777777" w:rsidR="0028250E" w:rsidRDefault="0028250E" w:rsidP="0028250E">
            <w:r>
              <w:t>Cumulative energy consumption from receptacles in master bedroom from midnight</w:t>
            </w:r>
          </w:p>
        </w:tc>
        <w:tc>
          <w:tcPr>
            <w:tcW w:w="1096" w:type="dxa"/>
          </w:tcPr>
          <w:p w14:paraId="03970D3D" w14:textId="77777777" w:rsidR="0028250E" w:rsidRDefault="0028250E" w:rsidP="0028250E">
            <w:r>
              <w:t>Wh</w:t>
            </w:r>
          </w:p>
        </w:tc>
        <w:tc>
          <w:tcPr>
            <w:tcW w:w="1540" w:type="dxa"/>
          </w:tcPr>
          <w:p w14:paraId="54E39EB9" w14:textId="77777777" w:rsidR="0028250E" w:rsidRDefault="0028250E" w:rsidP="0028250E">
            <w:r>
              <w:t>Elec, BU</w:t>
            </w:r>
          </w:p>
        </w:tc>
      </w:tr>
      <w:tr w:rsidR="0028250E" w14:paraId="3D18E4CD" w14:textId="77777777" w:rsidTr="0028250E">
        <w:tc>
          <w:tcPr>
            <w:tcW w:w="1905" w:type="dxa"/>
          </w:tcPr>
          <w:p w14:paraId="129C374D" w14:textId="77777777" w:rsidR="0028250E" w:rsidRDefault="0028250E" w:rsidP="0028250E">
            <w:r w:rsidRPr="00402A23">
              <w:t>Energy - RP BA-32 Lights - 1st FloorA</w:t>
            </w:r>
          </w:p>
        </w:tc>
        <w:tc>
          <w:tcPr>
            <w:tcW w:w="1205" w:type="dxa"/>
          </w:tcPr>
          <w:p w14:paraId="0E024CE8" w14:textId="77777777" w:rsidR="0028250E" w:rsidRDefault="0028250E" w:rsidP="0028250E">
            <w:r>
              <w:t>Lighting</w:t>
            </w:r>
          </w:p>
        </w:tc>
        <w:tc>
          <w:tcPr>
            <w:tcW w:w="1507" w:type="dxa"/>
          </w:tcPr>
          <w:p w14:paraId="094D2226" w14:textId="77777777" w:rsidR="0028250E" w:rsidRDefault="0028250E" w:rsidP="0028250E">
            <w:commentRangeStart w:id="3"/>
            <w:r>
              <w:t>Living Room</w:t>
            </w:r>
          </w:p>
        </w:tc>
        <w:tc>
          <w:tcPr>
            <w:tcW w:w="5697" w:type="dxa"/>
          </w:tcPr>
          <w:p w14:paraId="6F23B251" w14:textId="77777777" w:rsidR="0028250E" w:rsidRDefault="0028250E" w:rsidP="0028250E">
            <w:r>
              <w:t>Cumulative energy consumption by lighting in living room from midnight</w:t>
            </w:r>
            <w:commentRangeEnd w:id="3"/>
            <w:r>
              <w:rPr>
                <w:rStyle w:val="CommentReference"/>
              </w:rPr>
              <w:commentReference w:id="3"/>
            </w:r>
          </w:p>
        </w:tc>
        <w:tc>
          <w:tcPr>
            <w:tcW w:w="1096" w:type="dxa"/>
          </w:tcPr>
          <w:p w14:paraId="477CB534" w14:textId="77777777" w:rsidR="0028250E" w:rsidRDefault="0028250E" w:rsidP="0028250E">
            <w:r>
              <w:t>Wh</w:t>
            </w:r>
          </w:p>
        </w:tc>
        <w:tc>
          <w:tcPr>
            <w:tcW w:w="1540" w:type="dxa"/>
          </w:tcPr>
          <w:p w14:paraId="16405566" w14:textId="77777777" w:rsidR="0028250E" w:rsidRDefault="0028250E" w:rsidP="0028250E">
            <w:r>
              <w:t>Elec, BV</w:t>
            </w:r>
          </w:p>
        </w:tc>
      </w:tr>
      <w:tr w:rsidR="0028250E" w14:paraId="138985D8" w14:textId="77777777" w:rsidTr="0028250E">
        <w:tc>
          <w:tcPr>
            <w:tcW w:w="1905" w:type="dxa"/>
          </w:tcPr>
          <w:p w14:paraId="7F0E4F88" w14:textId="77777777" w:rsidR="0028250E" w:rsidRDefault="0028250E" w:rsidP="0028250E">
            <w:r w:rsidRPr="00402A23">
              <w:t>Energy - RP BA-34 Lights - 1st FloorB</w:t>
            </w:r>
          </w:p>
        </w:tc>
        <w:tc>
          <w:tcPr>
            <w:tcW w:w="1205" w:type="dxa"/>
          </w:tcPr>
          <w:p w14:paraId="630E040C" w14:textId="77777777" w:rsidR="0028250E" w:rsidRDefault="0028250E" w:rsidP="0028250E">
            <w:r>
              <w:t>Lighting</w:t>
            </w:r>
          </w:p>
        </w:tc>
        <w:tc>
          <w:tcPr>
            <w:tcW w:w="1507" w:type="dxa"/>
          </w:tcPr>
          <w:p w14:paraId="2BBE3313" w14:textId="77777777" w:rsidR="0028250E" w:rsidRDefault="0028250E" w:rsidP="0028250E"/>
        </w:tc>
        <w:tc>
          <w:tcPr>
            <w:tcW w:w="5697" w:type="dxa"/>
          </w:tcPr>
          <w:p w14:paraId="3ABA3D43" w14:textId="77777777" w:rsidR="0028250E" w:rsidRDefault="0028250E" w:rsidP="0028250E">
            <w:r w:rsidRPr="00402A23">
              <w:rPr>
                <w:highlight w:val="yellow"/>
              </w:rPr>
              <w:t>?????</w:t>
            </w:r>
          </w:p>
        </w:tc>
        <w:tc>
          <w:tcPr>
            <w:tcW w:w="1096" w:type="dxa"/>
          </w:tcPr>
          <w:p w14:paraId="15CD199F" w14:textId="77777777" w:rsidR="0028250E" w:rsidRDefault="0028250E" w:rsidP="0028250E">
            <w:r>
              <w:t>Wh</w:t>
            </w:r>
          </w:p>
        </w:tc>
        <w:tc>
          <w:tcPr>
            <w:tcW w:w="1540" w:type="dxa"/>
          </w:tcPr>
          <w:p w14:paraId="785C99E9" w14:textId="77777777" w:rsidR="0028250E" w:rsidRDefault="0028250E" w:rsidP="0028250E">
            <w:r>
              <w:t>Elec, BX</w:t>
            </w:r>
          </w:p>
        </w:tc>
      </w:tr>
      <w:tr w:rsidR="0028250E" w14:paraId="00266B37" w14:textId="77777777" w:rsidTr="0028250E">
        <w:tc>
          <w:tcPr>
            <w:tcW w:w="1905" w:type="dxa"/>
          </w:tcPr>
          <w:p w14:paraId="1DE06F3C" w14:textId="77777777" w:rsidR="0028250E" w:rsidRDefault="0028250E" w:rsidP="0028250E">
            <w:r w:rsidRPr="00402A23">
              <w:t>Energy - RP BA-40 Dishwasher</w:t>
            </w:r>
          </w:p>
        </w:tc>
        <w:tc>
          <w:tcPr>
            <w:tcW w:w="1205" w:type="dxa"/>
          </w:tcPr>
          <w:p w14:paraId="46181A60" w14:textId="77777777" w:rsidR="0028250E" w:rsidRDefault="0028250E" w:rsidP="0028250E">
            <w:r>
              <w:t>Electrical</w:t>
            </w:r>
          </w:p>
        </w:tc>
        <w:tc>
          <w:tcPr>
            <w:tcW w:w="1507" w:type="dxa"/>
          </w:tcPr>
          <w:p w14:paraId="25B8BCF4" w14:textId="77777777" w:rsidR="0028250E" w:rsidRDefault="0028250E" w:rsidP="0028250E">
            <w:r>
              <w:t>Kitchen</w:t>
            </w:r>
          </w:p>
        </w:tc>
        <w:tc>
          <w:tcPr>
            <w:tcW w:w="5697" w:type="dxa"/>
          </w:tcPr>
          <w:p w14:paraId="3B359B95" w14:textId="77777777" w:rsidR="0028250E" w:rsidRDefault="0028250E" w:rsidP="0028250E">
            <w:r>
              <w:t>Cumulative energy consumption by dishwasher from midnight</w:t>
            </w:r>
            <w:r>
              <w:rPr>
                <w:rStyle w:val="CommentReference"/>
              </w:rPr>
              <w:commentReference w:id="4"/>
            </w:r>
          </w:p>
        </w:tc>
        <w:tc>
          <w:tcPr>
            <w:tcW w:w="1096" w:type="dxa"/>
          </w:tcPr>
          <w:p w14:paraId="129E6CC9" w14:textId="77777777" w:rsidR="0028250E" w:rsidRDefault="0028250E" w:rsidP="0028250E">
            <w:r>
              <w:t>Wh</w:t>
            </w:r>
          </w:p>
        </w:tc>
        <w:tc>
          <w:tcPr>
            <w:tcW w:w="1540" w:type="dxa"/>
          </w:tcPr>
          <w:p w14:paraId="62C023B3" w14:textId="77777777" w:rsidR="0028250E" w:rsidRDefault="0028250E" w:rsidP="0028250E">
            <w:r>
              <w:t>Elec, CD</w:t>
            </w:r>
          </w:p>
        </w:tc>
      </w:tr>
      <w:tr w:rsidR="0028250E" w14:paraId="678999ED" w14:textId="77777777" w:rsidTr="0028250E">
        <w:tc>
          <w:tcPr>
            <w:tcW w:w="1905" w:type="dxa"/>
          </w:tcPr>
          <w:p w14:paraId="5CEBC0A5" w14:textId="77777777" w:rsidR="0028250E" w:rsidRDefault="0028250E" w:rsidP="0028250E">
            <w:r w:rsidRPr="00CE0E9B">
              <w:t>Energy - RP BB-1 Plugs - GSHP Instrumentation</w:t>
            </w:r>
          </w:p>
        </w:tc>
        <w:tc>
          <w:tcPr>
            <w:tcW w:w="1205" w:type="dxa"/>
          </w:tcPr>
          <w:p w14:paraId="5B4A6577" w14:textId="77777777" w:rsidR="0028250E" w:rsidRDefault="0028250E" w:rsidP="0028250E">
            <w:r>
              <w:t>Instr</w:t>
            </w:r>
          </w:p>
        </w:tc>
        <w:tc>
          <w:tcPr>
            <w:tcW w:w="1507" w:type="dxa"/>
          </w:tcPr>
          <w:p w14:paraId="50236131" w14:textId="77777777" w:rsidR="0028250E" w:rsidRDefault="0028250E" w:rsidP="0028250E">
            <w:r>
              <w:t>Basement</w:t>
            </w:r>
          </w:p>
        </w:tc>
        <w:tc>
          <w:tcPr>
            <w:tcW w:w="5697" w:type="dxa"/>
          </w:tcPr>
          <w:p w14:paraId="78548245" w14:textId="77777777" w:rsidR="0028250E" w:rsidRDefault="0028250E" w:rsidP="0028250E">
            <w:r>
              <w:t>Cumulative energy consumption from midnight by instrumentation connected to ground source heat pump test apparatus</w:t>
            </w:r>
          </w:p>
        </w:tc>
        <w:tc>
          <w:tcPr>
            <w:tcW w:w="1096" w:type="dxa"/>
          </w:tcPr>
          <w:p w14:paraId="5D16795D" w14:textId="77777777" w:rsidR="0028250E" w:rsidRDefault="0028250E" w:rsidP="0028250E">
            <w:r>
              <w:t>Wh</w:t>
            </w:r>
          </w:p>
        </w:tc>
        <w:tc>
          <w:tcPr>
            <w:tcW w:w="1540" w:type="dxa"/>
          </w:tcPr>
          <w:p w14:paraId="423ADEFE" w14:textId="77777777" w:rsidR="0028250E" w:rsidRDefault="0028250E" w:rsidP="0028250E">
            <w:r>
              <w:t>Elec, CG</w:t>
            </w:r>
          </w:p>
        </w:tc>
      </w:tr>
      <w:tr w:rsidR="0028250E" w14:paraId="68376FB6" w14:textId="77777777" w:rsidTr="0028250E">
        <w:tc>
          <w:tcPr>
            <w:tcW w:w="1905" w:type="dxa"/>
          </w:tcPr>
          <w:p w14:paraId="24E30944" w14:textId="77777777" w:rsidR="0028250E" w:rsidRDefault="0028250E" w:rsidP="0028250E">
            <w:r w:rsidRPr="00CE0E9B">
              <w:t>Energy - RP BB-2 Plugs - Inst Mudroom A</w:t>
            </w:r>
          </w:p>
        </w:tc>
        <w:tc>
          <w:tcPr>
            <w:tcW w:w="1205" w:type="dxa"/>
          </w:tcPr>
          <w:p w14:paraId="34E74C52" w14:textId="77777777" w:rsidR="0028250E" w:rsidRDefault="0028250E" w:rsidP="0028250E">
            <w:r>
              <w:t>Instr</w:t>
            </w:r>
          </w:p>
        </w:tc>
        <w:tc>
          <w:tcPr>
            <w:tcW w:w="1507" w:type="dxa"/>
          </w:tcPr>
          <w:p w14:paraId="2867BEBB" w14:textId="77777777" w:rsidR="0028250E" w:rsidRDefault="0028250E" w:rsidP="0028250E">
            <w:r>
              <w:t>Mudroom</w:t>
            </w:r>
          </w:p>
        </w:tc>
        <w:tc>
          <w:tcPr>
            <w:tcW w:w="5697" w:type="dxa"/>
          </w:tcPr>
          <w:p w14:paraId="2F0CD6B7" w14:textId="77777777" w:rsidR="0028250E" w:rsidRDefault="0028250E" w:rsidP="0028250E">
            <w:r>
              <w:t>Cumulative energy consumption from midnight by instrumentation plugged into receptacles in mudroom</w:t>
            </w:r>
          </w:p>
        </w:tc>
        <w:tc>
          <w:tcPr>
            <w:tcW w:w="1096" w:type="dxa"/>
          </w:tcPr>
          <w:p w14:paraId="1A95E899" w14:textId="77777777" w:rsidR="0028250E" w:rsidRDefault="0028250E" w:rsidP="0028250E">
            <w:r>
              <w:t>Wh</w:t>
            </w:r>
          </w:p>
        </w:tc>
        <w:tc>
          <w:tcPr>
            <w:tcW w:w="1540" w:type="dxa"/>
          </w:tcPr>
          <w:p w14:paraId="0408FF51" w14:textId="77777777" w:rsidR="0028250E" w:rsidRDefault="0028250E" w:rsidP="0028250E">
            <w:r>
              <w:t>Elec, CH</w:t>
            </w:r>
          </w:p>
        </w:tc>
      </w:tr>
      <w:tr w:rsidR="0028250E" w14:paraId="174798D1" w14:textId="77777777" w:rsidTr="0028250E">
        <w:tc>
          <w:tcPr>
            <w:tcW w:w="1905" w:type="dxa"/>
          </w:tcPr>
          <w:p w14:paraId="31C5762E" w14:textId="77777777" w:rsidR="0028250E" w:rsidRDefault="0028250E" w:rsidP="0028250E">
            <w:r w:rsidRPr="00CE0E9B">
              <w:t>Energy - RP BB-3 Plugs - HVAC Instrumentation</w:t>
            </w:r>
          </w:p>
        </w:tc>
        <w:tc>
          <w:tcPr>
            <w:tcW w:w="1205" w:type="dxa"/>
          </w:tcPr>
          <w:p w14:paraId="7F538D1C" w14:textId="77777777" w:rsidR="0028250E" w:rsidRDefault="0028250E" w:rsidP="0028250E">
            <w:r>
              <w:t>Instr</w:t>
            </w:r>
          </w:p>
        </w:tc>
        <w:tc>
          <w:tcPr>
            <w:tcW w:w="1507" w:type="dxa"/>
          </w:tcPr>
          <w:p w14:paraId="43597989" w14:textId="77777777" w:rsidR="0028250E" w:rsidRDefault="0028250E" w:rsidP="0028250E">
            <w:r>
              <w:t>Basement</w:t>
            </w:r>
          </w:p>
        </w:tc>
        <w:tc>
          <w:tcPr>
            <w:tcW w:w="5697" w:type="dxa"/>
          </w:tcPr>
          <w:p w14:paraId="5A985B1A" w14:textId="77777777" w:rsidR="0028250E" w:rsidRDefault="0028250E" w:rsidP="0028250E">
            <w:r>
              <w:t xml:space="preserve">Cumulative energy consumption from midnight by instrumentation connected to heat pump </w:t>
            </w:r>
          </w:p>
        </w:tc>
        <w:tc>
          <w:tcPr>
            <w:tcW w:w="1096" w:type="dxa"/>
          </w:tcPr>
          <w:p w14:paraId="21EBE896" w14:textId="77777777" w:rsidR="0028250E" w:rsidRDefault="0028250E" w:rsidP="0028250E">
            <w:r>
              <w:t>Wh</w:t>
            </w:r>
          </w:p>
        </w:tc>
        <w:tc>
          <w:tcPr>
            <w:tcW w:w="1540" w:type="dxa"/>
          </w:tcPr>
          <w:p w14:paraId="72468ACC" w14:textId="77777777" w:rsidR="0028250E" w:rsidRDefault="0028250E" w:rsidP="0028250E">
            <w:r>
              <w:t>Elec, CI</w:t>
            </w:r>
          </w:p>
        </w:tc>
      </w:tr>
      <w:tr w:rsidR="0028250E" w14:paraId="3FFDC131" w14:textId="77777777" w:rsidTr="0028250E">
        <w:tc>
          <w:tcPr>
            <w:tcW w:w="1905" w:type="dxa"/>
          </w:tcPr>
          <w:p w14:paraId="30BE4233" w14:textId="77777777" w:rsidR="0028250E" w:rsidRDefault="0028250E" w:rsidP="0028250E">
            <w:r w:rsidRPr="00CE0E9B">
              <w:t>Energy - RP BB-4 Plugs - Inst BA1</w:t>
            </w:r>
          </w:p>
        </w:tc>
        <w:tc>
          <w:tcPr>
            <w:tcW w:w="1205" w:type="dxa"/>
          </w:tcPr>
          <w:p w14:paraId="0DFE61D1" w14:textId="77777777" w:rsidR="0028250E" w:rsidRDefault="0028250E" w:rsidP="0028250E">
            <w:r>
              <w:t>Instr</w:t>
            </w:r>
          </w:p>
        </w:tc>
        <w:tc>
          <w:tcPr>
            <w:tcW w:w="1507" w:type="dxa"/>
          </w:tcPr>
          <w:p w14:paraId="72FB46BF" w14:textId="77777777" w:rsidR="0028250E" w:rsidRDefault="0028250E" w:rsidP="0028250E">
            <w:r>
              <w:t>Bath1</w:t>
            </w:r>
          </w:p>
        </w:tc>
        <w:tc>
          <w:tcPr>
            <w:tcW w:w="5697" w:type="dxa"/>
          </w:tcPr>
          <w:p w14:paraId="2CD5F397" w14:textId="77777777" w:rsidR="0028250E" w:rsidRDefault="0028250E" w:rsidP="0028250E">
            <w:r>
              <w:t>Cumulative energy consumption from midnight by instrumentation plugged into receptacles in bathroom 1</w:t>
            </w:r>
          </w:p>
        </w:tc>
        <w:tc>
          <w:tcPr>
            <w:tcW w:w="1096" w:type="dxa"/>
          </w:tcPr>
          <w:p w14:paraId="26EEB868" w14:textId="77777777" w:rsidR="0028250E" w:rsidRDefault="0028250E" w:rsidP="0028250E">
            <w:r>
              <w:t>Wh</w:t>
            </w:r>
          </w:p>
        </w:tc>
        <w:tc>
          <w:tcPr>
            <w:tcW w:w="1540" w:type="dxa"/>
          </w:tcPr>
          <w:p w14:paraId="2F252B60" w14:textId="77777777" w:rsidR="0028250E" w:rsidRDefault="0028250E" w:rsidP="0028250E">
            <w:r>
              <w:t>Elec, CJ</w:t>
            </w:r>
          </w:p>
        </w:tc>
      </w:tr>
      <w:tr w:rsidR="0028250E" w14:paraId="000AA8E4" w14:textId="77777777" w:rsidTr="0028250E">
        <w:tc>
          <w:tcPr>
            <w:tcW w:w="1905" w:type="dxa"/>
          </w:tcPr>
          <w:p w14:paraId="04E93AF0" w14:textId="77777777" w:rsidR="0028250E" w:rsidRDefault="0028250E" w:rsidP="0028250E">
            <w:r w:rsidRPr="00CE0E9B">
              <w:lastRenderedPageBreak/>
              <w:t>Energy - RP BB-5 Lights - Attic</w:t>
            </w:r>
          </w:p>
        </w:tc>
        <w:tc>
          <w:tcPr>
            <w:tcW w:w="1205" w:type="dxa"/>
          </w:tcPr>
          <w:p w14:paraId="0286BD44" w14:textId="77777777" w:rsidR="0028250E" w:rsidRDefault="0028250E" w:rsidP="0028250E">
            <w:r>
              <w:t>Lighting</w:t>
            </w:r>
          </w:p>
        </w:tc>
        <w:tc>
          <w:tcPr>
            <w:tcW w:w="1507" w:type="dxa"/>
          </w:tcPr>
          <w:p w14:paraId="06179666" w14:textId="77777777" w:rsidR="0028250E" w:rsidRDefault="0028250E" w:rsidP="0028250E">
            <w:r>
              <w:t>Attic</w:t>
            </w:r>
          </w:p>
        </w:tc>
        <w:tc>
          <w:tcPr>
            <w:tcW w:w="5697" w:type="dxa"/>
          </w:tcPr>
          <w:p w14:paraId="51F17F7A" w14:textId="77777777" w:rsidR="0028250E" w:rsidRDefault="0028250E" w:rsidP="0028250E">
            <w:r>
              <w:t>Cumulative energy consumption from midnight by lights activated in attic</w:t>
            </w:r>
          </w:p>
        </w:tc>
        <w:tc>
          <w:tcPr>
            <w:tcW w:w="1096" w:type="dxa"/>
          </w:tcPr>
          <w:p w14:paraId="38B45389" w14:textId="77777777" w:rsidR="0028250E" w:rsidRDefault="0028250E" w:rsidP="0028250E">
            <w:r>
              <w:t>Wh</w:t>
            </w:r>
          </w:p>
        </w:tc>
        <w:tc>
          <w:tcPr>
            <w:tcW w:w="1540" w:type="dxa"/>
          </w:tcPr>
          <w:p w14:paraId="78F592B9" w14:textId="77777777" w:rsidR="0028250E" w:rsidRDefault="0028250E" w:rsidP="0028250E">
            <w:r>
              <w:t>Elec, CK</w:t>
            </w:r>
          </w:p>
        </w:tc>
      </w:tr>
      <w:tr w:rsidR="0028250E" w14:paraId="18605A8E" w14:textId="77777777" w:rsidTr="0028250E">
        <w:tc>
          <w:tcPr>
            <w:tcW w:w="1905" w:type="dxa"/>
          </w:tcPr>
          <w:p w14:paraId="33FDD2AC" w14:textId="77777777" w:rsidR="0028250E" w:rsidRDefault="0028250E" w:rsidP="0028250E">
            <w:r w:rsidRPr="00CE0E9B">
              <w:t>Energy - RP BB-6 Plugs - Inst Kit A</w:t>
            </w:r>
          </w:p>
        </w:tc>
        <w:tc>
          <w:tcPr>
            <w:tcW w:w="1205" w:type="dxa"/>
          </w:tcPr>
          <w:p w14:paraId="2B87F1E5" w14:textId="77777777" w:rsidR="0028250E" w:rsidRDefault="0028250E" w:rsidP="0028250E">
            <w:r>
              <w:t>Instr</w:t>
            </w:r>
          </w:p>
        </w:tc>
        <w:tc>
          <w:tcPr>
            <w:tcW w:w="1507" w:type="dxa"/>
          </w:tcPr>
          <w:p w14:paraId="1957A467" w14:textId="77777777" w:rsidR="0028250E" w:rsidRDefault="0028250E" w:rsidP="0028250E">
            <w:r>
              <w:t>Kitchen</w:t>
            </w:r>
          </w:p>
        </w:tc>
        <w:tc>
          <w:tcPr>
            <w:tcW w:w="5697" w:type="dxa"/>
          </w:tcPr>
          <w:p w14:paraId="524ABE76" w14:textId="77777777" w:rsidR="0028250E" w:rsidRDefault="0028250E" w:rsidP="0028250E">
            <w:r>
              <w:t>Cumulative energy consumption from midnight by instrumentation plugged into receptacles in kitchen</w:t>
            </w:r>
          </w:p>
        </w:tc>
        <w:tc>
          <w:tcPr>
            <w:tcW w:w="1096" w:type="dxa"/>
          </w:tcPr>
          <w:p w14:paraId="187993CE" w14:textId="77777777" w:rsidR="0028250E" w:rsidRDefault="0028250E" w:rsidP="0028250E">
            <w:r>
              <w:t>Wh</w:t>
            </w:r>
          </w:p>
        </w:tc>
        <w:tc>
          <w:tcPr>
            <w:tcW w:w="1540" w:type="dxa"/>
          </w:tcPr>
          <w:p w14:paraId="0B27FEA3" w14:textId="77777777" w:rsidR="0028250E" w:rsidRDefault="0028250E" w:rsidP="0028250E">
            <w:r>
              <w:t>Elec, CL</w:t>
            </w:r>
          </w:p>
        </w:tc>
      </w:tr>
      <w:tr w:rsidR="0028250E" w14:paraId="3FFCD5AE" w14:textId="77777777" w:rsidTr="0028250E">
        <w:tc>
          <w:tcPr>
            <w:tcW w:w="1905" w:type="dxa"/>
          </w:tcPr>
          <w:p w14:paraId="437EBAEC" w14:textId="77777777" w:rsidR="0028250E" w:rsidRDefault="0028250E" w:rsidP="0028250E">
            <w:r w:rsidRPr="00CE0E9B">
              <w:t>Energy - RP BB-7 Plugs - Inst Mudroom B</w:t>
            </w:r>
          </w:p>
        </w:tc>
        <w:tc>
          <w:tcPr>
            <w:tcW w:w="1205" w:type="dxa"/>
          </w:tcPr>
          <w:p w14:paraId="6FD5D88E" w14:textId="77777777" w:rsidR="0028250E" w:rsidRDefault="0028250E" w:rsidP="0028250E">
            <w:r>
              <w:t>Instr</w:t>
            </w:r>
          </w:p>
        </w:tc>
        <w:tc>
          <w:tcPr>
            <w:tcW w:w="1507" w:type="dxa"/>
          </w:tcPr>
          <w:p w14:paraId="79E1C435" w14:textId="77777777" w:rsidR="0028250E" w:rsidRDefault="0028250E" w:rsidP="0028250E">
            <w:r>
              <w:t>Mudroom</w:t>
            </w:r>
          </w:p>
        </w:tc>
        <w:tc>
          <w:tcPr>
            <w:tcW w:w="5697" w:type="dxa"/>
          </w:tcPr>
          <w:p w14:paraId="65311293" w14:textId="77777777" w:rsidR="0028250E" w:rsidRDefault="0028250E" w:rsidP="0028250E">
            <w:r>
              <w:t>Cumulative energy consumption from midnight by instrumentation plugged into receptacles in mudroom</w:t>
            </w:r>
          </w:p>
        </w:tc>
        <w:tc>
          <w:tcPr>
            <w:tcW w:w="1096" w:type="dxa"/>
          </w:tcPr>
          <w:p w14:paraId="26A26BD8" w14:textId="77777777" w:rsidR="0028250E" w:rsidRDefault="0028250E" w:rsidP="0028250E">
            <w:r>
              <w:t>Wh</w:t>
            </w:r>
          </w:p>
        </w:tc>
        <w:tc>
          <w:tcPr>
            <w:tcW w:w="1540" w:type="dxa"/>
          </w:tcPr>
          <w:p w14:paraId="400FFA29" w14:textId="77777777" w:rsidR="0028250E" w:rsidRDefault="0028250E" w:rsidP="0028250E">
            <w:r>
              <w:t>Elec, CM</w:t>
            </w:r>
          </w:p>
        </w:tc>
      </w:tr>
      <w:tr w:rsidR="0028250E" w14:paraId="7221E5C0" w14:textId="77777777" w:rsidTr="0028250E">
        <w:tc>
          <w:tcPr>
            <w:tcW w:w="1905" w:type="dxa"/>
          </w:tcPr>
          <w:p w14:paraId="619E456E" w14:textId="77777777" w:rsidR="0028250E" w:rsidRDefault="0028250E" w:rsidP="0028250E">
            <w:r w:rsidRPr="00CE0E9B">
              <w:t>Energy - RP BB-8 Parent A - Downstairs</w:t>
            </w:r>
          </w:p>
        </w:tc>
        <w:tc>
          <w:tcPr>
            <w:tcW w:w="1205" w:type="dxa"/>
          </w:tcPr>
          <w:p w14:paraId="0FDA8945" w14:textId="77777777" w:rsidR="0028250E" w:rsidRDefault="0028250E" w:rsidP="0028250E">
            <w:r>
              <w:t>Loads</w:t>
            </w:r>
          </w:p>
        </w:tc>
        <w:tc>
          <w:tcPr>
            <w:tcW w:w="1507" w:type="dxa"/>
          </w:tcPr>
          <w:p w14:paraId="4DD0DCA7" w14:textId="0367AF35" w:rsidR="0028250E" w:rsidRDefault="0028250E" w:rsidP="0028250E">
            <w:r>
              <w:t>Kitchen</w:t>
            </w:r>
          </w:p>
        </w:tc>
        <w:tc>
          <w:tcPr>
            <w:tcW w:w="5697" w:type="dxa"/>
          </w:tcPr>
          <w:p w14:paraId="60ADE289" w14:textId="3EBB8D4B" w:rsidR="0028250E" w:rsidRDefault="0028250E" w:rsidP="0028250E">
            <w:r>
              <w:t>Cumulative heat energy given off from midnight by emulator of parent A in the kitchen</w:t>
            </w:r>
          </w:p>
        </w:tc>
        <w:tc>
          <w:tcPr>
            <w:tcW w:w="1096" w:type="dxa"/>
          </w:tcPr>
          <w:p w14:paraId="09D882E1" w14:textId="6FDD6173" w:rsidR="0028250E" w:rsidRDefault="0028250E" w:rsidP="0028250E">
            <w:r>
              <w:t>Wh</w:t>
            </w:r>
          </w:p>
        </w:tc>
        <w:tc>
          <w:tcPr>
            <w:tcW w:w="1540" w:type="dxa"/>
          </w:tcPr>
          <w:p w14:paraId="5221B4CC" w14:textId="766F4AD4" w:rsidR="0028250E" w:rsidRDefault="0028250E" w:rsidP="0028250E">
            <w:r>
              <w:t>Elec, CN</w:t>
            </w:r>
          </w:p>
        </w:tc>
      </w:tr>
      <w:tr w:rsidR="0028250E" w14:paraId="259A0CDF" w14:textId="77777777" w:rsidTr="0028250E">
        <w:tc>
          <w:tcPr>
            <w:tcW w:w="1905" w:type="dxa"/>
          </w:tcPr>
          <w:p w14:paraId="1977E951" w14:textId="4895FA1F" w:rsidR="0028250E" w:rsidRDefault="0028250E" w:rsidP="0028250E">
            <w:r w:rsidRPr="00B7581E">
              <w:t>Energy - RP BB-9 Plugs - Inst DR A</w:t>
            </w:r>
          </w:p>
        </w:tc>
        <w:tc>
          <w:tcPr>
            <w:tcW w:w="1205" w:type="dxa"/>
          </w:tcPr>
          <w:p w14:paraId="283E97ED" w14:textId="12560F1F" w:rsidR="0028250E" w:rsidRDefault="0028250E" w:rsidP="0028250E">
            <w:r>
              <w:t>Instr</w:t>
            </w:r>
          </w:p>
        </w:tc>
        <w:tc>
          <w:tcPr>
            <w:tcW w:w="1507" w:type="dxa"/>
          </w:tcPr>
          <w:p w14:paraId="04572E3A" w14:textId="636C588D" w:rsidR="0028250E" w:rsidRDefault="0028250E" w:rsidP="0028250E">
            <w:r>
              <w:t>Dining Room</w:t>
            </w:r>
          </w:p>
        </w:tc>
        <w:tc>
          <w:tcPr>
            <w:tcW w:w="5697" w:type="dxa"/>
          </w:tcPr>
          <w:p w14:paraId="1F95135B" w14:textId="5EDB7508" w:rsidR="0028250E" w:rsidRDefault="0028250E" w:rsidP="0028250E">
            <w:r>
              <w:t>Cumulative energy consumption from midnight by instrumentation plugged into receptacles in dining room</w:t>
            </w:r>
          </w:p>
        </w:tc>
        <w:tc>
          <w:tcPr>
            <w:tcW w:w="1096" w:type="dxa"/>
          </w:tcPr>
          <w:p w14:paraId="35144AF3" w14:textId="2D16548D" w:rsidR="0028250E" w:rsidRDefault="0028250E" w:rsidP="0028250E">
            <w:r>
              <w:t>Wh</w:t>
            </w:r>
          </w:p>
        </w:tc>
        <w:tc>
          <w:tcPr>
            <w:tcW w:w="1540" w:type="dxa"/>
          </w:tcPr>
          <w:p w14:paraId="668C0B4A" w14:textId="0483CA45" w:rsidR="0028250E" w:rsidRDefault="0028250E" w:rsidP="0028250E">
            <w:r>
              <w:t>Elec, CO</w:t>
            </w:r>
          </w:p>
        </w:tc>
      </w:tr>
      <w:tr w:rsidR="0028250E" w14:paraId="7CDCBD2B" w14:textId="77777777" w:rsidTr="0028250E">
        <w:tc>
          <w:tcPr>
            <w:tcW w:w="1905" w:type="dxa"/>
          </w:tcPr>
          <w:p w14:paraId="21EC8B93" w14:textId="6D808C2E" w:rsidR="0028250E" w:rsidRDefault="0028250E" w:rsidP="0028250E">
            <w:r w:rsidRPr="00B7581E">
              <w:t>Energy - RP BB-10 Plugs - Inst BR4 A</w:t>
            </w:r>
          </w:p>
        </w:tc>
        <w:tc>
          <w:tcPr>
            <w:tcW w:w="1205" w:type="dxa"/>
          </w:tcPr>
          <w:p w14:paraId="0AB34199" w14:textId="7F5AE62B" w:rsidR="0028250E" w:rsidRDefault="0028250E" w:rsidP="0028250E">
            <w:r>
              <w:t>Instr</w:t>
            </w:r>
          </w:p>
        </w:tc>
        <w:tc>
          <w:tcPr>
            <w:tcW w:w="1507" w:type="dxa"/>
          </w:tcPr>
          <w:p w14:paraId="19E85118" w14:textId="11190E81" w:rsidR="0028250E" w:rsidRDefault="0028250E" w:rsidP="0028250E">
            <w:r>
              <w:t>Bedroom4</w:t>
            </w:r>
          </w:p>
        </w:tc>
        <w:tc>
          <w:tcPr>
            <w:tcW w:w="5697" w:type="dxa"/>
          </w:tcPr>
          <w:p w14:paraId="007BB647" w14:textId="5525AB24" w:rsidR="0028250E" w:rsidRDefault="0028250E" w:rsidP="0028250E">
            <w:r>
              <w:t>Cumulative energy consumption from midnight by instrumentation plugged into receptacles in bedroom 4</w:t>
            </w:r>
          </w:p>
        </w:tc>
        <w:tc>
          <w:tcPr>
            <w:tcW w:w="1096" w:type="dxa"/>
          </w:tcPr>
          <w:p w14:paraId="250C69E2" w14:textId="2FDF8AB1" w:rsidR="0028250E" w:rsidRDefault="0028250E" w:rsidP="0028250E">
            <w:r>
              <w:t>Wh</w:t>
            </w:r>
          </w:p>
        </w:tc>
        <w:tc>
          <w:tcPr>
            <w:tcW w:w="1540" w:type="dxa"/>
          </w:tcPr>
          <w:p w14:paraId="6846BD65" w14:textId="5B071ACC" w:rsidR="0028250E" w:rsidRDefault="0028250E" w:rsidP="0028250E">
            <w:r>
              <w:t>Elec, CP</w:t>
            </w:r>
          </w:p>
        </w:tc>
      </w:tr>
      <w:tr w:rsidR="0028250E" w14:paraId="28C400A4" w14:textId="77777777" w:rsidTr="0028250E">
        <w:tc>
          <w:tcPr>
            <w:tcW w:w="1905" w:type="dxa"/>
          </w:tcPr>
          <w:p w14:paraId="3B520B50" w14:textId="0AAC8D49" w:rsidR="0028250E" w:rsidRDefault="0028250E" w:rsidP="0028250E">
            <w:r w:rsidRPr="00B7581E">
              <w:t>Energy - RP BB-11 Child B - Downstairs</w:t>
            </w:r>
          </w:p>
        </w:tc>
        <w:tc>
          <w:tcPr>
            <w:tcW w:w="1205" w:type="dxa"/>
          </w:tcPr>
          <w:p w14:paraId="5588DD18" w14:textId="214C0D53" w:rsidR="0028250E" w:rsidRDefault="0028250E" w:rsidP="0028250E">
            <w:r>
              <w:t>Loads</w:t>
            </w:r>
          </w:p>
        </w:tc>
        <w:tc>
          <w:tcPr>
            <w:tcW w:w="1507" w:type="dxa"/>
          </w:tcPr>
          <w:p w14:paraId="7E96C42C" w14:textId="466A775D" w:rsidR="0028250E" w:rsidRDefault="0028250E" w:rsidP="0028250E">
            <w:r>
              <w:t>Dining Room</w:t>
            </w:r>
          </w:p>
        </w:tc>
        <w:tc>
          <w:tcPr>
            <w:tcW w:w="5697" w:type="dxa"/>
          </w:tcPr>
          <w:p w14:paraId="78F0BFBF" w14:textId="0110CFF7" w:rsidR="0028250E" w:rsidRDefault="0028250E" w:rsidP="0028250E">
            <w:r>
              <w:t>Cumulative heat energy given off from midnight by emulator of child B in the dining room</w:t>
            </w:r>
          </w:p>
        </w:tc>
        <w:tc>
          <w:tcPr>
            <w:tcW w:w="1096" w:type="dxa"/>
          </w:tcPr>
          <w:p w14:paraId="46F8F4A7" w14:textId="060458B2" w:rsidR="0028250E" w:rsidRDefault="0028250E" w:rsidP="0028250E">
            <w:r>
              <w:t>Wh</w:t>
            </w:r>
          </w:p>
        </w:tc>
        <w:tc>
          <w:tcPr>
            <w:tcW w:w="1540" w:type="dxa"/>
          </w:tcPr>
          <w:p w14:paraId="57CE84A8" w14:textId="6213F46C" w:rsidR="0028250E" w:rsidRDefault="0028250E" w:rsidP="0028250E">
            <w:r>
              <w:t>Elec, CQ</w:t>
            </w:r>
          </w:p>
        </w:tc>
      </w:tr>
      <w:tr w:rsidR="0028250E" w14:paraId="49730DDD" w14:textId="77777777" w:rsidTr="0028250E">
        <w:tc>
          <w:tcPr>
            <w:tcW w:w="1905" w:type="dxa"/>
          </w:tcPr>
          <w:p w14:paraId="025964BB" w14:textId="0C72E712" w:rsidR="0028250E" w:rsidRDefault="0028250E" w:rsidP="0028250E">
            <w:r w:rsidRPr="00B7581E">
              <w:t>Energy - RP BB-12 Plugs - Inst BR4 A</w:t>
            </w:r>
          </w:p>
        </w:tc>
        <w:tc>
          <w:tcPr>
            <w:tcW w:w="1205" w:type="dxa"/>
          </w:tcPr>
          <w:p w14:paraId="3A7A028C" w14:textId="4A243AB4" w:rsidR="0028250E" w:rsidRDefault="0028250E" w:rsidP="0028250E">
            <w:r>
              <w:t>Instr</w:t>
            </w:r>
          </w:p>
        </w:tc>
        <w:tc>
          <w:tcPr>
            <w:tcW w:w="1507" w:type="dxa"/>
          </w:tcPr>
          <w:p w14:paraId="75C07991" w14:textId="6AECE4C7" w:rsidR="0028250E" w:rsidRDefault="0028250E" w:rsidP="0028250E">
            <w:r>
              <w:t>Bedroom4</w:t>
            </w:r>
          </w:p>
        </w:tc>
        <w:tc>
          <w:tcPr>
            <w:tcW w:w="5697" w:type="dxa"/>
          </w:tcPr>
          <w:p w14:paraId="7404B62B" w14:textId="1D119AE2" w:rsidR="0028250E" w:rsidRDefault="0028250E" w:rsidP="0028250E">
            <w:r>
              <w:t>Cumulative energy consumption from midnight by instrumentation plugged into receptacles in bedroom 4</w:t>
            </w:r>
          </w:p>
        </w:tc>
        <w:tc>
          <w:tcPr>
            <w:tcW w:w="1096" w:type="dxa"/>
          </w:tcPr>
          <w:p w14:paraId="73CD919E" w14:textId="476F9BDB" w:rsidR="0028250E" w:rsidRDefault="0028250E" w:rsidP="0028250E">
            <w:r>
              <w:t>Wh</w:t>
            </w:r>
          </w:p>
        </w:tc>
        <w:tc>
          <w:tcPr>
            <w:tcW w:w="1540" w:type="dxa"/>
          </w:tcPr>
          <w:p w14:paraId="3058604C" w14:textId="505FDA14" w:rsidR="0028250E" w:rsidRDefault="0028250E" w:rsidP="0028250E">
            <w:r>
              <w:t>Elec, CR</w:t>
            </w:r>
          </w:p>
        </w:tc>
      </w:tr>
      <w:tr w:rsidR="0028250E" w14:paraId="0E3B94D6" w14:textId="77777777" w:rsidTr="0028250E">
        <w:tc>
          <w:tcPr>
            <w:tcW w:w="1905" w:type="dxa"/>
          </w:tcPr>
          <w:p w14:paraId="5DE7B159" w14:textId="52C653BE" w:rsidR="0028250E" w:rsidRDefault="0028250E" w:rsidP="0028250E">
            <w:r w:rsidRPr="00B7581E">
              <w:t>Energy - RP BB-13 Plugs - Inst LR A</w:t>
            </w:r>
          </w:p>
        </w:tc>
        <w:tc>
          <w:tcPr>
            <w:tcW w:w="1205" w:type="dxa"/>
          </w:tcPr>
          <w:p w14:paraId="1C8B89E9" w14:textId="0D2854E2" w:rsidR="0028250E" w:rsidRDefault="0028250E" w:rsidP="0028250E">
            <w:r>
              <w:t>Instr</w:t>
            </w:r>
          </w:p>
        </w:tc>
        <w:tc>
          <w:tcPr>
            <w:tcW w:w="1507" w:type="dxa"/>
          </w:tcPr>
          <w:p w14:paraId="30367CAC" w14:textId="68964E0B" w:rsidR="0028250E" w:rsidRDefault="0028250E" w:rsidP="0028250E">
            <w:r>
              <w:t>Living Room</w:t>
            </w:r>
          </w:p>
        </w:tc>
        <w:tc>
          <w:tcPr>
            <w:tcW w:w="5697" w:type="dxa"/>
          </w:tcPr>
          <w:p w14:paraId="3559A1D6" w14:textId="09576E50" w:rsidR="0028250E" w:rsidRDefault="0028250E" w:rsidP="0028250E">
            <w:r>
              <w:t>Cumulative energy consumption from midnight by instrumentation plugged into receptacles in living room</w:t>
            </w:r>
          </w:p>
        </w:tc>
        <w:tc>
          <w:tcPr>
            <w:tcW w:w="1096" w:type="dxa"/>
          </w:tcPr>
          <w:p w14:paraId="4AA24FEE" w14:textId="3939F1CF" w:rsidR="0028250E" w:rsidRDefault="0028250E" w:rsidP="0028250E">
            <w:r>
              <w:t>Wh</w:t>
            </w:r>
          </w:p>
        </w:tc>
        <w:tc>
          <w:tcPr>
            <w:tcW w:w="1540" w:type="dxa"/>
          </w:tcPr>
          <w:p w14:paraId="4FE13859" w14:textId="65ABBCF2" w:rsidR="0028250E" w:rsidRDefault="0028250E" w:rsidP="0028250E">
            <w:r>
              <w:t>Elec, CS</w:t>
            </w:r>
          </w:p>
        </w:tc>
      </w:tr>
      <w:tr w:rsidR="0028250E" w14:paraId="13311506" w14:textId="77777777" w:rsidTr="0028250E">
        <w:tc>
          <w:tcPr>
            <w:tcW w:w="1905" w:type="dxa"/>
          </w:tcPr>
          <w:p w14:paraId="1EC99BCD" w14:textId="2B645B15" w:rsidR="0028250E" w:rsidRDefault="0028250E" w:rsidP="0028250E">
            <w:r w:rsidRPr="00B7581E">
              <w:t>Energy - RP BB-15 Child A - Downstairs</w:t>
            </w:r>
          </w:p>
        </w:tc>
        <w:tc>
          <w:tcPr>
            <w:tcW w:w="1205" w:type="dxa"/>
          </w:tcPr>
          <w:p w14:paraId="376ADAF2" w14:textId="53A7244D" w:rsidR="0028250E" w:rsidRDefault="0028250E" w:rsidP="0028250E">
            <w:r>
              <w:t>Loads</w:t>
            </w:r>
          </w:p>
        </w:tc>
        <w:tc>
          <w:tcPr>
            <w:tcW w:w="1507" w:type="dxa"/>
          </w:tcPr>
          <w:p w14:paraId="195E36BB" w14:textId="7CA440DD" w:rsidR="0028250E" w:rsidRDefault="0028250E" w:rsidP="0028250E">
            <w:r>
              <w:t>LivingRoom</w:t>
            </w:r>
          </w:p>
        </w:tc>
        <w:tc>
          <w:tcPr>
            <w:tcW w:w="5697" w:type="dxa"/>
          </w:tcPr>
          <w:p w14:paraId="4E665BFB" w14:textId="56FE4EC3" w:rsidR="0028250E" w:rsidRDefault="0028250E" w:rsidP="0028250E">
            <w:r>
              <w:t>Cumulative heat energy given off from midnight by emulator of child A in the living room</w:t>
            </w:r>
          </w:p>
        </w:tc>
        <w:tc>
          <w:tcPr>
            <w:tcW w:w="1096" w:type="dxa"/>
          </w:tcPr>
          <w:p w14:paraId="47E380ED" w14:textId="6CE407A6" w:rsidR="0028250E" w:rsidRDefault="0028250E" w:rsidP="0028250E">
            <w:r>
              <w:t>Wh</w:t>
            </w:r>
          </w:p>
        </w:tc>
        <w:tc>
          <w:tcPr>
            <w:tcW w:w="1540" w:type="dxa"/>
          </w:tcPr>
          <w:p w14:paraId="7DD5EEA4" w14:textId="5ACE5E9D" w:rsidR="0028250E" w:rsidRDefault="0028250E" w:rsidP="0028250E">
            <w:r>
              <w:t>Elec, CU</w:t>
            </w:r>
          </w:p>
        </w:tc>
      </w:tr>
      <w:tr w:rsidR="0028250E" w14:paraId="748B15A2" w14:textId="77777777" w:rsidTr="0028250E">
        <w:tc>
          <w:tcPr>
            <w:tcW w:w="1905" w:type="dxa"/>
          </w:tcPr>
          <w:p w14:paraId="5D003C01" w14:textId="27E7C77B" w:rsidR="0028250E" w:rsidRDefault="0028250E" w:rsidP="0028250E">
            <w:r w:rsidRPr="00B7581E">
              <w:t>Energy - RP BB-16 Plugs - Inst LR B</w:t>
            </w:r>
          </w:p>
        </w:tc>
        <w:tc>
          <w:tcPr>
            <w:tcW w:w="1205" w:type="dxa"/>
          </w:tcPr>
          <w:p w14:paraId="6D0ACE5F" w14:textId="1E6FB047" w:rsidR="0028250E" w:rsidRDefault="0028250E" w:rsidP="0028250E">
            <w:r>
              <w:t>Instr</w:t>
            </w:r>
          </w:p>
        </w:tc>
        <w:tc>
          <w:tcPr>
            <w:tcW w:w="1507" w:type="dxa"/>
          </w:tcPr>
          <w:p w14:paraId="529C14D0" w14:textId="3DCA55BB" w:rsidR="0028250E" w:rsidRDefault="0028250E" w:rsidP="0028250E">
            <w:r>
              <w:t>Living Room</w:t>
            </w:r>
          </w:p>
        </w:tc>
        <w:tc>
          <w:tcPr>
            <w:tcW w:w="5697" w:type="dxa"/>
          </w:tcPr>
          <w:p w14:paraId="48D7449B" w14:textId="1647C648" w:rsidR="0028250E" w:rsidRDefault="0028250E" w:rsidP="0028250E">
            <w:r>
              <w:t>Cumulative energy consumption from midnight by instrumentation plugged into receptacles in living room</w:t>
            </w:r>
          </w:p>
        </w:tc>
        <w:tc>
          <w:tcPr>
            <w:tcW w:w="1096" w:type="dxa"/>
          </w:tcPr>
          <w:p w14:paraId="056FCE5F" w14:textId="5A8E8422" w:rsidR="0028250E" w:rsidRDefault="0028250E" w:rsidP="0028250E">
            <w:r>
              <w:t>Wh</w:t>
            </w:r>
          </w:p>
        </w:tc>
        <w:tc>
          <w:tcPr>
            <w:tcW w:w="1540" w:type="dxa"/>
          </w:tcPr>
          <w:p w14:paraId="2D4CC0BE" w14:textId="489B759E" w:rsidR="0028250E" w:rsidRDefault="0028250E" w:rsidP="0028250E">
            <w:r>
              <w:t>Elec, CV</w:t>
            </w:r>
          </w:p>
        </w:tc>
      </w:tr>
      <w:tr w:rsidR="0028250E" w14:paraId="49552D99" w14:textId="77777777" w:rsidTr="0028250E">
        <w:tc>
          <w:tcPr>
            <w:tcW w:w="1905" w:type="dxa"/>
          </w:tcPr>
          <w:p w14:paraId="16C9D52D" w14:textId="464836B7" w:rsidR="0028250E" w:rsidRDefault="0028250E" w:rsidP="0028250E">
            <w:r w:rsidRPr="00CB6844">
              <w:t>Energy - RP BB-18 Plugs - Inst BA2</w:t>
            </w:r>
          </w:p>
        </w:tc>
        <w:tc>
          <w:tcPr>
            <w:tcW w:w="1205" w:type="dxa"/>
          </w:tcPr>
          <w:p w14:paraId="5803D36C" w14:textId="7882C399" w:rsidR="0028250E" w:rsidRDefault="0028250E" w:rsidP="0028250E">
            <w:r>
              <w:t>Instr</w:t>
            </w:r>
          </w:p>
        </w:tc>
        <w:tc>
          <w:tcPr>
            <w:tcW w:w="1507" w:type="dxa"/>
          </w:tcPr>
          <w:p w14:paraId="25D2B94B" w14:textId="2FCD2CCF" w:rsidR="0028250E" w:rsidRDefault="0028250E" w:rsidP="0028250E">
            <w:r>
              <w:t>Bath2</w:t>
            </w:r>
          </w:p>
        </w:tc>
        <w:tc>
          <w:tcPr>
            <w:tcW w:w="5697" w:type="dxa"/>
          </w:tcPr>
          <w:p w14:paraId="201B2AAB" w14:textId="3205653F" w:rsidR="0028250E" w:rsidRDefault="0028250E" w:rsidP="0028250E">
            <w:r>
              <w:t>Cumulative energy consumption from midnight by instrumentation plugged into receptacles in bathroom 2</w:t>
            </w:r>
          </w:p>
        </w:tc>
        <w:tc>
          <w:tcPr>
            <w:tcW w:w="1096" w:type="dxa"/>
          </w:tcPr>
          <w:p w14:paraId="4D40B358" w14:textId="46FC88D3" w:rsidR="0028250E" w:rsidRDefault="0028250E" w:rsidP="0028250E">
            <w:r>
              <w:t>Wh</w:t>
            </w:r>
          </w:p>
        </w:tc>
        <w:tc>
          <w:tcPr>
            <w:tcW w:w="1540" w:type="dxa"/>
          </w:tcPr>
          <w:p w14:paraId="462D0CE9" w14:textId="1784D8A5" w:rsidR="0028250E" w:rsidRDefault="0028250E" w:rsidP="0028250E">
            <w:r>
              <w:t>Elec, CX</w:t>
            </w:r>
          </w:p>
        </w:tc>
      </w:tr>
      <w:tr w:rsidR="0028250E" w14:paraId="0CA95120" w14:textId="77777777" w:rsidTr="0028250E">
        <w:tc>
          <w:tcPr>
            <w:tcW w:w="1905" w:type="dxa"/>
          </w:tcPr>
          <w:p w14:paraId="63C31016" w14:textId="5DBD43BC" w:rsidR="0028250E" w:rsidRDefault="0028250E" w:rsidP="0028250E">
            <w:r w:rsidRPr="00CB6844">
              <w:t>Energy - RP BB-19 Plugs - Inst MBA B</w:t>
            </w:r>
          </w:p>
        </w:tc>
        <w:tc>
          <w:tcPr>
            <w:tcW w:w="1205" w:type="dxa"/>
          </w:tcPr>
          <w:p w14:paraId="4D4CFD19" w14:textId="41C5793D" w:rsidR="0028250E" w:rsidRDefault="0028250E" w:rsidP="0028250E">
            <w:r>
              <w:t>Instr</w:t>
            </w:r>
          </w:p>
        </w:tc>
        <w:tc>
          <w:tcPr>
            <w:tcW w:w="1507" w:type="dxa"/>
          </w:tcPr>
          <w:p w14:paraId="1D969182" w14:textId="4B34DB02" w:rsidR="0028250E" w:rsidRDefault="0028250E" w:rsidP="0028250E">
            <w:r>
              <w:t>MBath</w:t>
            </w:r>
          </w:p>
        </w:tc>
        <w:tc>
          <w:tcPr>
            <w:tcW w:w="5697" w:type="dxa"/>
          </w:tcPr>
          <w:p w14:paraId="3458F182" w14:textId="187E6A0F" w:rsidR="0028250E" w:rsidRDefault="0028250E" w:rsidP="0028250E">
            <w:r>
              <w:t>Cumulative energy consumption from midnight by instrumentation plugged into receptacles in master bathroom</w:t>
            </w:r>
          </w:p>
        </w:tc>
        <w:tc>
          <w:tcPr>
            <w:tcW w:w="1096" w:type="dxa"/>
          </w:tcPr>
          <w:p w14:paraId="5335D46E" w14:textId="54AD380B" w:rsidR="0028250E" w:rsidRDefault="0028250E" w:rsidP="0028250E">
            <w:r>
              <w:t>Wh</w:t>
            </w:r>
          </w:p>
        </w:tc>
        <w:tc>
          <w:tcPr>
            <w:tcW w:w="1540" w:type="dxa"/>
          </w:tcPr>
          <w:p w14:paraId="53234F62" w14:textId="3A8696B5" w:rsidR="0028250E" w:rsidRDefault="0028250E" w:rsidP="0028250E">
            <w:r>
              <w:t>Elec, CY</w:t>
            </w:r>
          </w:p>
        </w:tc>
      </w:tr>
      <w:tr w:rsidR="0028250E" w14:paraId="4A25DA58" w14:textId="77777777" w:rsidTr="0028250E">
        <w:tc>
          <w:tcPr>
            <w:tcW w:w="1905" w:type="dxa"/>
          </w:tcPr>
          <w:p w14:paraId="5699E907" w14:textId="4C66C145" w:rsidR="0028250E" w:rsidRDefault="0028250E" w:rsidP="0028250E">
            <w:r w:rsidRPr="00CB6844">
              <w:t>Energy - RP BB-21 Plugs - Inst MBR A</w:t>
            </w:r>
          </w:p>
        </w:tc>
        <w:tc>
          <w:tcPr>
            <w:tcW w:w="1205" w:type="dxa"/>
          </w:tcPr>
          <w:p w14:paraId="698D986B" w14:textId="10C9B928" w:rsidR="0028250E" w:rsidRDefault="0028250E" w:rsidP="0028250E">
            <w:r>
              <w:t>Instr</w:t>
            </w:r>
          </w:p>
        </w:tc>
        <w:tc>
          <w:tcPr>
            <w:tcW w:w="1507" w:type="dxa"/>
          </w:tcPr>
          <w:p w14:paraId="781D29C5" w14:textId="6C09781C" w:rsidR="0028250E" w:rsidRDefault="0028250E" w:rsidP="0028250E">
            <w:r>
              <w:t>MBedroom</w:t>
            </w:r>
          </w:p>
        </w:tc>
        <w:tc>
          <w:tcPr>
            <w:tcW w:w="5697" w:type="dxa"/>
          </w:tcPr>
          <w:p w14:paraId="11D84FCC" w14:textId="4DE22054" w:rsidR="0028250E" w:rsidRDefault="0028250E" w:rsidP="0028250E">
            <w:r>
              <w:t>Cumulative energy consumption from midnight by instrumentation plugged into receptacles in the master bedroom</w:t>
            </w:r>
          </w:p>
        </w:tc>
        <w:tc>
          <w:tcPr>
            <w:tcW w:w="1096" w:type="dxa"/>
          </w:tcPr>
          <w:p w14:paraId="327A07DF" w14:textId="1449EE72" w:rsidR="0028250E" w:rsidRDefault="0028250E" w:rsidP="0028250E">
            <w:r>
              <w:t>Wh</w:t>
            </w:r>
          </w:p>
        </w:tc>
        <w:tc>
          <w:tcPr>
            <w:tcW w:w="1540" w:type="dxa"/>
          </w:tcPr>
          <w:p w14:paraId="0E8CC9C9" w14:textId="480E7C78" w:rsidR="0028250E" w:rsidRDefault="0028250E" w:rsidP="0028250E">
            <w:r>
              <w:t>Elec, DA</w:t>
            </w:r>
          </w:p>
        </w:tc>
      </w:tr>
      <w:tr w:rsidR="0028250E" w14:paraId="575EB6E7" w14:textId="77777777" w:rsidTr="0028250E">
        <w:tc>
          <w:tcPr>
            <w:tcW w:w="1905" w:type="dxa"/>
          </w:tcPr>
          <w:p w14:paraId="29362FE5" w14:textId="54DF6E35" w:rsidR="0028250E" w:rsidRDefault="0028250E" w:rsidP="0028250E">
            <w:r w:rsidRPr="00CB6844">
              <w:lastRenderedPageBreak/>
              <w:t>Energy - RP BB-22 Plugs - Inst BR2/Hall</w:t>
            </w:r>
          </w:p>
        </w:tc>
        <w:tc>
          <w:tcPr>
            <w:tcW w:w="1205" w:type="dxa"/>
          </w:tcPr>
          <w:p w14:paraId="1ED83A70" w14:textId="72CDFD00" w:rsidR="0028250E" w:rsidRDefault="0028250E" w:rsidP="0028250E">
            <w:r>
              <w:t>Instr</w:t>
            </w:r>
          </w:p>
        </w:tc>
        <w:tc>
          <w:tcPr>
            <w:tcW w:w="1507" w:type="dxa"/>
          </w:tcPr>
          <w:p w14:paraId="684690C9" w14:textId="2E77498E" w:rsidR="0028250E" w:rsidRDefault="0028250E" w:rsidP="0028250E">
            <w:r>
              <w:t>Bedroom 2</w:t>
            </w:r>
          </w:p>
        </w:tc>
        <w:tc>
          <w:tcPr>
            <w:tcW w:w="5697" w:type="dxa"/>
          </w:tcPr>
          <w:p w14:paraId="762D4E66" w14:textId="6C40D666" w:rsidR="0028250E" w:rsidRDefault="0028250E" w:rsidP="0028250E">
            <w:r>
              <w:t>Cumulative energy consumption from midnight by instrumentation plugged into receptacles in bedroom 2</w:t>
            </w:r>
          </w:p>
        </w:tc>
        <w:tc>
          <w:tcPr>
            <w:tcW w:w="1096" w:type="dxa"/>
          </w:tcPr>
          <w:p w14:paraId="4325A806" w14:textId="44BD010D" w:rsidR="0028250E" w:rsidRDefault="0028250E" w:rsidP="0028250E">
            <w:r>
              <w:t>Wh</w:t>
            </w:r>
          </w:p>
        </w:tc>
        <w:tc>
          <w:tcPr>
            <w:tcW w:w="1540" w:type="dxa"/>
          </w:tcPr>
          <w:p w14:paraId="16ABC985" w14:textId="33875740" w:rsidR="0028250E" w:rsidRDefault="0028250E" w:rsidP="0028250E">
            <w:r>
              <w:t>Elec, DB</w:t>
            </w:r>
          </w:p>
        </w:tc>
      </w:tr>
      <w:tr w:rsidR="0028250E" w14:paraId="2CD6BB87" w14:textId="77777777" w:rsidTr="0028250E">
        <w:tc>
          <w:tcPr>
            <w:tcW w:w="1905" w:type="dxa"/>
          </w:tcPr>
          <w:p w14:paraId="679B8F9C" w14:textId="10F45A99" w:rsidR="0028250E" w:rsidRDefault="0028250E" w:rsidP="0028250E">
            <w:r w:rsidRPr="00CB6844">
              <w:t>Energy - RP BB-23 Parent A - Upstairs</w:t>
            </w:r>
          </w:p>
        </w:tc>
        <w:tc>
          <w:tcPr>
            <w:tcW w:w="1205" w:type="dxa"/>
          </w:tcPr>
          <w:p w14:paraId="55E14FC1" w14:textId="51346CFA" w:rsidR="0028250E" w:rsidRDefault="0028250E" w:rsidP="0028250E">
            <w:r>
              <w:t>Loads</w:t>
            </w:r>
          </w:p>
        </w:tc>
        <w:tc>
          <w:tcPr>
            <w:tcW w:w="1507" w:type="dxa"/>
          </w:tcPr>
          <w:p w14:paraId="3FBD7129" w14:textId="63314DA4" w:rsidR="0028250E" w:rsidRDefault="0028250E" w:rsidP="0028250E">
            <w:r>
              <w:t>MBedroom</w:t>
            </w:r>
          </w:p>
        </w:tc>
        <w:tc>
          <w:tcPr>
            <w:tcW w:w="5697" w:type="dxa"/>
          </w:tcPr>
          <w:p w14:paraId="61AB07C3" w14:textId="07916091" w:rsidR="0028250E" w:rsidRDefault="0028250E" w:rsidP="0028250E">
            <w:r>
              <w:t xml:space="preserve">Cumulative heat energy given off from midnight by emulator of parent A in the master bedroom </w:t>
            </w:r>
          </w:p>
        </w:tc>
        <w:tc>
          <w:tcPr>
            <w:tcW w:w="1096" w:type="dxa"/>
          </w:tcPr>
          <w:p w14:paraId="7955A3D2" w14:textId="50CF7909" w:rsidR="0028250E" w:rsidRDefault="0028250E" w:rsidP="0028250E">
            <w:r>
              <w:t>Wh</w:t>
            </w:r>
          </w:p>
        </w:tc>
        <w:tc>
          <w:tcPr>
            <w:tcW w:w="1540" w:type="dxa"/>
          </w:tcPr>
          <w:p w14:paraId="657AA347" w14:textId="06F894DA" w:rsidR="0028250E" w:rsidRDefault="0028250E" w:rsidP="0028250E">
            <w:r>
              <w:t>Elec, DC</w:t>
            </w:r>
          </w:p>
        </w:tc>
      </w:tr>
      <w:tr w:rsidR="0028250E" w14:paraId="05ED21B3" w14:textId="77777777" w:rsidTr="0028250E">
        <w:tc>
          <w:tcPr>
            <w:tcW w:w="1905" w:type="dxa"/>
          </w:tcPr>
          <w:p w14:paraId="44E4F0A0" w14:textId="42700C64" w:rsidR="0028250E" w:rsidRDefault="0028250E" w:rsidP="0028250E">
            <w:r w:rsidRPr="00CB6844">
              <w:t>Energy - RP BB-24 Plugs - Inst Hall</w:t>
            </w:r>
          </w:p>
        </w:tc>
        <w:tc>
          <w:tcPr>
            <w:tcW w:w="1205" w:type="dxa"/>
          </w:tcPr>
          <w:p w14:paraId="1DF00803" w14:textId="0C4D3079" w:rsidR="0028250E" w:rsidRDefault="0028250E" w:rsidP="0028250E">
            <w:r>
              <w:t>Instr</w:t>
            </w:r>
          </w:p>
        </w:tc>
        <w:tc>
          <w:tcPr>
            <w:tcW w:w="1507" w:type="dxa"/>
          </w:tcPr>
          <w:p w14:paraId="1C70256C" w14:textId="54144C3D" w:rsidR="0028250E" w:rsidRDefault="0028250E" w:rsidP="0028250E">
            <w:r>
              <w:t>Entry Hallway</w:t>
            </w:r>
          </w:p>
        </w:tc>
        <w:tc>
          <w:tcPr>
            <w:tcW w:w="5697" w:type="dxa"/>
          </w:tcPr>
          <w:p w14:paraId="15585AE8" w14:textId="6B120C82" w:rsidR="0028250E" w:rsidRDefault="0028250E" w:rsidP="0028250E">
            <w:r>
              <w:t>Cumulative energy consumption from midnight by instrumentation plugged into receptacles in entry hallway</w:t>
            </w:r>
          </w:p>
        </w:tc>
        <w:tc>
          <w:tcPr>
            <w:tcW w:w="1096" w:type="dxa"/>
          </w:tcPr>
          <w:p w14:paraId="79A4325F" w14:textId="70A725D0" w:rsidR="0028250E" w:rsidRDefault="0028250E" w:rsidP="0028250E">
            <w:r>
              <w:t>Wh</w:t>
            </w:r>
          </w:p>
        </w:tc>
        <w:tc>
          <w:tcPr>
            <w:tcW w:w="1540" w:type="dxa"/>
          </w:tcPr>
          <w:p w14:paraId="2B2D5A47" w14:textId="57F5A2EB" w:rsidR="0028250E" w:rsidRDefault="0028250E" w:rsidP="0028250E">
            <w:r>
              <w:t>Elec, DD</w:t>
            </w:r>
          </w:p>
        </w:tc>
      </w:tr>
      <w:tr w:rsidR="0028250E" w14:paraId="4855475E" w14:textId="77777777" w:rsidTr="0028250E">
        <w:tc>
          <w:tcPr>
            <w:tcW w:w="1905" w:type="dxa"/>
          </w:tcPr>
          <w:p w14:paraId="75328393" w14:textId="482ADC12" w:rsidR="0028250E" w:rsidRDefault="0028250E" w:rsidP="0028250E">
            <w:r w:rsidRPr="00CB6844">
              <w:t>Energy - RP BB-25 Lighting Control Panel (RP-S #1)</w:t>
            </w:r>
          </w:p>
        </w:tc>
        <w:tc>
          <w:tcPr>
            <w:tcW w:w="1205" w:type="dxa"/>
          </w:tcPr>
          <w:p w14:paraId="2DEE9D68" w14:textId="36F05F93" w:rsidR="0028250E" w:rsidRDefault="0028250E" w:rsidP="0028250E">
            <w:r>
              <w:t>Instr</w:t>
            </w:r>
          </w:p>
        </w:tc>
        <w:tc>
          <w:tcPr>
            <w:tcW w:w="1507" w:type="dxa"/>
          </w:tcPr>
          <w:p w14:paraId="36197420" w14:textId="35C6AEA4" w:rsidR="0028250E" w:rsidRDefault="0028250E" w:rsidP="0028250E">
            <w:r>
              <w:t>Basement</w:t>
            </w:r>
          </w:p>
        </w:tc>
        <w:tc>
          <w:tcPr>
            <w:tcW w:w="5697" w:type="dxa"/>
          </w:tcPr>
          <w:p w14:paraId="0988C532" w14:textId="0B53F805" w:rsidR="0028250E" w:rsidRDefault="0028250E" w:rsidP="0028250E">
            <w:r>
              <w:t>Cumulative energy consumption from midnight by lighting control panel located in basement</w:t>
            </w:r>
          </w:p>
        </w:tc>
        <w:tc>
          <w:tcPr>
            <w:tcW w:w="1096" w:type="dxa"/>
          </w:tcPr>
          <w:p w14:paraId="5F01D346" w14:textId="4BB5C1B2" w:rsidR="0028250E" w:rsidRDefault="0028250E" w:rsidP="0028250E">
            <w:r>
              <w:t>Wh</w:t>
            </w:r>
          </w:p>
        </w:tc>
        <w:tc>
          <w:tcPr>
            <w:tcW w:w="1540" w:type="dxa"/>
          </w:tcPr>
          <w:p w14:paraId="6413028A" w14:textId="08A16DD7" w:rsidR="0028250E" w:rsidRDefault="0028250E" w:rsidP="0028250E">
            <w:r>
              <w:t>Elec, DE</w:t>
            </w:r>
          </w:p>
        </w:tc>
      </w:tr>
      <w:tr w:rsidR="0028250E" w14:paraId="6ED6C4BD" w14:textId="77777777" w:rsidTr="0028250E">
        <w:tc>
          <w:tcPr>
            <w:tcW w:w="1905" w:type="dxa"/>
          </w:tcPr>
          <w:p w14:paraId="40FB3949" w14:textId="6F7F37EA" w:rsidR="0028250E" w:rsidRDefault="0028250E" w:rsidP="0028250E">
            <w:r w:rsidRPr="00CB6844">
              <w:t>Energy - RP BB-26 Plugs - Inst BR3</w:t>
            </w:r>
          </w:p>
        </w:tc>
        <w:tc>
          <w:tcPr>
            <w:tcW w:w="1205" w:type="dxa"/>
          </w:tcPr>
          <w:p w14:paraId="00D17A45" w14:textId="039FDA81" w:rsidR="0028250E" w:rsidRDefault="0028250E" w:rsidP="0028250E">
            <w:r>
              <w:t>Instr</w:t>
            </w:r>
          </w:p>
        </w:tc>
        <w:tc>
          <w:tcPr>
            <w:tcW w:w="1507" w:type="dxa"/>
          </w:tcPr>
          <w:p w14:paraId="7F4C46E2" w14:textId="1AB7A74C" w:rsidR="0028250E" w:rsidRDefault="0028250E" w:rsidP="0028250E">
            <w:r>
              <w:t>Bedroom3</w:t>
            </w:r>
          </w:p>
        </w:tc>
        <w:tc>
          <w:tcPr>
            <w:tcW w:w="5697" w:type="dxa"/>
          </w:tcPr>
          <w:p w14:paraId="2C48578C" w14:textId="678AD105" w:rsidR="0028250E" w:rsidRDefault="0028250E" w:rsidP="0028250E">
            <w:r>
              <w:t>Cumulative energy consumption from midnight by instrumentation plugged into receptacles in bedroom 3</w:t>
            </w:r>
          </w:p>
        </w:tc>
        <w:tc>
          <w:tcPr>
            <w:tcW w:w="1096" w:type="dxa"/>
          </w:tcPr>
          <w:p w14:paraId="6E535638" w14:textId="6C604BBD" w:rsidR="0028250E" w:rsidRDefault="0028250E" w:rsidP="0028250E">
            <w:r>
              <w:t>Wh</w:t>
            </w:r>
          </w:p>
        </w:tc>
        <w:tc>
          <w:tcPr>
            <w:tcW w:w="1540" w:type="dxa"/>
          </w:tcPr>
          <w:p w14:paraId="0E1FA3AC" w14:textId="04D96853" w:rsidR="0028250E" w:rsidRDefault="0028250E" w:rsidP="0028250E">
            <w:r>
              <w:t>Elec, DF</w:t>
            </w:r>
          </w:p>
        </w:tc>
      </w:tr>
      <w:tr w:rsidR="0028250E" w14:paraId="59CE9F70" w14:textId="77777777" w:rsidTr="0028250E">
        <w:tc>
          <w:tcPr>
            <w:tcW w:w="1905" w:type="dxa"/>
          </w:tcPr>
          <w:p w14:paraId="12B81582" w14:textId="174C6D27" w:rsidR="0028250E" w:rsidRDefault="0028250E" w:rsidP="0028250E">
            <w:r w:rsidRPr="00CB6844">
              <w:t>Energy - RP BB-27 Child A - Upstairs</w:t>
            </w:r>
          </w:p>
        </w:tc>
        <w:tc>
          <w:tcPr>
            <w:tcW w:w="1205" w:type="dxa"/>
          </w:tcPr>
          <w:p w14:paraId="3B1DC8CF" w14:textId="332F5F59" w:rsidR="0028250E" w:rsidRDefault="0028250E" w:rsidP="0028250E">
            <w:r>
              <w:t>Loads</w:t>
            </w:r>
          </w:p>
        </w:tc>
        <w:tc>
          <w:tcPr>
            <w:tcW w:w="1507" w:type="dxa"/>
          </w:tcPr>
          <w:p w14:paraId="00AD89F7" w14:textId="0F0C446C" w:rsidR="0028250E" w:rsidRDefault="0028250E" w:rsidP="0028250E">
            <w:r>
              <w:t>Bedroom2</w:t>
            </w:r>
          </w:p>
        </w:tc>
        <w:tc>
          <w:tcPr>
            <w:tcW w:w="5697" w:type="dxa"/>
          </w:tcPr>
          <w:p w14:paraId="1C927743" w14:textId="4AF1A912" w:rsidR="0028250E" w:rsidRDefault="0028250E" w:rsidP="0028250E">
            <w:r>
              <w:t>Cumulative heat energy given off from midnight by emulator of child A in bedroom 2</w:t>
            </w:r>
          </w:p>
        </w:tc>
        <w:tc>
          <w:tcPr>
            <w:tcW w:w="1096" w:type="dxa"/>
          </w:tcPr>
          <w:p w14:paraId="39F61777" w14:textId="5C6286CC" w:rsidR="0028250E" w:rsidRDefault="0028250E" w:rsidP="0028250E">
            <w:r>
              <w:t>Wh</w:t>
            </w:r>
          </w:p>
        </w:tc>
        <w:tc>
          <w:tcPr>
            <w:tcW w:w="1540" w:type="dxa"/>
          </w:tcPr>
          <w:p w14:paraId="30EEF235" w14:textId="7FDF3E2B" w:rsidR="0028250E" w:rsidRDefault="0028250E" w:rsidP="0028250E">
            <w:r>
              <w:t>Elec, DG</w:t>
            </w:r>
          </w:p>
        </w:tc>
      </w:tr>
      <w:tr w:rsidR="0028250E" w14:paraId="14854956" w14:textId="77777777" w:rsidTr="0028250E">
        <w:tc>
          <w:tcPr>
            <w:tcW w:w="1905" w:type="dxa"/>
          </w:tcPr>
          <w:p w14:paraId="29153999" w14:textId="4E6EDB9F" w:rsidR="0028250E" w:rsidRDefault="0028250E" w:rsidP="0028250E">
            <w:r w:rsidRPr="00CB6844">
              <w:t>Energy - RP BB-28 Child B - Upstairs</w:t>
            </w:r>
          </w:p>
        </w:tc>
        <w:tc>
          <w:tcPr>
            <w:tcW w:w="1205" w:type="dxa"/>
          </w:tcPr>
          <w:p w14:paraId="2E4F7CF2" w14:textId="762A1E59" w:rsidR="0028250E" w:rsidRDefault="0028250E" w:rsidP="0028250E">
            <w:r>
              <w:t>Loads</w:t>
            </w:r>
          </w:p>
        </w:tc>
        <w:tc>
          <w:tcPr>
            <w:tcW w:w="1507" w:type="dxa"/>
          </w:tcPr>
          <w:p w14:paraId="3A792C00" w14:textId="36671451" w:rsidR="0028250E" w:rsidRDefault="0028250E" w:rsidP="0028250E">
            <w:r>
              <w:t>Bedroom3</w:t>
            </w:r>
          </w:p>
        </w:tc>
        <w:tc>
          <w:tcPr>
            <w:tcW w:w="5697" w:type="dxa"/>
          </w:tcPr>
          <w:p w14:paraId="5599DEE8" w14:textId="609B6924" w:rsidR="0028250E" w:rsidRDefault="0028250E" w:rsidP="0028250E">
            <w:r>
              <w:t>Cumulative heat energy given off from midnight by emulator of child B in bedroom 3</w:t>
            </w:r>
          </w:p>
        </w:tc>
        <w:tc>
          <w:tcPr>
            <w:tcW w:w="1096" w:type="dxa"/>
          </w:tcPr>
          <w:p w14:paraId="0B093B22" w14:textId="5C274636" w:rsidR="0028250E" w:rsidRDefault="0028250E" w:rsidP="0028250E">
            <w:r>
              <w:t>Wh</w:t>
            </w:r>
          </w:p>
        </w:tc>
        <w:tc>
          <w:tcPr>
            <w:tcW w:w="1540" w:type="dxa"/>
          </w:tcPr>
          <w:p w14:paraId="7C2E3A73" w14:textId="3A7765BD" w:rsidR="0028250E" w:rsidRDefault="0028250E" w:rsidP="0028250E">
            <w:r>
              <w:t>Elec, DH</w:t>
            </w:r>
          </w:p>
        </w:tc>
      </w:tr>
      <w:tr w:rsidR="0028250E" w14:paraId="6BA00EE1" w14:textId="77777777" w:rsidTr="0028250E">
        <w:tc>
          <w:tcPr>
            <w:tcW w:w="1905" w:type="dxa"/>
          </w:tcPr>
          <w:p w14:paraId="29B8E6EB" w14:textId="7BCD019C" w:rsidR="0028250E" w:rsidRDefault="0028250E" w:rsidP="0028250E">
            <w:r w:rsidRPr="00CB6844">
              <w:t>Energy - RP BB-29 Heat Load for Refrigerator</w:t>
            </w:r>
          </w:p>
        </w:tc>
        <w:tc>
          <w:tcPr>
            <w:tcW w:w="1205" w:type="dxa"/>
          </w:tcPr>
          <w:p w14:paraId="357F9CD0" w14:textId="2BBAA2ED" w:rsidR="0028250E" w:rsidRDefault="0028250E" w:rsidP="0028250E">
            <w:r>
              <w:t>Instr</w:t>
            </w:r>
          </w:p>
        </w:tc>
        <w:tc>
          <w:tcPr>
            <w:tcW w:w="1507" w:type="dxa"/>
          </w:tcPr>
          <w:p w14:paraId="7BAFB06D" w14:textId="6531E0CC" w:rsidR="0028250E" w:rsidRDefault="0028250E" w:rsidP="0028250E">
            <w:r>
              <w:t>Kitchen</w:t>
            </w:r>
          </w:p>
        </w:tc>
        <w:tc>
          <w:tcPr>
            <w:tcW w:w="5697" w:type="dxa"/>
          </w:tcPr>
          <w:p w14:paraId="1E102FC6" w14:textId="46184277" w:rsidR="0028250E" w:rsidRDefault="0028250E" w:rsidP="0028250E">
            <w:r>
              <w:t>Cumulative heat energy added to compartment of refrigerator to simulate opening and adding warm items</w:t>
            </w:r>
          </w:p>
        </w:tc>
        <w:tc>
          <w:tcPr>
            <w:tcW w:w="1096" w:type="dxa"/>
          </w:tcPr>
          <w:p w14:paraId="6E05813D" w14:textId="63A56635" w:rsidR="0028250E" w:rsidRDefault="0028250E" w:rsidP="0028250E">
            <w:r>
              <w:t>Wh</w:t>
            </w:r>
          </w:p>
        </w:tc>
        <w:tc>
          <w:tcPr>
            <w:tcW w:w="1540" w:type="dxa"/>
          </w:tcPr>
          <w:p w14:paraId="643BF7D8" w14:textId="335057EE" w:rsidR="0028250E" w:rsidRDefault="0028250E" w:rsidP="0028250E">
            <w:r>
              <w:t>Elec, DI</w:t>
            </w:r>
          </w:p>
        </w:tc>
      </w:tr>
      <w:tr w:rsidR="0028250E" w14:paraId="036B9C8A" w14:textId="77777777" w:rsidTr="0028250E">
        <w:tc>
          <w:tcPr>
            <w:tcW w:w="1905" w:type="dxa"/>
          </w:tcPr>
          <w:p w14:paraId="569A74C5" w14:textId="2615AAF9" w:rsidR="0028250E" w:rsidRDefault="0028250E" w:rsidP="0028250E">
            <w:r w:rsidRPr="00CB6844">
              <w:t>Energy - RP BB-31 Lighting Control Panel (RP-S #2)</w:t>
            </w:r>
          </w:p>
        </w:tc>
        <w:tc>
          <w:tcPr>
            <w:tcW w:w="1205" w:type="dxa"/>
          </w:tcPr>
          <w:p w14:paraId="7E7E89FF" w14:textId="43851E3A" w:rsidR="0028250E" w:rsidRDefault="0028250E" w:rsidP="0028250E">
            <w:r>
              <w:t>Instr</w:t>
            </w:r>
          </w:p>
        </w:tc>
        <w:tc>
          <w:tcPr>
            <w:tcW w:w="1507" w:type="dxa"/>
          </w:tcPr>
          <w:p w14:paraId="5780F312" w14:textId="64E57E78" w:rsidR="0028250E" w:rsidRDefault="0028250E" w:rsidP="0028250E">
            <w:r>
              <w:t>Basement</w:t>
            </w:r>
          </w:p>
        </w:tc>
        <w:tc>
          <w:tcPr>
            <w:tcW w:w="5697" w:type="dxa"/>
          </w:tcPr>
          <w:p w14:paraId="08F9E810" w14:textId="5331B4E8" w:rsidR="0028250E" w:rsidRDefault="0028250E" w:rsidP="0028250E">
            <w:r>
              <w:t>Cumulative energy consumption from midnight by lighting control panel located in basement</w:t>
            </w:r>
          </w:p>
        </w:tc>
        <w:tc>
          <w:tcPr>
            <w:tcW w:w="1096" w:type="dxa"/>
          </w:tcPr>
          <w:p w14:paraId="76485E37" w14:textId="34F61707" w:rsidR="0028250E" w:rsidRDefault="0028250E" w:rsidP="0028250E">
            <w:r>
              <w:t>Wh</w:t>
            </w:r>
          </w:p>
        </w:tc>
        <w:tc>
          <w:tcPr>
            <w:tcW w:w="1540" w:type="dxa"/>
          </w:tcPr>
          <w:p w14:paraId="51534ADB" w14:textId="4CB13AF5" w:rsidR="0028250E" w:rsidRDefault="0028250E" w:rsidP="0028250E">
            <w:r>
              <w:t>Elec, DK</w:t>
            </w:r>
          </w:p>
        </w:tc>
      </w:tr>
      <w:tr w:rsidR="0028250E" w14:paraId="07671150" w14:textId="77777777" w:rsidTr="0028250E">
        <w:tc>
          <w:tcPr>
            <w:tcW w:w="1905" w:type="dxa"/>
          </w:tcPr>
          <w:p w14:paraId="1C5C53A6" w14:textId="2B4AD85E" w:rsidR="0028250E" w:rsidRDefault="0028250E" w:rsidP="0028250E">
            <w:r w:rsidRPr="00CB6844">
              <w:t>Energy - RP BB-33 Lights - Basement</w:t>
            </w:r>
          </w:p>
        </w:tc>
        <w:tc>
          <w:tcPr>
            <w:tcW w:w="1205" w:type="dxa"/>
          </w:tcPr>
          <w:p w14:paraId="1D01C379" w14:textId="1DB3C1AA" w:rsidR="0028250E" w:rsidRDefault="0028250E" w:rsidP="0028250E">
            <w:r>
              <w:t>Lighting</w:t>
            </w:r>
          </w:p>
        </w:tc>
        <w:tc>
          <w:tcPr>
            <w:tcW w:w="1507" w:type="dxa"/>
          </w:tcPr>
          <w:p w14:paraId="67B4CD53" w14:textId="0AF190F4" w:rsidR="0028250E" w:rsidRDefault="0028250E" w:rsidP="0028250E">
            <w:r>
              <w:t>Basement</w:t>
            </w:r>
          </w:p>
        </w:tc>
        <w:tc>
          <w:tcPr>
            <w:tcW w:w="5697" w:type="dxa"/>
          </w:tcPr>
          <w:p w14:paraId="1E35D739" w14:textId="0E2771CD" w:rsidR="0028250E" w:rsidRDefault="0028250E" w:rsidP="0028250E">
            <w:r>
              <w:t>Cumulative energy consumption from midnight by lights activated in basement</w:t>
            </w:r>
          </w:p>
        </w:tc>
        <w:tc>
          <w:tcPr>
            <w:tcW w:w="1096" w:type="dxa"/>
          </w:tcPr>
          <w:p w14:paraId="128E7908" w14:textId="521AB281" w:rsidR="0028250E" w:rsidRDefault="0028250E" w:rsidP="0028250E">
            <w:r>
              <w:t>Wh</w:t>
            </w:r>
          </w:p>
        </w:tc>
        <w:tc>
          <w:tcPr>
            <w:tcW w:w="1540" w:type="dxa"/>
          </w:tcPr>
          <w:p w14:paraId="7EC5DAC7" w14:textId="1C383113" w:rsidR="0028250E" w:rsidRDefault="0028250E" w:rsidP="0028250E">
            <w:r>
              <w:t>Elec, DM</w:t>
            </w:r>
          </w:p>
        </w:tc>
      </w:tr>
      <w:tr w:rsidR="0028250E" w14:paraId="616982B1" w14:textId="77777777" w:rsidTr="0028250E">
        <w:tc>
          <w:tcPr>
            <w:tcW w:w="1905" w:type="dxa"/>
          </w:tcPr>
          <w:p w14:paraId="6FE8BEFB" w14:textId="1E6BA382" w:rsidR="0028250E" w:rsidRDefault="0028250E" w:rsidP="0028250E">
            <w:r w:rsidRPr="00CB6844">
              <w:t>Energy - RP BB-34 Parent B - Upstairs</w:t>
            </w:r>
          </w:p>
        </w:tc>
        <w:tc>
          <w:tcPr>
            <w:tcW w:w="1205" w:type="dxa"/>
          </w:tcPr>
          <w:p w14:paraId="4EF39992" w14:textId="239229EA" w:rsidR="0028250E" w:rsidRDefault="0028250E" w:rsidP="0028250E">
            <w:r>
              <w:t>Loads</w:t>
            </w:r>
          </w:p>
        </w:tc>
        <w:tc>
          <w:tcPr>
            <w:tcW w:w="1507" w:type="dxa"/>
          </w:tcPr>
          <w:p w14:paraId="72574F93" w14:textId="4558DFF5" w:rsidR="0028250E" w:rsidRDefault="0028250E" w:rsidP="0028250E">
            <w:r>
              <w:t>MBedroom</w:t>
            </w:r>
          </w:p>
        </w:tc>
        <w:tc>
          <w:tcPr>
            <w:tcW w:w="5697" w:type="dxa"/>
          </w:tcPr>
          <w:p w14:paraId="1A94BCEE" w14:textId="1CFCA844" w:rsidR="0028250E" w:rsidRDefault="0028250E" w:rsidP="0028250E">
            <w:r>
              <w:t xml:space="preserve">Cumulative heat energy given off from midnight by emulator of parent B in master bedroom </w:t>
            </w:r>
          </w:p>
        </w:tc>
        <w:tc>
          <w:tcPr>
            <w:tcW w:w="1096" w:type="dxa"/>
          </w:tcPr>
          <w:p w14:paraId="5720BA1F" w14:textId="32A5F46D" w:rsidR="0028250E" w:rsidRDefault="0028250E" w:rsidP="0028250E">
            <w:r>
              <w:t>Wh</w:t>
            </w:r>
          </w:p>
        </w:tc>
        <w:tc>
          <w:tcPr>
            <w:tcW w:w="1540" w:type="dxa"/>
          </w:tcPr>
          <w:p w14:paraId="1D9111ED" w14:textId="24C9DBA2" w:rsidR="0028250E" w:rsidRDefault="0028250E" w:rsidP="0028250E">
            <w:r>
              <w:t>Elec, DN</w:t>
            </w:r>
          </w:p>
        </w:tc>
      </w:tr>
      <w:tr w:rsidR="0028250E" w14:paraId="13D6353A" w14:textId="77777777" w:rsidTr="0028250E">
        <w:tc>
          <w:tcPr>
            <w:tcW w:w="1905" w:type="dxa"/>
          </w:tcPr>
          <w:p w14:paraId="10BC558E" w14:textId="440C5EF6" w:rsidR="0028250E" w:rsidRDefault="0028250E" w:rsidP="0028250E">
            <w:r w:rsidRPr="00CB6844">
              <w:t>Energy - RP BB-39 Parent B - Downstairs</w:t>
            </w:r>
          </w:p>
        </w:tc>
        <w:tc>
          <w:tcPr>
            <w:tcW w:w="1205" w:type="dxa"/>
          </w:tcPr>
          <w:p w14:paraId="242AE7C1" w14:textId="1F3DF4B4" w:rsidR="0028250E" w:rsidRDefault="0028250E" w:rsidP="0028250E">
            <w:r>
              <w:t>Loads</w:t>
            </w:r>
          </w:p>
        </w:tc>
        <w:tc>
          <w:tcPr>
            <w:tcW w:w="1507" w:type="dxa"/>
          </w:tcPr>
          <w:p w14:paraId="1D098F50" w14:textId="213A39FE" w:rsidR="0028250E" w:rsidRDefault="0028250E" w:rsidP="0028250E">
            <w:r>
              <w:t>Dining Room</w:t>
            </w:r>
          </w:p>
        </w:tc>
        <w:tc>
          <w:tcPr>
            <w:tcW w:w="5697" w:type="dxa"/>
          </w:tcPr>
          <w:p w14:paraId="12CBAC62" w14:textId="75A88D23" w:rsidR="0028250E" w:rsidRDefault="0028250E" w:rsidP="0028250E">
            <w:r>
              <w:t xml:space="preserve">Cumulative heat energy given off from midnight by emulator of parent B in dining room </w:t>
            </w:r>
          </w:p>
        </w:tc>
        <w:tc>
          <w:tcPr>
            <w:tcW w:w="1096" w:type="dxa"/>
          </w:tcPr>
          <w:p w14:paraId="2AA0E78C" w14:textId="6112F12D" w:rsidR="0028250E" w:rsidRDefault="0028250E" w:rsidP="0028250E">
            <w:r>
              <w:t>Wh</w:t>
            </w:r>
          </w:p>
        </w:tc>
        <w:tc>
          <w:tcPr>
            <w:tcW w:w="1540" w:type="dxa"/>
          </w:tcPr>
          <w:p w14:paraId="79DFA552" w14:textId="55A65784" w:rsidR="0028250E" w:rsidRDefault="0028250E" w:rsidP="0028250E">
            <w:r>
              <w:t>Elec, DS</w:t>
            </w:r>
          </w:p>
        </w:tc>
      </w:tr>
      <w:tr w:rsidR="0028250E" w14:paraId="092E468E" w14:textId="77777777" w:rsidTr="0028250E">
        <w:tc>
          <w:tcPr>
            <w:tcW w:w="1905" w:type="dxa"/>
          </w:tcPr>
          <w:p w14:paraId="2629E3A0" w14:textId="46D7B15D" w:rsidR="0028250E" w:rsidRDefault="0028250E" w:rsidP="0028250E">
            <w:r w:rsidRPr="00DD0F60">
              <w:t>Energy - RP BB-40 Plugs - Inst Kit D</w:t>
            </w:r>
          </w:p>
        </w:tc>
        <w:tc>
          <w:tcPr>
            <w:tcW w:w="1205" w:type="dxa"/>
          </w:tcPr>
          <w:p w14:paraId="300E2953" w14:textId="020B1580" w:rsidR="0028250E" w:rsidRDefault="0028250E" w:rsidP="0028250E">
            <w:r>
              <w:t>Instr</w:t>
            </w:r>
          </w:p>
        </w:tc>
        <w:tc>
          <w:tcPr>
            <w:tcW w:w="1507" w:type="dxa"/>
          </w:tcPr>
          <w:p w14:paraId="2A541179" w14:textId="2F978B57" w:rsidR="0028250E" w:rsidRDefault="0028250E" w:rsidP="0028250E">
            <w:r>
              <w:t>Kitchen</w:t>
            </w:r>
          </w:p>
        </w:tc>
        <w:tc>
          <w:tcPr>
            <w:tcW w:w="5697" w:type="dxa"/>
          </w:tcPr>
          <w:p w14:paraId="762F0AE6" w14:textId="02BD962F" w:rsidR="0028250E" w:rsidRDefault="0028250E" w:rsidP="0028250E">
            <w:r>
              <w:t>Cumulative energy consumption from midnight by instrumentation located in kitchen</w:t>
            </w:r>
          </w:p>
        </w:tc>
        <w:tc>
          <w:tcPr>
            <w:tcW w:w="1096" w:type="dxa"/>
          </w:tcPr>
          <w:p w14:paraId="05C1FF63" w14:textId="3E404D5F" w:rsidR="0028250E" w:rsidRDefault="0028250E" w:rsidP="0028250E">
            <w:r>
              <w:t>Wh</w:t>
            </w:r>
          </w:p>
        </w:tc>
        <w:tc>
          <w:tcPr>
            <w:tcW w:w="1540" w:type="dxa"/>
          </w:tcPr>
          <w:p w14:paraId="7E6F26BE" w14:textId="6B6A854F" w:rsidR="0028250E" w:rsidRDefault="0028250E" w:rsidP="0028250E">
            <w:r>
              <w:t>Elec, DT</w:t>
            </w:r>
          </w:p>
        </w:tc>
      </w:tr>
      <w:tr w:rsidR="0028250E" w14:paraId="2672A966" w14:textId="77777777" w:rsidTr="0028250E">
        <w:tc>
          <w:tcPr>
            <w:tcW w:w="1905" w:type="dxa"/>
          </w:tcPr>
          <w:p w14:paraId="1C56371D" w14:textId="5503E652" w:rsidR="0028250E" w:rsidRDefault="0028250E" w:rsidP="0028250E">
            <w:r w:rsidRPr="00DD0F60">
              <w:t>Energy - RP BB-41 Plugs - DR B</w:t>
            </w:r>
          </w:p>
        </w:tc>
        <w:tc>
          <w:tcPr>
            <w:tcW w:w="1205" w:type="dxa"/>
          </w:tcPr>
          <w:p w14:paraId="328D0F54" w14:textId="130827B6" w:rsidR="0028250E" w:rsidRDefault="0028250E" w:rsidP="0028250E">
            <w:r>
              <w:t>Electrical</w:t>
            </w:r>
          </w:p>
        </w:tc>
        <w:tc>
          <w:tcPr>
            <w:tcW w:w="1507" w:type="dxa"/>
          </w:tcPr>
          <w:p w14:paraId="6891E168" w14:textId="62EDE569" w:rsidR="0028250E" w:rsidRDefault="0028250E" w:rsidP="0028250E">
            <w:r>
              <w:t>Dining Room</w:t>
            </w:r>
          </w:p>
        </w:tc>
        <w:tc>
          <w:tcPr>
            <w:tcW w:w="5697" w:type="dxa"/>
          </w:tcPr>
          <w:p w14:paraId="3F812F18" w14:textId="6B6096DB" w:rsidR="0028250E" w:rsidRDefault="0028250E" w:rsidP="0028250E">
            <w:r>
              <w:t>Cumulative energy consumption from receptacles in dining room from midnight</w:t>
            </w:r>
          </w:p>
        </w:tc>
        <w:tc>
          <w:tcPr>
            <w:tcW w:w="1096" w:type="dxa"/>
          </w:tcPr>
          <w:p w14:paraId="59F87D2A" w14:textId="1D377247" w:rsidR="0028250E" w:rsidRDefault="0028250E" w:rsidP="0028250E">
            <w:r>
              <w:t>Wh</w:t>
            </w:r>
          </w:p>
        </w:tc>
        <w:tc>
          <w:tcPr>
            <w:tcW w:w="1540" w:type="dxa"/>
          </w:tcPr>
          <w:p w14:paraId="2CE69F1B" w14:textId="2F1CD2F6" w:rsidR="0028250E" w:rsidRDefault="0028250E" w:rsidP="0028250E">
            <w:r>
              <w:t>Elec, DU</w:t>
            </w:r>
          </w:p>
        </w:tc>
      </w:tr>
      <w:tr w:rsidR="0028250E" w14:paraId="3BE7DDC9" w14:textId="77777777" w:rsidTr="0028250E">
        <w:tc>
          <w:tcPr>
            <w:tcW w:w="1905" w:type="dxa"/>
          </w:tcPr>
          <w:p w14:paraId="3AFFFE41" w14:textId="5C402E46" w:rsidR="0028250E" w:rsidRDefault="0028250E" w:rsidP="0028250E">
            <w:r w:rsidRPr="00202FCC">
              <w:lastRenderedPageBreak/>
              <w:t>Energy - RP BB-42 Plugs - Attic</w:t>
            </w:r>
          </w:p>
        </w:tc>
        <w:tc>
          <w:tcPr>
            <w:tcW w:w="1205" w:type="dxa"/>
          </w:tcPr>
          <w:p w14:paraId="09C9DECE" w14:textId="2715F05F" w:rsidR="0028250E" w:rsidRDefault="0028250E" w:rsidP="0028250E">
            <w:r>
              <w:t>Electrical</w:t>
            </w:r>
          </w:p>
        </w:tc>
        <w:tc>
          <w:tcPr>
            <w:tcW w:w="1507" w:type="dxa"/>
          </w:tcPr>
          <w:p w14:paraId="20753A7D" w14:textId="0B9DA66B" w:rsidR="0028250E" w:rsidRDefault="0028250E" w:rsidP="0028250E">
            <w:r>
              <w:t>Attic</w:t>
            </w:r>
          </w:p>
        </w:tc>
        <w:tc>
          <w:tcPr>
            <w:tcW w:w="5697" w:type="dxa"/>
          </w:tcPr>
          <w:p w14:paraId="4C5182FC" w14:textId="7110BCD7" w:rsidR="0028250E" w:rsidRDefault="0028250E" w:rsidP="0028250E">
            <w:r>
              <w:t>Cumulative energy consumption from receptacles in attic from midnight</w:t>
            </w:r>
          </w:p>
        </w:tc>
        <w:tc>
          <w:tcPr>
            <w:tcW w:w="1096" w:type="dxa"/>
          </w:tcPr>
          <w:p w14:paraId="6E1AD283" w14:textId="0B2F2583" w:rsidR="0028250E" w:rsidRDefault="0028250E" w:rsidP="0028250E">
            <w:r>
              <w:t>Wh</w:t>
            </w:r>
          </w:p>
        </w:tc>
        <w:tc>
          <w:tcPr>
            <w:tcW w:w="1540" w:type="dxa"/>
          </w:tcPr>
          <w:p w14:paraId="160AEB0C" w14:textId="733E93E2" w:rsidR="0028250E" w:rsidRDefault="0028250E" w:rsidP="0028250E">
            <w:r>
              <w:t>Elec, DV</w:t>
            </w:r>
          </w:p>
        </w:tc>
      </w:tr>
      <w:tr w:rsidR="0028250E" w14:paraId="4217536C" w14:textId="77777777" w:rsidTr="0028250E">
        <w:tc>
          <w:tcPr>
            <w:tcW w:w="1905" w:type="dxa"/>
            <w:vAlign w:val="bottom"/>
          </w:tcPr>
          <w:p w14:paraId="6E76AA84" w14:textId="027FD21E" w:rsidR="0028250E" w:rsidRDefault="0028250E" w:rsidP="0028250E">
            <w:r>
              <w:rPr>
                <w:rFonts w:ascii="Calibri" w:hAnsi="Calibri"/>
                <w:color w:val="000000"/>
              </w:rPr>
              <w:t>Power - RP B-1 Plugs - Base A (Heliodyne HXs)</w:t>
            </w:r>
          </w:p>
        </w:tc>
        <w:tc>
          <w:tcPr>
            <w:tcW w:w="1205" w:type="dxa"/>
          </w:tcPr>
          <w:p w14:paraId="59787673" w14:textId="49984683" w:rsidR="0028250E" w:rsidRPr="00F11798" w:rsidRDefault="0028250E" w:rsidP="0028250E">
            <w:r w:rsidRPr="00F11798">
              <w:t>SHW</w:t>
            </w:r>
          </w:p>
        </w:tc>
        <w:tc>
          <w:tcPr>
            <w:tcW w:w="1507" w:type="dxa"/>
          </w:tcPr>
          <w:p w14:paraId="7D64F436" w14:textId="71D5F4E4" w:rsidR="0028250E" w:rsidRPr="00F11798" w:rsidRDefault="0028250E" w:rsidP="0028250E">
            <w:r w:rsidRPr="00F11798">
              <w:t>Basement</w:t>
            </w:r>
          </w:p>
        </w:tc>
        <w:tc>
          <w:tcPr>
            <w:tcW w:w="5697" w:type="dxa"/>
          </w:tcPr>
          <w:p w14:paraId="24F9C50A" w14:textId="7ED53E8F" w:rsidR="0028250E" w:rsidRPr="00F11798" w:rsidRDefault="0028250E" w:rsidP="0028250E">
            <w:r w:rsidRPr="00F11798">
              <w:t>Instantaneous power used by solar water heater pumps</w:t>
            </w:r>
          </w:p>
        </w:tc>
        <w:tc>
          <w:tcPr>
            <w:tcW w:w="1096" w:type="dxa"/>
          </w:tcPr>
          <w:p w14:paraId="1D08C935" w14:textId="0BF1ED3A" w:rsidR="0028250E" w:rsidRDefault="0028250E" w:rsidP="0028250E">
            <w:r>
              <w:t>W</w:t>
            </w:r>
          </w:p>
        </w:tc>
        <w:tc>
          <w:tcPr>
            <w:tcW w:w="1540" w:type="dxa"/>
          </w:tcPr>
          <w:p w14:paraId="751BAF0C" w14:textId="5045DF2F" w:rsidR="0028250E" w:rsidRDefault="0028250E" w:rsidP="0028250E">
            <w:r>
              <w:t>Elec, DW</w:t>
            </w:r>
          </w:p>
        </w:tc>
      </w:tr>
      <w:tr w:rsidR="0028250E" w14:paraId="6CFDC944" w14:textId="77777777" w:rsidTr="0028250E">
        <w:trPr>
          <w:trHeight w:val="647"/>
        </w:trPr>
        <w:tc>
          <w:tcPr>
            <w:tcW w:w="1905" w:type="dxa"/>
            <w:vAlign w:val="bottom"/>
          </w:tcPr>
          <w:p w14:paraId="4F81C6D4" w14:textId="7CAC6AC3" w:rsidR="0028250E" w:rsidRDefault="0028250E" w:rsidP="0028250E">
            <w:pPr>
              <w:jc w:val="center"/>
            </w:pPr>
            <w:r>
              <w:rPr>
                <w:rFonts w:ascii="Calibri" w:hAnsi="Calibri"/>
                <w:color w:val="000000"/>
              </w:rPr>
              <w:t>Power - RP B-2 Plugs - Base B</w:t>
            </w:r>
          </w:p>
        </w:tc>
        <w:tc>
          <w:tcPr>
            <w:tcW w:w="1205" w:type="dxa"/>
          </w:tcPr>
          <w:p w14:paraId="40B59FA9" w14:textId="5B465396" w:rsidR="0028250E" w:rsidRPr="00F11798" w:rsidRDefault="0028250E" w:rsidP="0028250E">
            <w:r w:rsidRPr="00F11798">
              <w:t>Electrical</w:t>
            </w:r>
          </w:p>
        </w:tc>
        <w:tc>
          <w:tcPr>
            <w:tcW w:w="1507" w:type="dxa"/>
          </w:tcPr>
          <w:p w14:paraId="12BAFEC6" w14:textId="340189A5" w:rsidR="0028250E" w:rsidRPr="00F11798" w:rsidRDefault="0028250E" w:rsidP="0028250E">
            <w:r w:rsidRPr="00F11798">
              <w:t>Basement</w:t>
            </w:r>
          </w:p>
        </w:tc>
        <w:tc>
          <w:tcPr>
            <w:tcW w:w="5697" w:type="dxa"/>
          </w:tcPr>
          <w:p w14:paraId="2ACCA662" w14:textId="2A96BB1B" w:rsidR="0028250E" w:rsidRPr="00F11798" w:rsidRDefault="0028250E" w:rsidP="0028250E">
            <w:r w:rsidRPr="00F11798">
              <w:t xml:space="preserve">Instantaneous power used at receptacle B in basement </w:t>
            </w:r>
          </w:p>
        </w:tc>
        <w:tc>
          <w:tcPr>
            <w:tcW w:w="1096" w:type="dxa"/>
          </w:tcPr>
          <w:p w14:paraId="0817B6C7" w14:textId="5D048A0F" w:rsidR="0028250E" w:rsidRDefault="0028250E" w:rsidP="0028250E">
            <w:r>
              <w:t>W</w:t>
            </w:r>
          </w:p>
        </w:tc>
        <w:tc>
          <w:tcPr>
            <w:tcW w:w="1540" w:type="dxa"/>
          </w:tcPr>
          <w:p w14:paraId="10CB941D" w14:textId="38B54BF6" w:rsidR="0028250E" w:rsidRDefault="0028250E" w:rsidP="0028250E">
            <w:r>
              <w:t>Elec, DX</w:t>
            </w:r>
          </w:p>
        </w:tc>
      </w:tr>
      <w:tr w:rsidR="0028250E" w14:paraId="0CF252B5" w14:textId="77777777" w:rsidTr="0028250E">
        <w:tc>
          <w:tcPr>
            <w:tcW w:w="1905" w:type="dxa"/>
            <w:vAlign w:val="bottom"/>
          </w:tcPr>
          <w:p w14:paraId="197F8B72" w14:textId="7D88BEF0" w:rsidR="0028250E" w:rsidRDefault="0028250E" w:rsidP="0028250E">
            <w:pPr>
              <w:jc w:val="center"/>
            </w:pPr>
            <w:r>
              <w:rPr>
                <w:rFonts w:ascii="Calibri" w:hAnsi="Calibri"/>
                <w:color w:val="000000"/>
              </w:rPr>
              <w:t>Power - RP B-3 Plugs - Base C</w:t>
            </w:r>
          </w:p>
        </w:tc>
        <w:tc>
          <w:tcPr>
            <w:tcW w:w="1205" w:type="dxa"/>
          </w:tcPr>
          <w:p w14:paraId="4D15529B" w14:textId="370024BB" w:rsidR="0028250E" w:rsidRPr="00F11798" w:rsidRDefault="0028250E" w:rsidP="0028250E">
            <w:r w:rsidRPr="00F11798">
              <w:t>Electrical</w:t>
            </w:r>
          </w:p>
        </w:tc>
        <w:tc>
          <w:tcPr>
            <w:tcW w:w="1507" w:type="dxa"/>
          </w:tcPr>
          <w:p w14:paraId="460ED502" w14:textId="1B8DE2FE" w:rsidR="0028250E" w:rsidRPr="00F11798" w:rsidRDefault="0028250E" w:rsidP="0028250E">
            <w:r w:rsidRPr="00F11798">
              <w:t>Basement</w:t>
            </w:r>
          </w:p>
        </w:tc>
        <w:tc>
          <w:tcPr>
            <w:tcW w:w="5697" w:type="dxa"/>
          </w:tcPr>
          <w:p w14:paraId="420E7941" w14:textId="55570518" w:rsidR="0028250E" w:rsidRPr="00F11798" w:rsidRDefault="0028250E" w:rsidP="0028250E">
            <w:r w:rsidRPr="00F11798">
              <w:t>Instantaneous power used at receptacle C in</w:t>
            </w:r>
            <w:r>
              <w:t xml:space="preserve"> basement </w:t>
            </w:r>
          </w:p>
        </w:tc>
        <w:tc>
          <w:tcPr>
            <w:tcW w:w="1096" w:type="dxa"/>
          </w:tcPr>
          <w:p w14:paraId="404E900D" w14:textId="1231378C" w:rsidR="0028250E" w:rsidRDefault="0028250E" w:rsidP="0028250E">
            <w:r>
              <w:t>W</w:t>
            </w:r>
          </w:p>
        </w:tc>
        <w:tc>
          <w:tcPr>
            <w:tcW w:w="1540" w:type="dxa"/>
          </w:tcPr>
          <w:p w14:paraId="20F9099B" w14:textId="2FC131C0" w:rsidR="0028250E" w:rsidRDefault="0028250E" w:rsidP="0028250E">
            <w:r>
              <w:t>Elec, DY</w:t>
            </w:r>
          </w:p>
        </w:tc>
      </w:tr>
      <w:tr w:rsidR="0028250E" w14:paraId="40CCF1E9" w14:textId="77777777" w:rsidTr="0028250E">
        <w:tc>
          <w:tcPr>
            <w:tcW w:w="1905" w:type="dxa"/>
            <w:vAlign w:val="bottom"/>
          </w:tcPr>
          <w:p w14:paraId="25102023" w14:textId="0211F6F3" w:rsidR="0028250E" w:rsidRDefault="0028250E" w:rsidP="0028250E">
            <w:pPr>
              <w:jc w:val="center"/>
            </w:pPr>
            <w:r>
              <w:rPr>
                <w:rFonts w:ascii="Calibri" w:hAnsi="Calibri"/>
                <w:color w:val="000000"/>
              </w:rPr>
              <w:t>Power - RP B-4 Sump Pump</w:t>
            </w:r>
          </w:p>
        </w:tc>
        <w:tc>
          <w:tcPr>
            <w:tcW w:w="1205" w:type="dxa"/>
          </w:tcPr>
          <w:p w14:paraId="76ADB2B5" w14:textId="065F79D4" w:rsidR="0028250E" w:rsidRPr="00F11798" w:rsidRDefault="0028250E" w:rsidP="0028250E">
            <w:r w:rsidRPr="00F11798">
              <w:t>Electrical</w:t>
            </w:r>
          </w:p>
        </w:tc>
        <w:tc>
          <w:tcPr>
            <w:tcW w:w="1507" w:type="dxa"/>
          </w:tcPr>
          <w:p w14:paraId="00ADBB59" w14:textId="17D1810D" w:rsidR="0028250E" w:rsidRPr="00F11798" w:rsidRDefault="0028250E" w:rsidP="0028250E">
            <w:r w:rsidRPr="00F11798">
              <w:t>Basement</w:t>
            </w:r>
          </w:p>
        </w:tc>
        <w:tc>
          <w:tcPr>
            <w:tcW w:w="5697" w:type="dxa"/>
          </w:tcPr>
          <w:p w14:paraId="23F906E5" w14:textId="76844C3D" w:rsidR="0028250E" w:rsidRPr="00F11798" w:rsidRDefault="0028250E" w:rsidP="0028250E">
            <w:r w:rsidRPr="00F11798">
              <w:t>Instantaneous power used</w:t>
            </w:r>
            <w:r>
              <w:t xml:space="preserve"> by</w:t>
            </w:r>
            <w:r w:rsidRPr="00F11798">
              <w:t xml:space="preserve"> sum</w:t>
            </w:r>
            <w:r>
              <w:t>p pump in basement</w:t>
            </w:r>
          </w:p>
        </w:tc>
        <w:tc>
          <w:tcPr>
            <w:tcW w:w="1096" w:type="dxa"/>
          </w:tcPr>
          <w:p w14:paraId="238A5690" w14:textId="052C9E06" w:rsidR="0028250E" w:rsidRDefault="0028250E" w:rsidP="0028250E">
            <w:r>
              <w:t>W</w:t>
            </w:r>
          </w:p>
        </w:tc>
        <w:tc>
          <w:tcPr>
            <w:tcW w:w="1540" w:type="dxa"/>
          </w:tcPr>
          <w:p w14:paraId="0D27895A" w14:textId="64C1935C" w:rsidR="0028250E" w:rsidRDefault="0028250E" w:rsidP="0028250E">
            <w:r>
              <w:t>Elec, DZ</w:t>
            </w:r>
          </w:p>
        </w:tc>
      </w:tr>
      <w:tr w:rsidR="0028250E" w14:paraId="574E6E34" w14:textId="77777777" w:rsidTr="0028250E">
        <w:tc>
          <w:tcPr>
            <w:tcW w:w="1905" w:type="dxa"/>
            <w:vAlign w:val="bottom"/>
          </w:tcPr>
          <w:p w14:paraId="2F74FD2F" w14:textId="063B8233" w:rsidR="0028250E" w:rsidRDefault="0028250E" w:rsidP="0028250E">
            <w:pPr>
              <w:jc w:val="center"/>
            </w:pPr>
            <w:r>
              <w:rPr>
                <w:rFonts w:ascii="Calibri" w:hAnsi="Calibri"/>
                <w:color w:val="000000"/>
              </w:rPr>
              <w:t>Power - RP B-5 Lights - Basement Stair</w:t>
            </w:r>
          </w:p>
        </w:tc>
        <w:tc>
          <w:tcPr>
            <w:tcW w:w="1205" w:type="dxa"/>
          </w:tcPr>
          <w:p w14:paraId="3621D2DC" w14:textId="3BE58044" w:rsidR="0028250E" w:rsidRDefault="0028250E" w:rsidP="0028250E">
            <w:r>
              <w:t>Lighting</w:t>
            </w:r>
          </w:p>
        </w:tc>
        <w:tc>
          <w:tcPr>
            <w:tcW w:w="1507" w:type="dxa"/>
          </w:tcPr>
          <w:p w14:paraId="4AA31325" w14:textId="6E7693FB" w:rsidR="0028250E" w:rsidRDefault="0028250E" w:rsidP="0028250E">
            <w:r>
              <w:t>Basement</w:t>
            </w:r>
          </w:p>
        </w:tc>
        <w:tc>
          <w:tcPr>
            <w:tcW w:w="5697" w:type="dxa"/>
          </w:tcPr>
          <w:p w14:paraId="6D224862" w14:textId="41772366" w:rsidR="0028250E" w:rsidRDefault="0028250E" w:rsidP="0028250E">
            <w:r w:rsidRPr="00F11798">
              <w:t xml:space="preserve">Instantaneous power used </w:t>
            </w:r>
            <w:r>
              <w:t>by lights over basement stairs</w:t>
            </w:r>
          </w:p>
        </w:tc>
        <w:tc>
          <w:tcPr>
            <w:tcW w:w="1096" w:type="dxa"/>
          </w:tcPr>
          <w:p w14:paraId="573FBE8D" w14:textId="1BB70D72" w:rsidR="0028250E" w:rsidRDefault="0028250E" w:rsidP="0028250E">
            <w:r>
              <w:t>W</w:t>
            </w:r>
          </w:p>
        </w:tc>
        <w:tc>
          <w:tcPr>
            <w:tcW w:w="1540" w:type="dxa"/>
          </w:tcPr>
          <w:p w14:paraId="437E173E" w14:textId="713F1473" w:rsidR="0028250E" w:rsidRDefault="0028250E" w:rsidP="0028250E">
            <w:r>
              <w:t>Elec, EA</w:t>
            </w:r>
          </w:p>
        </w:tc>
      </w:tr>
      <w:tr w:rsidR="0028250E" w14:paraId="7BA69EDD" w14:textId="77777777" w:rsidTr="0028250E">
        <w:tc>
          <w:tcPr>
            <w:tcW w:w="1905" w:type="dxa"/>
            <w:vAlign w:val="bottom"/>
          </w:tcPr>
          <w:p w14:paraId="2B28A3A5" w14:textId="33FEA1AB" w:rsidR="0028250E" w:rsidRDefault="0028250E" w:rsidP="0028250E">
            <w:pPr>
              <w:jc w:val="center"/>
            </w:pPr>
            <w:r>
              <w:rPr>
                <w:rFonts w:ascii="Calibri" w:hAnsi="Calibri"/>
                <w:color w:val="000000"/>
              </w:rPr>
              <w:t>Power - RP B-6 Spare</w:t>
            </w:r>
          </w:p>
        </w:tc>
        <w:tc>
          <w:tcPr>
            <w:tcW w:w="1205" w:type="dxa"/>
          </w:tcPr>
          <w:p w14:paraId="511AC636" w14:textId="77777777" w:rsidR="0028250E" w:rsidRDefault="0028250E" w:rsidP="0028250E"/>
        </w:tc>
        <w:tc>
          <w:tcPr>
            <w:tcW w:w="1507" w:type="dxa"/>
          </w:tcPr>
          <w:p w14:paraId="0B32D438" w14:textId="77777777" w:rsidR="0028250E" w:rsidRDefault="0028250E" w:rsidP="0028250E"/>
        </w:tc>
        <w:tc>
          <w:tcPr>
            <w:tcW w:w="5697" w:type="dxa"/>
          </w:tcPr>
          <w:p w14:paraId="38043093" w14:textId="77777777" w:rsidR="0028250E" w:rsidRDefault="0028250E" w:rsidP="0028250E"/>
        </w:tc>
        <w:tc>
          <w:tcPr>
            <w:tcW w:w="1096" w:type="dxa"/>
          </w:tcPr>
          <w:p w14:paraId="13C85524" w14:textId="588B89E8" w:rsidR="0028250E" w:rsidRDefault="0028250E" w:rsidP="0028250E">
            <w:r>
              <w:t>W</w:t>
            </w:r>
          </w:p>
        </w:tc>
        <w:tc>
          <w:tcPr>
            <w:tcW w:w="1540" w:type="dxa"/>
          </w:tcPr>
          <w:p w14:paraId="07770279" w14:textId="05CBE25E" w:rsidR="0028250E" w:rsidRDefault="0028250E" w:rsidP="0028250E">
            <w:r>
              <w:t>Elec, EB</w:t>
            </w:r>
          </w:p>
        </w:tc>
      </w:tr>
      <w:tr w:rsidR="0028250E" w14:paraId="11BC1279" w14:textId="77777777" w:rsidTr="0028250E">
        <w:tc>
          <w:tcPr>
            <w:tcW w:w="1905" w:type="dxa"/>
            <w:vAlign w:val="bottom"/>
          </w:tcPr>
          <w:p w14:paraId="3843A26F" w14:textId="4A8CDE00" w:rsidR="0028250E" w:rsidRDefault="0028250E" w:rsidP="0028250E">
            <w:pPr>
              <w:jc w:val="center"/>
            </w:pPr>
            <w:r>
              <w:rPr>
                <w:rFonts w:ascii="Calibri" w:hAnsi="Calibri"/>
                <w:color w:val="000000"/>
              </w:rPr>
              <w:t>Power - RP B-8 Plugs - BA1</w:t>
            </w:r>
          </w:p>
        </w:tc>
        <w:tc>
          <w:tcPr>
            <w:tcW w:w="1205" w:type="dxa"/>
          </w:tcPr>
          <w:p w14:paraId="15BB45AF" w14:textId="708D113B" w:rsidR="0028250E" w:rsidRDefault="0028250E" w:rsidP="0028250E">
            <w:r>
              <w:t>Electrical</w:t>
            </w:r>
          </w:p>
        </w:tc>
        <w:tc>
          <w:tcPr>
            <w:tcW w:w="1507" w:type="dxa"/>
          </w:tcPr>
          <w:p w14:paraId="4C6CF762" w14:textId="6EDB01DC" w:rsidR="0028250E" w:rsidRDefault="0028250E" w:rsidP="0028250E">
            <w:r>
              <w:t>Bath1</w:t>
            </w:r>
          </w:p>
        </w:tc>
        <w:tc>
          <w:tcPr>
            <w:tcW w:w="5697" w:type="dxa"/>
          </w:tcPr>
          <w:p w14:paraId="0B5B35E8" w14:textId="642B73FF" w:rsidR="0028250E" w:rsidRDefault="0028250E" w:rsidP="0028250E">
            <w:r w:rsidRPr="00F11798">
              <w:t xml:space="preserve">Instantaneous power used by </w:t>
            </w:r>
            <w:r>
              <w:t>receptacles of bathroom 1</w:t>
            </w:r>
          </w:p>
        </w:tc>
        <w:tc>
          <w:tcPr>
            <w:tcW w:w="1096" w:type="dxa"/>
          </w:tcPr>
          <w:p w14:paraId="452FCDD0" w14:textId="7C366BA9" w:rsidR="0028250E" w:rsidRDefault="0028250E" w:rsidP="0028250E">
            <w:r>
              <w:t>W</w:t>
            </w:r>
          </w:p>
        </w:tc>
        <w:tc>
          <w:tcPr>
            <w:tcW w:w="1540" w:type="dxa"/>
          </w:tcPr>
          <w:p w14:paraId="55F777CF" w14:textId="13620A46" w:rsidR="0028250E" w:rsidRDefault="0028250E" w:rsidP="0028250E">
            <w:r>
              <w:t>Elec, ED</w:t>
            </w:r>
          </w:p>
        </w:tc>
      </w:tr>
      <w:tr w:rsidR="0028250E" w14:paraId="636E1CC9" w14:textId="77777777" w:rsidTr="0028250E">
        <w:tc>
          <w:tcPr>
            <w:tcW w:w="1905" w:type="dxa"/>
            <w:vAlign w:val="bottom"/>
          </w:tcPr>
          <w:p w14:paraId="5C382CFE" w14:textId="192D7C22" w:rsidR="0028250E" w:rsidRDefault="0028250E" w:rsidP="0028250E">
            <w:pPr>
              <w:jc w:val="center"/>
            </w:pPr>
            <w:r>
              <w:rPr>
                <w:rFonts w:ascii="Calibri" w:hAnsi="Calibri"/>
                <w:color w:val="000000"/>
              </w:rPr>
              <w:t>Power - RP B-13 Plugs - DR</w:t>
            </w:r>
          </w:p>
        </w:tc>
        <w:tc>
          <w:tcPr>
            <w:tcW w:w="1205" w:type="dxa"/>
          </w:tcPr>
          <w:p w14:paraId="7222EB21" w14:textId="46ACF9B7" w:rsidR="0028250E" w:rsidRDefault="0028250E" w:rsidP="0028250E">
            <w:r>
              <w:t>Electrical</w:t>
            </w:r>
          </w:p>
        </w:tc>
        <w:tc>
          <w:tcPr>
            <w:tcW w:w="1507" w:type="dxa"/>
          </w:tcPr>
          <w:p w14:paraId="40A34F8B" w14:textId="74F4C6EE" w:rsidR="0028250E" w:rsidRDefault="0028250E" w:rsidP="0028250E">
            <w:r>
              <w:t>Dining Room</w:t>
            </w:r>
          </w:p>
        </w:tc>
        <w:tc>
          <w:tcPr>
            <w:tcW w:w="5697" w:type="dxa"/>
          </w:tcPr>
          <w:p w14:paraId="542F5964" w14:textId="0362CD73" w:rsidR="0028250E" w:rsidRDefault="0028250E" w:rsidP="0028250E">
            <w:r w:rsidRPr="00F11798">
              <w:t xml:space="preserve">Instantaneous power used </w:t>
            </w:r>
            <w:r>
              <w:t xml:space="preserve">at receptacles of dining room </w:t>
            </w:r>
          </w:p>
        </w:tc>
        <w:tc>
          <w:tcPr>
            <w:tcW w:w="1096" w:type="dxa"/>
          </w:tcPr>
          <w:p w14:paraId="37853FA0" w14:textId="4ECD1F31" w:rsidR="0028250E" w:rsidRDefault="0028250E" w:rsidP="0028250E">
            <w:r>
              <w:t>W</w:t>
            </w:r>
          </w:p>
        </w:tc>
        <w:tc>
          <w:tcPr>
            <w:tcW w:w="1540" w:type="dxa"/>
          </w:tcPr>
          <w:p w14:paraId="0DE69EFE" w14:textId="4215FD3B" w:rsidR="0028250E" w:rsidRDefault="0028250E" w:rsidP="0028250E">
            <w:r>
              <w:t>Elec, EI</w:t>
            </w:r>
          </w:p>
        </w:tc>
      </w:tr>
      <w:tr w:rsidR="0028250E" w14:paraId="3ECD0824" w14:textId="77777777" w:rsidTr="0028250E">
        <w:tc>
          <w:tcPr>
            <w:tcW w:w="1905" w:type="dxa"/>
            <w:vAlign w:val="bottom"/>
          </w:tcPr>
          <w:p w14:paraId="6743FE75" w14:textId="00FFE325" w:rsidR="0028250E" w:rsidRDefault="0028250E" w:rsidP="0028250E">
            <w:pPr>
              <w:jc w:val="center"/>
            </w:pPr>
            <w:r>
              <w:rPr>
                <w:rFonts w:ascii="Calibri" w:hAnsi="Calibri"/>
                <w:color w:val="000000"/>
              </w:rPr>
              <w:t>Power - RP B-14 Plugs - BR4</w:t>
            </w:r>
          </w:p>
        </w:tc>
        <w:tc>
          <w:tcPr>
            <w:tcW w:w="1205" w:type="dxa"/>
          </w:tcPr>
          <w:p w14:paraId="3685BB27" w14:textId="79174762" w:rsidR="0028250E" w:rsidRDefault="0028250E" w:rsidP="0028250E">
            <w:r>
              <w:t>Electrical</w:t>
            </w:r>
          </w:p>
        </w:tc>
        <w:tc>
          <w:tcPr>
            <w:tcW w:w="1507" w:type="dxa"/>
          </w:tcPr>
          <w:p w14:paraId="4369892E" w14:textId="0D1A6394" w:rsidR="0028250E" w:rsidRDefault="0028250E" w:rsidP="0028250E">
            <w:r>
              <w:t>Bedroom4</w:t>
            </w:r>
          </w:p>
        </w:tc>
        <w:tc>
          <w:tcPr>
            <w:tcW w:w="5697" w:type="dxa"/>
          </w:tcPr>
          <w:p w14:paraId="42C08486" w14:textId="70FAF2B3" w:rsidR="0028250E" w:rsidRDefault="0028250E" w:rsidP="0028250E">
            <w:r w:rsidRPr="00F11798">
              <w:t xml:space="preserve">Instantaneous power used </w:t>
            </w:r>
            <w:r>
              <w:t xml:space="preserve">at receptacles of bedroom 4 </w:t>
            </w:r>
          </w:p>
        </w:tc>
        <w:tc>
          <w:tcPr>
            <w:tcW w:w="1096" w:type="dxa"/>
          </w:tcPr>
          <w:p w14:paraId="6EA8E836" w14:textId="2E326AC0" w:rsidR="0028250E" w:rsidRDefault="0028250E" w:rsidP="0028250E">
            <w:r>
              <w:t>W</w:t>
            </w:r>
          </w:p>
        </w:tc>
        <w:tc>
          <w:tcPr>
            <w:tcW w:w="1540" w:type="dxa"/>
          </w:tcPr>
          <w:p w14:paraId="60E15028" w14:textId="3DCF219F" w:rsidR="0028250E" w:rsidRDefault="0028250E" w:rsidP="0028250E">
            <w:r>
              <w:t>Elec, EJ</w:t>
            </w:r>
          </w:p>
        </w:tc>
      </w:tr>
      <w:tr w:rsidR="0028250E" w14:paraId="5508EF05" w14:textId="77777777" w:rsidTr="0028250E">
        <w:tc>
          <w:tcPr>
            <w:tcW w:w="1905" w:type="dxa"/>
            <w:vAlign w:val="bottom"/>
          </w:tcPr>
          <w:p w14:paraId="74F0B568" w14:textId="73B9BE28" w:rsidR="0028250E" w:rsidRDefault="0028250E" w:rsidP="0028250E">
            <w:pPr>
              <w:jc w:val="center"/>
            </w:pPr>
            <w:r>
              <w:rPr>
                <w:rFonts w:ascii="Calibri" w:hAnsi="Calibri"/>
                <w:color w:val="000000"/>
              </w:rPr>
              <w:t>Power - RP B-15 Plugs - Entry Hall</w:t>
            </w:r>
          </w:p>
        </w:tc>
        <w:tc>
          <w:tcPr>
            <w:tcW w:w="1205" w:type="dxa"/>
          </w:tcPr>
          <w:p w14:paraId="516C5E1A" w14:textId="48B9B462" w:rsidR="0028250E" w:rsidRDefault="0028250E" w:rsidP="0028250E">
            <w:r>
              <w:t>Electrical</w:t>
            </w:r>
          </w:p>
        </w:tc>
        <w:tc>
          <w:tcPr>
            <w:tcW w:w="1507" w:type="dxa"/>
          </w:tcPr>
          <w:p w14:paraId="4562E715" w14:textId="1749DCA9" w:rsidR="0028250E" w:rsidRDefault="0028250E" w:rsidP="0028250E">
            <w:r>
              <w:t>Entry Hallway</w:t>
            </w:r>
          </w:p>
        </w:tc>
        <w:tc>
          <w:tcPr>
            <w:tcW w:w="5697" w:type="dxa"/>
          </w:tcPr>
          <w:p w14:paraId="7E47F016" w14:textId="6832AD7F" w:rsidR="0028250E" w:rsidRDefault="0028250E" w:rsidP="0028250E">
            <w:r w:rsidRPr="00F11798">
              <w:t xml:space="preserve">Instantaneous power used </w:t>
            </w:r>
            <w:r>
              <w:t xml:space="preserve">at receptacles in entry hallway </w:t>
            </w:r>
          </w:p>
        </w:tc>
        <w:tc>
          <w:tcPr>
            <w:tcW w:w="1096" w:type="dxa"/>
          </w:tcPr>
          <w:p w14:paraId="28D26591" w14:textId="5F361A52" w:rsidR="0028250E" w:rsidRDefault="0028250E" w:rsidP="0028250E">
            <w:r>
              <w:t>W</w:t>
            </w:r>
          </w:p>
        </w:tc>
        <w:tc>
          <w:tcPr>
            <w:tcW w:w="1540" w:type="dxa"/>
          </w:tcPr>
          <w:p w14:paraId="2A8F42F8" w14:textId="28D829A6" w:rsidR="0028250E" w:rsidRDefault="0028250E" w:rsidP="0028250E">
            <w:r>
              <w:t>Elec, EK</w:t>
            </w:r>
          </w:p>
        </w:tc>
      </w:tr>
      <w:tr w:rsidR="0028250E" w14:paraId="4A083A39" w14:textId="77777777" w:rsidTr="0028250E">
        <w:tc>
          <w:tcPr>
            <w:tcW w:w="1905" w:type="dxa"/>
            <w:vAlign w:val="bottom"/>
          </w:tcPr>
          <w:p w14:paraId="7F5A574F" w14:textId="37C0FBD2" w:rsidR="0028250E" w:rsidRDefault="0028250E" w:rsidP="0028250E">
            <w:pPr>
              <w:jc w:val="center"/>
            </w:pPr>
            <w:r>
              <w:rPr>
                <w:rFonts w:ascii="Calibri" w:hAnsi="Calibri"/>
                <w:color w:val="000000"/>
              </w:rPr>
              <w:t>Power - RP B-16 Plugs - LR</w:t>
            </w:r>
          </w:p>
        </w:tc>
        <w:tc>
          <w:tcPr>
            <w:tcW w:w="1205" w:type="dxa"/>
          </w:tcPr>
          <w:p w14:paraId="47D47E0A" w14:textId="11DEC017" w:rsidR="0028250E" w:rsidRDefault="0028250E" w:rsidP="0028250E">
            <w:r>
              <w:t>Electrical</w:t>
            </w:r>
          </w:p>
        </w:tc>
        <w:tc>
          <w:tcPr>
            <w:tcW w:w="1507" w:type="dxa"/>
          </w:tcPr>
          <w:p w14:paraId="3DF427B7" w14:textId="297BF964" w:rsidR="0028250E" w:rsidRDefault="0028250E" w:rsidP="0028250E">
            <w:r>
              <w:t>Living Room</w:t>
            </w:r>
          </w:p>
        </w:tc>
        <w:tc>
          <w:tcPr>
            <w:tcW w:w="5697" w:type="dxa"/>
          </w:tcPr>
          <w:p w14:paraId="5AA46867" w14:textId="7F1CEA10" w:rsidR="0028250E" w:rsidRDefault="0028250E" w:rsidP="0028250E">
            <w:r w:rsidRPr="00F11798">
              <w:t xml:space="preserve">Instantaneous power used </w:t>
            </w:r>
            <w:r>
              <w:t xml:space="preserve">at receptacles of living room </w:t>
            </w:r>
          </w:p>
        </w:tc>
        <w:tc>
          <w:tcPr>
            <w:tcW w:w="1096" w:type="dxa"/>
          </w:tcPr>
          <w:p w14:paraId="704617D9" w14:textId="399C9C13" w:rsidR="0028250E" w:rsidRDefault="0028250E" w:rsidP="0028250E">
            <w:r>
              <w:t>W</w:t>
            </w:r>
          </w:p>
        </w:tc>
        <w:tc>
          <w:tcPr>
            <w:tcW w:w="1540" w:type="dxa"/>
          </w:tcPr>
          <w:p w14:paraId="4C0DD744" w14:textId="59430EA8" w:rsidR="0028250E" w:rsidRDefault="0028250E" w:rsidP="0028250E">
            <w:r>
              <w:t>Elec, EL</w:t>
            </w:r>
          </w:p>
        </w:tc>
      </w:tr>
      <w:tr w:rsidR="0028250E" w14:paraId="190C03C7" w14:textId="77777777" w:rsidTr="0028250E">
        <w:tc>
          <w:tcPr>
            <w:tcW w:w="1905" w:type="dxa"/>
            <w:vAlign w:val="bottom"/>
          </w:tcPr>
          <w:p w14:paraId="659D5553" w14:textId="01896CE7" w:rsidR="0028250E" w:rsidRDefault="0028250E" w:rsidP="0028250E">
            <w:pPr>
              <w:jc w:val="center"/>
            </w:pPr>
            <w:r>
              <w:rPr>
                <w:rFonts w:ascii="Calibri" w:hAnsi="Calibri"/>
                <w:color w:val="000000"/>
              </w:rPr>
              <w:t>Power - RP B-17 Clothes Washer</w:t>
            </w:r>
          </w:p>
        </w:tc>
        <w:tc>
          <w:tcPr>
            <w:tcW w:w="1205" w:type="dxa"/>
          </w:tcPr>
          <w:p w14:paraId="5FDF3CF9" w14:textId="717F3793" w:rsidR="0028250E" w:rsidRDefault="0028250E" w:rsidP="0028250E">
            <w:r>
              <w:t>Electrical</w:t>
            </w:r>
          </w:p>
        </w:tc>
        <w:tc>
          <w:tcPr>
            <w:tcW w:w="1507" w:type="dxa"/>
          </w:tcPr>
          <w:p w14:paraId="123304E9" w14:textId="3883E5AF" w:rsidR="0028250E" w:rsidRDefault="0028250E" w:rsidP="0028250E">
            <w:r>
              <w:t>Utility</w:t>
            </w:r>
          </w:p>
        </w:tc>
        <w:tc>
          <w:tcPr>
            <w:tcW w:w="5697" w:type="dxa"/>
          </w:tcPr>
          <w:p w14:paraId="4A501A10" w14:textId="6BEE8D6C" w:rsidR="0028250E" w:rsidRDefault="0028250E" w:rsidP="0028250E">
            <w:r w:rsidRPr="00F11798">
              <w:t xml:space="preserve">Instantaneous power used </w:t>
            </w:r>
            <w:r>
              <w:t xml:space="preserve">by clothes washer </w:t>
            </w:r>
          </w:p>
        </w:tc>
        <w:tc>
          <w:tcPr>
            <w:tcW w:w="1096" w:type="dxa"/>
          </w:tcPr>
          <w:p w14:paraId="7E04B339" w14:textId="481C480A" w:rsidR="0028250E" w:rsidRDefault="0028250E" w:rsidP="0028250E">
            <w:r>
              <w:t>W</w:t>
            </w:r>
          </w:p>
        </w:tc>
        <w:tc>
          <w:tcPr>
            <w:tcW w:w="1540" w:type="dxa"/>
          </w:tcPr>
          <w:p w14:paraId="155C82A0" w14:textId="2CD748A4" w:rsidR="0028250E" w:rsidRDefault="0028250E" w:rsidP="0028250E">
            <w:r>
              <w:t>Elec, EM</w:t>
            </w:r>
          </w:p>
        </w:tc>
      </w:tr>
      <w:tr w:rsidR="0028250E" w14:paraId="0BC0E966" w14:textId="77777777" w:rsidTr="0028250E">
        <w:tc>
          <w:tcPr>
            <w:tcW w:w="1905" w:type="dxa"/>
            <w:vAlign w:val="bottom"/>
          </w:tcPr>
          <w:p w14:paraId="5109857E" w14:textId="10238395" w:rsidR="0028250E" w:rsidRDefault="0028250E" w:rsidP="0028250E">
            <w:pPr>
              <w:jc w:val="center"/>
            </w:pPr>
            <w:r>
              <w:rPr>
                <w:rFonts w:ascii="Calibri" w:hAnsi="Calibri"/>
                <w:color w:val="000000"/>
              </w:rPr>
              <w:t>Power - RP B-18 Dryer (1of2)</w:t>
            </w:r>
          </w:p>
        </w:tc>
        <w:tc>
          <w:tcPr>
            <w:tcW w:w="1205" w:type="dxa"/>
          </w:tcPr>
          <w:p w14:paraId="7553232A" w14:textId="5DE33DA5" w:rsidR="0028250E" w:rsidRDefault="0028250E" w:rsidP="0028250E">
            <w:r>
              <w:t>Electrical</w:t>
            </w:r>
          </w:p>
        </w:tc>
        <w:tc>
          <w:tcPr>
            <w:tcW w:w="1507" w:type="dxa"/>
          </w:tcPr>
          <w:p w14:paraId="1178EDC8" w14:textId="71C0DC3F" w:rsidR="0028250E" w:rsidRDefault="0028250E" w:rsidP="0028250E">
            <w:r>
              <w:t>Utility</w:t>
            </w:r>
          </w:p>
        </w:tc>
        <w:tc>
          <w:tcPr>
            <w:tcW w:w="5697" w:type="dxa"/>
          </w:tcPr>
          <w:p w14:paraId="6746DE4E" w14:textId="755F4FA5" w:rsidR="0028250E" w:rsidRDefault="0028250E" w:rsidP="0028250E">
            <w:r w:rsidRPr="00F11798">
              <w:t xml:space="preserve">Instantaneous power used </w:t>
            </w:r>
            <w:r>
              <w:t>by one leg of electrical supply to dryer; note that power from other leg is needed to get total power consumption by dryer</w:t>
            </w:r>
          </w:p>
        </w:tc>
        <w:tc>
          <w:tcPr>
            <w:tcW w:w="1096" w:type="dxa"/>
          </w:tcPr>
          <w:p w14:paraId="24CB4F92" w14:textId="000477E3" w:rsidR="0028250E" w:rsidRDefault="0028250E" w:rsidP="0028250E">
            <w:r>
              <w:t>W</w:t>
            </w:r>
          </w:p>
        </w:tc>
        <w:tc>
          <w:tcPr>
            <w:tcW w:w="1540" w:type="dxa"/>
          </w:tcPr>
          <w:p w14:paraId="26B869D5" w14:textId="4D478C5E" w:rsidR="0028250E" w:rsidRDefault="0028250E" w:rsidP="0028250E">
            <w:r>
              <w:t>Elec, EN</w:t>
            </w:r>
          </w:p>
        </w:tc>
      </w:tr>
      <w:tr w:rsidR="0028250E" w14:paraId="462D714E" w14:textId="77777777" w:rsidTr="0028250E">
        <w:tc>
          <w:tcPr>
            <w:tcW w:w="1905" w:type="dxa"/>
            <w:vAlign w:val="bottom"/>
          </w:tcPr>
          <w:p w14:paraId="27E26C19" w14:textId="3D7B9E4E" w:rsidR="0028250E" w:rsidRDefault="0028250E" w:rsidP="0028250E">
            <w:pPr>
              <w:jc w:val="center"/>
            </w:pPr>
            <w:r>
              <w:rPr>
                <w:rFonts w:ascii="Calibri" w:hAnsi="Calibri"/>
                <w:color w:val="000000"/>
              </w:rPr>
              <w:t>Power - RP B-19 Dehumidifier</w:t>
            </w:r>
          </w:p>
        </w:tc>
        <w:tc>
          <w:tcPr>
            <w:tcW w:w="1205" w:type="dxa"/>
          </w:tcPr>
          <w:p w14:paraId="3459B826" w14:textId="1E462823" w:rsidR="0028250E" w:rsidRDefault="0028250E" w:rsidP="0028250E">
            <w:r>
              <w:t>HVAC</w:t>
            </w:r>
          </w:p>
        </w:tc>
        <w:tc>
          <w:tcPr>
            <w:tcW w:w="1507" w:type="dxa"/>
          </w:tcPr>
          <w:p w14:paraId="70FA6511" w14:textId="047E806A" w:rsidR="0028250E" w:rsidRDefault="0028250E" w:rsidP="0028250E">
            <w:r>
              <w:t>Basement</w:t>
            </w:r>
          </w:p>
        </w:tc>
        <w:tc>
          <w:tcPr>
            <w:tcW w:w="5697" w:type="dxa"/>
          </w:tcPr>
          <w:p w14:paraId="51042028" w14:textId="3137BC8B" w:rsidR="0028250E" w:rsidRDefault="0028250E" w:rsidP="0028250E">
            <w:r w:rsidRPr="00F11798">
              <w:t>Instantaneous power used</w:t>
            </w:r>
            <w:r>
              <w:t xml:space="preserve"> by dehumidifier</w:t>
            </w:r>
          </w:p>
        </w:tc>
        <w:tc>
          <w:tcPr>
            <w:tcW w:w="1096" w:type="dxa"/>
          </w:tcPr>
          <w:p w14:paraId="2652766D" w14:textId="4677E12F" w:rsidR="0028250E" w:rsidRDefault="0028250E" w:rsidP="0028250E">
            <w:r>
              <w:t>W</w:t>
            </w:r>
          </w:p>
        </w:tc>
        <w:tc>
          <w:tcPr>
            <w:tcW w:w="1540" w:type="dxa"/>
          </w:tcPr>
          <w:p w14:paraId="4495E98C" w14:textId="4E8E3567" w:rsidR="0028250E" w:rsidRDefault="0028250E" w:rsidP="0028250E">
            <w:r>
              <w:t>Elec, EO</w:t>
            </w:r>
          </w:p>
        </w:tc>
      </w:tr>
      <w:tr w:rsidR="0028250E" w14:paraId="0A22A520" w14:textId="77777777" w:rsidTr="0028250E">
        <w:tc>
          <w:tcPr>
            <w:tcW w:w="1905" w:type="dxa"/>
            <w:vAlign w:val="bottom"/>
          </w:tcPr>
          <w:p w14:paraId="40242898" w14:textId="4A74FE00" w:rsidR="0028250E" w:rsidRDefault="0028250E" w:rsidP="0028250E">
            <w:pPr>
              <w:jc w:val="center"/>
            </w:pPr>
            <w:r>
              <w:rPr>
                <w:rFonts w:ascii="Calibri" w:hAnsi="Calibri"/>
                <w:color w:val="000000"/>
              </w:rPr>
              <w:lastRenderedPageBreak/>
              <w:t>Power - RP B-20 Dryer (2of2)</w:t>
            </w:r>
          </w:p>
        </w:tc>
        <w:tc>
          <w:tcPr>
            <w:tcW w:w="1205" w:type="dxa"/>
          </w:tcPr>
          <w:p w14:paraId="46361CEB" w14:textId="1DBBFF46" w:rsidR="0028250E" w:rsidRDefault="0028250E" w:rsidP="0028250E">
            <w:r>
              <w:t>Electrical</w:t>
            </w:r>
          </w:p>
        </w:tc>
        <w:tc>
          <w:tcPr>
            <w:tcW w:w="1507" w:type="dxa"/>
          </w:tcPr>
          <w:p w14:paraId="25004B13" w14:textId="503CE763" w:rsidR="0028250E" w:rsidRDefault="0028250E" w:rsidP="0028250E">
            <w:r>
              <w:t>Utility</w:t>
            </w:r>
          </w:p>
        </w:tc>
        <w:tc>
          <w:tcPr>
            <w:tcW w:w="5697" w:type="dxa"/>
          </w:tcPr>
          <w:p w14:paraId="174CDA5E" w14:textId="727A5CB8" w:rsidR="0028250E" w:rsidRDefault="0028250E" w:rsidP="0028250E">
            <w:r w:rsidRPr="00F11798">
              <w:t>Instantaneous power</w:t>
            </w:r>
            <w:r>
              <w:t xml:space="preserve"> consumption of one leg of electrical supply to dryer; note that power from other leg is needed to get total power consumption by dryer</w:t>
            </w:r>
          </w:p>
        </w:tc>
        <w:tc>
          <w:tcPr>
            <w:tcW w:w="1096" w:type="dxa"/>
          </w:tcPr>
          <w:p w14:paraId="7A62000B" w14:textId="000697E1" w:rsidR="0028250E" w:rsidRDefault="0028250E" w:rsidP="0028250E">
            <w:r>
              <w:t>W</w:t>
            </w:r>
          </w:p>
        </w:tc>
        <w:tc>
          <w:tcPr>
            <w:tcW w:w="1540" w:type="dxa"/>
          </w:tcPr>
          <w:p w14:paraId="1CA8932B" w14:textId="61C43601" w:rsidR="0028250E" w:rsidRDefault="0028250E" w:rsidP="0028250E">
            <w:r>
              <w:t>Elec, EP</w:t>
            </w:r>
          </w:p>
        </w:tc>
      </w:tr>
      <w:tr w:rsidR="0028250E" w14:paraId="5D4F70EA" w14:textId="77777777" w:rsidTr="0028250E">
        <w:tc>
          <w:tcPr>
            <w:tcW w:w="1905" w:type="dxa"/>
            <w:vAlign w:val="bottom"/>
          </w:tcPr>
          <w:p w14:paraId="3722A9ED" w14:textId="05411820" w:rsidR="0028250E" w:rsidRPr="00CE187E" w:rsidRDefault="0028250E" w:rsidP="0028250E">
            <w:pPr>
              <w:jc w:val="center"/>
            </w:pPr>
            <w:r w:rsidRPr="00CE187E">
              <w:rPr>
                <w:rFonts w:ascii="Calibri" w:hAnsi="Calibri"/>
                <w:color w:val="000000"/>
              </w:rPr>
              <w:t>Power - RP B-21 Heat Pump (1of2)</w:t>
            </w:r>
          </w:p>
        </w:tc>
        <w:tc>
          <w:tcPr>
            <w:tcW w:w="1205" w:type="dxa"/>
          </w:tcPr>
          <w:p w14:paraId="47DDABEF" w14:textId="5FA4C19A" w:rsidR="0028250E" w:rsidRPr="00CE187E" w:rsidRDefault="0028250E" w:rsidP="0028250E">
            <w:r w:rsidRPr="00CE187E">
              <w:t>HVAC</w:t>
            </w:r>
          </w:p>
        </w:tc>
        <w:tc>
          <w:tcPr>
            <w:tcW w:w="1507" w:type="dxa"/>
          </w:tcPr>
          <w:p w14:paraId="1E19CA91" w14:textId="4EA413DA" w:rsidR="0028250E" w:rsidRPr="00CE187E" w:rsidRDefault="0028250E" w:rsidP="0028250E">
            <w:r w:rsidRPr="00CE187E">
              <w:t>Outdoor</w:t>
            </w:r>
          </w:p>
        </w:tc>
        <w:tc>
          <w:tcPr>
            <w:tcW w:w="5697" w:type="dxa"/>
          </w:tcPr>
          <w:p w14:paraId="5E7CCEE0" w14:textId="10D9731A" w:rsidR="0028250E" w:rsidRPr="00CE187E" w:rsidRDefault="0028250E" w:rsidP="0028250E">
            <w:r w:rsidRPr="00F11798">
              <w:t>Instantaneous power</w:t>
            </w:r>
            <w:r>
              <w:t xml:space="preserve"> consumption</w:t>
            </w:r>
            <w:r w:rsidRPr="00CE187E">
              <w:t xml:space="preserve"> of one leg of electrical supply to outdoor unit of heat pump; note that</w:t>
            </w:r>
            <w:r>
              <w:t xml:space="preserve"> power</w:t>
            </w:r>
            <w:r w:rsidRPr="00CE187E">
              <w:t xml:space="preserve"> from other leg is needed to get </w:t>
            </w:r>
            <w:r>
              <w:t>power</w:t>
            </w:r>
            <w:r w:rsidRPr="00CE187E">
              <w:t xml:space="preserve"> consumption by heat pump</w:t>
            </w:r>
          </w:p>
        </w:tc>
        <w:tc>
          <w:tcPr>
            <w:tcW w:w="1096" w:type="dxa"/>
          </w:tcPr>
          <w:p w14:paraId="75195C09" w14:textId="17FD3EE0" w:rsidR="0028250E" w:rsidRPr="00CE187E" w:rsidRDefault="0028250E" w:rsidP="0028250E">
            <w:r w:rsidRPr="00CE187E">
              <w:t>W</w:t>
            </w:r>
          </w:p>
        </w:tc>
        <w:tc>
          <w:tcPr>
            <w:tcW w:w="1540" w:type="dxa"/>
          </w:tcPr>
          <w:p w14:paraId="68ECBE5A" w14:textId="3EFFE40E" w:rsidR="0028250E" w:rsidRPr="00CE187E" w:rsidRDefault="0028250E" w:rsidP="0028250E">
            <w:r>
              <w:t>Elec, EQ</w:t>
            </w:r>
          </w:p>
        </w:tc>
      </w:tr>
      <w:tr w:rsidR="0028250E" w14:paraId="3B7AB239" w14:textId="77777777" w:rsidTr="0028250E">
        <w:tc>
          <w:tcPr>
            <w:tcW w:w="1905" w:type="dxa"/>
            <w:vAlign w:val="bottom"/>
          </w:tcPr>
          <w:p w14:paraId="752E8677" w14:textId="2D473A19" w:rsidR="0028250E" w:rsidRDefault="0028250E" w:rsidP="0028250E">
            <w:pPr>
              <w:jc w:val="center"/>
            </w:pPr>
            <w:r>
              <w:rPr>
                <w:rFonts w:ascii="Calibri" w:hAnsi="Calibri"/>
                <w:color w:val="000000"/>
              </w:rPr>
              <w:t>Power - RP B-22 AHU-2  (1of2)</w:t>
            </w:r>
          </w:p>
        </w:tc>
        <w:tc>
          <w:tcPr>
            <w:tcW w:w="1205" w:type="dxa"/>
          </w:tcPr>
          <w:p w14:paraId="14E98B61" w14:textId="48D67676" w:rsidR="0028250E" w:rsidRDefault="0028250E" w:rsidP="0028250E">
            <w:r>
              <w:t>HVAC</w:t>
            </w:r>
          </w:p>
        </w:tc>
        <w:tc>
          <w:tcPr>
            <w:tcW w:w="1507" w:type="dxa"/>
          </w:tcPr>
          <w:p w14:paraId="5E94BD5C" w14:textId="668B620F" w:rsidR="0028250E" w:rsidRDefault="0028250E" w:rsidP="0028250E">
            <w:r>
              <w:t>Basement</w:t>
            </w:r>
          </w:p>
        </w:tc>
        <w:tc>
          <w:tcPr>
            <w:tcW w:w="5697" w:type="dxa"/>
          </w:tcPr>
          <w:p w14:paraId="0B316A50" w14:textId="79A02470" w:rsidR="0028250E" w:rsidRDefault="0028250E" w:rsidP="0028250E">
            <w:r w:rsidRPr="00F11798">
              <w:t>Instantaneous power</w:t>
            </w:r>
            <w:r>
              <w:t xml:space="preserve"> consumption of one leg of electrical supply to air handler unit of heat pump; note that power from other leg is needed to get total power consumption by air handler</w:t>
            </w:r>
          </w:p>
        </w:tc>
        <w:tc>
          <w:tcPr>
            <w:tcW w:w="1096" w:type="dxa"/>
          </w:tcPr>
          <w:p w14:paraId="01C82428" w14:textId="6961CA53" w:rsidR="0028250E" w:rsidRDefault="0028250E" w:rsidP="0028250E">
            <w:r>
              <w:t>W</w:t>
            </w:r>
          </w:p>
        </w:tc>
        <w:tc>
          <w:tcPr>
            <w:tcW w:w="1540" w:type="dxa"/>
          </w:tcPr>
          <w:p w14:paraId="761FC2A2" w14:textId="0A4B4B10" w:rsidR="0028250E" w:rsidRDefault="0028250E" w:rsidP="0028250E">
            <w:r>
              <w:t>Elec, ER</w:t>
            </w:r>
          </w:p>
        </w:tc>
      </w:tr>
      <w:tr w:rsidR="0028250E" w14:paraId="7C53E15B" w14:textId="77777777" w:rsidTr="0028250E">
        <w:tc>
          <w:tcPr>
            <w:tcW w:w="1905" w:type="dxa"/>
            <w:vAlign w:val="bottom"/>
          </w:tcPr>
          <w:p w14:paraId="7A99B4EF" w14:textId="208CACF2" w:rsidR="0028250E" w:rsidRDefault="0028250E" w:rsidP="0028250E">
            <w:pPr>
              <w:jc w:val="center"/>
            </w:pPr>
            <w:r>
              <w:rPr>
                <w:rFonts w:ascii="Calibri" w:hAnsi="Calibri"/>
                <w:color w:val="000000"/>
              </w:rPr>
              <w:t>Power - RP B-23 Heat Pump (2of2)</w:t>
            </w:r>
          </w:p>
        </w:tc>
        <w:tc>
          <w:tcPr>
            <w:tcW w:w="1205" w:type="dxa"/>
          </w:tcPr>
          <w:p w14:paraId="75BF2776" w14:textId="39192CC4" w:rsidR="0028250E" w:rsidRDefault="0028250E" w:rsidP="0028250E">
            <w:r>
              <w:t>HVAC</w:t>
            </w:r>
          </w:p>
        </w:tc>
        <w:tc>
          <w:tcPr>
            <w:tcW w:w="1507" w:type="dxa"/>
          </w:tcPr>
          <w:p w14:paraId="4159D6C6" w14:textId="15D73891" w:rsidR="0028250E" w:rsidRDefault="0028250E" w:rsidP="0028250E">
            <w:r>
              <w:t>Outdoor</w:t>
            </w:r>
          </w:p>
        </w:tc>
        <w:tc>
          <w:tcPr>
            <w:tcW w:w="5697" w:type="dxa"/>
          </w:tcPr>
          <w:p w14:paraId="2E913BFA" w14:textId="072C6116" w:rsidR="0028250E" w:rsidRDefault="0028250E" w:rsidP="0028250E">
            <w:r w:rsidRPr="00F11798">
              <w:t>Instantaneous power</w:t>
            </w:r>
            <w:r>
              <w:t xml:space="preserve"> consumption of one leg of electrical supply to outdoor unit of heat pump; note that power from other leg is needed to get total power consumption by heat pump</w:t>
            </w:r>
          </w:p>
        </w:tc>
        <w:tc>
          <w:tcPr>
            <w:tcW w:w="1096" w:type="dxa"/>
          </w:tcPr>
          <w:p w14:paraId="14B6BBB1" w14:textId="679BCD6D" w:rsidR="0028250E" w:rsidRDefault="0028250E" w:rsidP="0028250E">
            <w:r>
              <w:t>W</w:t>
            </w:r>
          </w:p>
        </w:tc>
        <w:tc>
          <w:tcPr>
            <w:tcW w:w="1540" w:type="dxa"/>
          </w:tcPr>
          <w:p w14:paraId="414B2EEC" w14:textId="1BBB1E27" w:rsidR="0028250E" w:rsidRDefault="0028250E" w:rsidP="0028250E">
            <w:r>
              <w:t>Elec, ES</w:t>
            </w:r>
          </w:p>
        </w:tc>
      </w:tr>
      <w:tr w:rsidR="0028250E" w14:paraId="4FDB41A8" w14:textId="77777777" w:rsidTr="0028250E">
        <w:tc>
          <w:tcPr>
            <w:tcW w:w="1905" w:type="dxa"/>
            <w:vAlign w:val="bottom"/>
          </w:tcPr>
          <w:p w14:paraId="335499CC" w14:textId="4FD38DEA" w:rsidR="0028250E" w:rsidRDefault="0028250E" w:rsidP="0028250E">
            <w:pPr>
              <w:jc w:val="center"/>
            </w:pPr>
            <w:r>
              <w:rPr>
                <w:rFonts w:ascii="Calibri" w:hAnsi="Calibri"/>
                <w:color w:val="000000"/>
              </w:rPr>
              <w:t>Power - RP B-24 AHU-2  (2of2)</w:t>
            </w:r>
          </w:p>
        </w:tc>
        <w:tc>
          <w:tcPr>
            <w:tcW w:w="1205" w:type="dxa"/>
          </w:tcPr>
          <w:p w14:paraId="4F9CF52F" w14:textId="6718C25F" w:rsidR="0028250E" w:rsidRDefault="0028250E" w:rsidP="0028250E">
            <w:r>
              <w:t>HVAC</w:t>
            </w:r>
          </w:p>
        </w:tc>
        <w:tc>
          <w:tcPr>
            <w:tcW w:w="1507" w:type="dxa"/>
          </w:tcPr>
          <w:p w14:paraId="5376F041" w14:textId="3BE59658" w:rsidR="0028250E" w:rsidRDefault="0028250E" w:rsidP="0028250E">
            <w:r>
              <w:t>Basement</w:t>
            </w:r>
          </w:p>
        </w:tc>
        <w:tc>
          <w:tcPr>
            <w:tcW w:w="5697" w:type="dxa"/>
          </w:tcPr>
          <w:p w14:paraId="14EBC1D6" w14:textId="3558126C" w:rsidR="0028250E" w:rsidRDefault="0028250E" w:rsidP="0028250E">
            <w:r w:rsidRPr="00F11798">
              <w:t>Instantaneous power</w:t>
            </w:r>
            <w:r>
              <w:t xml:space="preserve"> consumption of one leg of electrical supply to air handler unit of heat pump; note that power from other leg is needed to get total power consumption by air handler</w:t>
            </w:r>
          </w:p>
        </w:tc>
        <w:tc>
          <w:tcPr>
            <w:tcW w:w="1096" w:type="dxa"/>
          </w:tcPr>
          <w:p w14:paraId="3377E883" w14:textId="5F24BF37" w:rsidR="0028250E" w:rsidRDefault="0028250E" w:rsidP="0028250E">
            <w:r>
              <w:t>W</w:t>
            </w:r>
          </w:p>
        </w:tc>
        <w:tc>
          <w:tcPr>
            <w:tcW w:w="1540" w:type="dxa"/>
          </w:tcPr>
          <w:p w14:paraId="1A1FC528" w14:textId="55884A18" w:rsidR="0028250E" w:rsidRDefault="0028250E" w:rsidP="0028250E">
            <w:r>
              <w:t>Elec, ET</w:t>
            </w:r>
          </w:p>
        </w:tc>
      </w:tr>
      <w:tr w:rsidR="0028250E" w14:paraId="44A456E0" w14:textId="77777777" w:rsidTr="0028250E">
        <w:tc>
          <w:tcPr>
            <w:tcW w:w="1905" w:type="dxa"/>
            <w:vAlign w:val="bottom"/>
          </w:tcPr>
          <w:p w14:paraId="1C8021F5" w14:textId="01F82739" w:rsidR="0028250E" w:rsidRDefault="0028250E" w:rsidP="0028250E">
            <w:pPr>
              <w:jc w:val="center"/>
            </w:pPr>
            <w:r>
              <w:rPr>
                <w:rFonts w:ascii="Calibri" w:hAnsi="Calibri"/>
                <w:color w:val="000000"/>
              </w:rPr>
              <w:t>Power - RP B-25 HRV</w:t>
            </w:r>
          </w:p>
        </w:tc>
        <w:tc>
          <w:tcPr>
            <w:tcW w:w="1205" w:type="dxa"/>
          </w:tcPr>
          <w:p w14:paraId="7AA37051" w14:textId="43CC6CCB" w:rsidR="0028250E" w:rsidRDefault="0028250E" w:rsidP="0028250E">
            <w:r>
              <w:t>HVAC</w:t>
            </w:r>
          </w:p>
        </w:tc>
        <w:tc>
          <w:tcPr>
            <w:tcW w:w="1507" w:type="dxa"/>
          </w:tcPr>
          <w:p w14:paraId="6B18DC18" w14:textId="14766DA8" w:rsidR="0028250E" w:rsidRDefault="0028250E" w:rsidP="0028250E">
            <w:r>
              <w:t>Basement</w:t>
            </w:r>
          </w:p>
        </w:tc>
        <w:tc>
          <w:tcPr>
            <w:tcW w:w="5697" w:type="dxa"/>
          </w:tcPr>
          <w:p w14:paraId="33C06A8C" w14:textId="289DB169" w:rsidR="0028250E" w:rsidRDefault="0028250E" w:rsidP="0028250E">
            <w:r w:rsidRPr="00F11798">
              <w:t>Instantaneous power</w:t>
            </w:r>
            <w:r>
              <w:t xml:space="preserve"> consumption of heat recovery ventilator </w:t>
            </w:r>
          </w:p>
        </w:tc>
        <w:tc>
          <w:tcPr>
            <w:tcW w:w="1096" w:type="dxa"/>
          </w:tcPr>
          <w:p w14:paraId="77C45100" w14:textId="1FC87B0C" w:rsidR="0028250E" w:rsidRDefault="0028250E" w:rsidP="0028250E">
            <w:r>
              <w:t>W</w:t>
            </w:r>
          </w:p>
        </w:tc>
        <w:tc>
          <w:tcPr>
            <w:tcW w:w="1540" w:type="dxa"/>
          </w:tcPr>
          <w:p w14:paraId="41646C87" w14:textId="707EA5B5" w:rsidR="0028250E" w:rsidRDefault="0028250E" w:rsidP="0028250E">
            <w:r>
              <w:t>Elec, EU</w:t>
            </w:r>
          </w:p>
        </w:tc>
      </w:tr>
      <w:tr w:rsidR="0028250E" w14:paraId="3967A9D9" w14:textId="77777777" w:rsidTr="0028250E">
        <w:tc>
          <w:tcPr>
            <w:tcW w:w="1905" w:type="dxa"/>
            <w:vAlign w:val="bottom"/>
          </w:tcPr>
          <w:p w14:paraId="4EE76F50" w14:textId="280567B0" w:rsidR="0028250E" w:rsidRDefault="0028250E" w:rsidP="0028250E">
            <w:pPr>
              <w:jc w:val="center"/>
            </w:pPr>
            <w:r>
              <w:rPr>
                <w:rFonts w:ascii="Calibri" w:hAnsi="Calibri"/>
                <w:color w:val="000000"/>
              </w:rPr>
              <w:t>Power - RP B-26 Heat Pump WH (1of2)</w:t>
            </w:r>
          </w:p>
        </w:tc>
        <w:tc>
          <w:tcPr>
            <w:tcW w:w="1205" w:type="dxa"/>
          </w:tcPr>
          <w:p w14:paraId="1FA6251C" w14:textId="6C4C02BA" w:rsidR="0028250E" w:rsidRDefault="0028250E" w:rsidP="0028250E">
            <w:r>
              <w:t>DHW</w:t>
            </w:r>
          </w:p>
        </w:tc>
        <w:tc>
          <w:tcPr>
            <w:tcW w:w="1507" w:type="dxa"/>
          </w:tcPr>
          <w:p w14:paraId="43EA5CDE" w14:textId="3B119D98" w:rsidR="0028250E" w:rsidRDefault="0028250E" w:rsidP="0028250E">
            <w:r>
              <w:t>Basement</w:t>
            </w:r>
          </w:p>
        </w:tc>
        <w:tc>
          <w:tcPr>
            <w:tcW w:w="5697" w:type="dxa"/>
          </w:tcPr>
          <w:p w14:paraId="10F9853F" w14:textId="2C46A37D" w:rsidR="0028250E" w:rsidRDefault="0028250E" w:rsidP="0028250E">
            <w:r w:rsidRPr="00F11798">
              <w:t>Instantaneous power</w:t>
            </w:r>
            <w:r>
              <w:t xml:space="preserve"> consumption of one leg of electrical supply to heat pump water heater; note that power from other leg is needed to get total power consumption by heat pump water heater</w:t>
            </w:r>
          </w:p>
        </w:tc>
        <w:tc>
          <w:tcPr>
            <w:tcW w:w="1096" w:type="dxa"/>
          </w:tcPr>
          <w:p w14:paraId="4F797822" w14:textId="69253B92" w:rsidR="0028250E" w:rsidRDefault="0028250E" w:rsidP="0028250E">
            <w:r>
              <w:t>W</w:t>
            </w:r>
          </w:p>
        </w:tc>
        <w:tc>
          <w:tcPr>
            <w:tcW w:w="1540" w:type="dxa"/>
          </w:tcPr>
          <w:p w14:paraId="02029DAD" w14:textId="5D51C1DE" w:rsidR="0028250E" w:rsidRDefault="0028250E" w:rsidP="0028250E">
            <w:r>
              <w:t>Elec, EV</w:t>
            </w:r>
          </w:p>
        </w:tc>
      </w:tr>
      <w:tr w:rsidR="0028250E" w14:paraId="391B03A7" w14:textId="77777777" w:rsidTr="0028250E">
        <w:tc>
          <w:tcPr>
            <w:tcW w:w="1905" w:type="dxa"/>
            <w:vAlign w:val="bottom"/>
          </w:tcPr>
          <w:p w14:paraId="4F880ED8" w14:textId="72678455" w:rsidR="0028250E" w:rsidRDefault="0028250E" w:rsidP="0028250E">
            <w:pPr>
              <w:jc w:val="center"/>
            </w:pPr>
            <w:r>
              <w:rPr>
                <w:rFonts w:ascii="Calibri" w:hAnsi="Calibri"/>
                <w:color w:val="000000"/>
              </w:rPr>
              <w:t>Power - RP B-28 Heat Pump WH (2of2)</w:t>
            </w:r>
          </w:p>
        </w:tc>
        <w:tc>
          <w:tcPr>
            <w:tcW w:w="1205" w:type="dxa"/>
          </w:tcPr>
          <w:p w14:paraId="31AE51E8" w14:textId="45F44F80" w:rsidR="0028250E" w:rsidRDefault="0028250E" w:rsidP="0028250E">
            <w:r>
              <w:t>DHW</w:t>
            </w:r>
          </w:p>
        </w:tc>
        <w:tc>
          <w:tcPr>
            <w:tcW w:w="1507" w:type="dxa"/>
          </w:tcPr>
          <w:p w14:paraId="0788F82B" w14:textId="489ABA97" w:rsidR="0028250E" w:rsidRDefault="0028250E" w:rsidP="0028250E">
            <w:r>
              <w:t>Basement</w:t>
            </w:r>
          </w:p>
        </w:tc>
        <w:tc>
          <w:tcPr>
            <w:tcW w:w="5697" w:type="dxa"/>
          </w:tcPr>
          <w:p w14:paraId="2CA536A8" w14:textId="34FF4DBB" w:rsidR="0028250E" w:rsidRDefault="0028250E" w:rsidP="0028250E">
            <w:r w:rsidRPr="00F11798">
              <w:t>Instantaneous power</w:t>
            </w:r>
            <w:r>
              <w:t xml:space="preserve"> consumption of one leg of electrical supply to heat pump water heater; note that power from other leg is needed to get total power consumption by heat pump water heater</w:t>
            </w:r>
          </w:p>
        </w:tc>
        <w:tc>
          <w:tcPr>
            <w:tcW w:w="1096" w:type="dxa"/>
          </w:tcPr>
          <w:p w14:paraId="592E84E0" w14:textId="546B436D" w:rsidR="0028250E" w:rsidRDefault="0028250E" w:rsidP="0028250E">
            <w:r>
              <w:t>W</w:t>
            </w:r>
          </w:p>
        </w:tc>
        <w:tc>
          <w:tcPr>
            <w:tcW w:w="1540" w:type="dxa"/>
          </w:tcPr>
          <w:p w14:paraId="68AC67E7" w14:textId="358F07D6" w:rsidR="0028250E" w:rsidRDefault="0028250E" w:rsidP="0028250E">
            <w:r>
              <w:t>Elec, EX</w:t>
            </w:r>
          </w:p>
        </w:tc>
      </w:tr>
      <w:tr w:rsidR="0028250E" w14:paraId="725452C8" w14:textId="77777777" w:rsidTr="0028250E">
        <w:tc>
          <w:tcPr>
            <w:tcW w:w="1905" w:type="dxa"/>
            <w:vAlign w:val="bottom"/>
          </w:tcPr>
          <w:p w14:paraId="00002E92" w14:textId="084CA6F8" w:rsidR="0028250E" w:rsidRDefault="0028250E" w:rsidP="0028250E">
            <w:pPr>
              <w:jc w:val="center"/>
            </w:pPr>
            <w:r>
              <w:rPr>
                <w:rFonts w:ascii="Calibri" w:hAnsi="Calibri"/>
                <w:color w:val="000000"/>
              </w:rPr>
              <w:t>Power - RP B-33 PV (1of2)</w:t>
            </w:r>
          </w:p>
        </w:tc>
        <w:tc>
          <w:tcPr>
            <w:tcW w:w="1205" w:type="dxa"/>
          </w:tcPr>
          <w:p w14:paraId="220738AF" w14:textId="3DC9BC47" w:rsidR="0028250E" w:rsidRDefault="0028250E" w:rsidP="0028250E">
            <w:r>
              <w:t>PV</w:t>
            </w:r>
          </w:p>
        </w:tc>
        <w:tc>
          <w:tcPr>
            <w:tcW w:w="1507" w:type="dxa"/>
          </w:tcPr>
          <w:p w14:paraId="0A165A69" w14:textId="7F48BA58" w:rsidR="0028250E" w:rsidRDefault="0028250E" w:rsidP="0028250E">
            <w:r>
              <w:t>Basement</w:t>
            </w:r>
          </w:p>
        </w:tc>
        <w:tc>
          <w:tcPr>
            <w:tcW w:w="5697" w:type="dxa"/>
          </w:tcPr>
          <w:p w14:paraId="16971E54" w14:textId="127D4420" w:rsidR="0028250E" w:rsidRDefault="0028250E" w:rsidP="0028250E">
            <w:r w:rsidRPr="00F11798">
              <w:t>Instantaneous power</w:t>
            </w:r>
            <w:r>
              <w:t xml:space="preserve"> fed into breaker panel by one leg of electrical supply from PV inverters; note that power supplied from other leg is needed to get total power supply from inverters</w:t>
            </w:r>
          </w:p>
        </w:tc>
        <w:tc>
          <w:tcPr>
            <w:tcW w:w="1096" w:type="dxa"/>
          </w:tcPr>
          <w:p w14:paraId="3E732820" w14:textId="3206A250" w:rsidR="0028250E" w:rsidRDefault="0028250E" w:rsidP="0028250E">
            <w:r>
              <w:t>W</w:t>
            </w:r>
          </w:p>
        </w:tc>
        <w:tc>
          <w:tcPr>
            <w:tcW w:w="1540" w:type="dxa"/>
          </w:tcPr>
          <w:p w14:paraId="62D72286" w14:textId="10C68147" w:rsidR="0028250E" w:rsidRDefault="0028250E" w:rsidP="0028250E">
            <w:r>
              <w:t>Elec, FC</w:t>
            </w:r>
          </w:p>
        </w:tc>
      </w:tr>
      <w:tr w:rsidR="0028250E" w14:paraId="18EF0B54" w14:textId="77777777" w:rsidTr="0028250E">
        <w:tc>
          <w:tcPr>
            <w:tcW w:w="1905" w:type="dxa"/>
            <w:vAlign w:val="bottom"/>
          </w:tcPr>
          <w:p w14:paraId="4084F8C3" w14:textId="7FAE35C2" w:rsidR="0028250E" w:rsidRDefault="0028250E" w:rsidP="0028250E">
            <w:pPr>
              <w:jc w:val="center"/>
            </w:pPr>
            <w:r>
              <w:rPr>
                <w:rFonts w:ascii="Calibri" w:hAnsi="Calibri"/>
                <w:color w:val="000000"/>
              </w:rPr>
              <w:t>Power - RP B-35 PV (2of2)</w:t>
            </w:r>
          </w:p>
        </w:tc>
        <w:tc>
          <w:tcPr>
            <w:tcW w:w="1205" w:type="dxa"/>
          </w:tcPr>
          <w:p w14:paraId="48483265" w14:textId="3C991586" w:rsidR="0028250E" w:rsidRDefault="0028250E" w:rsidP="0028250E">
            <w:r>
              <w:t>PV</w:t>
            </w:r>
          </w:p>
        </w:tc>
        <w:tc>
          <w:tcPr>
            <w:tcW w:w="1507" w:type="dxa"/>
          </w:tcPr>
          <w:p w14:paraId="14C23991" w14:textId="57DB9224" w:rsidR="0028250E" w:rsidRDefault="0028250E" w:rsidP="0028250E">
            <w:r>
              <w:t>Basement</w:t>
            </w:r>
          </w:p>
        </w:tc>
        <w:tc>
          <w:tcPr>
            <w:tcW w:w="5697" w:type="dxa"/>
          </w:tcPr>
          <w:p w14:paraId="7A27203A" w14:textId="1439B584" w:rsidR="0028250E" w:rsidRDefault="0028250E" w:rsidP="0028250E">
            <w:r w:rsidRPr="00F11798">
              <w:t>Instantaneous power</w:t>
            </w:r>
            <w:r>
              <w:t xml:space="preserve"> fed into breaker panel by one leg of electrical supply from PV inverters; note that power supplied </w:t>
            </w:r>
            <w:r>
              <w:lastRenderedPageBreak/>
              <w:t>from other leg is needed to get total power supply from inverters</w:t>
            </w:r>
          </w:p>
        </w:tc>
        <w:tc>
          <w:tcPr>
            <w:tcW w:w="1096" w:type="dxa"/>
          </w:tcPr>
          <w:p w14:paraId="4A0C45E2" w14:textId="438D9840" w:rsidR="0028250E" w:rsidRDefault="0028250E" w:rsidP="0028250E">
            <w:r>
              <w:lastRenderedPageBreak/>
              <w:t>W</w:t>
            </w:r>
          </w:p>
        </w:tc>
        <w:tc>
          <w:tcPr>
            <w:tcW w:w="1540" w:type="dxa"/>
          </w:tcPr>
          <w:p w14:paraId="53E1CFD5" w14:textId="405CC99F" w:rsidR="0028250E" w:rsidRDefault="0028250E" w:rsidP="0028250E">
            <w:r>
              <w:t>Elec, FE</w:t>
            </w:r>
          </w:p>
        </w:tc>
      </w:tr>
      <w:tr w:rsidR="0028250E" w14:paraId="44133AB3" w14:textId="77777777" w:rsidTr="0028250E">
        <w:tc>
          <w:tcPr>
            <w:tcW w:w="1905" w:type="dxa"/>
            <w:vAlign w:val="bottom"/>
          </w:tcPr>
          <w:p w14:paraId="000D61AC" w14:textId="5951401F" w:rsidR="0028250E" w:rsidRDefault="0028250E" w:rsidP="0028250E">
            <w:pPr>
              <w:jc w:val="center"/>
            </w:pPr>
            <w:r>
              <w:rPr>
                <w:rFonts w:ascii="Calibri" w:hAnsi="Calibri"/>
                <w:color w:val="000000"/>
              </w:rPr>
              <w:t>Power - RP BA-1 Make-Up Air Damper</w:t>
            </w:r>
          </w:p>
        </w:tc>
        <w:tc>
          <w:tcPr>
            <w:tcW w:w="1205" w:type="dxa"/>
          </w:tcPr>
          <w:p w14:paraId="1C68BD55" w14:textId="2B08E779" w:rsidR="0028250E" w:rsidRDefault="0028250E" w:rsidP="0028250E">
            <w:r>
              <w:t>Ventilation</w:t>
            </w:r>
          </w:p>
        </w:tc>
        <w:tc>
          <w:tcPr>
            <w:tcW w:w="1507" w:type="dxa"/>
          </w:tcPr>
          <w:p w14:paraId="7934220B" w14:textId="0FA4E84C" w:rsidR="0028250E" w:rsidRDefault="0028250E" w:rsidP="0028250E">
            <w:r>
              <w:t>Attic</w:t>
            </w:r>
          </w:p>
        </w:tc>
        <w:tc>
          <w:tcPr>
            <w:tcW w:w="5697" w:type="dxa"/>
          </w:tcPr>
          <w:p w14:paraId="600B085D" w14:textId="5E37FBEA" w:rsidR="0028250E" w:rsidRDefault="0028250E" w:rsidP="0028250E">
            <w:r w:rsidRPr="00F11798">
              <w:t>Instantaneous power</w:t>
            </w:r>
            <w:r>
              <w:t xml:space="preserve"> consumption of make-up air damper located in attic </w:t>
            </w:r>
          </w:p>
        </w:tc>
        <w:tc>
          <w:tcPr>
            <w:tcW w:w="1096" w:type="dxa"/>
          </w:tcPr>
          <w:p w14:paraId="224CC81B" w14:textId="2A16AA24" w:rsidR="0028250E" w:rsidRDefault="0028250E" w:rsidP="0028250E">
            <w:r>
              <w:t>W</w:t>
            </w:r>
          </w:p>
        </w:tc>
        <w:tc>
          <w:tcPr>
            <w:tcW w:w="1540" w:type="dxa"/>
          </w:tcPr>
          <w:p w14:paraId="76A571FF" w14:textId="3C0CF386" w:rsidR="0028250E" w:rsidRDefault="0028250E" w:rsidP="0028250E">
            <w:r>
              <w:t>Elec, FM</w:t>
            </w:r>
          </w:p>
        </w:tc>
      </w:tr>
      <w:tr w:rsidR="0028250E" w14:paraId="467173C0" w14:textId="77777777" w:rsidTr="0028250E">
        <w:tc>
          <w:tcPr>
            <w:tcW w:w="1905" w:type="dxa"/>
            <w:vAlign w:val="bottom"/>
          </w:tcPr>
          <w:p w14:paraId="71906E93" w14:textId="1D15CDCA" w:rsidR="0028250E" w:rsidRDefault="0028250E" w:rsidP="0028250E">
            <w:pPr>
              <w:jc w:val="center"/>
            </w:pPr>
            <w:r>
              <w:rPr>
                <w:rFonts w:ascii="Calibri" w:hAnsi="Calibri"/>
                <w:color w:val="000000"/>
              </w:rPr>
              <w:t>Power - RP BA-2 Lights - 2nd Floor</w:t>
            </w:r>
          </w:p>
        </w:tc>
        <w:tc>
          <w:tcPr>
            <w:tcW w:w="1205" w:type="dxa"/>
          </w:tcPr>
          <w:p w14:paraId="4CEF003A" w14:textId="2866A4DC" w:rsidR="0028250E" w:rsidRDefault="0028250E" w:rsidP="0028250E">
            <w:r>
              <w:t>Lighting</w:t>
            </w:r>
          </w:p>
        </w:tc>
        <w:tc>
          <w:tcPr>
            <w:tcW w:w="1507" w:type="dxa"/>
          </w:tcPr>
          <w:p w14:paraId="07E8909C" w14:textId="04CF61A5" w:rsidR="0028250E" w:rsidRDefault="0028250E" w:rsidP="0028250E">
            <w:r>
              <w:t>Bath2</w:t>
            </w:r>
          </w:p>
        </w:tc>
        <w:tc>
          <w:tcPr>
            <w:tcW w:w="5697" w:type="dxa"/>
          </w:tcPr>
          <w:p w14:paraId="0000547E" w14:textId="5AC39CF3" w:rsidR="0028250E" w:rsidRDefault="0028250E" w:rsidP="0028250E">
            <w:r w:rsidRPr="00F11798">
              <w:t>Instantaneous power</w:t>
            </w:r>
            <w:r>
              <w:t xml:space="preserve"> consumption of lighting in bathroom 2 </w:t>
            </w:r>
          </w:p>
        </w:tc>
        <w:tc>
          <w:tcPr>
            <w:tcW w:w="1096" w:type="dxa"/>
          </w:tcPr>
          <w:p w14:paraId="27B61282" w14:textId="4289E738" w:rsidR="0028250E" w:rsidRDefault="0028250E" w:rsidP="0028250E">
            <w:r>
              <w:t>W</w:t>
            </w:r>
          </w:p>
        </w:tc>
        <w:tc>
          <w:tcPr>
            <w:tcW w:w="1540" w:type="dxa"/>
          </w:tcPr>
          <w:p w14:paraId="0EF0C991" w14:textId="78361A54" w:rsidR="0028250E" w:rsidRDefault="0028250E" w:rsidP="0028250E">
            <w:r>
              <w:t>Elec, FN</w:t>
            </w:r>
          </w:p>
        </w:tc>
      </w:tr>
      <w:tr w:rsidR="0028250E" w14:paraId="11BF6172" w14:textId="77777777" w:rsidTr="0028250E">
        <w:tc>
          <w:tcPr>
            <w:tcW w:w="1905" w:type="dxa"/>
            <w:vAlign w:val="bottom"/>
          </w:tcPr>
          <w:p w14:paraId="4EC50FFD" w14:textId="688480C4" w:rsidR="0028250E" w:rsidRDefault="0028250E" w:rsidP="0028250E">
            <w:pPr>
              <w:jc w:val="center"/>
            </w:pPr>
            <w:r>
              <w:rPr>
                <w:rFonts w:ascii="Calibri" w:hAnsi="Calibri"/>
                <w:color w:val="000000"/>
              </w:rPr>
              <w:t>Power - RP BA-3 Plugs - MBA (East)</w:t>
            </w:r>
          </w:p>
        </w:tc>
        <w:tc>
          <w:tcPr>
            <w:tcW w:w="1205" w:type="dxa"/>
          </w:tcPr>
          <w:p w14:paraId="79034655" w14:textId="4528A9FE" w:rsidR="0028250E" w:rsidRDefault="0028250E" w:rsidP="0028250E">
            <w:r>
              <w:t>Electrical</w:t>
            </w:r>
          </w:p>
        </w:tc>
        <w:tc>
          <w:tcPr>
            <w:tcW w:w="1507" w:type="dxa"/>
          </w:tcPr>
          <w:p w14:paraId="0DAE1A87" w14:textId="440E5542" w:rsidR="0028250E" w:rsidRDefault="0028250E" w:rsidP="0028250E">
            <w:r>
              <w:t>MBath</w:t>
            </w:r>
          </w:p>
        </w:tc>
        <w:tc>
          <w:tcPr>
            <w:tcW w:w="5697" w:type="dxa"/>
          </w:tcPr>
          <w:p w14:paraId="6B3C5308" w14:textId="203D8D46" w:rsidR="0028250E" w:rsidRDefault="0028250E" w:rsidP="0028250E">
            <w:r w:rsidRPr="00F11798">
              <w:t>Instantaneous power</w:t>
            </w:r>
            <w:r>
              <w:t xml:space="preserve"> consumption from receptacles on east side of master bathroom </w:t>
            </w:r>
          </w:p>
        </w:tc>
        <w:tc>
          <w:tcPr>
            <w:tcW w:w="1096" w:type="dxa"/>
          </w:tcPr>
          <w:p w14:paraId="044A3745" w14:textId="3F781567" w:rsidR="0028250E" w:rsidRDefault="0028250E" w:rsidP="0028250E">
            <w:r>
              <w:t>W</w:t>
            </w:r>
          </w:p>
        </w:tc>
        <w:tc>
          <w:tcPr>
            <w:tcW w:w="1540" w:type="dxa"/>
          </w:tcPr>
          <w:p w14:paraId="2E371222" w14:textId="2BC870CE" w:rsidR="0028250E" w:rsidRDefault="0028250E" w:rsidP="0028250E">
            <w:r>
              <w:t>Elec, FO</w:t>
            </w:r>
          </w:p>
        </w:tc>
      </w:tr>
      <w:tr w:rsidR="0028250E" w14:paraId="4E7A3841" w14:textId="77777777" w:rsidTr="0028250E">
        <w:tc>
          <w:tcPr>
            <w:tcW w:w="1905" w:type="dxa"/>
            <w:vAlign w:val="bottom"/>
          </w:tcPr>
          <w:p w14:paraId="2DE8A715" w14:textId="3E4CDCDC" w:rsidR="0028250E" w:rsidRDefault="0028250E" w:rsidP="0028250E">
            <w:pPr>
              <w:jc w:val="center"/>
            </w:pPr>
            <w:r>
              <w:rPr>
                <w:rFonts w:ascii="Calibri" w:hAnsi="Calibri"/>
                <w:color w:val="000000"/>
              </w:rPr>
              <w:t>Power - RP BA-4 Plugs - BA2 (South)</w:t>
            </w:r>
          </w:p>
        </w:tc>
        <w:tc>
          <w:tcPr>
            <w:tcW w:w="1205" w:type="dxa"/>
          </w:tcPr>
          <w:p w14:paraId="515E98C9" w14:textId="3FA9FEAE" w:rsidR="0028250E" w:rsidRDefault="0028250E" w:rsidP="0028250E">
            <w:r>
              <w:t>Electrical</w:t>
            </w:r>
          </w:p>
        </w:tc>
        <w:tc>
          <w:tcPr>
            <w:tcW w:w="1507" w:type="dxa"/>
          </w:tcPr>
          <w:p w14:paraId="35182DCA" w14:textId="779C1FDE" w:rsidR="0028250E" w:rsidRDefault="0028250E" w:rsidP="0028250E">
            <w:r>
              <w:t>Bath2</w:t>
            </w:r>
          </w:p>
        </w:tc>
        <w:tc>
          <w:tcPr>
            <w:tcW w:w="5697" w:type="dxa"/>
          </w:tcPr>
          <w:p w14:paraId="7BA15EE5" w14:textId="63BF257A" w:rsidR="0028250E" w:rsidRDefault="0028250E" w:rsidP="0028250E">
            <w:r w:rsidRPr="00F11798">
              <w:t>Instantaneous power</w:t>
            </w:r>
            <w:r>
              <w:t xml:space="preserve"> consumption from receptacles on south side of bathroom 2 </w:t>
            </w:r>
          </w:p>
        </w:tc>
        <w:tc>
          <w:tcPr>
            <w:tcW w:w="1096" w:type="dxa"/>
          </w:tcPr>
          <w:p w14:paraId="78C26016" w14:textId="7CD9E3E2" w:rsidR="0028250E" w:rsidRDefault="0028250E" w:rsidP="0028250E">
            <w:r>
              <w:t>W</w:t>
            </w:r>
          </w:p>
        </w:tc>
        <w:tc>
          <w:tcPr>
            <w:tcW w:w="1540" w:type="dxa"/>
          </w:tcPr>
          <w:p w14:paraId="53ED3795" w14:textId="4529A255" w:rsidR="0028250E" w:rsidRDefault="0028250E" w:rsidP="0028250E">
            <w:r>
              <w:t>Elec, FP</w:t>
            </w:r>
          </w:p>
        </w:tc>
      </w:tr>
      <w:tr w:rsidR="0028250E" w14:paraId="5427B79C" w14:textId="77777777" w:rsidTr="0028250E">
        <w:tc>
          <w:tcPr>
            <w:tcW w:w="1905" w:type="dxa"/>
            <w:vAlign w:val="bottom"/>
          </w:tcPr>
          <w:p w14:paraId="011D9DCF" w14:textId="25C1AEDA" w:rsidR="0028250E" w:rsidRDefault="0028250E" w:rsidP="0028250E">
            <w:pPr>
              <w:jc w:val="center"/>
            </w:pPr>
            <w:r>
              <w:rPr>
                <w:rFonts w:ascii="Calibri" w:hAnsi="Calibri"/>
                <w:color w:val="000000"/>
              </w:rPr>
              <w:t>Power - RP BA-5 Plugs - MBA (West)</w:t>
            </w:r>
          </w:p>
        </w:tc>
        <w:tc>
          <w:tcPr>
            <w:tcW w:w="1205" w:type="dxa"/>
          </w:tcPr>
          <w:p w14:paraId="683BBAEE" w14:textId="22725739" w:rsidR="0028250E" w:rsidRDefault="0028250E" w:rsidP="0028250E">
            <w:r>
              <w:t>Electrical</w:t>
            </w:r>
          </w:p>
        </w:tc>
        <w:tc>
          <w:tcPr>
            <w:tcW w:w="1507" w:type="dxa"/>
          </w:tcPr>
          <w:p w14:paraId="567F2729" w14:textId="1788EEB1" w:rsidR="0028250E" w:rsidRDefault="0028250E" w:rsidP="0028250E">
            <w:r>
              <w:t>MBath</w:t>
            </w:r>
          </w:p>
        </w:tc>
        <w:tc>
          <w:tcPr>
            <w:tcW w:w="5697" w:type="dxa"/>
          </w:tcPr>
          <w:p w14:paraId="670E2802" w14:textId="537A5F92" w:rsidR="0028250E" w:rsidRDefault="0028250E" w:rsidP="0028250E">
            <w:r w:rsidRPr="00F11798">
              <w:t>Instantaneous power</w:t>
            </w:r>
            <w:r>
              <w:t xml:space="preserve"> consumption from receptacles on west side of master bathroom </w:t>
            </w:r>
          </w:p>
        </w:tc>
        <w:tc>
          <w:tcPr>
            <w:tcW w:w="1096" w:type="dxa"/>
          </w:tcPr>
          <w:p w14:paraId="2521C5F2" w14:textId="4E0862A4" w:rsidR="0028250E" w:rsidRDefault="0028250E" w:rsidP="0028250E">
            <w:r>
              <w:t>W</w:t>
            </w:r>
          </w:p>
        </w:tc>
        <w:tc>
          <w:tcPr>
            <w:tcW w:w="1540" w:type="dxa"/>
          </w:tcPr>
          <w:p w14:paraId="1BB39A00" w14:textId="0058A1F8" w:rsidR="0028250E" w:rsidRDefault="0028250E" w:rsidP="0028250E">
            <w:r>
              <w:t>Elec, FQ</w:t>
            </w:r>
          </w:p>
        </w:tc>
      </w:tr>
      <w:tr w:rsidR="0028250E" w14:paraId="180CFCBB" w14:textId="77777777" w:rsidTr="0028250E">
        <w:tc>
          <w:tcPr>
            <w:tcW w:w="1905" w:type="dxa"/>
            <w:vAlign w:val="bottom"/>
          </w:tcPr>
          <w:p w14:paraId="3912DDCE" w14:textId="125DAD40" w:rsidR="0028250E" w:rsidRDefault="0028250E" w:rsidP="0028250E">
            <w:pPr>
              <w:jc w:val="center"/>
            </w:pPr>
            <w:r>
              <w:rPr>
                <w:rFonts w:ascii="Calibri" w:hAnsi="Calibri"/>
                <w:color w:val="000000"/>
              </w:rPr>
              <w:t>Power - RP BA-6 Plugs - BA2 (North)</w:t>
            </w:r>
          </w:p>
        </w:tc>
        <w:tc>
          <w:tcPr>
            <w:tcW w:w="1205" w:type="dxa"/>
          </w:tcPr>
          <w:p w14:paraId="23D4013A" w14:textId="6EA07C65" w:rsidR="0028250E" w:rsidRDefault="0028250E" w:rsidP="0028250E">
            <w:r>
              <w:t>Electrical</w:t>
            </w:r>
          </w:p>
        </w:tc>
        <w:tc>
          <w:tcPr>
            <w:tcW w:w="1507" w:type="dxa"/>
          </w:tcPr>
          <w:p w14:paraId="173FDC4C" w14:textId="1DD11BB7" w:rsidR="0028250E" w:rsidRDefault="0028250E" w:rsidP="0028250E">
            <w:r>
              <w:t>Bath2</w:t>
            </w:r>
          </w:p>
        </w:tc>
        <w:tc>
          <w:tcPr>
            <w:tcW w:w="5697" w:type="dxa"/>
          </w:tcPr>
          <w:p w14:paraId="07F31B5E" w14:textId="50DA96E8" w:rsidR="0028250E" w:rsidRDefault="0028250E" w:rsidP="0028250E">
            <w:r w:rsidRPr="00F11798">
              <w:t>Instantaneous power</w:t>
            </w:r>
            <w:r>
              <w:t xml:space="preserve"> consumption from receptacles on north side of bathroom 2 </w:t>
            </w:r>
          </w:p>
        </w:tc>
        <w:tc>
          <w:tcPr>
            <w:tcW w:w="1096" w:type="dxa"/>
          </w:tcPr>
          <w:p w14:paraId="146D8AC4" w14:textId="32BD0C10" w:rsidR="0028250E" w:rsidRDefault="0028250E" w:rsidP="0028250E">
            <w:r>
              <w:t>W</w:t>
            </w:r>
          </w:p>
        </w:tc>
        <w:tc>
          <w:tcPr>
            <w:tcW w:w="1540" w:type="dxa"/>
          </w:tcPr>
          <w:p w14:paraId="49713BB9" w14:textId="021A93EC" w:rsidR="0028250E" w:rsidRDefault="0028250E" w:rsidP="0028250E">
            <w:r>
              <w:t>Elec, FR</w:t>
            </w:r>
          </w:p>
        </w:tc>
      </w:tr>
      <w:tr w:rsidR="0028250E" w14:paraId="7868BAE6" w14:textId="77777777" w:rsidTr="0028250E">
        <w:tc>
          <w:tcPr>
            <w:tcW w:w="1905" w:type="dxa"/>
            <w:vAlign w:val="bottom"/>
          </w:tcPr>
          <w:p w14:paraId="7A96670D" w14:textId="2ECC31BD" w:rsidR="0028250E" w:rsidRDefault="0028250E" w:rsidP="0028250E">
            <w:pPr>
              <w:jc w:val="center"/>
            </w:pPr>
            <w:r>
              <w:rPr>
                <w:rFonts w:ascii="Calibri" w:hAnsi="Calibri"/>
                <w:color w:val="000000"/>
              </w:rPr>
              <w:t>Power - RP BA-7 Plugs - BR3</w:t>
            </w:r>
          </w:p>
        </w:tc>
        <w:tc>
          <w:tcPr>
            <w:tcW w:w="1205" w:type="dxa"/>
          </w:tcPr>
          <w:p w14:paraId="76FC49B2" w14:textId="5E256B89" w:rsidR="0028250E" w:rsidRDefault="0028250E" w:rsidP="0028250E">
            <w:r>
              <w:t>Electrical</w:t>
            </w:r>
          </w:p>
        </w:tc>
        <w:tc>
          <w:tcPr>
            <w:tcW w:w="1507" w:type="dxa"/>
          </w:tcPr>
          <w:p w14:paraId="47A418B1" w14:textId="5C9B4434" w:rsidR="0028250E" w:rsidRDefault="0028250E" w:rsidP="0028250E">
            <w:r>
              <w:t>Bedroom3</w:t>
            </w:r>
          </w:p>
        </w:tc>
        <w:tc>
          <w:tcPr>
            <w:tcW w:w="5697" w:type="dxa"/>
          </w:tcPr>
          <w:p w14:paraId="7D540ED8" w14:textId="324D2261" w:rsidR="0028250E" w:rsidRDefault="0028250E" w:rsidP="0028250E">
            <w:r w:rsidRPr="00F11798">
              <w:t>Instantaneous power</w:t>
            </w:r>
            <w:r>
              <w:t xml:space="preserve"> consumption from receptacles in bedroom 3 </w:t>
            </w:r>
          </w:p>
        </w:tc>
        <w:tc>
          <w:tcPr>
            <w:tcW w:w="1096" w:type="dxa"/>
          </w:tcPr>
          <w:p w14:paraId="1CCA7ECA" w14:textId="19849D87" w:rsidR="0028250E" w:rsidRDefault="0028250E" w:rsidP="0028250E">
            <w:r>
              <w:t>W</w:t>
            </w:r>
          </w:p>
        </w:tc>
        <w:tc>
          <w:tcPr>
            <w:tcW w:w="1540" w:type="dxa"/>
          </w:tcPr>
          <w:p w14:paraId="1F6ECAD9" w14:textId="6899D475" w:rsidR="0028250E" w:rsidRDefault="0028250E" w:rsidP="0028250E">
            <w:r>
              <w:t>Elec, FS</w:t>
            </w:r>
          </w:p>
        </w:tc>
      </w:tr>
      <w:tr w:rsidR="0028250E" w14:paraId="3D897703" w14:textId="77777777" w:rsidTr="0028250E">
        <w:tc>
          <w:tcPr>
            <w:tcW w:w="1905" w:type="dxa"/>
            <w:vAlign w:val="bottom"/>
          </w:tcPr>
          <w:p w14:paraId="24AC4F58" w14:textId="6A9CF00E" w:rsidR="0028250E" w:rsidRDefault="0028250E" w:rsidP="0028250E">
            <w:pPr>
              <w:jc w:val="center"/>
            </w:pPr>
            <w:r>
              <w:rPr>
                <w:rFonts w:ascii="Calibri" w:hAnsi="Calibri"/>
                <w:color w:val="000000"/>
              </w:rPr>
              <w:t>Power - RP BA-8 Refrigerator</w:t>
            </w:r>
          </w:p>
        </w:tc>
        <w:tc>
          <w:tcPr>
            <w:tcW w:w="1205" w:type="dxa"/>
          </w:tcPr>
          <w:p w14:paraId="016CB252" w14:textId="18054E1D" w:rsidR="0028250E" w:rsidRDefault="0028250E" w:rsidP="0028250E">
            <w:r>
              <w:t>Electrical</w:t>
            </w:r>
          </w:p>
        </w:tc>
        <w:tc>
          <w:tcPr>
            <w:tcW w:w="1507" w:type="dxa"/>
          </w:tcPr>
          <w:p w14:paraId="4201B4FA" w14:textId="1E926862" w:rsidR="0028250E" w:rsidRDefault="0028250E" w:rsidP="0028250E">
            <w:r>
              <w:t>Kitchen</w:t>
            </w:r>
          </w:p>
        </w:tc>
        <w:tc>
          <w:tcPr>
            <w:tcW w:w="5697" w:type="dxa"/>
          </w:tcPr>
          <w:p w14:paraId="5688B5B5" w14:textId="4216751B" w:rsidR="0028250E" w:rsidRDefault="0028250E" w:rsidP="0028250E">
            <w:r w:rsidRPr="00F11798">
              <w:t>Instantaneous power</w:t>
            </w:r>
            <w:r>
              <w:t xml:space="preserve"> consumption by refrigerator </w:t>
            </w:r>
          </w:p>
        </w:tc>
        <w:tc>
          <w:tcPr>
            <w:tcW w:w="1096" w:type="dxa"/>
          </w:tcPr>
          <w:p w14:paraId="55AFD2B8" w14:textId="0F9C041C" w:rsidR="0028250E" w:rsidRDefault="0028250E" w:rsidP="0028250E">
            <w:r>
              <w:t>W</w:t>
            </w:r>
          </w:p>
        </w:tc>
        <w:tc>
          <w:tcPr>
            <w:tcW w:w="1540" w:type="dxa"/>
          </w:tcPr>
          <w:p w14:paraId="5533C13F" w14:textId="72F18A2D" w:rsidR="0028250E" w:rsidRDefault="0028250E" w:rsidP="0028250E">
            <w:r>
              <w:t>Elec, FT</w:t>
            </w:r>
          </w:p>
        </w:tc>
      </w:tr>
      <w:tr w:rsidR="0028250E" w14:paraId="367D3706" w14:textId="77777777" w:rsidTr="0028250E">
        <w:tc>
          <w:tcPr>
            <w:tcW w:w="1905" w:type="dxa"/>
            <w:vAlign w:val="bottom"/>
          </w:tcPr>
          <w:p w14:paraId="44B5E1FA" w14:textId="21B24578" w:rsidR="0028250E" w:rsidRDefault="0028250E" w:rsidP="0028250E">
            <w:pPr>
              <w:jc w:val="center"/>
            </w:pPr>
            <w:r>
              <w:rPr>
                <w:rFonts w:ascii="Calibri" w:hAnsi="Calibri"/>
                <w:color w:val="000000"/>
              </w:rPr>
              <w:t>Power - RP BA-9 Plugs - Kit (Sink)</w:t>
            </w:r>
          </w:p>
        </w:tc>
        <w:tc>
          <w:tcPr>
            <w:tcW w:w="1205" w:type="dxa"/>
          </w:tcPr>
          <w:p w14:paraId="10AB0F2A" w14:textId="35BDE0F0" w:rsidR="0028250E" w:rsidRDefault="0028250E" w:rsidP="0028250E">
            <w:r>
              <w:t xml:space="preserve">Electrical </w:t>
            </w:r>
          </w:p>
        </w:tc>
        <w:tc>
          <w:tcPr>
            <w:tcW w:w="1507" w:type="dxa"/>
          </w:tcPr>
          <w:p w14:paraId="0D71727C" w14:textId="506B1F0B" w:rsidR="0028250E" w:rsidRDefault="0028250E" w:rsidP="0028250E">
            <w:r>
              <w:t>Kitchen</w:t>
            </w:r>
          </w:p>
        </w:tc>
        <w:tc>
          <w:tcPr>
            <w:tcW w:w="5697" w:type="dxa"/>
          </w:tcPr>
          <w:p w14:paraId="5441C9AD" w14:textId="3892CA41" w:rsidR="0028250E" w:rsidRDefault="0028250E" w:rsidP="0028250E">
            <w:r w:rsidRPr="00024452">
              <w:rPr>
                <w:highlight w:val="yellow"/>
              </w:rPr>
              <w:t>*** What is connected to this receptacle?</w:t>
            </w:r>
            <w:r>
              <w:t xml:space="preserve"> </w:t>
            </w:r>
          </w:p>
        </w:tc>
        <w:tc>
          <w:tcPr>
            <w:tcW w:w="1096" w:type="dxa"/>
          </w:tcPr>
          <w:p w14:paraId="7AE2C863" w14:textId="6F566542" w:rsidR="0028250E" w:rsidRDefault="0028250E" w:rsidP="0028250E">
            <w:r>
              <w:t>W</w:t>
            </w:r>
          </w:p>
        </w:tc>
        <w:tc>
          <w:tcPr>
            <w:tcW w:w="1540" w:type="dxa"/>
          </w:tcPr>
          <w:p w14:paraId="692E764C" w14:textId="31A75515" w:rsidR="0028250E" w:rsidRDefault="0028250E" w:rsidP="0028250E">
            <w:r>
              <w:t>Elec, FU</w:t>
            </w:r>
          </w:p>
        </w:tc>
      </w:tr>
      <w:tr w:rsidR="0028250E" w14:paraId="585BFE9D" w14:textId="77777777" w:rsidTr="0028250E">
        <w:tc>
          <w:tcPr>
            <w:tcW w:w="1905" w:type="dxa"/>
            <w:vAlign w:val="bottom"/>
          </w:tcPr>
          <w:p w14:paraId="7F5555E8" w14:textId="4F1FD426" w:rsidR="0028250E" w:rsidRDefault="0028250E" w:rsidP="0028250E">
            <w:pPr>
              <w:jc w:val="center"/>
            </w:pPr>
            <w:r>
              <w:rPr>
                <w:rFonts w:ascii="Calibri" w:hAnsi="Calibri"/>
                <w:color w:val="000000"/>
              </w:rPr>
              <w:t>Power - RP BA-10 Garbage Disposal</w:t>
            </w:r>
          </w:p>
        </w:tc>
        <w:tc>
          <w:tcPr>
            <w:tcW w:w="1205" w:type="dxa"/>
          </w:tcPr>
          <w:p w14:paraId="07CDA856" w14:textId="7265F09C" w:rsidR="0028250E" w:rsidRDefault="0028250E" w:rsidP="0028250E">
            <w:r>
              <w:t xml:space="preserve">Electrical </w:t>
            </w:r>
          </w:p>
        </w:tc>
        <w:tc>
          <w:tcPr>
            <w:tcW w:w="1507" w:type="dxa"/>
          </w:tcPr>
          <w:p w14:paraId="77BF92E0" w14:textId="4BCC7813" w:rsidR="0028250E" w:rsidRDefault="0028250E" w:rsidP="0028250E">
            <w:r>
              <w:t>Kitchen</w:t>
            </w:r>
          </w:p>
        </w:tc>
        <w:tc>
          <w:tcPr>
            <w:tcW w:w="5697" w:type="dxa"/>
          </w:tcPr>
          <w:p w14:paraId="0B729EF4" w14:textId="4D10D19E" w:rsidR="0028250E" w:rsidRDefault="0028250E" w:rsidP="0028250E">
            <w:r w:rsidRPr="00F11798">
              <w:t>Instantaneous power</w:t>
            </w:r>
            <w:r>
              <w:t xml:space="preserve"> consumption by garbage disposal </w:t>
            </w:r>
          </w:p>
        </w:tc>
        <w:tc>
          <w:tcPr>
            <w:tcW w:w="1096" w:type="dxa"/>
          </w:tcPr>
          <w:p w14:paraId="4748A89E" w14:textId="607792EE" w:rsidR="0028250E" w:rsidRDefault="0028250E" w:rsidP="0028250E">
            <w:r>
              <w:t>W</w:t>
            </w:r>
          </w:p>
        </w:tc>
        <w:tc>
          <w:tcPr>
            <w:tcW w:w="1540" w:type="dxa"/>
          </w:tcPr>
          <w:p w14:paraId="49799528" w14:textId="7C093151" w:rsidR="0028250E" w:rsidRDefault="0028250E" w:rsidP="0028250E">
            <w:r>
              <w:t>Elec, FV</w:t>
            </w:r>
          </w:p>
        </w:tc>
      </w:tr>
      <w:tr w:rsidR="0028250E" w14:paraId="40950119" w14:textId="77777777" w:rsidTr="0028250E">
        <w:tc>
          <w:tcPr>
            <w:tcW w:w="1905" w:type="dxa"/>
            <w:vAlign w:val="bottom"/>
          </w:tcPr>
          <w:p w14:paraId="68393BD0" w14:textId="131AA18E" w:rsidR="0028250E" w:rsidRDefault="0028250E" w:rsidP="0028250E">
            <w:pPr>
              <w:jc w:val="center"/>
            </w:pPr>
            <w:r>
              <w:rPr>
                <w:rFonts w:ascii="Calibri" w:hAnsi="Calibri"/>
                <w:color w:val="000000"/>
              </w:rPr>
              <w:t>Power - RP BA-11 Plugs - Kit (Range)</w:t>
            </w:r>
          </w:p>
        </w:tc>
        <w:tc>
          <w:tcPr>
            <w:tcW w:w="1205" w:type="dxa"/>
          </w:tcPr>
          <w:p w14:paraId="76B8972A" w14:textId="427CC2F1" w:rsidR="0028250E" w:rsidRDefault="0028250E" w:rsidP="0028250E">
            <w:r>
              <w:t xml:space="preserve">Electrical </w:t>
            </w:r>
          </w:p>
        </w:tc>
        <w:tc>
          <w:tcPr>
            <w:tcW w:w="1507" w:type="dxa"/>
          </w:tcPr>
          <w:p w14:paraId="228C2916" w14:textId="474F5D02" w:rsidR="0028250E" w:rsidRDefault="0028250E" w:rsidP="0028250E">
            <w:r>
              <w:t>Kitchen</w:t>
            </w:r>
          </w:p>
        </w:tc>
        <w:tc>
          <w:tcPr>
            <w:tcW w:w="5697" w:type="dxa"/>
          </w:tcPr>
          <w:p w14:paraId="7610EA29" w14:textId="527BAE19" w:rsidR="0028250E" w:rsidRDefault="0028250E" w:rsidP="0028250E">
            <w:r w:rsidRPr="00F11798">
              <w:t>Instantaneous power</w:t>
            </w:r>
            <w:r>
              <w:t xml:space="preserve"> consumption by cooktop range </w:t>
            </w:r>
          </w:p>
        </w:tc>
        <w:tc>
          <w:tcPr>
            <w:tcW w:w="1096" w:type="dxa"/>
          </w:tcPr>
          <w:p w14:paraId="01F41771" w14:textId="664C9B56" w:rsidR="0028250E" w:rsidRDefault="0028250E" w:rsidP="0028250E">
            <w:r>
              <w:t>W</w:t>
            </w:r>
          </w:p>
        </w:tc>
        <w:tc>
          <w:tcPr>
            <w:tcW w:w="1540" w:type="dxa"/>
          </w:tcPr>
          <w:p w14:paraId="0C33F6F0" w14:textId="3E5A1488" w:rsidR="0028250E" w:rsidRDefault="0028250E" w:rsidP="0028250E">
            <w:r>
              <w:t>Elec, FW</w:t>
            </w:r>
          </w:p>
        </w:tc>
      </w:tr>
      <w:tr w:rsidR="0028250E" w14:paraId="636E4A9C" w14:textId="77777777" w:rsidTr="0028250E">
        <w:tc>
          <w:tcPr>
            <w:tcW w:w="1905" w:type="dxa"/>
            <w:vAlign w:val="bottom"/>
          </w:tcPr>
          <w:p w14:paraId="65009E6D" w14:textId="7FB47FB3" w:rsidR="0028250E" w:rsidRDefault="0028250E" w:rsidP="0028250E">
            <w:pPr>
              <w:jc w:val="center"/>
            </w:pPr>
            <w:r>
              <w:rPr>
                <w:rFonts w:ascii="Calibri" w:hAnsi="Calibri"/>
                <w:color w:val="000000"/>
              </w:rPr>
              <w:t>Power - RP BA-12 Plugs - Kit Peninsula</w:t>
            </w:r>
          </w:p>
        </w:tc>
        <w:tc>
          <w:tcPr>
            <w:tcW w:w="1205" w:type="dxa"/>
          </w:tcPr>
          <w:p w14:paraId="63CA9F7A" w14:textId="026A48FA" w:rsidR="0028250E" w:rsidRDefault="0028250E" w:rsidP="0028250E">
            <w:r>
              <w:t xml:space="preserve">Electrical </w:t>
            </w:r>
          </w:p>
        </w:tc>
        <w:tc>
          <w:tcPr>
            <w:tcW w:w="1507" w:type="dxa"/>
          </w:tcPr>
          <w:p w14:paraId="6F54F57E" w14:textId="427E481B" w:rsidR="0028250E" w:rsidRDefault="0028250E" w:rsidP="0028250E">
            <w:r>
              <w:t>Kitchen</w:t>
            </w:r>
          </w:p>
        </w:tc>
        <w:tc>
          <w:tcPr>
            <w:tcW w:w="5697" w:type="dxa"/>
          </w:tcPr>
          <w:p w14:paraId="295ACB60" w14:textId="042F7233" w:rsidR="0028250E" w:rsidRDefault="0028250E" w:rsidP="0028250E">
            <w:r w:rsidRPr="00F11798">
              <w:t>Instantaneous power</w:t>
            </w:r>
            <w:r>
              <w:t xml:space="preserve"> consumption by </w:t>
            </w:r>
            <w:r w:rsidRPr="00024452">
              <w:rPr>
                <w:highlight w:val="yellow"/>
              </w:rPr>
              <w:t>????</w:t>
            </w:r>
            <w:r>
              <w:t xml:space="preserve"> </w:t>
            </w:r>
          </w:p>
        </w:tc>
        <w:tc>
          <w:tcPr>
            <w:tcW w:w="1096" w:type="dxa"/>
          </w:tcPr>
          <w:p w14:paraId="1B38EB3B" w14:textId="23F01B25" w:rsidR="0028250E" w:rsidRDefault="0028250E" w:rsidP="0028250E">
            <w:r>
              <w:t>W</w:t>
            </w:r>
          </w:p>
        </w:tc>
        <w:tc>
          <w:tcPr>
            <w:tcW w:w="1540" w:type="dxa"/>
          </w:tcPr>
          <w:p w14:paraId="71A5099A" w14:textId="7D6ED767" w:rsidR="0028250E" w:rsidRDefault="0028250E" w:rsidP="0028250E">
            <w:r>
              <w:t>Elec, FX</w:t>
            </w:r>
          </w:p>
        </w:tc>
      </w:tr>
      <w:tr w:rsidR="0028250E" w14:paraId="764C6978" w14:textId="77777777" w:rsidTr="0028250E">
        <w:tc>
          <w:tcPr>
            <w:tcW w:w="1905" w:type="dxa"/>
            <w:vAlign w:val="bottom"/>
          </w:tcPr>
          <w:p w14:paraId="51B6CC77" w14:textId="4A94024B" w:rsidR="0028250E" w:rsidRDefault="0028250E" w:rsidP="0028250E">
            <w:pPr>
              <w:jc w:val="center"/>
            </w:pPr>
            <w:r>
              <w:rPr>
                <w:rFonts w:ascii="Calibri" w:hAnsi="Calibri"/>
                <w:color w:val="000000"/>
              </w:rPr>
              <w:t>Power - RP BA-14 Microwave</w:t>
            </w:r>
          </w:p>
        </w:tc>
        <w:tc>
          <w:tcPr>
            <w:tcW w:w="1205" w:type="dxa"/>
          </w:tcPr>
          <w:p w14:paraId="6CCED75B" w14:textId="7A7C13CE" w:rsidR="0028250E" w:rsidRDefault="0028250E" w:rsidP="0028250E">
            <w:r>
              <w:t xml:space="preserve">Electrical </w:t>
            </w:r>
          </w:p>
        </w:tc>
        <w:tc>
          <w:tcPr>
            <w:tcW w:w="1507" w:type="dxa"/>
          </w:tcPr>
          <w:p w14:paraId="5628AE00" w14:textId="0510B080" w:rsidR="0028250E" w:rsidRDefault="0028250E" w:rsidP="0028250E">
            <w:r>
              <w:t>Kitchen</w:t>
            </w:r>
          </w:p>
        </w:tc>
        <w:tc>
          <w:tcPr>
            <w:tcW w:w="5697" w:type="dxa"/>
          </w:tcPr>
          <w:p w14:paraId="71A81E39" w14:textId="2949CA89" w:rsidR="0028250E" w:rsidRDefault="0028250E" w:rsidP="0028250E">
            <w:r w:rsidRPr="00F11798">
              <w:t>Instantaneous power</w:t>
            </w:r>
            <w:r>
              <w:t xml:space="preserve"> consumption by microwave oven </w:t>
            </w:r>
          </w:p>
        </w:tc>
        <w:tc>
          <w:tcPr>
            <w:tcW w:w="1096" w:type="dxa"/>
          </w:tcPr>
          <w:p w14:paraId="599C63F2" w14:textId="4D4E194E" w:rsidR="0028250E" w:rsidRDefault="0028250E" w:rsidP="0028250E">
            <w:r>
              <w:t>W</w:t>
            </w:r>
          </w:p>
        </w:tc>
        <w:tc>
          <w:tcPr>
            <w:tcW w:w="1540" w:type="dxa"/>
          </w:tcPr>
          <w:p w14:paraId="5FB322D7" w14:textId="000F518D" w:rsidR="0028250E" w:rsidRDefault="0028250E" w:rsidP="0028250E">
            <w:r>
              <w:t>Elec, FZ</w:t>
            </w:r>
          </w:p>
        </w:tc>
      </w:tr>
      <w:tr w:rsidR="0028250E" w14:paraId="74C011EB" w14:textId="77777777" w:rsidTr="0028250E">
        <w:tc>
          <w:tcPr>
            <w:tcW w:w="1905" w:type="dxa"/>
            <w:vAlign w:val="bottom"/>
          </w:tcPr>
          <w:p w14:paraId="00868639" w14:textId="2B28D249" w:rsidR="0028250E" w:rsidRDefault="0028250E" w:rsidP="0028250E">
            <w:pPr>
              <w:jc w:val="center"/>
            </w:pPr>
            <w:r>
              <w:rPr>
                <w:rFonts w:ascii="Calibri" w:hAnsi="Calibri"/>
                <w:color w:val="000000"/>
              </w:rPr>
              <w:lastRenderedPageBreak/>
              <w:t>Power - RP BA-21 Plugs - 2nd Floor</w:t>
            </w:r>
          </w:p>
        </w:tc>
        <w:tc>
          <w:tcPr>
            <w:tcW w:w="1205" w:type="dxa"/>
          </w:tcPr>
          <w:p w14:paraId="43D7FB18" w14:textId="7F660C71" w:rsidR="0028250E" w:rsidRDefault="0028250E" w:rsidP="0028250E">
            <w:r>
              <w:t>Electrical</w:t>
            </w:r>
          </w:p>
        </w:tc>
        <w:tc>
          <w:tcPr>
            <w:tcW w:w="1507" w:type="dxa"/>
          </w:tcPr>
          <w:p w14:paraId="4FC89F03" w14:textId="08F84C61" w:rsidR="0028250E" w:rsidRDefault="0028250E" w:rsidP="0028250E">
            <w:r>
              <w:t>Bath2</w:t>
            </w:r>
          </w:p>
        </w:tc>
        <w:tc>
          <w:tcPr>
            <w:tcW w:w="5697" w:type="dxa"/>
          </w:tcPr>
          <w:p w14:paraId="5E890C7B" w14:textId="480855BB" w:rsidR="0028250E" w:rsidRDefault="0028250E" w:rsidP="0028250E">
            <w:r w:rsidRPr="00F11798">
              <w:t>Instantaneous power</w:t>
            </w:r>
            <w:r>
              <w:t xml:space="preserve"> consumption from receptacles in bathroom 2 </w:t>
            </w:r>
          </w:p>
        </w:tc>
        <w:tc>
          <w:tcPr>
            <w:tcW w:w="1096" w:type="dxa"/>
          </w:tcPr>
          <w:p w14:paraId="4AB0B515" w14:textId="482DAE63" w:rsidR="0028250E" w:rsidRDefault="0028250E" w:rsidP="0028250E">
            <w:r>
              <w:t>W</w:t>
            </w:r>
          </w:p>
        </w:tc>
        <w:tc>
          <w:tcPr>
            <w:tcW w:w="1540" w:type="dxa"/>
          </w:tcPr>
          <w:p w14:paraId="781FBDC4" w14:textId="4C2F539F" w:rsidR="0028250E" w:rsidRDefault="0028250E" w:rsidP="0028250E">
            <w:r>
              <w:t>Elec, GG</w:t>
            </w:r>
          </w:p>
        </w:tc>
      </w:tr>
      <w:tr w:rsidR="0028250E" w14:paraId="2DE66ACF" w14:textId="77777777" w:rsidTr="0028250E">
        <w:tc>
          <w:tcPr>
            <w:tcW w:w="1905" w:type="dxa"/>
            <w:vAlign w:val="bottom"/>
          </w:tcPr>
          <w:p w14:paraId="75E8CC25" w14:textId="58180898" w:rsidR="0028250E" w:rsidRDefault="0028250E" w:rsidP="0028250E">
            <w:pPr>
              <w:jc w:val="center"/>
            </w:pPr>
            <w:r>
              <w:rPr>
                <w:rFonts w:ascii="Calibri" w:hAnsi="Calibri"/>
                <w:color w:val="000000"/>
              </w:rPr>
              <w:t>Power - RP BA-23 Spare</w:t>
            </w:r>
          </w:p>
        </w:tc>
        <w:tc>
          <w:tcPr>
            <w:tcW w:w="1205" w:type="dxa"/>
          </w:tcPr>
          <w:p w14:paraId="7EECA23F" w14:textId="77777777" w:rsidR="0028250E" w:rsidRDefault="0028250E" w:rsidP="0028250E"/>
        </w:tc>
        <w:tc>
          <w:tcPr>
            <w:tcW w:w="1507" w:type="dxa"/>
          </w:tcPr>
          <w:p w14:paraId="57194000" w14:textId="77777777" w:rsidR="0028250E" w:rsidRDefault="0028250E" w:rsidP="0028250E"/>
        </w:tc>
        <w:tc>
          <w:tcPr>
            <w:tcW w:w="5697" w:type="dxa"/>
          </w:tcPr>
          <w:p w14:paraId="7EB9163D" w14:textId="10FB9403" w:rsidR="0028250E" w:rsidRDefault="0028250E" w:rsidP="0028250E">
            <w:r w:rsidRPr="00024452">
              <w:rPr>
                <w:highlight w:val="yellow"/>
              </w:rPr>
              <w:t>?????</w:t>
            </w:r>
          </w:p>
        </w:tc>
        <w:tc>
          <w:tcPr>
            <w:tcW w:w="1096" w:type="dxa"/>
          </w:tcPr>
          <w:p w14:paraId="1D9724FD" w14:textId="1B87D8C5" w:rsidR="0028250E" w:rsidRDefault="0028250E" w:rsidP="0028250E">
            <w:r>
              <w:t>W</w:t>
            </w:r>
          </w:p>
        </w:tc>
        <w:tc>
          <w:tcPr>
            <w:tcW w:w="1540" w:type="dxa"/>
          </w:tcPr>
          <w:p w14:paraId="4A72B715" w14:textId="38E3B5C6" w:rsidR="0028250E" w:rsidRDefault="0028250E" w:rsidP="0028250E">
            <w:r>
              <w:t>Elec, GI</w:t>
            </w:r>
          </w:p>
        </w:tc>
      </w:tr>
      <w:tr w:rsidR="0028250E" w14:paraId="08D177F5" w14:textId="77777777" w:rsidTr="0028250E">
        <w:tc>
          <w:tcPr>
            <w:tcW w:w="1905" w:type="dxa"/>
            <w:vAlign w:val="bottom"/>
          </w:tcPr>
          <w:p w14:paraId="69D71452" w14:textId="2D0E9366" w:rsidR="0028250E" w:rsidRDefault="0028250E" w:rsidP="0028250E">
            <w:pPr>
              <w:jc w:val="center"/>
            </w:pPr>
            <w:r>
              <w:rPr>
                <w:rFonts w:ascii="Calibri" w:hAnsi="Calibri"/>
                <w:color w:val="000000"/>
              </w:rPr>
              <w:t>Power - RP BA-24 ACCU-1  (1of2)</w:t>
            </w:r>
          </w:p>
        </w:tc>
        <w:tc>
          <w:tcPr>
            <w:tcW w:w="1205" w:type="dxa"/>
          </w:tcPr>
          <w:p w14:paraId="7B336E25" w14:textId="77777777" w:rsidR="0028250E" w:rsidRDefault="0028250E" w:rsidP="0028250E"/>
        </w:tc>
        <w:tc>
          <w:tcPr>
            <w:tcW w:w="1507" w:type="dxa"/>
          </w:tcPr>
          <w:p w14:paraId="7F1571E8" w14:textId="77777777" w:rsidR="0028250E" w:rsidRDefault="0028250E" w:rsidP="0028250E"/>
        </w:tc>
        <w:tc>
          <w:tcPr>
            <w:tcW w:w="5697" w:type="dxa"/>
          </w:tcPr>
          <w:p w14:paraId="74BFC3D8" w14:textId="1E6A02B2" w:rsidR="0028250E" w:rsidRDefault="0028250E" w:rsidP="0028250E">
            <w:r w:rsidRPr="00024452">
              <w:rPr>
                <w:highlight w:val="yellow"/>
              </w:rPr>
              <w:t>?????</w:t>
            </w:r>
          </w:p>
        </w:tc>
        <w:tc>
          <w:tcPr>
            <w:tcW w:w="1096" w:type="dxa"/>
          </w:tcPr>
          <w:p w14:paraId="7BC92B54" w14:textId="4593B803" w:rsidR="0028250E" w:rsidRDefault="0028250E" w:rsidP="0028250E">
            <w:r>
              <w:t>W</w:t>
            </w:r>
          </w:p>
        </w:tc>
        <w:tc>
          <w:tcPr>
            <w:tcW w:w="1540" w:type="dxa"/>
          </w:tcPr>
          <w:p w14:paraId="6F902B13" w14:textId="7AE7B504" w:rsidR="0028250E" w:rsidRDefault="0028250E" w:rsidP="0028250E">
            <w:r>
              <w:t>Elec, GJ</w:t>
            </w:r>
          </w:p>
        </w:tc>
      </w:tr>
      <w:tr w:rsidR="0028250E" w14:paraId="12B776CD" w14:textId="77777777" w:rsidTr="0028250E">
        <w:tc>
          <w:tcPr>
            <w:tcW w:w="1905" w:type="dxa"/>
            <w:vAlign w:val="bottom"/>
          </w:tcPr>
          <w:p w14:paraId="7CA4C2ED" w14:textId="23398447" w:rsidR="0028250E" w:rsidRDefault="0028250E" w:rsidP="0028250E">
            <w:pPr>
              <w:jc w:val="center"/>
            </w:pPr>
            <w:r>
              <w:rPr>
                <w:rFonts w:ascii="Calibri" w:hAnsi="Calibri"/>
                <w:color w:val="000000"/>
              </w:rPr>
              <w:t>Power - RP BA-26 ACCU-1  (2of2)</w:t>
            </w:r>
          </w:p>
        </w:tc>
        <w:tc>
          <w:tcPr>
            <w:tcW w:w="1205" w:type="dxa"/>
          </w:tcPr>
          <w:p w14:paraId="57D6F6CE" w14:textId="77777777" w:rsidR="0028250E" w:rsidRDefault="0028250E" w:rsidP="0028250E"/>
        </w:tc>
        <w:tc>
          <w:tcPr>
            <w:tcW w:w="1507" w:type="dxa"/>
          </w:tcPr>
          <w:p w14:paraId="6CC72EA6" w14:textId="77777777" w:rsidR="0028250E" w:rsidRDefault="0028250E" w:rsidP="0028250E"/>
        </w:tc>
        <w:tc>
          <w:tcPr>
            <w:tcW w:w="5697" w:type="dxa"/>
          </w:tcPr>
          <w:p w14:paraId="30559323" w14:textId="63F624B4" w:rsidR="0028250E" w:rsidRDefault="0028250E" w:rsidP="0028250E">
            <w:r w:rsidRPr="00024452">
              <w:rPr>
                <w:highlight w:val="yellow"/>
              </w:rPr>
              <w:t>?????</w:t>
            </w:r>
          </w:p>
        </w:tc>
        <w:tc>
          <w:tcPr>
            <w:tcW w:w="1096" w:type="dxa"/>
          </w:tcPr>
          <w:p w14:paraId="5DFA70DE" w14:textId="4F0718A4" w:rsidR="0028250E" w:rsidRDefault="0028250E" w:rsidP="0028250E">
            <w:r>
              <w:t>W</w:t>
            </w:r>
          </w:p>
        </w:tc>
        <w:tc>
          <w:tcPr>
            <w:tcW w:w="1540" w:type="dxa"/>
          </w:tcPr>
          <w:p w14:paraId="6BC8D59A" w14:textId="5D64655F" w:rsidR="0028250E" w:rsidRDefault="0028250E" w:rsidP="0028250E">
            <w:r>
              <w:t>Elec, GL</w:t>
            </w:r>
          </w:p>
        </w:tc>
      </w:tr>
      <w:tr w:rsidR="0028250E" w14:paraId="43F32CE9" w14:textId="77777777" w:rsidTr="0028250E">
        <w:tc>
          <w:tcPr>
            <w:tcW w:w="1905" w:type="dxa"/>
            <w:vAlign w:val="bottom"/>
          </w:tcPr>
          <w:p w14:paraId="17911FFD" w14:textId="7094518F" w:rsidR="0028250E" w:rsidRDefault="0028250E" w:rsidP="0028250E">
            <w:pPr>
              <w:jc w:val="center"/>
            </w:pPr>
            <w:r>
              <w:rPr>
                <w:rFonts w:ascii="Calibri" w:hAnsi="Calibri"/>
                <w:color w:val="000000"/>
              </w:rPr>
              <w:t>Power - RP BA-29 Plugs - BR2</w:t>
            </w:r>
          </w:p>
        </w:tc>
        <w:tc>
          <w:tcPr>
            <w:tcW w:w="1205" w:type="dxa"/>
          </w:tcPr>
          <w:p w14:paraId="3584EDCD" w14:textId="74EAF683" w:rsidR="0028250E" w:rsidRDefault="0028250E" w:rsidP="0028250E">
            <w:r>
              <w:t>Electrical</w:t>
            </w:r>
          </w:p>
        </w:tc>
        <w:tc>
          <w:tcPr>
            <w:tcW w:w="1507" w:type="dxa"/>
          </w:tcPr>
          <w:p w14:paraId="47A3907D" w14:textId="74FFF9B8" w:rsidR="0028250E" w:rsidRDefault="0028250E" w:rsidP="0028250E">
            <w:r>
              <w:t>Bedroom2</w:t>
            </w:r>
          </w:p>
        </w:tc>
        <w:tc>
          <w:tcPr>
            <w:tcW w:w="5697" w:type="dxa"/>
          </w:tcPr>
          <w:p w14:paraId="68EADC08" w14:textId="4752A25F" w:rsidR="0028250E" w:rsidRDefault="0028250E" w:rsidP="0028250E">
            <w:r w:rsidRPr="00F11798">
              <w:t>Instantaneous power</w:t>
            </w:r>
            <w:r>
              <w:t xml:space="preserve"> consumption from receptacles in bedroom 2 </w:t>
            </w:r>
          </w:p>
        </w:tc>
        <w:tc>
          <w:tcPr>
            <w:tcW w:w="1096" w:type="dxa"/>
          </w:tcPr>
          <w:p w14:paraId="150809D5" w14:textId="5E492557" w:rsidR="0028250E" w:rsidRDefault="0028250E" w:rsidP="0028250E">
            <w:r>
              <w:t>W</w:t>
            </w:r>
          </w:p>
        </w:tc>
        <w:tc>
          <w:tcPr>
            <w:tcW w:w="1540" w:type="dxa"/>
          </w:tcPr>
          <w:p w14:paraId="706DEB92" w14:textId="3DC945BA" w:rsidR="0028250E" w:rsidRDefault="0028250E" w:rsidP="0028250E">
            <w:r>
              <w:t>Elec, GO</w:t>
            </w:r>
          </w:p>
        </w:tc>
      </w:tr>
      <w:tr w:rsidR="0028250E" w14:paraId="54BF7EDB" w14:textId="77777777" w:rsidTr="0028250E">
        <w:tc>
          <w:tcPr>
            <w:tcW w:w="1905" w:type="dxa"/>
            <w:vAlign w:val="bottom"/>
          </w:tcPr>
          <w:p w14:paraId="60000E7C" w14:textId="0509DCE1" w:rsidR="0028250E" w:rsidRDefault="0028250E" w:rsidP="0028250E">
            <w:pPr>
              <w:jc w:val="center"/>
            </w:pPr>
            <w:r>
              <w:rPr>
                <w:rFonts w:ascii="Calibri" w:hAnsi="Calibri"/>
                <w:color w:val="000000"/>
              </w:rPr>
              <w:t>Power - RP BA-31 Plugs - MBR</w:t>
            </w:r>
          </w:p>
        </w:tc>
        <w:tc>
          <w:tcPr>
            <w:tcW w:w="1205" w:type="dxa"/>
          </w:tcPr>
          <w:p w14:paraId="7D389092" w14:textId="1DE080EF" w:rsidR="0028250E" w:rsidRDefault="0028250E" w:rsidP="0028250E">
            <w:r>
              <w:t>Electrical</w:t>
            </w:r>
          </w:p>
        </w:tc>
        <w:tc>
          <w:tcPr>
            <w:tcW w:w="1507" w:type="dxa"/>
          </w:tcPr>
          <w:p w14:paraId="7E0F35F5" w14:textId="48BF25CB" w:rsidR="0028250E" w:rsidRDefault="0028250E" w:rsidP="0028250E">
            <w:r>
              <w:t>MBedroom</w:t>
            </w:r>
          </w:p>
        </w:tc>
        <w:tc>
          <w:tcPr>
            <w:tcW w:w="5697" w:type="dxa"/>
          </w:tcPr>
          <w:p w14:paraId="28960133" w14:textId="5A70EA31" w:rsidR="0028250E" w:rsidRDefault="0028250E" w:rsidP="0028250E">
            <w:r w:rsidRPr="00F11798">
              <w:t>Instantaneous power</w:t>
            </w:r>
            <w:r>
              <w:t xml:space="preserve"> consumption from receptacles in master bedroom </w:t>
            </w:r>
          </w:p>
        </w:tc>
        <w:tc>
          <w:tcPr>
            <w:tcW w:w="1096" w:type="dxa"/>
          </w:tcPr>
          <w:p w14:paraId="1DB8CB7C" w14:textId="372A6BAC" w:rsidR="0028250E" w:rsidRDefault="0028250E" w:rsidP="0028250E">
            <w:r>
              <w:t>W</w:t>
            </w:r>
          </w:p>
        </w:tc>
        <w:tc>
          <w:tcPr>
            <w:tcW w:w="1540" w:type="dxa"/>
          </w:tcPr>
          <w:p w14:paraId="5563123D" w14:textId="1D0E6BAA" w:rsidR="0028250E" w:rsidRDefault="0028250E" w:rsidP="0028250E">
            <w:r>
              <w:t>Elec, GQ</w:t>
            </w:r>
          </w:p>
        </w:tc>
      </w:tr>
      <w:tr w:rsidR="0028250E" w14:paraId="69F67391" w14:textId="77777777" w:rsidTr="0028250E">
        <w:tc>
          <w:tcPr>
            <w:tcW w:w="1905" w:type="dxa"/>
            <w:vAlign w:val="bottom"/>
          </w:tcPr>
          <w:p w14:paraId="2325ECCA" w14:textId="666B5603" w:rsidR="0028250E" w:rsidRDefault="0028250E" w:rsidP="0028250E">
            <w:pPr>
              <w:jc w:val="center"/>
            </w:pPr>
            <w:r>
              <w:rPr>
                <w:rFonts w:ascii="Calibri" w:hAnsi="Calibri"/>
                <w:color w:val="000000"/>
              </w:rPr>
              <w:t>Power - RP BA-32 Lights - 1st FloorA</w:t>
            </w:r>
          </w:p>
        </w:tc>
        <w:tc>
          <w:tcPr>
            <w:tcW w:w="1205" w:type="dxa"/>
          </w:tcPr>
          <w:p w14:paraId="00F9C918" w14:textId="3D61AB75" w:rsidR="0028250E" w:rsidRDefault="0028250E" w:rsidP="0028250E">
            <w:r>
              <w:t>Lighting</w:t>
            </w:r>
          </w:p>
        </w:tc>
        <w:tc>
          <w:tcPr>
            <w:tcW w:w="1507" w:type="dxa"/>
          </w:tcPr>
          <w:p w14:paraId="09A44AAE" w14:textId="66FB83BD" w:rsidR="0028250E" w:rsidRDefault="0028250E" w:rsidP="0028250E">
            <w:r>
              <w:t>Living Room</w:t>
            </w:r>
          </w:p>
        </w:tc>
        <w:tc>
          <w:tcPr>
            <w:tcW w:w="5697" w:type="dxa"/>
          </w:tcPr>
          <w:p w14:paraId="7ED1A816" w14:textId="677E1CFD" w:rsidR="0028250E" w:rsidRDefault="0028250E" w:rsidP="0028250E">
            <w:r w:rsidRPr="00F11798">
              <w:t>Instantaneous power</w:t>
            </w:r>
            <w:r>
              <w:t xml:space="preserve"> consumption by lighting in living room </w:t>
            </w:r>
          </w:p>
        </w:tc>
        <w:tc>
          <w:tcPr>
            <w:tcW w:w="1096" w:type="dxa"/>
          </w:tcPr>
          <w:p w14:paraId="4C2A4625" w14:textId="717182FE" w:rsidR="0028250E" w:rsidRDefault="0028250E" w:rsidP="0028250E">
            <w:r>
              <w:t>W</w:t>
            </w:r>
          </w:p>
        </w:tc>
        <w:tc>
          <w:tcPr>
            <w:tcW w:w="1540" w:type="dxa"/>
          </w:tcPr>
          <w:p w14:paraId="0CD1DC20" w14:textId="456F1D6F" w:rsidR="0028250E" w:rsidRDefault="0028250E" w:rsidP="0028250E">
            <w:r>
              <w:t>Elec, GR</w:t>
            </w:r>
          </w:p>
        </w:tc>
      </w:tr>
      <w:tr w:rsidR="0028250E" w14:paraId="658F8B5C" w14:textId="77777777" w:rsidTr="0028250E">
        <w:tc>
          <w:tcPr>
            <w:tcW w:w="1905" w:type="dxa"/>
            <w:vAlign w:val="bottom"/>
          </w:tcPr>
          <w:p w14:paraId="6F1F50D9" w14:textId="3ECFACB9" w:rsidR="0028250E" w:rsidRDefault="0028250E" w:rsidP="0028250E">
            <w:pPr>
              <w:jc w:val="center"/>
            </w:pPr>
            <w:r>
              <w:rPr>
                <w:rFonts w:ascii="Calibri" w:hAnsi="Calibri"/>
                <w:color w:val="000000"/>
              </w:rPr>
              <w:t>Power - RP BA-34 Lights - 1st FloorB</w:t>
            </w:r>
          </w:p>
        </w:tc>
        <w:tc>
          <w:tcPr>
            <w:tcW w:w="1205" w:type="dxa"/>
          </w:tcPr>
          <w:p w14:paraId="1F6D7F02" w14:textId="7B3588CE" w:rsidR="0028250E" w:rsidRDefault="0028250E" w:rsidP="0028250E">
            <w:r>
              <w:t>Lighting</w:t>
            </w:r>
          </w:p>
        </w:tc>
        <w:tc>
          <w:tcPr>
            <w:tcW w:w="1507" w:type="dxa"/>
          </w:tcPr>
          <w:p w14:paraId="46AE320A" w14:textId="77777777" w:rsidR="0028250E" w:rsidRDefault="0028250E" w:rsidP="0028250E"/>
        </w:tc>
        <w:tc>
          <w:tcPr>
            <w:tcW w:w="5697" w:type="dxa"/>
          </w:tcPr>
          <w:p w14:paraId="23C279F5" w14:textId="4FCE3B59" w:rsidR="0028250E" w:rsidRDefault="0028250E" w:rsidP="0028250E">
            <w:r w:rsidRPr="00402A23">
              <w:rPr>
                <w:highlight w:val="yellow"/>
              </w:rPr>
              <w:t>?????</w:t>
            </w:r>
          </w:p>
        </w:tc>
        <w:tc>
          <w:tcPr>
            <w:tcW w:w="1096" w:type="dxa"/>
          </w:tcPr>
          <w:p w14:paraId="76CD7B0D" w14:textId="2ABB3E7D" w:rsidR="0028250E" w:rsidRDefault="0028250E" w:rsidP="0028250E">
            <w:r>
              <w:t>W</w:t>
            </w:r>
          </w:p>
        </w:tc>
        <w:tc>
          <w:tcPr>
            <w:tcW w:w="1540" w:type="dxa"/>
          </w:tcPr>
          <w:p w14:paraId="43F693C3" w14:textId="024ABF14" w:rsidR="0028250E" w:rsidRDefault="0028250E" w:rsidP="0028250E">
            <w:r>
              <w:t>Elec, GT</w:t>
            </w:r>
          </w:p>
        </w:tc>
      </w:tr>
      <w:tr w:rsidR="0028250E" w14:paraId="7CCED44F" w14:textId="77777777" w:rsidTr="0028250E">
        <w:tc>
          <w:tcPr>
            <w:tcW w:w="1905" w:type="dxa"/>
            <w:vAlign w:val="bottom"/>
          </w:tcPr>
          <w:p w14:paraId="5CB54488" w14:textId="402203CF" w:rsidR="0028250E" w:rsidRDefault="0028250E" w:rsidP="0028250E">
            <w:pPr>
              <w:jc w:val="center"/>
            </w:pPr>
            <w:r>
              <w:rPr>
                <w:rFonts w:ascii="Calibri" w:hAnsi="Calibri"/>
                <w:color w:val="000000"/>
              </w:rPr>
              <w:t>Power - RP BA-40 Dishwasher</w:t>
            </w:r>
          </w:p>
        </w:tc>
        <w:tc>
          <w:tcPr>
            <w:tcW w:w="1205" w:type="dxa"/>
          </w:tcPr>
          <w:p w14:paraId="3112F325" w14:textId="35C7B08E" w:rsidR="0028250E" w:rsidRDefault="0028250E" w:rsidP="0028250E">
            <w:r>
              <w:t>Electrical</w:t>
            </w:r>
          </w:p>
        </w:tc>
        <w:tc>
          <w:tcPr>
            <w:tcW w:w="1507" w:type="dxa"/>
          </w:tcPr>
          <w:p w14:paraId="3F069D38" w14:textId="48CD0EA7" w:rsidR="0028250E" w:rsidRDefault="0028250E" w:rsidP="0028250E">
            <w:r>
              <w:t>Kitchen</w:t>
            </w:r>
          </w:p>
        </w:tc>
        <w:tc>
          <w:tcPr>
            <w:tcW w:w="5697" w:type="dxa"/>
          </w:tcPr>
          <w:p w14:paraId="7BCA51D2" w14:textId="03027D52" w:rsidR="0028250E" w:rsidRDefault="0028250E" w:rsidP="0028250E">
            <w:r w:rsidRPr="00F11798">
              <w:t>Instantaneous power</w:t>
            </w:r>
            <w:r>
              <w:t xml:space="preserve"> consumption by dishwasher </w:t>
            </w:r>
          </w:p>
        </w:tc>
        <w:tc>
          <w:tcPr>
            <w:tcW w:w="1096" w:type="dxa"/>
          </w:tcPr>
          <w:p w14:paraId="1BB1D562" w14:textId="6C5910C2" w:rsidR="0028250E" w:rsidRDefault="0028250E" w:rsidP="0028250E">
            <w:r>
              <w:t>W</w:t>
            </w:r>
          </w:p>
        </w:tc>
        <w:tc>
          <w:tcPr>
            <w:tcW w:w="1540" w:type="dxa"/>
          </w:tcPr>
          <w:p w14:paraId="1053E041" w14:textId="5252D02A" w:rsidR="0028250E" w:rsidRDefault="0028250E" w:rsidP="0028250E">
            <w:r>
              <w:t>Elec, GZ</w:t>
            </w:r>
          </w:p>
        </w:tc>
      </w:tr>
      <w:tr w:rsidR="0028250E" w14:paraId="7920DC96" w14:textId="77777777" w:rsidTr="0028250E">
        <w:tc>
          <w:tcPr>
            <w:tcW w:w="1905" w:type="dxa"/>
            <w:vAlign w:val="bottom"/>
          </w:tcPr>
          <w:p w14:paraId="07F5BBF9" w14:textId="73F8E46D" w:rsidR="0028250E" w:rsidRDefault="0028250E" w:rsidP="0028250E">
            <w:pPr>
              <w:jc w:val="center"/>
            </w:pPr>
            <w:r>
              <w:rPr>
                <w:rFonts w:ascii="Calibri" w:hAnsi="Calibri"/>
                <w:color w:val="000000"/>
              </w:rPr>
              <w:t>Power - RP BB-1 Plugs - GSHP Instrumentation</w:t>
            </w:r>
          </w:p>
        </w:tc>
        <w:tc>
          <w:tcPr>
            <w:tcW w:w="1205" w:type="dxa"/>
          </w:tcPr>
          <w:p w14:paraId="7938E538" w14:textId="769B2339" w:rsidR="0028250E" w:rsidRDefault="0028250E" w:rsidP="0028250E">
            <w:r>
              <w:t>Instr</w:t>
            </w:r>
          </w:p>
        </w:tc>
        <w:tc>
          <w:tcPr>
            <w:tcW w:w="1507" w:type="dxa"/>
          </w:tcPr>
          <w:p w14:paraId="16BE842A" w14:textId="38A34309" w:rsidR="0028250E" w:rsidRDefault="0028250E" w:rsidP="0028250E">
            <w:r>
              <w:t>Basement</w:t>
            </w:r>
          </w:p>
        </w:tc>
        <w:tc>
          <w:tcPr>
            <w:tcW w:w="5697" w:type="dxa"/>
          </w:tcPr>
          <w:p w14:paraId="25E10B9D" w14:textId="1CF0A7A9" w:rsidR="0028250E" w:rsidRDefault="0028250E" w:rsidP="0028250E">
            <w:r w:rsidRPr="00F11798">
              <w:t>Instantaneous power</w:t>
            </w:r>
            <w:r>
              <w:t xml:space="preserve"> consumption by instrumentation connected to ground source heat pump test apparatus</w:t>
            </w:r>
          </w:p>
        </w:tc>
        <w:tc>
          <w:tcPr>
            <w:tcW w:w="1096" w:type="dxa"/>
          </w:tcPr>
          <w:p w14:paraId="45873D08" w14:textId="2FE4CA07" w:rsidR="0028250E" w:rsidRDefault="0028250E" w:rsidP="0028250E">
            <w:r>
              <w:t>W</w:t>
            </w:r>
          </w:p>
        </w:tc>
        <w:tc>
          <w:tcPr>
            <w:tcW w:w="1540" w:type="dxa"/>
          </w:tcPr>
          <w:p w14:paraId="703D422E" w14:textId="63D06CB1" w:rsidR="0028250E" w:rsidRDefault="0028250E" w:rsidP="0028250E">
            <w:r>
              <w:t>Elec, HC</w:t>
            </w:r>
          </w:p>
        </w:tc>
      </w:tr>
      <w:tr w:rsidR="0028250E" w14:paraId="01B4EF5C" w14:textId="77777777" w:rsidTr="0028250E">
        <w:tc>
          <w:tcPr>
            <w:tcW w:w="1905" w:type="dxa"/>
            <w:vAlign w:val="bottom"/>
          </w:tcPr>
          <w:p w14:paraId="158DD643" w14:textId="2E602DB3" w:rsidR="0028250E" w:rsidRDefault="0028250E" w:rsidP="0028250E">
            <w:pPr>
              <w:jc w:val="center"/>
            </w:pPr>
            <w:r>
              <w:rPr>
                <w:rFonts w:ascii="Calibri" w:hAnsi="Calibri"/>
                <w:color w:val="000000"/>
              </w:rPr>
              <w:t>Power - RP BB-2 Plugs - Inst Mudroom A</w:t>
            </w:r>
          </w:p>
        </w:tc>
        <w:tc>
          <w:tcPr>
            <w:tcW w:w="1205" w:type="dxa"/>
          </w:tcPr>
          <w:p w14:paraId="7D6194EA" w14:textId="05A945EC" w:rsidR="0028250E" w:rsidRDefault="0028250E" w:rsidP="0028250E">
            <w:r>
              <w:t>Instr</w:t>
            </w:r>
          </w:p>
        </w:tc>
        <w:tc>
          <w:tcPr>
            <w:tcW w:w="1507" w:type="dxa"/>
          </w:tcPr>
          <w:p w14:paraId="239AC747" w14:textId="49EC13F9" w:rsidR="0028250E" w:rsidRDefault="0028250E" w:rsidP="0028250E">
            <w:r>
              <w:t>Mudroom</w:t>
            </w:r>
          </w:p>
        </w:tc>
        <w:tc>
          <w:tcPr>
            <w:tcW w:w="5697" w:type="dxa"/>
          </w:tcPr>
          <w:p w14:paraId="03DBA26C" w14:textId="19B06EBB" w:rsidR="0028250E" w:rsidRDefault="0028250E" w:rsidP="0028250E">
            <w:r w:rsidRPr="00F11798">
              <w:t>Instantaneous power</w:t>
            </w:r>
            <w:r>
              <w:t xml:space="preserve"> consumption by instrumentation plugged into receptacles in mudroom</w:t>
            </w:r>
          </w:p>
        </w:tc>
        <w:tc>
          <w:tcPr>
            <w:tcW w:w="1096" w:type="dxa"/>
          </w:tcPr>
          <w:p w14:paraId="1BF2C27B" w14:textId="77274994" w:rsidR="0028250E" w:rsidRDefault="0028250E" w:rsidP="0028250E">
            <w:r>
              <w:t>W</w:t>
            </w:r>
          </w:p>
        </w:tc>
        <w:tc>
          <w:tcPr>
            <w:tcW w:w="1540" w:type="dxa"/>
          </w:tcPr>
          <w:p w14:paraId="4B1BB9D5" w14:textId="4C498E1D" w:rsidR="0028250E" w:rsidRDefault="0028250E" w:rsidP="0028250E">
            <w:r>
              <w:t>Elec, HD</w:t>
            </w:r>
          </w:p>
        </w:tc>
      </w:tr>
      <w:tr w:rsidR="0028250E" w14:paraId="0E479685" w14:textId="77777777" w:rsidTr="0028250E">
        <w:tc>
          <w:tcPr>
            <w:tcW w:w="1905" w:type="dxa"/>
            <w:vAlign w:val="bottom"/>
          </w:tcPr>
          <w:p w14:paraId="5A01506E" w14:textId="3AC5E87F" w:rsidR="0028250E" w:rsidRDefault="0028250E" w:rsidP="0028250E">
            <w:pPr>
              <w:jc w:val="center"/>
            </w:pPr>
            <w:r>
              <w:rPr>
                <w:rFonts w:ascii="Calibri" w:hAnsi="Calibri"/>
                <w:color w:val="000000"/>
              </w:rPr>
              <w:t>Power - RP BB-3 Plugs - HVAC Instrumentation</w:t>
            </w:r>
          </w:p>
        </w:tc>
        <w:tc>
          <w:tcPr>
            <w:tcW w:w="1205" w:type="dxa"/>
          </w:tcPr>
          <w:p w14:paraId="7F77753B" w14:textId="7184B00B" w:rsidR="0028250E" w:rsidRDefault="0028250E" w:rsidP="0028250E">
            <w:r>
              <w:t>Instr</w:t>
            </w:r>
          </w:p>
        </w:tc>
        <w:tc>
          <w:tcPr>
            <w:tcW w:w="1507" w:type="dxa"/>
          </w:tcPr>
          <w:p w14:paraId="24D96081" w14:textId="0A629022" w:rsidR="0028250E" w:rsidRDefault="0028250E" w:rsidP="0028250E">
            <w:r>
              <w:t>Basement</w:t>
            </w:r>
          </w:p>
        </w:tc>
        <w:tc>
          <w:tcPr>
            <w:tcW w:w="5697" w:type="dxa"/>
          </w:tcPr>
          <w:p w14:paraId="4258094F" w14:textId="041FB50D" w:rsidR="0028250E" w:rsidRDefault="0028250E" w:rsidP="0028250E">
            <w:r w:rsidRPr="00F11798">
              <w:t>Instantaneous power</w:t>
            </w:r>
            <w:r>
              <w:t xml:space="preserve"> consumption by instrumentation connected to heat pump </w:t>
            </w:r>
          </w:p>
        </w:tc>
        <w:tc>
          <w:tcPr>
            <w:tcW w:w="1096" w:type="dxa"/>
          </w:tcPr>
          <w:p w14:paraId="4669EA60" w14:textId="393EA734" w:rsidR="0028250E" w:rsidRDefault="0028250E" w:rsidP="0028250E">
            <w:r>
              <w:t>W</w:t>
            </w:r>
          </w:p>
        </w:tc>
        <w:tc>
          <w:tcPr>
            <w:tcW w:w="1540" w:type="dxa"/>
          </w:tcPr>
          <w:p w14:paraId="68513412" w14:textId="7D28A938" w:rsidR="0028250E" w:rsidRDefault="0028250E" w:rsidP="0028250E">
            <w:r>
              <w:t>Elec, HE</w:t>
            </w:r>
          </w:p>
        </w:tc>
      </w:tr>
      <w:tr w:rsidR="0028250E" w14:paraId="36EFBF56" w14:textId="77777777" w:rsidTr="0028250E">
        <w:tc>
          <w:tcPr>
            <w:tcW w:w="1905" w:type="dxa"/>
            <w:vAlign w:val="bottom"/>
          </w:tcPr>
          <w:p w14:paraId="1666D4F7" w14:textId="55751A04" w:rsidR="0028250E" w:rsidRDefault="0028250E" w:rsidP="0028250E">
            <w:pPr>
              <w:jc w:val="center"/>
            </w:pPr>
            <w:r>
              <w:rPr>
                <w:rFonts w:ascii="Calibri" w:hAnsi="Calibri"/>
                <w:color w:val="000000"/>
              </w:rPr>
              <w:t>Power - RP BB-4 Plugs - Inst BA1</w:t>
            </w:r>
          </w:p>
        </w:tc>
        <w:tc>
          <w:tcPr>
            <w:tcW w:w="1205" w:type="dxa"/>
          </w:tcPr>
          <w:p w14:paraId="0204B657" w14:textId="72A04CDB" w:rsidR="0028250E" w:rsidRDefault="0028250E" w:rsidP="0028250E">
            <w:r>
              <w:t>Instr</w:t>
            </w:r>
          </w:p>
        </w:tc>
        <w:tc>
          <w:tcPr>
            <w:tcW w:w="1507" w:type="dxa"/>
          </w:tcPr>
          <w:p w14:paraId="09D3DA56" w14:textId="0AB15557" w:rsidR="0028250E" w:rsidRDefault="0028250E" w:rsidP="0028250E">
            <w:r>
              <w:t>Bath1</w:t>
            </w:r>
          </w:p>
        </w:tc>
        <w:tc>
          <w:tcPr>
            <w:tcW w:w="5697" w:type="dxa"/>
          </w:tcPr>
          <w:p w14:paraId="1F6BC799" w14:textId="4DCA331A" w:rsidR="0028250E" w:rsidRDefault="0028250E" w:rsidP="0028250E">
            <w:r w:rsidRPr="00F11798">
              <w:t>Instantaneous power</w:t>
            </w:r>
            <w:r>
              <w:t xml:space="preserve"> consumption by instrumentation plugged into receptacles in bathroom 1</w:t>
            </w:r>
          </w:p>
        </w:tc>
        <w:tc>
          <w:tcPr>
            <w:tcW w:w="1096" w:type="dxa"/>
          </w:tcPr>
          <w:p w14:paraId="04D50574" w14:textId="33A15A38" w:rsidR="0028250E" w:rsidRDefault="0028250E" w:rsidP="0028250E">
            <w:r>
              <w:t>W</w:t>
            </w:r>
          </w:p>
        </w:tc>
        <w:tc>
          <w:tcPr>
            <w:tcW w:w="1540" w:type="dxa"/>
          </w:tcPr>
          <w:p w14:paraId="7B3EE54D" w14:textId="3F66485B" w:rsidR="0028250E" w:rsidRDefault="0028250E" w:rsidP="0028250E">
            <w:r>
              <w:t>Elec, HF</w:t>
            </w:r>
          </w:p>
        </w:tc>
      </w:tr>
      <w:tr w:rsidR="0028250E" w14:paraId="1C0D98D3" w14:textId="77777777" w:rsidTr="0028250E">
        <w:tc>
          <w:tcPr>
            <w:tcW w:w="1905" w:type="dxa"/>
            <w:vAlign w:val="bottom"/>
          </w:tcPr>
          <w:p w14:paraId="6062888F" w14:textId="0873E90B" w:rsidR="0028250E" w:rsidRDefault="0028250E" w:rsidP="0028250E">
            <w:pPr>
              <w:jc w:val="center"/>
            </w:pPr>
            <w:r>
              <w:rPr>
                <w:rFonts w:ascii="Calibri" w:hAnsi="Calibri"/>
                <w:color w:val="000000"/>
              </w:rPr>
              <w:t>Power - RP BB-5 Lights - Attic</w:t>
            </w:r>
          </w:p>
        </w:tc>
        <w:tc>
          <w:tcPr>
            <w:tcW w:w="1205" w:type="dxa"/>
          </w:tcPr>
          <w:p w14:paraId="3F1DC8E4" w14:textId="027151ED" w:rsidR="0028250E" w:rsidRDefault="0028250E" w:rsidP="0028250E">
            <w:r>
              <w:t>Lighting</w:t>
            </w:r>
          </w:p>
        </w:tc>
        <w:tc>
          <w:tcPr>
            <w:tcW w:w="1507" w:type="dxa"/>
          </w:tcPr>
          <w:p w14:paraId="74B09EBA" w14:textId="506092BD" w:rsidR="0028250E" w:rsidRDefault="0028250E" w:rsidP="0028250E">
            <w:r>
              <w:t>Attic</w:t>
            </w:r>
          </w:p>
        </w:tc>
        <w:tc>
          <w:tcPr>
            <w:tcW w:w="5697" w:type="dxa"/>
          </w:tcPr>
          <w:p w14:paraId="36C645D9" w14:textId="568B3DB2" w:rsidR="0028250E" w:rsidRDefault="0028250E" w:rsidP="0028250E">
            <w:r w:rsidRPr="00F11798">
              <w:t>Instantaneous power</w:t>
            </w:r>
            <w:r>
              <w:t xml:space="preserve"> consumption by lights activated in attic</w:t>
            </w:r>
          </w:p>
        </w:tc>
        <w:tc>
          <w:tcPr>
            <w:tcW w:w="1096" w:type="dxa"/>
          </w:tcPr>
          <w:p w14:paraId="6F726E78" w14:textId="500EF880" w:rsidR="0028250E" w:rsidRDefault="0028250E" w:rsidP="0028250E">
            <w:r>
              <w:t>W</w:t>
            </w:r>
          </w:p>
        </w:tc>
        <w:tc>
          <w:tcPr>
            <w:tcW w:w="1540" w:type="dxa"/>
          </w:tcPr>
          <w:p w14:paraId="1404ED3A" w14:textId="14DB97E5" w:rsidR="0028250E" w:rsidRDefault="0028250E" w:rsidP="0028250E">
            <w:r>
              <w:t>Elec, HG</w:t>
            </w:r>
          </w:p>
        </w:tc>
      </w:tr>
      <w:tr w:rsidR="0028250E" w14:paraId="5815A583" w14:textId="77777777" w:rsidTr="0028250E">
        <w:tc>
          <w:tcPr>
            <w:tcW w:w="1905" w:type="dxa"/>
            <w:vAlign w:val="bottom"/>
          </w:tcPr>
          <w:p w14:paraId="3D194DA4" w14:textId="61BFF973" w:rsidR="0028250E" w:rsidRDefault="0028250E" w:rsidP="0028250E">
            <w:pPr>
              <w:jc w:val="center"/>
            </w:pPr>
            <w:r>
              <w:rPr>
                <w:rFonts w:ascii="Calibri" w:hAnsi="Calibri"/>
                <w:color w:val="000000"/>
              </w:rPr>
              <w:t>Power - RP BB-6 Plugs - Inst Kit A</w:t>
            </w:r>
          </w:p>
        </w:tc>
        <w:tc>
          <w:tcPr>
            <w:tcW w:w="1205" w:type="dxa"/>
          </w:tcPr>
          <w:p w14:paraId="0EC46BAA" w14:textId="6E6CF050" w:rsidR="0028250E" w:rsidRDefault="0028250E" w:rsidP="0028250E">
            <w:r>
              <w:t>Instr</w:t>
            </w:r>
          </w:p>
        </w:tc>
        <w:tc>
          <w:tcPr>
            <w:tcW w:w="1507" w:type="dxa"/>
          </w:tcPr>
          <w:p w14:paraId="20631F7E" w14:textId="644C3282" w:rsidR="0028250E" w:rsidRDefault="0028250E" w:rsidP="0028250E">
            <w:r>
              <w:t>Kitchen</w:t>
            </w:r>
          </w:p>
        </w:tc>
        <w:tc>
          <w:tcPr>
            <w:tcW w:w="5697" w:type="dxa"/>
          </w:tcPr>
          <w:p w14:paraId="15BBEA3C" w14:textId="1C567006" w:rsidR="0028250E" w:rsidRDefault="0028250E" w:rsidP="0028250E">
            <w:r w:rsidRPr="00F11798">
              <w:t>Instantaneous power</w:t>
            </w:r>
            <w:r>
              <w:t xml:space="preserve"> consumption by instrumentation plugged into receptacles in kitchen</w:t>
            </w:r>
          </w:p>
        </w:tc>
        <w:tc>
          <w:tcPr>
            <w:tcW w:w="1096" w:type="dxa"/>
          </w:tcPr>
          <w:p w14:paraId="6515C1E2" w14:textId="69601E64" w:rsidR="0028250E" w:rsidRDefault="0028250E" w:rsidP="0028250E">
            <w:r>
              <w:t>W</w:t>
            </w:r>
          </w:p>
        </w:tc>
        <w:tc>
          <w:tcPr>
            <w:tcW w:w="1540" w:type="dxa"/>
          </w:tcPr>
          <w:p w14:paraId="0EBBDCE3" w14:textId="4B335CD1" w:rsidR="0028250E" w:rsidRDefault="0028250E" w:rsidP="0028250E">
            <w:r>
              <w:t>Elec, HH</w:t>
            </w:r>
          </w:p>
        </w:tc>
      </w:tr>
      <w:tr w:rsidR="0028250E" w14:paraId="0BD06058" w14:textId="77777777" w:rsidTr="0028250E">
        <w:tc>
          <w:tcPr>
            <w:tcW w:w="1905" w:type="dxa"/>
            <w:vAlign w:val="bottom"/>
          </w:tcPr>
          <w:p w14:paraId="7B172E8F" w14:textId="1CD1A24C" w:rsidR="0028250E" w:rsidRDefault="0028250E" w:rsidP="0028250E">
            <w:pPr>
              <w:jc w:val="center"/>
            </w:pPr>
            <w:r>
              <w:rPr>
                <w:rFonts w:ascii="Calibri" w:hAnsi="Calibri"/>
                <w:color w:val="000000"/>
              </w:rPr>
              <w:lastRenderedPageBreak/>
              <w:t>Power - RP BB-7 Plugs - Inst Mudroom B</w:t>
            </w:r>
          </w:p>
        </w:tc>
        <w:tc>
          <w:tcPr>
            <w:tcW w:w="1205" w:type="dxa"/>
          </w:tcPr>
          <w:p w14:paraId="436210BF" w14:textId="140F1F7C" w:rsidR="0028250E" w:rsidRDefault="0028250E" w:rsidP="0028250E">
            <w:r>
              <w:t>Instr</w:t>
            </w:r>
          </w:p>
        </w:tc>
        <w:tc>
          <w:tcPr>
            <w:tcW w:w="1507" w:type="dxa"/>
          </w:tcPr>
          <w:p w14:paraId="24293F56" w14:textId="23379604" w:rsidR="0028250E" w:rsidRDefault="0028250E" w:rsidP="0028250E">
            <w:r>
              <w:t>Mudroom</w:t>
            </w:r>
          </w:p>
        </w:tc>
        <w:tc>
          <w:tcPr>
            <w:tcW w:w="5697" w:type="dxa"/>
          </w:tcPr>
          <w:p w14:paraId="5D6F98D0" w14:textId="17430236" w:rsidR="0028250E" w:rsidRDefault="0028250E" w:rsidP="0028250E">
            <w:r w:rsidRPr="00F11798">
              <w:t>Instantaneous power</w:t>
            </w:r>
            <w:r>
              <w:t xml:space="preserve"> consumption by instrumentation plugged into receptacles in mudroom</w:t>
            </w:r>
          </w:p>
        </w:tc>
        <w:tc>
          <w:tcPr>
            <w:tcW w:w="1096" w:type="dxa"/>
          </w:tcPr>
          <w:p w14:paraId="1D4643D9" w14:textId="277ABEA4" w:rsidR="0028250E" w:rsidRDefault="0028250E" w:rsidP="0028250E">
            <w:r>
              <w:t>W</w:t>
            </w:r>
          </w:p>
        </w:tc>
        <w:tc>
          <w:tcPr>
            <w:tcW w:w="1540" w:type="dxa"/>
          </w:tcPr>
          <w:p w14:paraId="2BA59EF8" w14:textId="1318B43E" w:rsidR="0028250E" w:rsidRDefault="0028250E" w:rsidP="0028250E">
            <w:r>
              <w:t>Elec, HI</w:t>
            </w:r>
          </w:p>
        </w:tc>
      </w:tr>
      <w:tr w:rsidR="0028250E" w14:paraId="19172DCC" w14:textId="77777777" w:rsidTr="0028250E">
        <w:tc>
          <w:tcPr>
            <w:tcW w:w="1905" w:type="dxa"/>
            <w:vAlign w:val="bottom"/>
          </w:tcPr>
          <w:p w14:paraId="5968E898" w14:textId="314BF834" w:rsidR="0028250E" w:rsidRDefault="0028250E" w:rsidP="0028250E">
            <w:pPr>
              <w:jc w:val="center"/>
            </w:pPr>
            <w:r>
              <w:rPr>
                <w:rFonts w:ascii="Calibri" w:hAnsi="Calibri"/>
                <w:color w:val="000000"/>
              </w:rPr>
              <w:t>Power - RP BB-8 Parent A - Downstairs</w:t>
            </w:r>
          </w:p>
        </w:tc>
        <w:tc>
          <w:tcPr>
            <w:tcW w:w="1205" w:type="dxa"/>
          </w:tcPr>
          <w:p w14:paraId="28AFF965" w14:textId="03EEEFC8" w:rsidR="0028250E" w:rsidRDefault="0028250E" w:rsidP="0028250E">
            <w:r>
              <w:t>Loads</w:t>
            </w:r>
          </w:p>
        </w:tc>
        <w:tc>
          <w:tcPr>
            <w:tcW w:w="1507" w:type="dxa"/>
          </w:tcPr>
          <w:p w14:paraId="01FF59EF" w14:textId="0071819C" w:rsidR="0028250E" w:rsidRDefault="0028250E" w:rsidP="0028250E">
            <w:r>
              <w:t>Kitchen</w:t>
            </w:r>
          </w:p>
        </w:tc>
        <w:tc>
          <w:tcPr>
            <w:tcW w:w="5697" w:type="dxa"/>
          </w:tcPr>
          <w:p w14:paraId="3C29C8D1" w14:textId="05D9F32A" w:rsidR="0028250E" w:rsidRDefault="0028250E" w:rsidP="0028250E">
            <w:r w:rsidRPr="00F11798">
              <w:t>Instantaneous power</w:t>
            </w:r>
            <w:r>
              <w:t xml:space="preserve"> consumption by emulator of parent A in the kitchen</w:t>
            </w:r>
          </w:p>
        </w:tc>
        <w:tc>
          <w:tcPr>
            <w:tcW w:w="1096" w:type="dxa"/>
          </w:tcPr>
          <w:p w14:paraId="2A09CD1A" w14:textId="2AF06B07" w:rsidR="0028250E" w:rsidRDefault="0028250E" w:rsidP="0028250E">
            <w:r>
              <w:t>W</w:t>
            </w:r>
          </w:p>
        </w:tc>
        <w:tc>
          <w:tcPr>
            <w:tcW w:w="1540" w:type="dxa"/>
          </w:tcPr>
          <w:p w14:paraId="550E1A63" w14:textId="2E0D9D8E" w:rsidR="0028250E" w:rsidRDefault="0028250E" w:rsidP="0028250E">
            <w:r>
              <w:t>Elec, HJ</w:t>
            </w:r>
          </w:p>
        </w:tc>
      </w:tr>
      <w:tr w:rsidR="0028250E" w14:paraId="5FF5263A" w14:textId="77777777" w:rsidTr="0028250E">
        <w:tc>
          <w:tcPr>
            <w:tcW w:w="1905" w:type="dxa"/>
            <w:vAlign w:val="bottom"/>
          </w:tcPr>
          <w:p w14:paraId="49571087" w14:textId="4A7DBE61" w:rsidR="0028250E" w:rsidRDefault="0028250E" w:rsidP="0028250E">
            <w:pPr>
              <w:jc w:val="center"/>
            </w:pPr>
            <w:r>
              <w:rPr>
                <w:rFonts w:ascii="Calibri" w:hAnsi="Calibri"/>
                <w:color w:val="000000"/>
              </w:rPr>
              <w:t>Power - RP BB-9 Plugs - Inst DR A</w:t>
            </w:r>
          </w:p>
        </w:tc>
        <w:tc>
          <w:tcPr>
            <w:tcW w:w="1205" w:type="dxa"/>
          </w:tcPr>
          <w:p w14:paraId="2C21EF4C" w14:textId="353F1EF7" w:rsidR="0028250E" w:rsidRDefault="0028250E" w:rsidP="0028250E">
            <w:r>
              <w:t>Instr</w:t>
            </w:r>
          </w:p>
        </w:tc>
        <w:tc>
          <w:tcPr>
            <w:tcW w:w="1507" w:type="dxa"/>
          </w:tcPr>
          <w:p w14:paraId="2CE611CC" w14:textId="5193A975" w:rsidR="0028250E" w:rsidRDefault="0028250E" w:rsidP="0028250E">
            <w:r>
              <w:t>Dining Room</w:t>
            </w:r>
          </w:p>
        </w:tc>
        <w:tc>
          <w:tcPr>
            <w:tcW w:w="5697" w:type="dxa"/>
          </w:tcPr>
          <w:p w14:paraId="11459B20" w14:textId="114423B8" w:rsidR="0028250E" w:rsidRDefault="0028250E" w:rsidP="0028250E">
            <w:r w:rsidRPr="00F11798">
              <w:t>Instantaneous power</w:t>
            </w:r>
            <w:r>
              <w:t xml:space="preserve"> consumption by instrumentation plugged into receptacles in dining room</w:t>
            </w:r>
          </w:p>
        </w:tc>
        <w:tc>
          <w:tcPr>
            <w:tcW w:w="1096" w:type="dxa"/>
          </w:tcPr>
          <w:p w14:paraId="365CD033" w14:textId="6446B007" w:rsidR="0028250E" w:rsidRDefault="0028250E" w:rsidP="0028250E">
            <w:r>
              <w:t>W</w:t>
            </w:r>
          </w:p>
        </w:tc>
        <w:tc>
          <w:tcPr>
            <w:tcW w:w="1540" w:type="dxa"/>
          </w:tcPr>
          <w:p w14:paraId="21AC0980" w14:textId="0C7961C4" w:rsidR="0028250E" w:rsidRDefault="0028250E" w:rsidP="0028250E">
            <w:r>
              <w:t>Elec, HK</w:t>
            </w:r>
          </w:p>
        </w:tc>
      </w:tr>
      <w:tr w:rsidR="0028250E" w14:paraId="788FD287" w14:textId="77777777" w:rsidTr="0028250E">
        <w:tc>
          <w:tcPr>
            <w:tcW w:w="1905" w:type="dxa"/>
            <w:vAlign w:val="bottom"/>
          </w:tcPr>
          <w:p w14:paraId="66BD2E92" w14:textId="54FD60C2" w:rsidR="0028250E" w:rsidRDefault="0028250E" w:rsidP="0028250E">
            <w:pPr>
              <w:jc w:val="center"/>
            </w:pPr>
            <w:r>
              <w:rPr>
                <w:rFonts w:ascii="Calibri" w:hAnsi="Calibri"/>
                <w:color w:val="000000"/>
              </w:rPr>
              <w:t>Power - RP BB-10 Plugs - Inst BR4 A</w:t>
            </w:r>
          </w:p>
        </w:tc>
        <w:tc>
          <w:tcPr>
            <w:tcW w:w="1205" w:type="dxa"/>
          </w:tcPr>
          <w:p w14:paraId="02B08DE1" w14:textId="1F4EBD93" w:rsidR="0028250E" w:rsidRDefault="0028250E" w:rsidP="0028250E">
            <w:r>
              <w:t>Instr</w:t>
            </w:r>
          </w:p>
        </w:tc>
        <w:tc>
          <w:tcPr>
            <w:tcW w:w="1507" w:type="dxa"/>
          </w:tcPr>
          <w:p w14:paraId="4A3FA75C" w14:textId="2ACB7EDB" w:rsidR="0028250E" w:rsidRDefault="0028250E" w:rsidP="0028250E">
            <w:r>
              <w:t>Bedroom4</w:t>
            </w:r>
          </w:p>
        </w:tc>
        <w:tc>
          <w:tcPr>
            <w:tcW w:w="5697" w:type="dxa"/>
          </w:tcPr>
          <w:p w14:paraId="07045E3A" w14:textId="7026B9E9" w:rsidR="0028250E" w:rsidRDefault="0028250E" w:rsidP="0028250E">
            <w:r w:rsidRPr="00F11798">
              <w:t>Instantaneous power</w:t>
            </w:r>
            <w:r>
              <w:t xml:space="preserve"> consumption by instrumentation plugged into receptacles in bedroom 4</w:t>
            </w:r>
          </w:p>
        </w:tc>
        <w:tc>
          <w:tcPr>
            <w:tcW w:w="1096" w:type="dxa"/>
          </w:tcPr>
          <w:p w14:paraId="4D9F8D78" w14:textId="06DBD723" w:rsidR="0028250E" w:rsidRDefault="0028250E" w:rsidP="0028250E">
            <w:r>
              <w:t>W</w:t>
            </w:r>
          </w:p>
        </w:tc>
        <w:tc>
          <w:tcPr>
            <w:tcW w:w="1540" w:type="dxa"/>
          </w:tcPr>
          <w:p w14:paraId="7D03097C" w14:textId="79A23BC2" w:rsidR="0028250E" w:rsidRDefault="0028250E" w:rsidP="0028250E">
            <w:r>
              <w:t>Elec, HL</w:t>
            </w:r>
          </w:p>
        </w:tc>
      </w:tr>
      <w:tr w:rsidR="0028250E" w14:paraId="271918AD" w14:textId="77777777" w:rsidTr="0028250E">
        <w:tc>
          <w:tcPr>
            <w:tcW w:w="1905" w:type="dxa"/>
            <w:vAlign w:val="bottom"/>
          </w:tcPr>
          <w:p w14:paraId="172E847C" w14:textId="1775E44C" w:rsidR="0028250E" w:rsidRDefault="0028250E" w:rsidP="0028250E">
            <w:pPr>
              <w:jc w:val="center"/>
            </w:pPr>
            <w:r>
              <w:rPr>
                <w:rFonts w:ascii="Calibri" w:hAnsi="Calibri"/>
                <w:color w:val="000000"/>
              </w:rPr>
              <w:t>Power - RP BB-11 Child B - Downstairs</w:t>
            </w:r>
          </w:p>
        </w:tc>
        <w:tc>
          <w:tcPr>
            <w:tcW w:w="1205" w:type="dxa"/>
          </w:tcPr>
          <w:p w14:paraId="6E9D51A6" w14:textId="1526FE2D" w:rsidR="0028250E" w:rsidRDefault="0028250E" w:rsidP="0028250E">
            <w:r>
              <w:t>Loads</w:t>
            </w:r>
          </w:p>
        </w:tc>
        <w:tc>
          <w:tcPr>
            <w:tcW w:w="1507" w:type="dxa"/>
          </w:tcPr>
          <w:p w14:paraId="24524DE2" w14:textId="13F1BFFE" w:rsidR="0028250E" w:rsidRDefault="0028250E" w:rsidP="0028250E">
            <w:r>
              <w:t>Dining Room</w:t>
            </w:r>
          </w:p>
        </w:tc>
        <w:tc>
          <w:tcPr>
            <w:tcW w:w="5697" w:type="dxa"/>
          </w:tcPr>
          <w:p w14:paraId="0482A541" w14:textId="7CFF9A3A" w:rsidR="0028250E" w:rsidRDefault="0028250E" w:rsidP="0028250E">
            <w:r w:rsidRPr="00F11798">
              <w:t>Instantaneous power</w:t>
            </w:r>
            <w:r>
              <w:t xml:space="preserve"> consumption by emulator of child B in the dining room</w:t>
            </w:r>
          </w:p>
        </w:tc>
        <w:tc>
          <w:tcPr>
            <w:tcW w:w="1096" w:type="dxa"/>
          </w:tcPr>
          <w:p w14:paraId="230A7366" w14:textId="3AD8FDFB" w:rsidR="0028250E" w:rsidRDefault="0028250E" w:rsidP="0028250E">
            <w:r>
              <w:t>W</w:t>
            </w:r>
          </w:p>
        </w:tc>
        <w:tc>
          <w:tcPr>
            <w:tcW w:w="1540" w:type="dxa"/>
          </w:tcPr>
          <w:p w14:paraId="62F9E027" w14:textId="567BB50C" w:rsidR="0028250E" w:rsidRDefault="0028250E" w:rsidP="0028250E">
            <w:r>
              <w:t>Elec, HM</w:t>
            </w:r>
          </w:p>
        </w:tc>
      </w:tr>
      <w:tr w:rsidR="0028250E" w14:paraId="65E8CAF9" w14:textId="77777777" w:rsidTr="0028250E">
        <w:tc>
          <w:tcPr>
            <w:tcW w:w="1905" w:type="dxa"/>
            <w:vAlign w:val="bottom"/>
          </w:tcPr>
          <w:p w14:paraId="370063BA" w14:textId="20C3E7B7" w:rsidR="0028250E" w:rsidRDefault="0028250E" w:rsidP="0028250E">
            <w:pPr>
              <w:jc w:val="center"/>
            </w:pPr>
            <w:r>
              <w:rPr>
                <w:rFonts w:ascii="Calibri" w:hAnsi="Calibri"/>
                <w:color w:val="000000"/>
              </w:rPr>
              <w:t>Power - RP BB-12 Plugs - Inst BR4 A</w:t>
            </w:r>
          </w:p>
        </w:tc>
        <w:tc>
          <w:tcPr>
            <w:tcW w:w="1205" w:type="dxa"/>
          </w:tcPr>
          <w:p w14:paraId="24FEABB1" w14:textId="2CBCBEA0" w:rsidR="0028250E" w:rsidRDefault="0028250E" w:rsidP="0028250E">
            <w:r>
              <w:t>Instr</w:t>
            </w:r>
          </w:p>
        </w:tc>
        <w:tc>
          <w:tcPr>
            <w:tcW w:w="1507" w:type="dxa"/>
          </w:tcPr>
          <w:p w14:paraId="590D65F6" w14:textId="5FE9D0D2" w:rsidR="0028250E" w:rsidRDefault="0028250E" w:rsidP="0028250E">
            <w:r>
              <w:t>Bedroom4</w:t>
            </w:r>
          </w:p>
        </w:tc>
        <w:tc>
          <w:tcPr>
            <w:tcW w:w="5697" w:type="dxa"/>
          </w:tcPr>
          <w:p w14:paraId="720D8533" w14:textId="683096BA" w:rsidR="0028250E" w:rsidRDefault="0028250E" w:rsidP="0028250E">
            <w:r w:rsidRPr="00F11798">
              <w:t>Instantaneous power</w:t>
            </w:r>
            <w:r>
              <w:t xml:space="preserve"> consumption by instrumentation plugged into receptacles in bedroom 4</w:t>
            </w:r>
          </w:p>
        </w:tc>
        <w:tc>
          <w:tcPr>
            <w:tcW w:w="1096" w:type="dxa"/>
          </w:tcPr>
          <w:p w14:paraId="0BBBF8E1" w14:textId="31945CBA" w:rsidR="0028250E" w:rsidRDefault="0028250E" w:rsidP="0028250E">
            <w:r>
              <w:t>W</w:t>
            </w:r>
          </w:p>
        </w:tc>
        <w:tc>
          <w:tcPr>
            <w:tcW w:w="1540" w:type="dxa"/>
          </w:tcPr>
          <w:p w14:paraId="45479340" w14:textId="03052CC4" w:rsidR="0028250E" w:rsidRDefault="0028250E" w:rsidP="0028250E">
            <w:r>
              <w:t>Elec, HN</w:t>
            </w:r>
          </w:p>
        </w:tc>
      </w:tr>
      <w:tr w:rsidR="0028250E" w14:paraId="4894F27D" w14:textId="77777777" w:rsidTr="0028250E">
        <w:tc>
          <w:tcPr>
            <w:tcW w:w="1905" w:type="dxa"/>
            <w:vAlign w:val="bottom"/>
          </w:tcPr>
          <w:p w14:paraId="7B81CAE5" w14:textId="169D227D" w:rsidR="0028250E" w:rsidRDefault="0028250E" w:rsidP="0028250E">
            <w:pPr>
              <w:jc w:val="center"/>
            </w:pPr>
            <w:r>
              <w:rPr>
                <w:rFonts w:ascii="Calibri" w:hAnsi="Calibri"/>
                <w:color w:val="000000"/>
              </w:rPr>
              <w:t>Power - RP BB-13 Plugs - Inst LR A</w:t>
            </w:r>
          </w:p>
        </w:tc>
        <w:tc>
          <w:tcPr>
            <w:tcW w:w="1205" w:type="dxa"/>
          </w:tcPr>
          <w:p w14:paraId="3D51BC03" w14:textId="2F169426" w:rsidR="0028250E" w:rsidRDefault="0028250E" w:rsidP="0028250E">
            <w:r>
              <w:t>Instr</w:t>
            </w:r>
          </w:p>
        </w:tc>
        <w:tc>
          <w:tcPr>
            <w:tcW w:w="1507" w:type="dxa"/>
          </w:tcPr>
          <w:p w14:paraId="03A68CA5" w14:textId="103E3CB1" w:rsidR="0028250E" w:rsidRDefault="0028250E" w:rsidP="0028250E">
            <w:r>
              <w:t>Living Room</w:t>
            </w:r>
          </w:p>
        </w:tc>
        <w:tc>
          <w:tcPr>
            <w:tcW w:w="5697" w:type="dxa"/>
          </w:tcPr>
          <w:p w14:paraId="276E4958" w14:textId="208E4BC7" w:rsidR="0028250E" w:rsidRDefault="0028250E" w:rsidP="0028250E">
            <w:r w:rsidRPr="00F11798">
              <w:t>Instantaneous power</w:t>
            </w:r>
            <w:r>
              <w:t xml:space="preserve"> consumption by instrumentation plugged into receptacles in living room</w:t>
            </w:r>
          </w:p>
        </w:tc>
        <w:tc>
          <w:tcPr>
            <w:tcW w:w="1096" w:type="dxa"/>
          </w:tcPr>
          <w:p w14:paraId="4D007FAC" w14:textId="23B61D8B" w:rsidR="0028250E" w:rsidRDefault="0028250E" w:rsidP="0028250E">
            <w:r>
              <w:t>W</w:t>
            </w:r>
          </w:p>
        </w:tc>
        <w:tc>
          <w:tcPr>
            <w:tcW w:w="1540" w:type="dxa"/>
          </w:tcPr>
          <w:p w14:paraId="272EC6FF" w14:textId="06AF92B8" w:rsidR="0028250E" w:rsidRDefault="0028250E" w:rsidP="0028250E">
            <w:r>
              <w:t>Elec, HO</w:t>
            </w:r>
          </w:p>
        </w:tc>
      </w:tr>
      <w:tr w:rsidR="0028250E" w14:paraId="78C62A39" w14:textId="77777777" w:rsidTr="0028250E">
        <w:tc>
          <w:tcPr>
            <w:tcW w:w="1905" w:type="dxa"/>
            <w:vAlign w:val="bottom"/>
          </w:tcPr>
          <w:p w14:paraId="25E49FB8" w14:textId="2540C212" w:rsidR="0028250E" w:rsidRDefault="0028250E" w:rsidP="0028250E">
            <w:pPr>
              <w:jc w:val="center"/>
            </w:pPr>
            <w:r>
              <w:rPr>
                <w:rFonts w:ascii="Calibri" w:hAnsi="Calibri"/>
                <w:color w:val="000000"/>
              </w:rPr>
              <w:t>Power - RP BB-15 Child A - Downstairs</w:t>
            </w:r>
          </w:p>
        </w:tc>
        <w:tc>
          <w:tcPr>
            <w:tcW w:w="1205" w:type="dxa"/>
          </w:tcPr>
          <w:p w14:paraId="4ED01F7F" w14:textId="41124016" w:rsidR="0028250E" w:rsidRDefault="0028250E" w:rsidP="0028250E">
            <w:r>
              <w:t>Loads</w:t>
            </w:r>
          </w:p>
        </w:tc>
        <w:tc>
          <w:tcPr>
            <w:tcW w:w="1507" w:type="dxa"/>
          </w:tcPr>
          <w:p w14:paraId="21553A2F" w14:textId="74316E85" w:rsidR="0028250E" w:rsidRDefault="0028250E" w:rsidP="0028250E">
            <w:r>
              <w:t>LivingRoom</w:t>
            </w:r>
          </w:p>
        </w:tc>
        <w:tc>
          <w:tcPr>
            <w:tcW w:w="5697" w:type="dxa"/>
          </w:tcPr>
          <w:p w14:paraId="5DA5D7E4" w14:textId="5777F1B1" w:rsidR="0028250E" w:rsidRDefault="0028250E" w:rsidP="0028250E">
            <w:r w:rsidRPr="00F11798">
              <w:t>Instantaneous power</w:t>
            </w:r>
            <w:r>
              <w:t xml:space="preserve"> consumption by emulator of child A in the living room</w:t>
            </w:r>
          </w:p>
        </w:tc>
        <w:tc>
          <w:tcPr>
            <w:tcW w:w="1096" w:type="dxa"/>
          </w:tcPr>
          <w:p w14:paraId="3E583639" w14:textId="1C982C66" w:rsidR="0028250E" w:rsidRDefault="0028250E" w:rsidP="0028250E">
            <w:r>
              <w:t>W</w:t>
            </w:r>
          </w:p>
        </w:tc>
        <w:tc>
          <w:tcPr>
            <w:tcW w:w="1540" w:type="dxa"/>
          </w:tcPr>
          <w:p w14:paraId="5924EDDD" w14:textId="226A4219" w:rsidR="0028250E" w:rsidRDefault="0028250E" w:rsidP="0028250E">
            <w:r>
              <w:t>Elec, HQ</w:t>
            </w:r>
          </w:p>
        </w:tc>
      </w:tr>
      <w:tr w:rsidR="0028250E" w14:paraId="36CAD4F8" w14:textId="77777777" w:rsidTr="0028250E">
        <w:tc>
          <w:tcPr>
            <w:tcW w:w="1905" w:type="dxa"/>
            <w:vAlign w:val="bottom"/>
          </w:tcPr>
          <w:p w14:paraId="1362012E" w14:textId="4061E9E8" w:rsidR="0028250E" w:rsidRDefault="0028250E" w:rsidP="0028250E">
            <w:pPr>
              <w:jc w:val="center"/>
            </w:pPr>
            <w:r>
              <w:rPr>
                <w:rFonts w:ascii="Calibri" w:hAnsi="Calibri"/>
                <w:color w:val="000000"/>
              </w:rPr>
              <w:t>Power - RP BB-16 Plugs - Inst LR B</w:t>
            </w:r>
          </w:p>
        </w:tc>
        <w:tc>
          <w:tcPr>
            <w:tcW w:w="1205" w:type="dxa"/>
          </w:tcPr>
          <w:p w14:paraId="31D3FFFA" w14:textId="239EBD95" w:rsidR="0028250E" w:rsidRDefault="0028250E" w:rsidP="0028250E">
            <w:r>
              <w:t>Instr</w:t>
            </w:r>
          </w:p>
        </w:tc>
        <w:tc>
          <w:tcPr>
            <w:tcW w:w="1507" w:type="dxa"/>
          </w:tcPr>
          <w:p w14:paraId="2D0FF17D" w14:textId="1BDBB806" w:rsidR="0028250E" w:rsidRDefault="0028250E" w:rsidP="0028250E">
            <w:r>
              <w:t>Living Room</w:t>
            </w:r>
          </w:p>
        </w:tc>
        <w:tc>
          <w:tcPr>
            <w:tcW w:w="5697" w:type="dxa"/>
          </w:tcPr>
          <w:p w14:paraId="57B00FD1" w14:textId="5D205F91" w:rsidR="0028250E" w:rsidRDefault="0028250E" w:rsidP="0028250E">
            <w:r w:rsidRPr="00F11798">
              <w:t>Instantaneous power</w:t>
            </w:r>
            <w:r>
              <w:t xml:space="preserve"> consumption by instrumentation plugged into receptacles in living room</w:t>
            </w:r>
          </w:p>
        </w:tc>
        <w:tc>
          <w:tcPr>
            <w:tcW w:w="1096" w:type="dxa"/>
          </w:tcPr>
          <w:p w14:paraId="185BA2BD" w14:textId="14EC02CC" w:rsidR="0028250E" w:rsidRDefault="0028250E" w:rsidP="0028250E">
            <w:r>
              <w:t>W</w:t>
            </w:r>
          </w:p>
        </w:tc>
        <w:tc>
          <w:tcPr>
            <w:tcW w:w="1540" w:type="dxa"/>
          </w:tcPr>
          <w:p w14:paraId="0E7EF006" w14:textId="27A48964" w:rsidR="0028250E" w:rsidRDefault="0028250E" w:rsidP="0028250E">
            <w:r>
              <w:t>Elec, HR</w:t>
            </w:r>
          </w:p>
        </w:tc>
      </w:tr>
      <w:tr w:rsidR="0028250E" w14:paraId="592B9445" w14:textId="77777777" w:rsidTr="0028250E">
        <w:tc>
          <w:tcPr>
            <w:tcW w:w="1905" w:type="dxa"/>
            <w:vAlign w:val="bottom"/>
          </w:tcPr>
          <w:p w14:paraId="6F0C8F93" w14:textId="07573A0F" w:rsidR="0028250E" w:rsidRDefault="0028250E" w:rsidP="0028250E">
            <w:pPr>
              <w:jc w:val="center"/>
            </w:pPr>
            <w:r>
              <w:rPr>
                <w:rFonts w:ascii="Calibri" w:hAnsi="Calibri"/>
                <w:color w:val="000000"/>
              </w:rPr>
              <w:t>Power - RP BB-18 Plugs - Inst BA2</w:t>
            </w:r>
          </w:p>
        </w:tc>
        <w:tc>
          <w:tcPr>
            <w:tcW w:w="1205" w:type="dxa"/>
          </w:tcPr>
          <w:p w14:paraId="4FECE28D" w14:textId="569498BF" w:rsidR="0028250E" w:rsidRDefault="0028250E" w:rsidP="0028250E">
            <w:r>
              <w:t>Instr</w:t>
            </w:r>
          </w:p>
        </w:tc>
        <w:tc>
          <w:tcPr>
            <w:tcW w:w="1507" w:type="dxa"/>
          </w:tcPr>
          <w:p w14:paraId="4DBC27A5" w14:textId="1DB4CAB4" w:rsidR="0028250E" w:rsidRDefault="0028250E" w:rsidP="0028250E">
            <w:r>
              <w:t>Bath2</w:t>
            </w:r>
          </w:p>
        </w:tc>
        <w:tc>
          <w:tcPr>
            <w:tcW w:w="5697" w:type="dxa"/>
          </w:tcPr>
          <w:p w14:paraId="4649B869" w14:textId="7F60E72C" w:rsidR="0028250E" w:rsidRDefault="0028250E" w:rsidP="0028250E">
            <w:r w:rsidRPr="00F11798">
              <w:t>Instantaneous power</w:t>
            </w:r>
            <w:r>
              <w:t xml:space="preserve"> consumption by instrumentation plugged into receptacles in bathroom 2</w:t>
            </w:r>
          </w:p>
        </w:tc>
        <w:tc>
          <w:tcPr>
            <w:tcW w:w="1096" w:type="dxa"/>
          </w:tcPr>
          <w:p w14:paraId="15347B53" w14:textId="3D34195C" w:rsidR="0028250E" w:rsidRDefault="0028250E" w:rsidP="0028250E">
            <w:r>
              <w:t>W</w:t>
            </w:r>
          </w:p>
        </w:tc>
        <w:tc>
          <w:tcPr>
            <w:tcW w:w="1540" w:type="dxa"/>
          </w:tcPr>
          <w:p w14:paraId="196BD734" w14:textId="172E3C11" w:rsidR="0028250E" w:rsidRDefault="0028250E" w:rsidP="0028250E">
            <w:r>
              <w:t>Elec, HT</w:t>
            </w:r>
          </w:p>
        </w:tc>
      </w:tr>
      <w:tr w:rsidR="0028250E" w14:paraId="1DDDBB42" w14:textId="77777777" w:rsidTr="0028250E">
        <w:tc>
          <w:tcPr>
            <w:tcW w:w="1905" w:type="dxa"/>
            <w:vAlign w:val="bottom"/>
          </w:tcPr>
          <w:p w14:paraId="30BFA926" w14:textId="385AFD95" w:rsidR="0028250E" w:rsidRDefault="0028250E" w:rsidP="0028250E">
            <w:pPr>
              <w:jc w:val="center"/>
            </w:pPr>
            <w:r>
              <w:rPr>
                <w:rFonts w:ascii="Calibri" w:hAnsi="Calibri"/>
                <w:color w:val="000000"/>
              </w:rPr>
              <w:t>Power - RP BB-19 Plugs - Inst MBA B</w:t>
            </w:r>
          </w:p>
        </w:tc>
        <w:tc>
          <w:tcPr>
            <w:tcW w:w="1205" w:type="dxa"/>
          </w:tcPr>
          <w:p w14:paraId="43C8EF72" w14:textId="6156283D" w:rsidR="0028250E" w:rsidRDefault="0028250E" w:rsidP="0028250E">
            <w:r>
              <w:t>Instr</w:t>
            </w:r>
          </w:p>
        </w:tc>
        <w:tc>
          <w:tcPr>
            <w:tcW w:w="1507" w:type="dxa"/>
          </w:tcPr>
          <w:p w14:paraId="0E96BDB0" w14:textId="415286AC" w:rsidR="0028250E" w:rsidRDefault="0028250E" w:rsidP="0028250E">
            <w:r>
              <w:t>MBath</w:t>
            </w:r>
          </w:p>
        </w:tc>
        <w:tc>
          <w:tcPr>
            <w:tcW w:w="5697" w:type="dxa"/>
          </w:tcPr>
          <w:p w14:paraId="47F7B12D" w14:textId="3F546657" w:rsidR="0028250E" w:rsidRDefault="0028250E" w:rsidP="0028250E">
            <w:r w:rsidRPr="00F11798">
              <w:t>Instantaneous power</w:t>
            </w:r>
            <w:r>
              <w:t xml:space="preserve"> consumption by instrumentation plugged into receptacles in master bathroom</w:t>
            </w:r>
          </w:p>
        </w:tc>
        <w:tc>
          <w:tcPr>
            <w:tcW w:w="1096" w:type="dxa"/>
          </w:tcPr>
          <w:p w14:paraId="0454D395" w14:textId="12BDC2AE" w:rsidR="0028250E" w:rsidRDefault="0028250E" w:rsidP="0028250E">
            <w:r>
              <w:t>W</w:t>
            </w:r>
          </w:p>
        </w:tc>
        <w:tc>
          <w:tcPr>
            <w:tcW w:w="1540" w:type="dxa"/>
          </w:tcPr>
          <w:p w14:paraId="4545B280" w14:textId="6FD01FB3" w:rsidR="0028250E" w:rsidRDefault="0028250E" w:rsidP="0028250E">
            <w:r>
              <w:t>Elec, HU</w:t>
            </w:r>
          </w:p>
        </w:tc>
      </w:tr>
      <w:tr w:rsidR="0028250E" w14:paraId="17F50A6A" w14:textId="77777777" w:rsidTr="0028250E">
        <w:tc>
          <w:tcPr>
            <w:tcW w:w="1905" w:type="dxa"/>
            <w:vAlign w:val="bottom"/>
          </w:tcPr>
          <w:p w14:paraId="393E5998" w14:textId="15BF1672" w:rsidR="0028250E" w:rsidRDefault="0028250E" w:rsidP="0028250E">
            <w:pPr>
              <w:jc w:val="center"/>
            </w:pPr>
            <w:r>
              <w:rPr>
                <w:rFonts w:ascii="Calibri" w:hAnsi="Calibri"/>
                <w:color w:val="000000"/>
              </w:rPr>
              <w:t>Power - RP BB-21 Plugs - Inst MBR A</w:t>
            </w:r>
          </w:p>
        </w:tc>
        <w:tc>
          <w:tcPr>
            <w:tcW w:w="1205" w:type="dxa"/>
          </w:tcPr>
          <w:p w14:paraId="27FFFE74" w14:textId="67077BE3" w:rsidR="0028250E" w:rsidRDefault="0028250E" w:rsidP="0028250E">
            <w:r>
              <w:t>Instr</w:t>
            </w:r>
          </w:p>
        </w:tc>
        <w:tc>
          <w:tcPr>
            <w:tcW w:w="1507" w:type="dxa"/>
          </w:tcPr>
          <w:p w14:paraId="22D160A3" w14:textId="2528AB6D" w:rsidR="0028250E" w:rsidRDefault="0028250E" w:rsidP="0028250E">
            <w:r>
              <w:t>MBedroom</w:t>
            </w:r>
          </w:p>
        </w:tc>
        <w:tc>
          <w:tcPr>
            <w:tcW w:w="5697" w:type="dxa"/>
          </w:tcPr>
          <w:p w14:paraId="55752568" w14:textId="6F53425E" w:rsidR="0028250E" w:rsidRDefault="0028250E" w:rsidP="0028250E">
            <w:r w:rsidRPr="00F11798">
              <w:t>Instantaneous power</w:t>
            </w:r>
            <w:r>
              <w:t xml:space="preserve"> by instrumentation plugged into receptacles in the master bedroom</w:t>
            </w:r>
          </w:p>
        </w:tc>
        <w:tc>
          <w:tcPr>
            <w:tcW w:w="1096" w:type="dxa"/>
          </w:tcPr>
          <w:p w14:paraId="0A28D89B" w14:textId="14E2420A" w:rsidR="0028250E" w:rsidRDefault="0028250E" w:rsidP="0028250E">
            <w:r>
              <w:t>W</w:t>
            </w:r>
          </w:p>
        </w:tc>
        <w:tc>
          <w:tcPr>
            <w:tcW w:w="1540" w:type="dxa"/>
          </w:tcPr>
          <w:p w14:paraId="5C0A7345" w14:textId="7E6647FC" w:rsidR="0028250E" w:rsidRDefault="0028250E" w:rsidP="0028250E">
            <w:r>
              <w:t>Elec, HW</w:t>
            </w:r>
          </w:p>
        </w:tc>
      </w:tr>
      <w:tr w:rsidR="0028250E" w14:paraId="61569EB6" w14:textId="77777777" w:rsidTr="0028250E">
        <w:tc>
          <w:tcPr>
            <w:tcW w:w="1905" w:type="dxa"/>
            <w:vAlign w:val="bottom"/>
          </w:tcPr>
          <w:p w14:paraId="71A8F371" w14:textId="5ECCDAAB" w:rsidR="0028250E" w:rsidRDefault="0028250E" w:rsidP="0028250E">
            <w:pPr>
              <w:jc w:val="center"/>
            </w:pPr>
            <w:r>
              <w:rPr>
                <w:rFonts w:ascii="Calibri" w:hAnsi="Calibri"/>
                <w:color w:val="000000"/>
              </w:rPr>
              <w:t>Power - RP BB-22 Plugs - Inst BR2/Hall</w:t>
            </w:r>
          </w:p>
        </w:tc>
        <w:tc>
          <w:tcPr>
            <w:tcW w:w="1205" w:type="dxa"/>
          </w:tcPr>
          <w:p w14:paraId="79902577" w14:textId="10C25D2A" w:rsidR="0028250E" w:rsidRDefault="0028250E" w:rsidP="0028250E">
            <w:r>
              <w:t>Instr</w:t>
            </w:r>
          </w:p>
        </w:tc>
        <w:tc>
          <w:tcPr>
            <w:tcW w:w="1507" w:type="dxa"/>
          </w:tcPr>
          <w:p w14:paraId="29FA4A55" w14:textId="0B7CDFA4" w:rsidR="0028250E" w:rsidRDefault="0028250E" w:rsidP="0028250E">
            <w:r>
              <w:t>Bedroom 2</w:t>
            </w:r>
          </w:p>
        </w:tc>
        <w:tc>
          <w:tcPr>
            <w:tcW w:w="5697" w:type="dxa"/>
          </w:tcPr>
          <w:p w14:paraId="02025B5A" w14:textId="131DEEC2" w:rsidR="0028250E" w:rsidRDefault="0028250E" w:rsidP="0028250E">
            <w:r w:rsidRPr="00F11798">
              <w:t>Instantaneous power</w:t>
            </w:r>
            <w:r>
              <w:t xml:space="preserve"> consumption by instrumentation plugged into receptacles in bedroom 2</w:t>
            </w:r>
          </w:p>
        </w:tc>
        <w:tc>
          <w:tcPr>
            <w:tcW w:w="1096" w:type="dxa"/>
          </w:tcPr>
          <w:p w14:paraId="2F772F36" w14:textId="470C2F48" w:rsidR="0028250E" w:rsidRDefault="0028250E" w:rsidP="0028250E">
            <w:r>
              <w:t>W</w:t>
            </w:r>
          </w:p>
        </w:tc>
        <w:tc>
          <w:tcPr>
            <w:tcW w:w="1540" w:type="dxa"/>
          </w:tcPr>
          <w:p w14:paraId="0A5B0835" w14:textId="308F1CA0" w:rsidR="0028250E" w:rsidRDefault="0028250E" w:rsidP="0028250E">
            <w:r>
              <w:t>Elec, HX</w:t>
            </w:r>
          </w:p>
        </w:tc>
      </w:tr>
      <w:tr w:rsidR="0028250E" w14:paraId="48539FD2" w14:textId="77777777" w:rsidTr="0028250E">
        <w:tc>
          <w:tcPr>
            <w:tcW w:w="1905" w:type="dxa"/>
            <w:vAlign w:val="bottom"/>
          </w:tcPr>
          <w:p w14:paraId="3AA98B4B" w14:textId="73EDC85B" w:rsidR="0028250E" w:rsidRDefault="0028250E" w:rsidP="0028250E">
            <w:pPr>
              <w:jc w:val="center"/>
            </w:pPr>
            <w:r>
              <w:rPr>
                <w:rFonts w:ascii="Calibri" w:hAnsi="Calibri"/>
                <w:color w:val="000000"/>
              </w:rPr>
              <w:t>Power - RP BB-23 Parent A - Upstairs</w:t>
            </w:r>
          </w:p>
        </w:tc>
        <w:tc>
          <w:tcPr>
            <w:tcW w:w="1205" w:type="dxa"/>
          </w:tcPr>
          <w:p w14:paraId="15517D83" w14:textId="15451E9C" w:rsidR="0028250E" w:rsidRDefault="0028250E" w:rsidP="0028250E">
            <w:r>
              <w:t>Loads</w:t>
            </w:r>
          </w:p>
        </w:tc>
        <w:tc>
          <w:tcPr>
            <w:tcW w:w="1507" w:type="dxa"/>
          </w:tcPr>
          <w:p w14:paraId="7248C615" w14:textId="17B3F2F5" w:rsidR="0028250E" w:rsidRDefault="0028250E" w:rsidP="0028250E">
            <w:r>
              <w:t>MBedroom</w:t>
            </w:r>
          </w:p>
        </w:tc>
        <w:tc>
          <w:tcPr>
            <w:tcW w:w="5697" w:type="dxa"/>
          </w:tcPr>
          <w:p w14:paraId="6CE3F602" w14:textId="7E6EAFAC" w:rsidR="0028250E" w:rsidRDefault="0028250E" w:rsidP="0028250E">
            <w:r w:rsidRPr="00F11798">
              <w:t>Instantaneous power</w:t>
            </w:r>
            <w:r>
              <w:t xml:space="preserve"> consumption by emulator of parent A in the master bedroom </w:t>
            </w:r>
          </w:p>
        </w:tc>
        <w:tc>
          <w:tcPr>
            <w:tcW w:w="1096" w:type="dxa"/>
          </w:tcPr>
          <w:p w14:paraId="0061979A" w14:textId="397EB918" w:rsidR="0028250E" w:rsidRDefault="0028250E" w:rsidP="0028250E">
            <w:r>
              <w:t>W</w:t>
            </w:r>
          </w:p>
        </w:tc>
        <w:tc>
          <w:tcPr>
            <w:tcW w:w="1540" w:type="dxa"/>
          </w:tcPr>
          <w:p w14:paraId="3B019F93" w14:textId="3295AC18" w:rsidR="0028250E" w:rsidRDefault="0028250E" w:rsidP="0028250E">
            <w:r>
              <w:t>Elec, HY</w:t>
            </w:r>
          </w:p>
        </w:tc>
      </w:tr>
      <w:tr w:rsidR="0028250E" w14:paraId="052955F2" w14:textId="77777777" w:rsidTr="0028250E">
        <w:tc>
          <w:tcPr>
            <w:tcW w:w="1905" w:type="dxa"/>
            <w:vAlign w:val="bottom"/>
          </w:tcPr>
          <w:p w14:paraId="286F0BB0" w14:textId="042C3D07" w:rsidR="0028250E" w:rsidRDefault="0028250E" w:rsidP="0028250E">
            <w:pPr>
              <w:jc w:val="center"/>
            </w:pPr>
            <w:r>
              <w:rPr>
                <w:rFonts w:ascii="Calibri" w:hAnsi="Calibri"/>
                <w:color w:val="000000"/>
              </w:rPr>
              <w:lastRenderedPageBreak/>
              <w:t>Power - RP BB-24 Plugs - Inst Hall</w:t>
            </w:r>
          </w:p>
        </w:tc>
        <w:tc>
          <w:tcPr>
            <w:tcW w:w="1205" w:type="dxa"/>
          </w:tcPr>
          <w:p w14:paraId="47201A95" w14:textId="57C44D34" w:rsidR="0028250E" w:rsidRDefault="0028250E" w:rsidP="0028250E">
            <w:r>
              <w:t>Instr</w:t>
            </w:r>
          </w:p>
        </w:tc>
        <w:tc>
          <w:tcPr>
            <w:tcW w:w="1507" w:type="dxa"/>
          </w:tcPr>
          <w:p w14:paraId="35A89016" w14:textId="20D2BAF4" w:rsidR="0028250E" w:rsidRDefault="0028250E" w:rsidP="0028250E">
            <w:r>
              <w:t>Entry Hallway</w:t>
            </w:r>
          </w:p>
        </w:tc>
        <w:tc>
          <w:tcPr>
            <w:tcW w:w="5697" w:type="dxa"/>
          </w:tcPr>
          <w:p w14:paraId="1EAC5A2F" w14:textId="45E6D041" w:rsidR="0028250E" w:rsidRDefault="0028250E" w:rsidP="0028250E">
            <w:r w:rsidRPr="00F11798">
              <w:t>Instantaneous power</w:t>
            </w:r>
            <w:r>
              <w:t xml:space="preserve"> consumption by instrumentation plugged into receptacles in entry hallway</w:t>
            </w:r>
          </w:p>
        </w:tc>
        <w:tc>
          <w:tcPr>
            <w:tcW w:w="1096" w:type="dxa"/>
          </w:tcPr>
          <w:p w14:paraId="550C8DC5" w14:textId="4D8FA2B0" w:rsidR="0028250E" w:rsidRDefault="0028250E" w:rsidP="0028250E">
            <w:r>
              <w:t>W</w:t>
            </w:r>
          </w:p>
        </w:tc>
        <w:tc>
          <w:tcPr>
            <w:tcW w:w="1540" w:type="dxa"/>
          </w:tcPr>
          <w:p w14:paraId="5DA7B075" w14:textId="46B0795F" w:rsidR="0028250E" w:rsidRDefault="0028250E" w:rsidP="0028250E">
            <w:r>
              <w:t>Elec, HZ</w:t>
            </w:r>
          </w:p>
        </w:tc>
      </w:tr>
      <w:tr w:rsidR="0028250E" w14:paraId="6CC9C0FB" w14:textId="77777777" w:rsidTr="0028250E">
        <w:tc>
          <w:tcPr>
            <w:tcW w:w="1905" w:type="dxa"/>
            <w:vAlign w:val="bottom"/>
          </w:tcPr>
          <w:p w14:paraId="5DB342AC" w14:textId="302DF3A9" w:rsidR="0028250E" w:rsidRDefault="0028250E" w:rsidP="0028250E">
            <w:pPr>
              <w:jc w:val="center"/>
            </w:pPr>
            <w:r>
              <w:rPr>
                <w:rFonts w:ascii="Calibri" w:hAnsi="Calibri"/>
                <w:color w:val="000000"/>
              </w:rPr>
              <w:t>Power - RP BB-25 Lighting Control Panel (RP-S #1)</w:t>
            </w:r>
          </w:p>
        </w:tc>
        <w:tc>
          <w:tcPr>
            <w:tcW w:w="1205" w:type="dxa"/>
          </w:tcPr>
          <w:p w14:paraId="4111B7D8" w14:textId="6E6FC50E" w:rsidR="0028250E" w:rsidRDefault="0028250E" w:rsidP="0028250E">
            <w:r>
              <w:t>Instr</w:t>
            </w:r>
          </w:p>
        </w:tc>
        <w:tc>
          <w:tcPr>
            <w:tcW w:w="1507" w:type="dxa"/>
          </w:tcPr>
          <w:p w14:paraId="5FC6C0DE" w14:textId="50E79755" w:rsidR="0028250E" w:rsidRDefault="0028250E" w:rsidP="0028250E">
            <w:r>
              <w:t>Basement</w:t>
            </w:r>
          </w:p>
        </w:tc>
        <w:tc>
          <w:tcPr>
            <w:tcW w:w="5697" w:type="dxa"/>
          </w:tcPr>
          <w:p w14:paraId="66E1F7F6" w14:textId="473896CB" w:rsidR="0028250E" w:rsidRDefault="0028250E" w:rsidP="0028250E">
            <w:r w:rsidRPr="00F11798">
              <w:t>Instantaneous power</w:t>
            </w:r>
            <w:r>
              <w:t xml:space="preserve"> consumption by lighting control panel located in basement</w:t>
            </w:r>
          </w:p>
        </w:tc>
        <w:tc>
          <w:tcPr>
            <w:tcW w:w="1096" w:type="dxa"/>
          </w:tcPr>
          <w:p w14:paraId="05F2871D" w14:textId="1A611308" w:rsidR="0028250E" w:rsidRDefault="0028250E" w:rsidP="0028250E">
            <w:r>
              <w:t>W</w:t>
            </w:r>
          </w:p>
        </w:tc>
        <w:tc>
          <w:tcPr>
            <w:tcW w:w="1540" w:type="dxa"/>
          </w:tcPr>
          <w:p w14:paraId="443628D8" w14:textId="2AF133F5" w:rsidR="0028250E" w:rsidRDefault="0028250E" w:rsidP="0028250E">
            <w:r>
              <w:t>Elec, IA</w:t>
            </w:r>
          </w:p>
        </w:tc>
      </w:tr>
      <w:tr w:rsidR="0028250E" w14:paraId="70772270" w14:textId="77777777" w:rsidTr="0028250E">
        <w:tc>
          <w:tcPr>
            <w:tcW w:w="1905" w:type="dxa"/>
            <w:vAlign w:val="bottom"/>
          </w:tcPr>
          <w:p w14:paraId="4348AC1A" w14:textId="6DE9641F" w:rsidR="0028250E" w:rsidRDefault="0028250E" w:rsidP="0028250E">
            <w:pPr>
              <w:jc w:val="center"/>
            </w:pPr>
            <w:r>
              <w:rPr>
                <w:rFonts w:ascii="Calibri" w:hAnsi="Calibri"/>
                <w:color w:val="000000"/>
              </w:rPr>
              <w:t>Power - RP BB-26 Plugs - Inst BR3</w:t>
            </w:r>
          </w:p>
        </w:tc>
        <w:tc>
          <w:tcPr>
            <w:tcW w:w="1205" w:type="dxa"/>
          </w:tcPr>
          <w:p w14:paraId="55FF3297" w14:textId="6816FC60" w:rsidR="0028250E" w:rsidRDefault="0028250E" w:rsidP="0028250E">
            <w:r>
              <w:t>Instr</w:t>
            </w:r>
          </w:p>
        </w:tc>
        <w:tc>
          <w:tcPr>
            <w:tcW w:w="1507" w:type="dxa"/>
          </w:tcPr>
          <w:p w14:paraId="3A44C032" w14:textId="54DCEF87" w:rsidR="0028250E" w:rsidRDefault="0028250E" w:rsidP="0028250E">
            <w:r>
              <w:t>Bedroom3</w:t>
            </w:r>
          </w:p>
        </w:tc>
        <w:tc>
          <w:tcPr>
            <w:tcW w:w="5697" w:type="dxa"/>
          </w:tcPr>
          <w:p w14:paraId="7A8E02DF" w14:textId="04280D71" w:rsidR="0028250E" w:rsidRDefault="0028250E" w:rsidP="0028250E">
            <w:r w:rsidRPr="00F11798">
              <w:t>Instantaneous power</w:t>
            </w:r>
            <w:r>
              <w:t xml:space="preserve"> consumption by instrumentation plugged into receptacles in bedroom 3</w:t>
            </w:r>
          </w:p>
        </w:tc>
        <w:tc>
          <w:tcPr>
            <w:tcW w:w="1096" w:type="dxa"/>
          </w:tcPr>
          <w:p w14:paraId="35111482" w14:textId="1923CC43" w:rsidR="0028250E" w:rsidRDefault="0028250E" w:rsidP="0028250E">
            <w:r>
              <w:t>W</w:t>
            </w:r>
          </w:p>
        </w:tc>
        <w:tc>
          <w:tcPr>
            <w:tcW w:w="1540" w:type="dxa"/>
          </w:tcPr>
          <w:p w14:paraId="6B4C7D7D" w14:textId="7B6DC7DF" w:rsidR="0028250E" w:rsidRDefault="0028250E" w:rsidP="0028250E">
            <w:r>
              <w:t>Elec, IB</w:t>
            </w:r>
          </w:p>
        </w:tc>
      </w:tr>
      <w:tr w:rsidR="0028250E" w14:paraId="08D213F1" w14:textId="77777777" w:rsidTr="0028250E">
        <w:tc>
          <w:tcPr>
            <w:tcW w:w="1905" w:type="dxa"/>
            <w:vAlign w:val="bottom"/>
          </w:tcPr>
          <w:p w14:paraId="0FE46E24" w14:textId="2DB2EF46" w:rsidR="0028250E" w:rsidRDefault="0028250E" w:rsidP="0028250E">
            <w:pPr>
              <w:jc w:val="center"/>
            </w:pPr>
            <w:r>
              <w:rPr>
                <w:rFonts w:ascii="Calibri" w:hAnsi="Calibri"/>
                <w:color w:val="000000"/>
              </w:rPr>
              <w:t>Power - RP BB-27 Child A - Upstairs</w:t>
            </w:r>
          </w:p>
        </w:tc>
        <w:tc>
          <w:tcPr>
            <w:tcW w:w="1205" w:type="dxa"/>
          </w:tcPr>
          <w:p w14:paraId="496203C4" w14:textId="6D6082EB" w:rsidR="0028250E" w:rsidRDefault="0028250E" w:rsidP="0028250E">
            <w:r>
              <w:t>Loads</w:t>
            </w:r>
          </w:p>
        </w:tc>
        <w:tc>
          <w:tcPr>
            <w:tcW w:w="1507" w:type="dxa"/>
          </w:tcPr>
          <w:p w14:paraId="503741E1" w14:textId="2A8B6836" w:rsidR="0028250E" w:rsidRDefault="0028250E" w:rsidP="0028250E">
            <w:r>
              <w:t>Bedroom2</w:t>
            </w:r>
          </w:p>
        </w:tc>
        <w:tc>
          <w:tcPr>
            <w:tcW w:w="5697" w:type="dxa"/>
          </w:tcPr>
          <w:p w14:paraId="72E7401C" w14:textId="1AC104C9" w:rsidR="0028250E" w:rsidRDefault="0028250E" w:rsidP="0028250E">
            <w:r w:rsidRPr="00F11798">
              <w:t>Instantaneous power</w:t>
            </w:r>
            <w:r>
              <w:t xml:space="preserve"> consumption by emulator of child A in bedroom 2</w:t>
            </w:r>
          </w:p>
        </w:tc>
        <w:tc>
          <w:tcPr>
            <w:tcW w:w="1096" w:type="dxa"/>
          </w:tcPr>
          <w:p w14:paraId="2C93572D" w14:textId="0D5FDC37" w:rsidR="0028250E" w:rsidRDefault="0028250E" w:rsidP="0028250E">
            <w:r>
              <w:t>W</w:t>
            </w:r>
          </w:p>
        </w:tc>
        <w:tc>
          <w:tcPr>
            <w:tcW w:w="1540" w:type="dxa"/>
          </w:tcPr>
          <w:p w14:paraId="2B842D7E" w14:textId="5B0AAA84" w:rsidR="0028250E" w:rsidRDefault="0028250E" w:rsidP="0028250E">
            <w:r>
              <w:t>Elec, IC</w:t>
            </w:r>
          </w:p>
        </w:tc>
      </w:tr>
      <w:tr w:rsidR="0028250E" w14:paraId="5A118009" w14:textId="77777777" w:rsidTr="0028250E">
        <w:tc>
          <w:tcPr>
            <w:tcW w:w="1905" w:type="dxa"/>
            <w:vAlign w:val="bottom"/>
          </w:tcPr>
          <w:p w14:paraId="3AC78D2E" w14:textId="44922D91" w:rsidR="0028250E" w:rsidRDefault="0028250E" w:rsidP="0028250E">
            <w:pPr>
              <w:jc w:val="center"/>
            </w:pPr>
            <w:r>
              <w:rPr>
                <w:rFonts w:ascii="Calibri" w:hAnsi="Calibri"/>
                <w:color w:val="000000"/>
              </w:rPr>
              <w:t>Power - RP BB-28 Child B - Upstairs</w:t>
            </w:r>
          </w:p>
        </w:tc>
        <w:tc>
          <w:tcPr>
            <w:tcW w:w="1205" w:type="dxa"/>
          </w:tcPr>
          <w:p w14:paraId="147FF65B" w14:textId="737B4BB3" w:rsidR="0028250E" w:rsidRDefault="0028250E" w:rsidP="0028250E">
            <w:r>
              <w:t>Loads</w:t>
            </w:r>
          </w:p>
        </w:tc>
        <w:tc>
          <w:tcPr>
            <w:tcW w:w="1507" w:type="dxa"/>
          </w:tcPr>
          <w:p w14:paraId="0C1AAFF8" w14:textId="5C13F5E8" w:rsidR="0028250E" w:rsidRDefault="0028250E" w:rsidP="0028250E">
            <w:r>
              <w:t>Bedroom3</w:t>
            </w:r>
          </w:p>
        </w:tc>
        <w:tc>
          <w:tcPr>
            <w:tcW w:w="5697" w:type="dxa"/>
          </w:tcPr>
          <w:p w14:paraId="76DD6554" w14:textId="0ADFA1D5" w:rsidR="0028250E" w:rsidRDefault="0028250E" w:rsidP="0028250E">
            <w:r w:rsidRPr="00F11798">
              <w:t>Instantaneous power</w:t>
            </w:r>
            <w:r>
              <w:t xml:space="preserve"> consumption by emulator of child B in bedroom 3</w:t>
            </w:r>
          </w:p>
        </w:tc>
        <w:tc>
          <w:tcPr>
            <w:tcW w:w="1096" w:type="dxa"/>
          </w:tcPr>
          <w:p w14:paraId="2685361D" w14:textId="318FF476" w:rsidR="0028250E" w:rsidRDefault="0028250E" w:rsidP="0028250E">
            <w:r>
              <w:t>W</w:t>
            </w:r>
          </w:p>
        </w:tc>
        <w:tc>
          <w:tcPr>
            <w:tcW w:w="1540" w:type="dxa"/>
          </w:tcPr>
          <w:p w14:paraId="5F79ADE8" w14:textId="5ADF8D22" w:rsidR="0028250E" w:rsidRDefault="0028250E" w:rsidP="0028250E">
            <w:r>
              <w:t>Elec, ID</w:t>
            </w:r>
          </w:p>
        </w:tc>
      </w:tr>
      <w:tr w:rsidR="0028250E" w14:paraId="36E98700" w14:textId="77777777" w:rsidTr="0028250E">
        <w:tc>
          <w:tcPr>
            <w:tcW w:w="1905" w:type="dxa"/>
            <w:vAlign w:val="bottom"/>
          </w:tcPr>
          <w:p w14:paraId="0BEAE5CD" w14:textId="36EAE50C" w:rsidR="0028250E" w:rsidRDefault="0028250E" w:rsidP="0028250E">
            <w:pPr>
              <w:jc w:val="center"/>
            </w:pPr>
            <w:r>
              <w:rPr>
                <w:rFonts w:ascii="Calibri" w:hAnsi="Calibri"/>
                <w:color w:val="000000"/>
              </w:rPr>
              <w:t>Power - RP BB-29 Heat Load for Refrigerator</w:t>
            </w:r>
          </w:p>
        </w:tc>
        <w:tc>
          <w:tcPr>
            <w:tcW w:w="1205" w:type="dxa"/>
          </w:tcPr>
          <w:p w14:paraId="4D7EA8F0" w14:textId="601BF165" w:rsidR="0028250E" w:rsidRDefault="0028250E" w:rsidP="0028250E">
            <w:r>
              <w:t>Instr</w:t>
            </w:r>
          </w:p>
        </w:tc>
        <w:tc>
          <w:tcPr>
            <w:tcW w:w="1507" w:type="dxa"/>
          </w:tcPr>
          <w:p w14:paraId="0F23D343" w14:textId="2B08AC00" w:rsidR="0028250E" w:rsidRDefault="0028250E" w:rsidP="0028250E">
            <w:r>
              <w:t>Kitchen</w:t>
            </w:r>
          </w:p>
        </w:tc>
        <w:tc>
          <w:tcPr>
            <w:tcW w:w="5697" w:type="dxa"/>
          </w:tcPr>
          <w:p w14:paraId="6C6C5D2C" w14:textId="62F4C7EE" w:rsidR="0028250E" w:rsidRDefault="0028250E" w:rsidP="0028250E">
            <w:r w:rsidRPr="00F11798">
              <w:t>Instantaneous power</w:t>
            </w:r>
            <w:r>
              <w:t xml:space="preserve"> of heat load in refrigerator to simulate opening and adding warm items</w:t>
            </w:r>
          </w:p>
        </w:tc>
        <w:tc>
          <w:tcPr>
            <w:tcW w:w="1096" w:type="dxa"/>
          </w:tcPr>
          <w:p w14:paraId="143F44CB" w14:textId="7AA21B78" w:rsidR="0028250E" w:rsidRDefault="0028250E" w:rsidP="0028250E">
            <w:r>
              <w:t>W</w:t>
            </w:r>
          </w:p>
        </w:tc>
        <w:tc>
          <w:tcPr>
            <w:tcW w:w="1540" w:type="dxa"/>
          </w:tcPr>
          <w:p w14:paraId="5A3ED11F" w14:textId="37E4284C" w:rsidR="0028250E" w:rsidRDefault="0028250E" w:rsidP="0028250E">
            <w:r>
              <w:t>Elec, IE</w:t>
            </w:r>
          </w:p>
        </w:tc>
      </w:tr>
      <w:tr w:rsidR="0028250E" w14:paraId="6FDA541B" w14:textId="77777777" w:rsidTr="0028250E">
        <w:tc>
          <w:tcPr>
            <w:tcW w:w="1905" w:type="dxa"/>
            <w:vAlign w:val="bottom"/>
          </w:tcPr>
          <w:p w14:paraId="5D6D90EE" w14:textId="6C61E13D" w:rsidR="0028250E" w:rsidRDefault="0028250E" w:rsidP="0028250E">
            <w:pPr>
              <w:jc w:val="center"/>
            </w:pPr>
            <w:r>
              <w:rPr>
                <w:rFonts w:ascii="Calibri" w:hAnsi="Calibri"/>
                <w:color w:val="000000"/>
              </w:rPr>
              <w:t>Power - RP BB-31 Lighting Control Panel (RP-S #2)</w:t>
            </w:r>
          </w:p>
        </w:tc>
        <w:tc>
          <w:tcPr>
            <w:tcW w:w="1205" w:type="dxa"/>
          </w:tcPr>
          <w:p w14:paraId="4F5DF232" w14:textId="5810365C" w:rsidR="0028250E" w:rsidRDefault="0028250E" w:rsidP="0028250E">
            <w:r>
              <w:t>Instr</w:t>
            </w:r>
          </w:p>
        </w:tc>
        <w:tc>
          <w:tcPr>
            <w:tcW w:w="1507" w:type="dxa"/>
          </w:tcPr>
          <w:p w14:paraId="62214C0B" w14:textId="01024888" w:rsidR="0028250E" w:rsidRDefault="0028250E" w:rsidP="0028250E">
            <w:r>
              <w:t>Basement</w:t>
            </w:r>
          </w:p>
        </w:tc>
        <w:tc>
          <w:tcPr>
            <w:tcW w:w="5697" w:type="dxa"/>
          </w:tcPr>
          <w:p w14:paraId="326F20B5" w14:textId="1262C387" w:rsidR="0028250E" w:rsidRDefault="0028250E" w:rsidP="0028250E">
            <w:r w:rsidRPr="00F11798">
              <w:t>Instantaneous power</w:t>
            </w:r>
            <w:r>
              <w:t xml:space="preserve"> consumption by lighting control panel located in basement</w:t>
            </w:r>
          </w:p>
        </w:tc>
        <w:tc>
          <w:tcPr>
            <w:tcW w:w="1096" w:type="dxa"/>
          </w:tcPr>
          <w:p w14:paraId="6C468A01" w14:textId="3804CB2C" w:rsidR="0028250E" w:rsidRDefault="0028250E" w:rsidP="0028250E">
            <w:r>
              <w:t>W</w:t>
            </w:r>
          </w:p>
        </w:tc>
        <w:tc>
          <w:tcPr>
            <w:tcW w:w="1540" w:type="dxa"/>
          </w:tcPr>
          <w:p w14:paraId="692948CA" w14:textId="4EB35EE2" w:rsidR="0028250E" w:rsidRDefault="0028250E" w:rsidP="0028250E">
            <w:r>
              <w:t>Elec, IG</w:t>
            </w:r>
          </w:p>
        </w:tc>
      </w:tr>
      <w:tr w:rsidR="0028250E" w14:paraId="744A03EE" w14:textId="77777777" w:rsidTr="0028250E">
        <w:tc>
          <w:tcPr>
            <w:tcW w:w="1905" w:type="dxa"/>
            <w:vAlign w:val="bottom"/>
          </w:tcPr>
          <w:p w14:paraId="1FA750AC" w14:textId="020ABFE0" w:rsidR="0028250E" w:rsidRDefault="0028250E" w:rsidP="0028250E">
            <w:pPr>
              <w:jc w:val="center"/>
            </w:pPr>
            <w:r>
              <w:rPr>
                <w:rFonts w:ascii="Calibri" w:hAnsi="Calibri"/>
                <w:color w:val="000000"/>
              </w:rPr>
              <w:t>Power - RP BB-33 Lights - Basement</w:t>
            </w:r>
          </w:p>
        </w:tc>
        <w:tc>
          <w:tcPr>
            <w:tcW w:w="1205" w:type="dxa"/>
          </w:tcPr>
          <w:p w14:paraId="70CE8CCE" w14:textId="137360E1" w:rsidR="0028250E" w:rsidRDefault="0028250E" w:rsidP="0028250E">
            <w:r>
              <w:t>Lighting</w:t>
            </w:r>
          </w:p>
        </w:tc>
        <w:tc>
          <w:tcPr>
            <w:tcW w:w="1507" w:type="dxa"/>
          </w:tcPr>
          <w:p w14:paraId="3EFCAF20" w14:textId="4C58490A" w:rsidR="0028250E" w:rsidRDefault="0028250E" w:rsidP="0028250E">
            <w:r>
              <w:t>Basement</w:t>
            </w:r>
          </w:p>
        </w:tc>
        <w:tc>
          <w:tcPr>
            <w:tcW w:w="5697" w:type="dxa"/>
          </w:tcPr>
          <w:p w14:paraId="7ED734DD" w14:textId="2E7D618B" w:rsidR="0028250E" w:rsidRDefault="0028250E" w:rsidP="0028250E">
            <w:r w:rsidRPr="00F11798">
              <w:t>Instantaneous power</w:t>
            </w:r>
            <w:r>
              <w:t xml:space="preserve"> consumption by lights activated in basement</w:t>
            </w:r>
          </w:p>
        </w:tc>
        <w:tc>
          <w:tcPr>
            <w:tcW w:w="1096" w:type="dxa"/>
          </w:tcPr>
          <w:p w14:paraId="2114051D" w14:textId="2AF32523" w:rsidR="0028250E" w:rsidRDefault="0028250E" w:rsidP="0028250E">
            <w:r>
              <w:t>W</w:t>
            </w:r>
          </w:p>
        </w:tc>
        <w:tc>
          <w:tcPr>
            <w:tcW w:w="1540" w:type="dxa"/>
          </w:tcPr>
          <w:p w14:paraId="1814E2B5" w14:textId="6CEB4B53" w:rsidR="0028250E" w:rsidRDefault="0028250E" w:rsidP="0028250E">
            <w:r>
              <w:t>Elec, II</w:t>
            </w:r>
          </w:p>
        </w:tc>
      </w:tr>
      <w:tr w:rsidR="0028250E" w14:paraId="798255DB" w14:textId="77777777" w:rsidTr="0028250E">
        <w:tc>
          <w:tcPr>
            <w:tcW w:w="1905" w:type="dxa"/>
            <w:vAlign w:val="bottom"/>
          </w:tcPr>
          <w:p w14:paraId="64A9C6DA" w14:textId="716F9843" w:rsidR="0028250E" w:rsidRDefault="0028250E" w:rsidP="0028250E">
            <w:pPr>
              <w:jc w:val="center"/>
            </w:pPr>
            <w:r>
              <w:rPr>
                <w:rFonts w:ascii="Calibri" w:hAnsi="Calibri"/>
                <w:color w:val="000000"/>
              </w:rPr>
              <w:t>Power - RP BB-34 Parent B - Upstairs</w:t>
            </w:r>
          </w:p>
        </w:tc>
        <w:tc>
          <w:tcPr>
            <w:tcW w:w="1205" w:type="dxa"/>
          </w:tcPr>
          <w:p w14:paraId="603E7B6D" w14:textId="29BE373B" w:rsidR="0028250E" w:rsidRDefault="0028250E" w:rsidP="0028250E">
            <w:r>
              <w:t>Loads</w:t>
            </w:r>
          </w:p>
        </w:tc>
        <w:tc>
          <w:tcPr>
            <w:tcW w:w="1507" w:type="dxa"/>
          </w:tcPr>
          <w:p w14:paraId="5811E375" w14:textId="015995CC" w:rsidR="0028250E" w:rsidRDefault="0028250E" w:rsidP="0028250E">
            <w:r>
              <w:t>MBedroom</w:t>
            </w:r>
          </w:p>
        </w:tc>
        <w:tc>
          <w:tcPr>
            <w:tcW w:w="5697" w:type="dxa"/>
          </w:tcPr>
          <w:p w14:paraId="414FD7B2" w14:textId="54B80208" w:rsidR="0028250E" w:rsidRDefault="0028250E" w:rsidP="0028250E">
            <w:r w:rsidRPr="00F11798">
              <w:t>Instantaneous power</w:t>
            </w:r>
            <w:r>
              <w:t xml:space="preserve"> consumption by emulator of parent B in master bedroom </w:t>
            </w:r>
          </w:p>
        </w:tc>
        <w:tc>
          <w:tcPr>
            <w:tcW w:w="1096" w:type="dxa"/>
          </w:tcPr>
          <w:p w14:paraId="2F12997D" w14:textId="4CE47480" w:rsidR="0028250E" w:rsidRDefault="0028250E" w:rsidP="0028250E">
            <w:r>
              <w:t>W</w:t>
            </w:r>
          </w:p>
        </w:tc>
        <w:tc>
          <w:tcPr>
            <w:tcW w:w="1540" w:type="dxa"/>
          </w:tcPr>
          <w:p w14:paraId="7797115F" w14:textId="036668C4" w:rsidR="0028250E" w:rsidRDefault="0028250E" w:rsidP="0028250E">
            <w:r>
              <w:t>Elec, IJ</w:t>
            </w:r>
          </w:p>
        </w:tc>
      </w:tr>
      <w:tr w:rsidR="0028250E" w14:paraId="19083CF0" w14:textId="77777777" w:rsidTr="0028250E">
        <w:tc>
          <w:tcPr>
            <w:tcW w:w="1905" w:type="dxa"/>
            <w:vAlign w:val="bottom"/>
          </w:tcPr>
          <w:p w14:paraId="46181503" w14:textId="613142C5" w:rsidR="0028250E" w:rsidRDefault="0028250E" w:rsidP="0028250E">
            <w:pPr>
              <w:jc w:val="center"/>
            </w:pPr>
            <w:r>
              <w:rPr>
                <w:rFonts w:ascii="Calibri" w:hAnsi="Calibri"/>
                <w:color w:val="000000"/>
              </w:rPr>
              <w:t>Power - RP BB-39 Parent B - Downstairs</w:t>
            </w:r>
          </w:p>
        </w:tc>
        <w:tc>
          <w:tcPr>
            <w:tcW w:w="1205" w:type="dxa"/>
          </w:tcPr>
          <w:p w14:paraId="24EAE23E" w14:textId="452266A3" w:rsidR="0028250E" w:rsidRDefault="0028250E" w:rsidP="0028250E">
            <w:r>
              <w:t>Loads</w:t>
            </w:r>
          </w:p>
        </w:tc>
        <w:tc>
          <w:tcPr>
            <w:tcW w:w="1507" w:type="dxa"/>
          </w:tcPr>
          <w:p w14:paraId="61F6294E" w14:textId="53C8579A" w:rsidR="0028250E" w:rsidRDefault="0028250E" w:rsidP="0028250E">
            <w:r>
              <w:t>Dining Room</w:t>
            </w:r>
          </w:p>
        </w:tc>
        <w:tc>
          <w:tcPr>
            <w:tcW w:w="5697" w:type="dxa"/>
          </w:tcPr>
          <w:p w14:paraId="3B9B8BCC" w14:textId="097D1850" w:rsidR="0028250E" w:rsidRDefault="0028250E" w:rsidP="0028250E">
            <w:r w:rsidRPr="00F11798">
              <w:t>Instantaneous power</w:t>
            </w:r>
            <w:r>
              <w:t xml:space="preserve"> consumption by emulator of parent B in dining room </w:t>
            </w:r>
          </w:p>
        </w:tc>
        <w:tc>
          <w:tcPr>
            <w:tcW w:w="1096" w:type="dxa"/>
          </w:tcPr>
          <w:p w14:paraId="594EF19E" w14:textId="73562298" w:rsidR="0028250E" w:rsidRDefault="0028250E" w:rsidP="0028250E">
            <w:r>
              <w:t>W</w:t>
            </w:r>
          </w:p>
        </w:tc>
        <w:tc>
          <w:tcPr>
            <w:tcW w:w="1540" w:type="dxa"/>
          </w:tcPr>
          <w:p w14:paraId="44981270" w14:textId="08884A6D" w:rsidR="0028250E" w:rsidRDefault="0028250E" w:rsidP="0028250E">
            <w:r>
              <w:t>Elec, IO</w:t>
            </w:r>
          </w:p>
        </w:tc>
      </w:tr>
      <w:tr w:rsidR="0028250E" w14:paraId="133484F6" w14:textId="77777777" w:rsidTr="0028250E">
        <w:tc>
          <w:tcPr>
            <w:tcW w:w="1905" w:type="dxa"/>
            <w:vAlign w:val="bottom"/>
          </w:tcPr>
          <w:p w14:paraId="064282A3" w14:textId="39DB56DC" w:rsidR="0028250E" w:rsidRDefault="0028250E" w:rsidP="0028250E">
            <w:pPr>
              <w:jc w:val="center"/>
            </w:pPr>
            <w:r>
              <w:rPr>
                <w:rFonts w:ascii="Calibri" w:hAnsi="Calibri"/>
                <w:color w:val="000000"/>
              </w:rPr>
              <w:t>Power - RP BB-40 Plugs - Inst Kit D</w:t>
            </w:r>
          </w:p>
        </w:tc>
        <w:tc>
          <w:tcPr>
            <w:tcW w:w="1205" w:type="dxa"/>
          </w:tcPr>
          <w:p w14:paraId="409A5F56" w14:textId="65B6BB26" w:rsidR="0028250E" w:rsidRDefault="0028250E" w:rsidP="0028250E">
            <w:r>
              <w:t>Instr</w:t>
            </w:r>
          </w:p>
        </w:tc>
        <w:tc>
          <w:tcPr>
            <w:tcW w:w="1507" w:type="dxa"/>
          </w:tcPr>
          <w:p w14:paraId="7D4841F3" w14:textId="2E367BC5" w:rsidR="0028250E" w:rsidRDefault="0028250E" w:rsidP="0028250E">
            <w:r>
              <w:t>Kitchen</w:t>
            </w:r>
          </w:p>
        </w:tc>
        <w:tc>
          <w:tcPr>
            <w:tcW w:w="5697" w:type="dxa"/>
          </w:tcPr>
          <w:p w14:paraId="58171411" w14:textId="535745BC" w:rsidR="0028250E" w:rsidRDefault="0028250E" w:rsidP="0028250E">
            <w:r w:rsidRPr="00F11798">
              <w:t>Instantaneous power</w:t>
            </w:r>
            <w:r>
              <w:t xml:space="preserve"> consumption by instrumentation located in kitchen</w:t>
            </w:r>
          </w:p>
        </w:tc>
        <w:tc>
          <w:tcPr>
            <w:tcW w:w="1096" w:type="dxa"/>
          </w:tcPr>
          <w:p w14:paraId="0869B5B5" w14:textId="4A7A2817" w:rsidR="0028250E" w:rsidRDefault="0028250E" w:rsidP="0028250E">
            <w:r>
              <w:t>W</w:t>
            </w:r>
          </w:p>
        </w:tc>
        <w:tc>
          <w:tcPr>
            <w:tcW w:w="1540" w:type="dxa"/>
          </w:tcPr>
          <w:p w14:paraId="5A6C98F3" w14:textId="56AF7837" w:rsidR="0028250E" w:rsidRDefault="0028250E" w:rsidP="0028250E">
            <w:r>
              <w:t>Elec, IP</w:t>
            </w:r>
          </w:p>
        </w:tc>
      </w:tr>
      <w:tr w:rsidR="0028250E" w14:paraId="41EEEB02" w14:textId="77777777" w:rsidTr="0028250E">
        <w:tc>
          <w:tcPr>
            <w:tcW w:w="1905" w:type="dxa"/>
            <w:vAlign w:val="bottom"/>
          </w:tcPr>
          <w:p w14:paraId="040BBCB0" w14:textId="2EA000DA" w:rsidR="0028250E" w:rsidRDefault="0028250E" w:rsidP="0028250E">
            <w:pPr>
              <w:jc w:val="center"/>
            </w:pPr>
            <w:r>
              <w:rPr>
                <w:rFonts w:ascii="Calibri" w:hAnsi="Calibri"/>
                <w:color w:val="000000"/>
              </w:rPr>
              <w:t>Power - RP BB-41 Plugs - DR B</w:t>
            </w:r>
          </w:p>
        </w:tc>
        <w:tc>
          <w:tcPr>
            <w:tcW w:w="1205" w:type="dxa"/>
          </w:tcPr>
          <w:p w14:paraId="51525FA3" w14:textId="0761DDCA" w:rsidR="0028250E" w:rsidRDefault="0028250E" w:rsidP="0028250E">
            <w:r>
              <w:t>Electrical</w:t>
            </w:r>
          </w:p>
        </w:tc>
        <w:tc>
          <w:tcPr>
            <w:tcW w:w="1507" w:type="dxa"/>
          </w:tcPr>
          <w:p w14:paraId="602BD6CA" w14:textId="50863BDD" w:rsidR="0028250E" w:rsidRDefault="0028250E" w:rsidP="0028250E">
            <w:r>
              <w:t>Dining Room</w:t>
            </w:r>
          </w:p>
        </w:tc>
        <w:tc>
          <w:tcPr>
            <w:tcW w:w="5697" w:type="dxa"/>
          </w:tcPr>
          <w:p w14:paraId="0CDBF6C7" w14:textId="69E0198A" w:rsidR="0028250E" w:rsidRDefault="0028250E" w:rsidP="0028250E">
            <w:r w:rsidRPr="00F11798">
              <w:t>Instantaneous power</w:t>
            </w:r>
            <w:r>
              <w:t xml:space="preserve"> consumption from receptacles in dining room </w:t>
            </w:r>
          </w:p>
        </w:tc>
        <w:tc>
          <w:tcPr>
            <w:tcW w:w="1096" w:type="dxa"/>
          </w:tcPr>
          <w:p w14:paraId="6D96D947" w14:textId="4B60D265" w:rsidR="0028250E" w:rsidRDefault="0028250E" w:rsidP="0028250E">
            <w:r>
              <w:t>W</w:t>
            </w:r>
          </w:p>
        </w:tc>
        <w:tc>
          <w:tcPr>
            <w:tcW w:w="1540" w:type="dxa"/>
          </w:tcPr>
          <w:p w14:paraId="4F1A6058" w14:textId="12494770" w:rsidR="0028250E" w:rsidRDefault="0028250E" w:rsidP="0028250E">
            <w:r>
              <w:t>Elec, IQ</w:t>
            </w:r>
          </w:p>
        </w:tc>
      </w:tr>
      <w:tr w:rsidR="0028250E" w14:paraId="22B8F176" w14:textId="77777777" w:rsidTr="0028250E">
        <w:tc>
          <w:tcPr>
            <w:tcW w:w="1905" w:type="dxa"/>
            <w:vAlign w:val="bottom"/>
          </w:tcPr>
          <w:p w14:paraId="3C2B0B28" w14:textId="4B4D773F" w:rsidR="0028250E" w:rsidRDefault="0028250E" w:rsidP="0028250E">
            <w:pPr>
              <w:jc w:val="center"/>
            </w:pPr>
            <w:r>
              <w:rPr>
                <w:rFonts w:ascii="Calibri" w:hAnsi="Calibri"/>
                <w:color w:val="000000"/>
              </w:rPr>
              <w:t>Power - RP BB-42 Plugs - Attic</w:t>
            </w:r>
          </w:p>
        </w:tc>
        <w:tc>
          <w:tcPr>
            <w:tcW w:w="1205" w:type="dxa"/>
          </w:tcPr>
          <w:p w14:paraId="5A57D45F" w14:textId="2700975B" w:rsidR="0028250E" w:rsidRDefault="0028250E" w:rsidP="0028250E">
            <w:r>
              <w:t>Electrical</w:t>
            </w:r>
          </w:p>
        </w:tc>
        <w:tc>
          <w:tcPr>
            <w:tcW w:w="1507" w:type="dxa"/>
          </w:tcPr>
          <w:p w14:paraId="767B2E5B" w14:textId="5CBB54AD" w:rsidR="0028250E" w:rsidRDefault="0028250E" w:rsidP="0028250E">
            <w:r>
              <w:t>Attic</w:t>
            </w:r>
          </w:p>
        </w:tc>
        <w:tc>
          <w:tcPr>
            <w:tcW w:w="5697" w:type="dxa"/>
          </w:tcPr>
          <w:p w14:paraId="6EAE3DD6" w14:textId="2BC44344" w:rsidR="0028250E" w:rsidRDefault="0028250E" w:rsidP="0028250E">
            <w:r w:rsidRPr="00F11798">
              <w:t>Instantaneous power</w:t>
            </w:r>
            <w:r>
              <w:t xml:space="preserve"> consumption from receptacles in attic </w:t>
            </w:r>
          </w:p>
        </w:tc>
        <w:tc>
          <w:tcPr>
            <w:tcW w:w="1096" w:type="dxa"/>
          </w:tcPr>
          <w:p w14:paraId="2D87206C" w14:textId="5C7456F0" w:rsidR="0028250E" w:rsidRDefault="0028250E" w:rsidP="0028250E">
            <w:r>
              <w:t>W</w:t>
            </w:r>
          </w:p>
        </w:tc>
        <w:tc>
          <w:tcPr>
            <w:tcW w:w="1540" w:type="dxa"/>
          </w:tcPr>
          <w:p w14:paraId="33F39571" w14:textId="758F9308" w:rsidR="0028250E" w:rsidRDefault="0028250E" w:rsidP="0028250E">
            <w:r>
              <w:t>Elec, IR</w:t>
            </w:r>
          </w:p>
        </w:tc>
      </w:tr>
      <w:tr w:rsidR="0028250E" w14:paraId="4E35C742" w14:textId="77777777" w:rsidTr="0028250E">
        <w:tc>
          <w:tcPr>
            <w:tcW w:w="1905" w:type="dxa"/>
          </w:tcPr>
          <w:p w14:paraId="5677F257" w14:textId="77777777" w:rsidR="0028250E" w:rsidRDefault="0028250E" w:rsidP="0028250E">
            <w:pPr>
              <w:jc w:val="center"/>
            </w:pPr>
          </w:p>
        </w:tc>
        <w:tc>
          <w:tcPr>
            <w:tcW w:w="1205" w:type="dxa"/>
          </w:tcPr>
          <w:p w14:paraId="5298E665" w14:textId="77777777" w:rsidR="0028250E" w:rsidRDefault="0028250E" w:rsidP="0028250E"/>
        </w:tc>
        <w:tc>
          <w:tcPr>
            <w:tcW w:w="1507" w:type="dxa"/>
          </w:tcPr>
          <w:p w14:paraId="4ECB9505" w14:textId="77777777" w:rsidR="0028250E" w:rsidRDefault="0028250E" w:rsidP="0028250E"/>
        </w:tc>
        <w:tc>
          <w:tcPr>
            <w:tcW w:w="5697" w:type="dxa"/>
          </w:tcPr>
          <w:p w14:paraId="7320C2F8" w14:textId="77777777" w:rsidR="0028250E" w:rsidRDefault="0028250E" w:rsidP="0028250E"/>
        </w:tc>
        <w:tc>
          <w:tcPr>
            <w:tcW w:w="1096" w:type="dxa"/>
          </w:tcPr>
          <w:p w14:paraId="4AE4A259" w14:textId="77777777" w:rsidR="0028250E" w:rsidRDefault="0028250E" w:rsidP="0028250E"/>
        </w:tc>
        <w:tc>
          <w:tcPr>
            <w:tcW w:w="1540" w:type="dxa"/>
          </w:tcPr>
          <w:p w14:paraId="40350CB8" w14:textId="77777777" w:rsidR="0028250E" w:rsidRDefault="0028250E" w:rsidP="0028250E"/>
        </w:tc>
      </w:tr>
    </w:tbl>
    <w:p w14:paraId="0A9FB5D2" w14:textId="77777777" w:rsidR="000E10F0" w:rsidRDefault="000E10F0" w:rsidP="000E10F0"/>
    <w:p w14:paraId="2C0EF682" w14:textId="77777777" w:rsidR="000E10F0" w:rsidRDefault="000E10F0"/>
    <w:sectPr w:rsidR="000E10F0" w:rsidSect="00B371A1">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ealy, William M. (Fed)" w:date="2016-07-06T17:00:00Z" w:initials="HWM(">
    <w:p w14:paraId="4E5C440F" w14:textId="77777777" w:rsidR="00D514F5" w:rsidRDefault="00D514F5">
      <w:pPr>
        <w:pStyle w:val="CommentText"/>
      </w:pPr>
      <w:r>
        <w:rPr>
          <w:rStyle w:val="CommentReference"/>
        </w:rPr>
        <w:annotationRef/>
      </w:r>
      <w:r>
        <w:t xml:space="preserve">Is this description correct? </w:t>
      </w:r>
    </w:p>
  </w:comment>
  <w:comment w:id="2" w:author="Healy, William M. (Fed)" w:date="2016-07-06T17:00:00Z" w:initials="HWM(">
    <w:p w14:paraId="44ABE185" w14:textId="77777777" w:rsidR="00D514F5" w:rsidRDefault="00D514F5">
      <w:pPr>
        <w:pStyle w:val="CommentText"/>
      </w:pPr>
      <w:r>
        <w:rPr>
          <w:rStyle w:val="CommentReference"/>
        </w:rPr>
        <w:annotationRef/>
      </w:r>
      <w:r>
        <w:t xml:space="preserve">Is this description correct? </w:t>
      </w:r>
    </w:p>
  </w:comment>
  <w:comment w:id="3" w:author="Healy, William M. (Fed)" w:date="2016-07-06T17:18:00Z" w:initials="HWM(">
    <w:p w14:paraId="01C20C75" w14:textId="77777777" w:rsidR="00D514F5" w:rsidRDefault="00D514F5">
      <w:pPr>
        <w:pStyle w:val="CommentText"/>
      </w:pPr>
      <w:r>
        <w:rPr>
          <w:rStyle w:val="CommentReference"/>
        </w:rPr>
        <w:annotationRef/>
      </w:r>
      <w:r>
        <w:t>Living room is purely a guess; check</w:t>
      </w:r>
    </w:p>
  </w:comment>
  <w:comment w:id="4" w:author="Healy, William M. (Fed)" w:date="2016-07-06T17:18:00Z" w:initials="HWM(">
    <w:p w14:paraId="0C64A4CC" w14:textId="77777777" w:rsidR="00D514F5" w:rsidRDefault="00D514F5" w:rsidP="00CE0E9B">
      <w:pPr>
        <w:pStyle w:val="CommentText"/>
      </w:pPr>
      <w:r>
        <w:rPr>
          <w:rStyle w:val="CommentReference"/>
        </w:rPr>
        <w:annotationRef/>
      </w:r>
      <w:r>
        <w:t>Living room is purely a guess;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5C440F" w15:done="0"/>
  <w15:commentEx w15:paraId="44ABE185" w15:done="0"/>
  <w15:commentEx w15:paraId="01C20C75" w15:done="0"/>
  <w15:commentEx w15:paraId="0C64A4C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aly, William M. (Fed)">
    <w15:presenceInfo w15:providerId="AD" w15:userId="S-1-5-21-1908027396-2059629336-315576832-168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10F0"/>
    <w:rsid w:val="000122C5"/>
    <w:rsid w:val="00023A92"/>
    <w:rsid w:val="00024452"/>
    <w:rsid w:val="00050DE4"/>
    <w:rsid w:val="00065CED"/>
    <w:rsid w:val="00072984"/>
    <w:rsid w:val="000825C6"/>
    <w:rsid w:val="000E10A9"/>
    <w:rsid w:val="000E10F0"/>
    <w:rsid w:val="000E6EA7"/>
    <w:rsid w:val="0019388F"/>
    <w:rsid w:val="001A0FDA"/>
    <w:rsid w:val="001E0618"/>
    <w:rsid w:val="001F799B"/>
    <w:rsid w:val="00202FCC"/>
    <w:rsid w:val="0028250E"/>
    <w:rsid w:val="002871BA"/>
    <w:rsid w:val="002A500A"/>
    <w:rsid w:val="0032752D"/>
    <w:rsid w:val="003367C7"/>
    <w:rsid w:val="00363D31"/>
    <w:rsid w:val="003B1D90"/>
    <w:rsid w:val="00402A23"/>
    <w:rsid w:val="00427688"/>
    <w:rsid w:val="00435F47"/>
    <w:rsid w:val="00456865"/>
    <w:rsid w:val="004A648A"/>
    <w:rsid w:val="004C6174"/>
    <w:rsid w:val="004F662B"/>
    <w:rsid w:val="005116D6"/>
    <w:rsid w:val="006268DE"/>
    <w:rsid w:val="006532EA"/>
    <w:rsid w:val="00662B00"/>
    <w:rsid w:val="006947E6"/>
    <w:rsid w:val="006C0D40"/>
    <w:rsid w:val="00717A7E"/>
    <w:rsid w:val="00737264"/>
    <w:rsid w:val="007555C2"/>
    <w:rsid w:val="007A73B6"/>
    <w:rsid w:val="007D07AE"/>
    <w:rsid w:val="007F11DC"/>
    <w:rsid w:val="008111C1"/>
    <w:rsid w:val="008124B0"/>
    <w:rsid w:val="00833D0E"/>
    <w:rsid w:val="008351BB"/>
    <w:rsid w:val="00851DB6"/>
    <w:rsid w:val="00874F33"/>
    <w:rsid w:val="00875AB7"/>
    <w:rsid w:val="008A3B8A"/>
    <w:rsid w:val="008D1A62"/>
    <w:rsid w:val="008F15A7"/>
    <w:rsid w:val="009705A5"/>
    <w:rsid w:val="009B0292"/>
    <w:rsid w:val="009C6CA3"/>
    <w:rsid w:val="00A14451"/>
    <w:rsid w:val="00A14B13"/>
    <w:rsid w:val="00A32EB7"/>
    <w:rsid w:val="00A3658E"/>
    <w:rsid w:val="00A53ED8"/>
    <w:rsid w:val="00A82BF6"/>
    <w:rsid w:val="00AE52E9"/>
    <w:rsid w:val="00AF01B4"/>
    <w:rsid w:val="00B37049"/>
    <w:rsid w:val="00B371A1"/>
    <w:rsid w:val="00B70543"/>
    <w:rsid w:val="00B7581E"/>
    <w:rsid w:val="00BF61C3"/>
    <w:rsid w:val="00C3049A"/>
    <w:rsid w:val="00C47489"/>
    <w:rsid w:val="00C707D0"/>
    <w:rsid w:val="00CB6844"/>
    <w:rsid w:val="00CE0E9B"/>
    <w:rsid w:val="00CE187E"/>
    <w:rsid w:val="00CE6C2F"/>
    <w:rsid w:val="00D1473A"/>
    <w:rsid w:val="00D20988"/>
    <w:rsid w:val="00D25DB6"/>
    <w:rsid w:val="00D514F5"/>
    <w:rsid w:val="00D8359B"/>
    <w:rsid w:val="00DD0F60"/>
    <w:rsid w:val="00E2368C"/>
    <w:rsid w:val="00E972BC"/>
    <w:rsid w:val="00F03F9E"/>
    <w:rsid w:val="00F11798"/>
    <w:rsid w:val="00F4315E"/>
    <w:rsid w:val="00F70C10"/>
    <w:rsid w:val="00FB6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C710D"/>
  <w15:chartTrackingRefBased/>
  <w15:docId w15:val="{1C1FAD61-ABEC-47F0-8F52-C3142FAC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5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4452"/>
    <w:rPr>
      <w:sz w:val="16"/>
      <w:szCs w:val="16"/>
    </w:rPr>
  </w:style>
  <w:style w:type="paragraph" w:styleId="CommentText">
    <w:name w:val="annotation text"/>
    <w:basedOn w:val="Normal"/>
    <w:link w:val="CommentTextChar"/>
    <w:uiPriority w:val="99"/>
    <w:semiHidden/>
    <w:unhideWhenUsed/>
    <w:rsid w:val="00024452"/>
    <w:pPr>
      <w:spacing w:line="240" w:lineRule="auto"/>
    </w:pPr>
    <w:rPr>
      <w:sz w:val="20"/>
      <w:szCs w:val="20"/>
    </w:rPr>
  </w:style>
  <w:style w:type="character" w:customStyle="1" w:styleId="CommentTextChar">
    <w:name w:val="Comment Text Char"/>
    <w:basedOn w:val="DefaultParagraphFont"/>
    <w:link w:val="CommentText"/>
    <w:uiPriority w:val="99"/>
    <w:semiHidden/>
    <w:rsid w:val="00024452"/>
    <w:rPr>
      <w:sz w:val="20"/>
      <w:szCs w:val="20"/>
    </w:rPr>
  </w:style>
  <w:style w:type="paragraph" w:styleId="CommentSubject">
    <w:name w:val="annotation subject"/>
    <w:basedOn w:val="CommentText"/>
    <w:next w:val="CommentText"/>
    <w:link w:val="CommentSubjectChar"/>
    <w:uiPriority w:val="99"/>
    <w:semiHidden/>
    <w:unhideWhenUsed/>
    <w:rsid w:val="00024452"/>
    <w:rPr>
      <w:b/>
      <w:bCs/>
    </w:rPr>
  </w:style>
  <w:style w:type="character" w:customStyle="1" w:styleId="CommentSubjectChar">
    <w:name w:val="Comment Subject Char"/>
    <w:basedOn w:val="CommentTextChar"/>
    <w:link w:val="CommentSubject"/>
    <w:uiPriority w:val="99"/>
    <w:semiHidden/>
    <w:rsid w:val="00024452"/>
    <w:rPr>
      <w:b/>
      <w:bCs/>
      <w:sz w:val="20"/>
      <w:szCs w:val="20"/>
    </w:rPr>
  </w:style>
  <w:style w:type="paragraph" w:styleId="BalloonText">
    <w:name w:val="Balloon Text"/>
    <w:basedOn w:val="Normal"/>
    <w:link w:val="BalloonTextChar"/>
    <w:uiPriority w:val="99"/>
    <w:semiHidden/>
    <w:unhideWhenUsed/>
    <w:rsid w:val="000244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452"/>
    <w:rPr>
      <w:rFonts w:ascii="Segoe UI" w:hAnsi="Segoe UI" w:cs="Segoe UI"/>
      <w:sz w:val="18"/>
      <w:szCs w:val="18"/>
    </w:rPr>
  </w:style>
  <w:style w:type="paragraph" w:styleId="ListParagraph">
    <w:name w:val="List Paragraph"/>
    <w:basedOn w:val="Normal"/>
    <w:uiPriority w:val="34"/>
    <w:qFormat/>
    <w:rsid w:val="00C3049A"/>
    <w:pPr>
      <w:ind w:left="720"/>
      <w:contextualSpacing/>
    </w:pPr>
  </w:style>
  <w:style w:type="paragraph" w:styleId="Bibliography">
    <w:name w:val="Bibliography"/>
    <w:basedOn w:val="Normal"/>
    <w:next w:val="Normal"/>
    <w:uiPriority w:val="37"/>
    <w:unhideWhenUsed/>
    <w:rsid w:val="00FB6065"/>
    <w:pPr>
      <w:spacing w:after="0" w:line="240" w:lineRule="auto"/>
      <w:ind w:left="720" w:hanging="720"/>
    </w:pPr>
  </w:style>
  <w:style w:type="character" w:styleId="Hyperlink">
    <w:name w:val="Hyperlink"/>
    <w:basedOn w:val="DefaultParagraphFont"/>
    <w:uiPriority w:val="99"/>
    <w:unhideWhenUsed/>
    <w:rsid w:val="0019388F"/>
    <w:rPr>
      <w:color w:val="0563C1" w:themeColor="hyperlink"/>
      <w:u w:val="single"/>
    </w:rPr>
  </w:style>
  <w:style w:type="character" w:styleId="FollowedHyperlink">
    <w:name w:val="FollowedHyperlink"/>
    <w:basedOn w:val="DefaultParagraphFont"/>
    <w:uiPriority w:val="99"/>
    <w:semiHidden/>
    <w:unhideWhenUsed/>
    <w:rsid w:val="00D514F5"/>
    <w:rPr>
      <w:color w:val="954F72"/>
      <w:u w:val="single"/>
    </w:rPr>
  </w:style>
  <w:style w:type="paragraph" w:customStyle="1" w:styleId="msonormal0">
    <w:name w:val="msonormal"/>
    <w:basedOn w:val="Normal"/>
    <w:rsid w:val="00D514F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D514F5"/>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D514F5"/>
    <w:pP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D514F5"/>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D514F5"/>
    <w:pPr>
      <w:spacing w:before="100" w:beforeAutospacing="1" w:after="100" w:afterAutospacing="1" w:line="240" w:lineRule="auto"/>
    </w:pPr>
    <w:rPr>
      <w:rFonts w:ascii="Times New Roman" w:eastAsia="Times New Roman" w:hAnsi="Times New Roman" w:cs="Times New Roman"/>
      <w:sz w:val="24"/>
      <w:szCs w:val="24"/>
      <w:u w:val="single"/>
    </w:rPr>
  </w:style>
  <w:style w:type="paragraph" w:customStyle="1" w:styleId="xl69">
    <w:name w:val="xl69"/>
    <w:basedOn w:val="Normal"/>
    <w:rsid w:val="00D514F5"/>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0">
    <w:name w:val="xl70"/>
    <w:basedOn w:val="Normal"/>
    <w:rsid w:val="00D514F5"/>
    <w:pPr>
      <w:spacing w:before="100" w:beforeAutospacing="1" w:after="100" w:afterAutospacing="1" w:line="240" w:lineRule="auto"/>
    </w:pPr>
    <w:rPr>
      <w:rFonts w:ascii="Times New Roman" w:eastAsia="Times New Roman" w:hAnsi="Times New Roman" w:cs="Times New Roman"/>
      <w:b/>
      <w:bCs/>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7188">
      <w:bodyDiv w:val="1"/>
      <w:marLeft w:val="0"/>
      <w:marRight w:val="0"/>
      <w:marTop w:val="0"/>
      <w:marBottom w:val="0"/>
      <w:divBdr>
        <w:top w:val="none" w:sz="0" w:space="0" w:color="auto"/>
        <w:left w:val="none" w:sz="0" w:space="0" w:color="auto"/>
        <w:bottom w:val="none" w:sz="0" w:space="0" w:color="auto"/>
        <w:right w:val="none" w:sz="0" w:space="0" w:color="auto"/>
      </w:divBdr>
    </w:div>
    <w:div w:id="368337455">
      <w:bodyDiv w:val="1"/>
      <w:marLeft w:val="0"/>
      <w:marRight w:val="0"/>
      <w:marTop w:val="0"/>
      <w:marBottom w:val="0"/>
      <w:divBdr>
        <w:top w:val="none" w:sz="0" w:space="0" w:color="auto"/>
        <w:left w:val="none" w:sz="0" w:space="0" w:color="auto"/>
        <w:bottom w:val="none" w:sz="0" w:space="0" w:color="auto"/>
        <w:right w:val="none" w:sz="0" w:space="0" w:color="auto"/>
      </w:divBdr>
    </w:div>
    <w:div w:id="373701973">
      <w:bodyDiv w:val="1"/>
      <w:marLeft w:val="0"/>
      <w:marRight w:val="0"/>
      <w:marTop w:val="0"/>
      <w:marBottom w:val="0"/>
      <w:divBdr>
        <w:top w:val="none" w:sz="0" w:space="0" w:color="auto"/>
        <w:left w:val="none" w:sz="0" w:space="0" w:color="auto"/>
        <w:bottom w:val="none" w:sz="0" w:space="0" w:color="auto"/>
        <w:right w:val="none" w:sz="0" w:space="0" w:color="auto"/>
      </w:divBdr>
    </w:div>
    <w:div w:id="535312689">
      <w:bodyDiv w:val="1"/>
      <w:marLeft w:val="0"/>
      <w:marRight w:val="0"/>
      <w:marTop w:val="0"/>
      <w:marBottom w:val="0"/>
      <w:divBdr>
        <w:top w:val="none" w:sz="0" w:space="0" w:color="auto"/>
        <w:left w:val="none" w:sz="0" w:space="0" w:color="auto"/>
        <w:bottom w:val="none" w:sz="0" w:space="0" w:color="auto"/>
        <w:right w:val="none" w:sz="0" w:space="0" w:color="auto"/>
      </w:divBdr>
    </w:div>
    <w:div w:id="727462332">
      <w:bodyDiv w:val="1"/>
      <w:marLeft w:val="0"/>
      <w:marRight w:val="0"/>
      <w:marTop w:val="0"/>
      <w:marBottom w:val="0"/>
      <w:divBdr>
        <w:top w:val="none" w:sz="0" w:space="0" w:color="auto"/>
        <w:left w:val="none" w:sz="0" w:space="0" w:color="auto"/>
        <w:bottom w:val="none" w:sz="0" w:space="0" w:color="auto"/>
        <w:right w:val="none" w:sz="0" w:space="0" w:color="auto"/>
      </w:divBdr>
    </w:div>
    <w:div w:id="979840957">
      <w:bodyDiv w:val="1"/>
      <w:marLeft w:val="0"/>
      <w:marRight w:val="0"/>
      <w:marTop w:val="0"/>
      <w:marBottom w:val="0"/>
      <w:divBdr>
        <w:top w:val="none" w:sz="0" w:space="0" w:color="auto"/>
        <w:left w:val="none" w:sz="0" w:space="0" w:color="auto"/>
        <w:bottom w:val="none" w:sz="0" w:space="0" w:color="auto"/>
        <w:right w:val="none" w:sz="0" w:space="0" w:color="auto"/>
      </w:divBdr>
    </w:div>
    <w:div w:id="1896500884">
      <w:bodyDiv w:val="1"/>
      <w:marLeft w:val="0"/>
      <w:marRight w:val="0"/>
      <w:marTop w:val="0"/>
      <w:marBottom w:val="0"/>
      <w:divBdr>
        <w:top w:val="none" w:sz="0" w:space="0" w:color="auto"/>
        <w:left w:val="none" w:sz="0" w:space="0" w:color="auto"/>
        <w:bottom w:val="none" w:sz="0" w:space="0" w:color="auto"/>
        <w:right w:val="none" w:sz="0" w:space="0" w:color="auto"/>
      </w:divBdr>
    </w:div>
    <w:div w:id="1997370609">
      <w:bodyDiv w:val="1"/>
      <w:marLeft w:val="0"/>
      <w:marRight w:val="0"/>
      <w:marTop w:val="0"/>
      <w:marBottom w:val="0"/>
      <w:divBdr>
        <w:top w:val="none" w:sz="0" w:space="0" w:color="auto"/>
        <w:left w:val="none" w:sz="0" w:space="0" w:color="auto"/>
        <w:bottom w:val="none" w:sz="0" w:space="0" w:color="auto"/>
        <w:right w:val="none" w:sz="0" w:space="0" w:color="auto"/>
      </w:divBdr>
    </w:div>
    <w:div w:id="2133396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884CC-C792-4499-BC31-257DEBE58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TotalTime>
  <Pages>40</Pages>
  <Words>11856</Words>
  <Characters>67580</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ly, William M. (Fed)</dc:creator>
  <cp:keywords/>
  <dc:description/>
  <cp:lastModifiedBy>Healy, William M. (Fed)</cp:lastModifiedBy>
  <cp:revision>29</cp:revision>
  <dcterms:created xsi:type="dcterms:W3CDTF">2016-06-20T13:09:00Z</dcterms:created>
  <dcterms:modified xsi:type="dcterms:W3CDTF">2016-07-13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dIDtFd6"/&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